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724F8E1" w14:textId="32EA3C32" w:rsidR="00EF1BE9" w:rsidRPr="00EF1BE9" w:rsidRDefault="00EF1BE9" w:rsidP="00EF1BE9">
      <w:pPr>
        <w:rPr>
          <w:b/>
          <w:sz w:val="36"/>
          <w:szCs w:val="36"/>
        </w:rPr>
      </w:pPr>
      <w:r w:rsidRPr="00EF1BE9">
        <w:rPr>
          <w:b/>
          <w:sz w:val="36"/>
          <w:szCs w:val="36"/>
        </w:rPr>
        <w:t>Supporting Information for</w:t>
      </w:r>
    </w:p>
    <w:p w14:paraId="5F14135E" w14:textId="77777777" w:rsidR="00EF1BE9" w:rsidRPr="00EF1BE9" w:rsidRDefault="00EF1BE9" w:rsidP="00EF1BE9">
      <w:pPr>
        <w:rPr>
          <w:b/>
          <w:sz w:val="44"/>
          <w:szCs w:val="44"/>
        </w:rPr>
      </w:pPr>
    </w:p>
    <w:p w14:paraId="706CA00F" w14:textId="623F569A" w:rsidR="00EF1BE9" w:rsidRPr="00EF1BE9" w:rsidRDefault="00EF1BE9" w:rsidP="00EF1BE9">
      <w:pPr>
        <w:jc w:val="left"/>
        <w:rPr>
          <w:sz w:val="44"/>
          <w:szCs w:val="44"/>
        </w:rPr>
      </w:pPr>
      <w:r w:rsidRPr="00EF1BE9">
        <w:rPr>
          <w:sz w:val="44"/>
          <w:szCs w:val="44"/>
        </w:rPr>
        <w:t>Two-photon water splitting at a molecular ruthenium complex</w:t>
      </w:r>
    </w:p>
    <w:p w14:paraId="3817967C" w14:textId="77777777" w:rsidR="00EF1BE9" w:rsidRDefault="00EF1BE9">
      <w:pPr>
        <w:jc w:val="left"/>
        <w:rPr>
          <w:b/>
          <w:bCs/>
        </w:rPr>
      </w:pPr>
    </w:p>
    <w:p w14:paraId="7BF4E1B8" w14:textId="1E7200B4" w:rsidR="00EF1BE9" w:rsidRDefault="00EF1BE9">
      <w:pPr>
        <w:jc w:val="left"/>
        <w:rPr>
          <w:bCs/>
        </w:rPr>
      </w:pPr>
      <w:r>
        <w:rPr>
          <w:bCs/>
        </w:rPr>
        <w:t>Jacob Schneidewind*, Miguel A. Argüello Cordero, Henrik Junge, Stefan Lochbrunner, Matthias Beller</w:t>
      </w:r>
    </w:p>
    <w:p w14:paraId="33675699" w14:textId="77777777" w:rsidR="00EF1BE9" w:rsidRDefault="00EF1BE9">
      <w:pPr>
        <w:jc w:val="left"/>
        <w:rPr>
          <w:bCs/>
        </w:rPr>
      </w:pPr>
    </w:p>
    <w:p w14:paraId="33B8FB76" w14:textId="77777777" w:rsidR="00EF1BE9" w:rsidRDefault="00EF1BE9">
      <w:pPr>
        <w:jc w:val="left"/>
        <w:rPr>
          <w:bCs/>
        </w:rPr>
      </w:pPr>
    </w:p>
    <w:p w14:paraId="1691BA0E" w14:textId="7A885E63" w:rsidR="00EF1BE9" w:rsidRDefault="00EF1BE9">
      <w:pPr>
        <w:jc w:val="left"/>
        <w:rPr>
          <w:bCs/>
        </w:rPr>
      </w:pPr>
      <w:r>
        <w:rPr>
          <w:bCs/>
        </w:rPr>
        <w:t>*</w:t>
      </w:r>
      <w:r w:rsidR="00402097">
        <w:rPr>
          <w:bCs/>
        </w:rPr>
        <w:t>Corresponding author</w:t>
      </w:r>
      <w:r>
        <w:rPr>
          <w:bCs/>
        </w:rPr>
        <w:t xml:space="preserve">, </w:t>
      </w:r>
      <w:r w:rsidRPr="00EF1BE9">
        <w:rPr>
          <w:b/>
          <w:bCs/>
        </w:rPr>
        <w:t>e</w:t>
      </w:r>
      <w:r>
        <w:rPr>
          <w:b/>
          <w:bCs/>
        </w:rPr>
        <w:t>-</w:t>
      </w:r>
      <w:r w:rsidRPr="00EF1BE9">
        <w:rPr>
          <w:b/>
          <w:bCs/>
        </w:rPr>
        <w:t xml:space="preserve">mail: </w:t>
      </w:r>
      <w:hyperlink r:id="rId9" w:history="1">
        <w:r w:rsidRPr="00C244CB">
          <w:rPr>
            <w:rStyle w:val="Hyperlink"/>
            <w:bCs/>
          </w:rPr>
          <w:t>Jacob.Schneidewind@catalysis.de</w:t>
        </w:r>
      </w:hyperlink>
      <w:r>
        <w:rPr>
          <w:bCs/>
        </w:rPr>
        <w:t xml:space="preserve">  </w:t>
      </w:r>
    </w:p>
    <w:p w14:paraId="36199339" w14:textId="77777777" w:rsidR="00EF1BE9" w:rsidRDefault="00EF1BE9">
      <w:pPr>
        <w:jc w:val="left"/>
        <w:rPr>
          <w:bCs/>
        </w:rPr>
      </w:pPr>
    </w:p>
    <w:p w14:paraId="0E31C93A" w14:textId="77777777" w:rsidR="00EF1BE9" w:rsidRDefault="00EF1BE9">
      <w:pPr>
        <w:jc w:val="left"/>
        <w:rPr>
          <w:bCs/>
        </w:rPr>
      </w:pPr>
    </w:p>
    <w:p w14:paraId="27016F8B" w14:textId="77777777" w:rsidR="00EF1BE9" w:rsidRDefault="00EF1BE9">
      <w:pPr>
        <w:jc w:val="left"/>
        <w:rPr>
          <w:bCs/>
        </w:rPr>
      </w:pPr>
    </w:p>
    <w:p w14:paraId="7D20E72F" w14:textId="5B2C6898" w:rsidR="00EF1BE9" w:rsidRPr="00EF1BE9" w:rsidRDefault="00EF1BE9">
      <w:pPr>
        <w:jc w:val="left"/>
        <w:rPr>
          <w:b/>
          <w:bCs/>
        </w:rPr>
      </w:pPr>
      <w:r w:rsidRPr="00EF1BE9">
        <w:rPr>
          <w:b/>
          <w:bCs/>
        </w:rPr>
        <w:t>Other supplementary materials for this manuscript:</w:t>
      </w:r>
    </w:p>
    <w:p w14:paraId="7251DF0C" w14:textId="77777777" w:rsidR="00EF1BE9" w:rsidRDefault="00EF1BE9">
      <w:pPr>
        <w:jc w:val="left"/>
        <w:rPr>
          <w:bCs/>
        </w:rPr>
      </w:pPr>
    </w:p>
    <w:p w14:paraId="46BC9156" w14:textId="2985E76B" w:rsidR="00EF1BE9" w:rsidRPr="00EF1BE9" w:rsidRDefault="00EF1BE9" w:rsidP="00EF1BE9">
      <w:pPr>
        <w:ind w:left="432"/>
        <w:jc w:val="left"/>
        <w:rPr>
          <w:bCs/>
        </w:rPr>
      </w:pPr>
      <w:r>
        <w:rPr>
          <w:bCs/>
        </w:rPr>
        <w:t>Or</w:t>
      </w:r>
      <w:r w:rsidR="000C2F5D">
        <w:rPr>
          <w:bCs/>
        </w:rPr>
        <w:t>iginal data and analysis code are</w:t>
      </w:r>
      <w:r>
        <w:rPr>
          <w:bCs/>
        </w:rPr>
        <w:t xml:space="preserve"> publicly available at: </w:t>
      </w:r>
      <w:hyperlink r:id="rId10" w:history="1">
        <w:r w:rsidRPr="00EF1BE9">
          <w:rPr>
            <w:rStyle w:val="Hyperlink"/>
            <w:bCs/>
          </w:rPr>
          <w:t>https://github.com/jschneidewind/Water-Splitting</w:t>
        </w:r>
      </w:hyperlink>
    </w:p>
    <w:p w14:paraId="6F9B7B8E" w14:textId="3ADFF9F0" w:rsidR="00EF1BE9" w:rsidRDefault="00EF1BE9">
      <w:pPr>
        <w:jc w:val="left"/>
        <w:rPr>
          <w:bCs/>
        </w:rPr>
      </w:pPr>
    </w:p>
    <w:p w14:paraId="71C69715" w14:textId="77777777" w:rsidR="00EF1BE9" w:rsidRDefault="00EF1BE9">
      <w:pPr>
        <w:jc w:val="left"/>
        <w:rPr>
          <w:bCs/>
        </w:rPr>
      </w:pPr>
    </w:p>
    <w:p w14:paraId="6A9EEA47" w14:textId="77777777" w:rsidR="00EF1BE9" w:rsidRDefault="00EF1BE9">
      <w:pPr>
        <w:jc w:val="left"/>
        <w:rPr>
          <w:bCs/>
        </w:rPr>
      </w:pPr>
    </w:p>
    <w:p w14:paraId="6D8E8420" w14:textId="77777777" w:rsidR="00EF1BE9" w:rsidRPr="00EF1BE9" w:rsidRDefault="00EF1BE9">
      <w:pPr>
        <w:jc w:val="left"/>
        <w:rPr>
          <w:bCs/>
        </w:rPr>
      </w:pPr>
    </w:p>
    <w:p w14:paraId="6B8EBA92" w14:textId="7C844567" w:rsidR="00EF1BE9" w:rsidRDefault="00EF1BE9" w:rsidP="00EF1BE9">
      <w:pPr>
        <w:jc w:val="left"/>
        <w:rPr>
          <w:b/>
          <w:bCs/>
        </w:rPr>
      </w:pPr>
      <w:r>
        <w:rPr>
          <w:b/>
          <w:bCs/>
        </w:rPr>
        <w:br w:type="page"/>
      </w:r>
    </w:p>
    <w:sdt>
      <w:sdtPr>
        <w:rPr>
          <w:rFonts w:eastAsiaTheme="minorEastAsia" w:cstheme="minorBidi"/>
          <w:b w:val="0"/>
          <w:bCs w:val="0"/>
          <w:color w:val="auto"/>
          <w:sz w:val="22"/>
          <w:szCs w:val="24"/>
        </w:rPr>
        <w:id w:val="-2115888482"/>
        <w:docPartObj>
          <w:docPartGallery w:val="Table of Contents"/>
          <w:docPartUnique/>
        </w:docPartObj>
      </w:sdtPr>
      <w:sdtEndPr>
        <w:rPr>
          <w:noProof/>
        </w:rPr>
      </w:sdtEndPr>
      <w:sdtContent>
        <w:p w14:paraId="3692A155" w14:textId="77777777" w:rsidR="00651620" w:rsidRDefault="00651620">
          <w:pPr>
            <w:pStyle w:val="TOCHeading"/>
          </w:pPr>
          <w:r>
            <w:t>Table of Contents</w:t>
          </w:r>
        </w:p>
        <w:p w14:paraId="5100C862" w14:textId="77777777" w:rsidR="00B103DC" w:rsidRDefault="00651620">
          <w:pPr>
            <w:pStyle w:val="TOC2"/>
            <w:rPr>
              <w:rFonts w:asciiTheme="minorHAnsi" w:hAnsiTheme="minorHAnsi"/>
              <w:b w:val="0"/>
              <w:noProof/>
              <w:sz w:val="24"/>
              <w:szCs w:val="24"/>
              <w:lang w:eastAsia="ja-JP"/>
            </w:rPr>
          </w:pPr>
          <w:r>
            <w:fldChar w:fldCharType="begin"/>
          </w:r>
          <w:r>
            <w:instrText xml:space="preserve"> TOC \o "1-3" \h \z \u </w:instrText>
          </w:r>
          <w:r>
            <w:fldChar w:fldCharType="separate"/>
          </w:r>
          <w:r w:rsidR="00B103DC">
            <w:rPr>
              <w:noProof/>
            </w:rPr>
            <w:t>1.1</w:t>
          </w:r>
          <w:r w:rsidR="00B103DC">
            <w:rPr>
              <w:rFonts w:asciiTheme="minorHAnsi" w:hAnsiTheme="minorHAnsi"/>
              <w:b w:val="0"/>
              <w:noProof/>
              <w:sz w:val="24"/>
              <w:szCs w:val="24"/>
              <w:lang w:eastAsia="ja-JP"/>
            </w:rPr>
            <w:tab/>
          </w:r>
          <w:r w:rsidR="00B103DC">
            <w:rPr>
              <w:noProof/>
            </w:rPr>
            <w:t>Table of Figures</w:t>
          </w:r>
          <w:r w:rsidR="00B103DC">
            <w:rPr>
              <w:noProof/>
            </w:rPr>
            <w:tab/>
          </w:r>
          <w:r w:rsidR="00B103DC">
            <w:rPr>
              <w:noProof/>
            </w:rPr>
            <w:fldChar w:fldCharType="begin"/>
          </w:r>
          <w:r w:rsidR="00B103DC">
            <w:rPr>
              <w:noProof/>
            </w:rPr>
            <w:instrText xml:space="preserve"> PAGEREF _Toc464139109 \h </w:instrText>
          </w:r>
          <w:r w:rsidR="00B103DC">
            <w:rPr>
              <w:noProof/>
            </w:rPr>
          </w:r>
          <w:r w:rsidR="00B103DC">
            <w:rPr>
              <w:noProof/>
            </w:rPr>
            <w:fldChar w:fldCharType="separate"/>
          </w:r>
          <w:r w:rsidR="00B103DC">
            <w:rPr>
              <w:noProof/>
            </w:rPr>
            <w:t>4</w:t>
          </w:r>
          <w:r w:rsidR="00B103DC">
            <w:rPr>
              <w:noProof/>
            </w:rPr>
            <w:fldChar w:fldCharType="end"/>
          </w:r>
        </w:p>
        <w:p w14:paraId="26142B60" w14:textId="77777777" w:rsidR="00B103DC" w:rsidRDefault="00B103DC">
          <w:pPr>
            <w:pStyle w:val="TOC2"/>
            <w:rPr>
              <w:rFonts w:asciiTheme="minorHAnsi" w:hAnsiTheme="minorHAnsi"/>
              <w:b w:val="0"/>
              <w:noProof/>
              <w:sz w:val="24"/>
              <w:szCs w:val="24"/>
              <w:lang w:eastAsia="ja-JP"/>
            </w:rPr>
          </w:pPr>
          <w:r>
            <w:rPr>
              <w:noProof/>
            </w:rPr>
            <w:t>1.2</w:t>
          </w:r>
          <w:r>
            <w:rPr>
              <w:rFonts w:asciiTheme="minorHAnsi" w:hAnsiTheme="minorHAnsi"/>
              <w:b w:val="0"/>
              <w:noProof/>
              <w:sz w:val="24"/>
              <w:szCs w:val="24"/>
              <w:lang w:eastAsia="ja-JP"/>
            </w:rPr>
            <w:tab/>
          </w:r>
          <w:r>
            <w:rPr>
              <w:noProof/>
            </w:rPr>
            <w:t>Table of Tables</w:t>
          </w:r>
          <w:r>
            <w:rPr>
              <w:noProof/>
            </w:rPr>
            <w:tab/>
          </w:r>
          <w:r>
            <w:rPr>
              <w:noProof/>
            </w:rPr>
            <w:fldChar w:fldCharType="begin"/>
          </w:r>
          <w:r>
            <w:rPr>
              <w:noProof/>
            </w:rPr>
            <w:instrText xml:space="preserve"> PAGEREF _Toc464139110 \h </w:instrText>
          </w:r>
          <w:r>
            <w:rPr>
              <w:noProof/>
            </w:rPr>
          </w:r>
          <w:r>
            <w:rPr>
              <w:noProof/>
            </w:rPr>
            <w:fldChar w:fldCharType="separate"/>
          </w:r>
          <w:r>
            <w:rPr>
              <w:noProof/>
            </w:rPr>
            <w:t>6</w:t>
          </w:r>
          <w:r>
            <w:rPr>
              <w:noProof/>
            </w:rPr>
            <w:fldChar w:fldCharType="end"/>
          </w:r>
        </w:p>
        <w:p w14:paraId="6ED0B832" w14:textId="77777777" w:rsidR="00B103DC" w:rsidRDefault="00B103DC">
          <w:pPr>
            <w:pStyle w:val="TOC1"/>
            <w:tabs>
              <w:tab w:val="left" w:pos="373"/>
              <w:tab w:val="right" w:leader="dot" w:pos="9730"/>
            </w:tabs>
            <w:rPr>
              <w:rFonts w:asciiTheme="minorHAnsi" w:hAnsiTheme="minorHAnsi"/>
              <w:b w:val="0"/>
              <w:noProof/>
              <w:lang w:eastAsia="ja-JP"/>
            </w:rPr>
          </w:pPr>
          <w:r>
            <w:rPr>
              <w:noProof/>
            </w:rPr>
            <w:t>2</w:t>
          </w:r>
          <w:r>
            <w:rPr>
              <w:rFonts w:asciiTheme="minorHAnsi" w:hAnsiTheme="minorHAnsi"/>
              <w:b w:val="0"/>
              <w:noProof/>
              <w:lang w:eastAsia="ja-JP"/>
            </w:rPr>
            <w:tab/>
          </w:r>
          <w:r>
            <w:rPr>
              <w:noProof/>
            </w:rPr>
            <w:t>Methods and Materials</w:t>
          </w:r>
          <w:r>
            <w:rPr>
              <w:noProof/>
            </w:rPr>
            <w:tab/>
          </w:r>
          <w:r>
            <w:rPr>
              <w:noProof/>
            </w:rPr>
            <w:fldChar w:fldCharType="begin"/>
          </w:r>
          <w:r>
            <w:rPr>
              <w:noProof/>
            </w:rPr>
            <w:instrText xml:space="preserve"> PAGEREF _Toc464139111 \h </w:instrText>
          </w:r>
          <w:r>
            <w:rPr>
              <w:noProof/>
            </w:rPr>
          </w:r>
          <w:r>
            <w:rPr>
              <w:noProof/>
            </w:rPr>
            <w:fldChar w:fldCharType="separate"/>
          </w:r>
          <w:r>
            <w:rPr>
              <w:noProof/>
            </w:rPr>
            <w:t>7</w:t>
          </w:r>
          <w:r>
            <w:rPr>
              <w:noProof/>
            </w:rPr>
            <w:fldChar w:fldCharType="end"/>
          </w:r>
        </w:p>
        <w:p w14:paraId="58374A74" w14:textId="77777777" w:rsidR="00B103DC" w:rsidRDefault="00B103DC">
          <w:pPr>
            <w:pStyle w:val="TOC1"/>
            <w:tabs>
              <w:tab w:val="left" w:pos="373"/>
              <w:tab w:val="right" w:leader="dot" w:pos="9730"/>
            </w:tabs>
            <w:rPr>
              <w:rFonts w:asciiTheme="minorHAnsi" w:hAnsiTheme="minorHAnsi"/>
              <w:b w:val="0"/>
              <w:noProof/>
              <w:lang w:eastAsia="ja-JP"/>
            </w:rPr>
          </w:pPr>
          <w:r>
            <w:rPr>
              <w:noProof/>
            </w:rPr>
            <w:t>3</w:t>
          </w:r>
          <w:r>
            <w:rPr>
              <w:rFonts w:asciiTheme="minorHAnsi" w:hAnsiTheme="minorHAnsi"/>
              <w:b w:val="0"/>
              <w:noProof/>
              <w:lang w:eastAsia="ja-JP"/>
            </w:rPr>
            <w:tab/>
          </w:r>
          <w:r>
            <w:rPr>
              <w:noProof/>
            </w:rPr>
            <w:t>Synthesis Procedures and Characterization</w:t>
          </w:r>
          <w:r>
            <w:rPr>
              <w:noProof/>
            </w:rPr>
            <w:tab/>
          </w:r>
          <w:r>
            <w:rPr>
              <w:noProof/>
            </w:rPr>
            <w:fldChar w:fldCharType="begin"/>
          </w:r>
          <w:r>
            <w:rPr>
              <w:noProof/>
            </w:rPr>
            <w:instrText xml:space="preserve"> PAGEREF _Toc464139112 \h </w:instrText>
          </w:r>
          <w:r>
            <w:rPr>
              <w:noProof/>
            </w:rPr>
          </w:r>
          <w:r>
            <w:rPr>
              <w:noProof/>
            </w:rPr>
            <w:fldChar w:fldCharType="separate"/>
          </w:r>
          <w:r>
            <w:rPr>
              <w:noProof/>
            </w:rPr>
            <w:t>8</w:t>
          </w:r>
          <w:r>
            <w:rPr>
              <w:noProof/>
            </w:rPr>
            <w:fldChar w:fldCharType="end"/>
          </w:r>
        </w:p>
        <w:p w14:paraId="5C301A62" w14:textId="77777777" w:rsidR="00B103DC" w:rsidRDefault="00B103DC">
          <w:pPr>
            <w:pStyle w:val="TOC2"/>
            <w:rPr>
              <w:rFonts w:asciiTheme="minorHAnsi" w:hAnsiTheme="minorHAnsi"/>
              <w:b w:val="0"/>
              <w:noProof/>
              <w:sz w:val="24"/>
              <w:szCs w:val="24"/>
              <w:lang w:eastAsia="ja-JP"/>
            </w:rPr>
          </w:pPr>
          <w:r>
            <w:rPr>
              <w:noProof/>
            </w:rPr>
            <w:t>3.1</w:t>
          </w:r>
          <w:r>
            <w:rPr>
              <w:rFonts w:asciiTheme="minorHAnsi" w:hAnsiTheme="minorHAnsi"/>
              <w:b w:val="0"/>
              <w:noProof/>
              <w:sz w:val="24"/>
              <w:szCs w:val="24"/>
              <w:lang w:eastAsia="ja-JP"/>
            </w:rPr>
            <w:tab/>
          </w:r>
          <w:r>
            <w:rPr>
              <w:noProof/>
            </w:rPr>
            <w:t>Synthesis of Complex 1</w:t>
          </w:r>
          <w:r>
            <w:rPr>
              <w:noProof/>
            </w:rPr>
            <w:tab/>
          </w:r>
          <w:r>
            <w:rPr>
              <w:noProof/>
            </w:rPr>
            <w:fldChar w:fldCharType="begin"/>
          </w:r>
          <w:r>
            <w:rPr>
              <w:noProof/>
            </w:rPr>
            <w:instrText xml:space="preserve"> PAGEREF _Toc464139113 \h </w:instrText>
          </w:r>
          <w:r>
            <w:rPr>
              <w:noProof/>
            </w:rPr>
          </w:r>
          <w:r>
            <w:rPr>
              <w:noProof/>
            </w:rPr>
            <w:fldChar w:fldCharType="separate"/>
          </w:r>
          <w:r>
            <w:rPr>
              <w:noProof/>
            </w:rPr>
            <w:t>8</w:t>
          </w:r>
          <w:r>
            <w:rPr>
              <w:noProof/>
            </w:rPr>
            <w:fldChar w:fldCharType="end"/>
          </w:r>
        </w:p>
        <w:p w14:paraId="3C70FE10" w14:textId="77777777" w:rsidR="00B103DC" w:rsidRDefault="00B103DC">
          <w:pPr>
            <w:pStyle w:val="TOC3"/>
            <w:tabs>
              <w:tab w:val="left" w:pos="1169"/>
              <w:tab w:val="right" w:leader="dot" w:pos="9730"/>
            </w:tabs>
            <w:rPr>
              <w:rFonts w:asciiTheme="minorHAnsi" w:hAnsiTheme="minorHAnsi"/>
              <w:noProof/>
              <w:color w:val="auto"/>
              <w:sz w:val="24"/>
              <w:szCs w:val="24"/>
              <w:lang w:eastAsia="ja-JP"/>
            </w:rPr>
          </w:pPr>
          <w:r>
            <w:rPr>
              <w:noProof/>
            </w:rPr>
            <w:t>3.1.1</w:t>
          </w:r>
          <w:r>
            <w:rPr>
              <w:rFonts w:asciiTheme="minorHAnsi" w:hAnsiTheme="minorHAnsi"/>
              <w:noProof/>
              <w:color w:val="auto"/>
              <w:sz w:val="24"/>
              <w:szCs w:val="24"/>
              <w:lang w:eastAsia="ja-JP"/>
            </w:rPr>
            <w:tab/>
          </w:r>
          <w:r>
            <w:rPr>
              <w:noProof/>
            </w:rPr>
            <w:t>Synthesis using N</w:t>
          </w:r>
          <w:r w:rsidRPr="007E7086">
            <w:rPr>
              <w:noProof/>
              <w:vertAlign w:val="subscript"/>
            </w:rPr>
            <w:t>2</w:t>
          </w:r>
          <w:r>
            <w:rPr>
              <w:noProof/>
            </w:rPr>
            <w:t>O</w:t>
          </w:r>
          <w:r>
            <w:rPr>
              <w:noProof/>
            </w:rPr>
            <w:tab/>
          </w:r>
          <w:r>
            <w:rPr>
              <w:noProof/>
            </w:rPr>
            <w:fldChar w:fldCharType="begin"/>
          </w:r>
          <w:r>
            <w:rPr>
              <w:noProof/>
            </w:rPr>
            <w:instrText xml:space="preserve"> PAGEREF _Toc464139114 \h </w:instrText>
          </w:r>
          <w:r>
            <w:rPr>
              <w:noProof/>
            </w:rPr>
          </w:r>
          <w:r>
            <w:rPr>
              <w:noProof/>
            </w:rPr>
            <w:fldChar w:fldCharType="separate"/>
          </w:r>
          <w:r>
            <w:rPr>
              <w:noProof/>
            </w:rPr>
            <w:t>8</w:t>
          </w:r>
          <w:r>
            <w:rPr>
              <w:noProof/>
            </w:rPr>
            <w:fldChar w:fldCharType="end"/>
          </w:r>
        </w:p>
        <w:p w14:paraId="55CF8B32" w14:textId="77777777" w:rsidR="00B103DC" w:rsidRDefault="00B103DC">
          <w:pPr>
            <w:pStyle w:val="TOC3"/>
            <w:tabs>
              <w:tab w:val="left" w:pos="1169"/>
              <w:tab w:val="right" w:leader="dot" w:pos="9730"/>
            </w:tabs>
            <w:rPr>
              <w:rFonts w:asciiTheme="minorHAnsi" w:hAnsiTheme="minorHAnsi"/>
              <w:noProof/>
              <w:color w:val="auto"/>
              <w:sz w:val="24"/>
              <w:szCs w:val="24"/>
              <w:lang w:eastAsia="ja-JP"/>
            </w:rPr>
          </w:pPr>
          <w:r>
            <w:rPr>
              <w:noProof/>
            </w:rPr>
            <w:t>3.1.2</w:t>
          </w:r>
          <w:r>
            <w:rPr>
              <w:rFonts w:asciiTheme="minorHAnsi" w:hAnsiTheme="minorHAnsi"/>
              <w:noProof/>
              <w:color w:val="auto"/>
              <w:sz w:val="24"/>
              <w:szCs w:val="24"/>
              <w:lang w:eastAsia="ja-JP"/>
            </w:rPr>
            <w:tab/>
          </w:r>
          <w:r>
            <w:rPr>
              <w:noProof/>
            </w:rPr>
            <w:t>Photographs Showing Synthesis and Product</w:t>
          </w:r>
          <w:r>
            <w:rPr>
              <w:noProof/>
            </w:rPr>
            <w:tab/>
          </w:r>
          <w:r>
            <w:rPr>
              <w:noProof/>
            </w:rPr>
            <w:fldChar w:fldCharType="begin"/>
          </w:r>
          <w:r>
            <w:rPr>
              <w:noProof/>
            </w:rPr>
            <w:instrText xml:space="preserve"> PAGEREF _Toc464139115 \h </w:instrText>
          </w:r>
          <w:r>
            <w:rPr>
              <w:noProof/>
            </w:rPr>
          </w:r>
          <w:r>
            <w:rPr>
              <w:noProof/>
            </w:rPr>
            <w:fldChar w:fldCharType="separate"/>
          </w:r>
          <w:r>
            <w:rPr>
              <w:noProof/>
            </w:rPr>
            <w:t>10</w:t>
          </w:r>
          <w:r>
            <w:rPr>
              <w:noProof/>
            </w:rPr>
            <w:fldChar w:fldCharType="end"/>
          </w:r>
        </w:p>
        <w:p w14:paraId="161BDFC6" w14:textId="77777777" w:rsidR="00B103DC" w:rsidRDefault="00B103DC">
          <w:pPr>
            <w:pStyle w:val="TOC3"/>
            <w:tabs>
              <w:tab w:val="left" w:pos="1169"/>
              <w:tab w:val="right" w:leader="dot" w:pos="9730"/>
            </w:tabs>
            <w:rPr>
              <w:rFonts w:asciiTheme="minorHAnsi" w:hAnsiTheme="minorHAnsi"/>
              <w:noProof/>
              <w:color w:val="auto"/>
              <w:sz w:val="24"/>
              <w:szCs w:val="24"/>
              <w:lang w:eastAsia="ja-JP"/>
            </w:rPr>
          </w:pPr>
          <w:r>
            <w:rPr>
              <w:noProof/>
            </w:rPr>
            <w:t>3.1.3</w:t>
          </w:r>
          <w:r>
            <w:rPr>
              <w:rFonts w:asciiTheme="minorHAnsi" w:hAnsiTheme="minorHAnsi"/>
              <w:noProof/>
              <w:color w:val="auto"/>
              <w:sz w:val="24"/>
              <w:szCs w:val="24"/>
              <w:lang w:eastAsia="ja-JP"/>
            </w:rPr>
            <w:tab/>
          </w:r>
          <w:r>
            <w:rPr>
              <w:noProof/>
            </w:rPr>
            <w:t>Synthesis using Ag</w:t>
          </w:r>
          <w:r w:rsidRPr="007E7086">
            <w:rPr>
              <w:noProof/>
              <w:vertAlign w:val="subscript"/>
            </w:rPr>
            <w:t>2</w:t>
          </w:r>
          <w:r>
            <w:rPr>
              <w:noProof/>
            </w:rPr>
            <w:t>O</w:t>
          </w:r>
          <w:r>
            <w:rPr>
              <w:noProof/>
            </w:rPr>
            <w:tab/>
          </w:r>
          <w:r>
            <w:rPr>
              <w:noProof/>
            </w:rPr>
            <w:fldChar w:fldCharType="begin"/>
          </w:r>
          <w:r>
            <w:rPr>
              <w:noProof/>
            </w:rPr>
            <w:instrText xml:space="preserve"> PAGEREF _Toc464139116 \h </w:instrText>
          </w:r>
          <w:r>
            <w:rPr>
              <w:noProof/>
            </w:rPr>
          </w:r>
          <w:r>
            <w:rPr>
              <w:noProof/>
            </w:rPr>
            <w:fldChar w:fldCharType="separate"/>
          </w:r>
          <w:r>
            <w:rPr>
              <w:noProof/>
            </w:rPr>
            <w:t>11</w:t>
          </w:r>
          <w:r>
            <w:rPr>
              <w:noProof/>
            </w:rPr>
            <w:fldChar w:fldCharType="end"/>
          </w:r>
        </w:p>
        <w:p w14:paraId="466463E7" w14:textId="77777777" w:rsidR="00B103DC" w:rsidRDefault="00B103DC">
          <w:pPr>
            <w:pStyle w:val="TOC3"/>
            <w:tabs>
              <w:tab w:val="left" w:pos="1169"/>
              <w:tab w:val="right" w:leader="dot" w:pos="9730"/>
            </w:tabs>
            <w:rPr>
              <w:rFonts w:asciiTheme="minorHAnsi" w:hAnsiTheme="minorHAnsi"/>
              <w:noProof/>
              <w:color w:val="auto"/>
              <w:sz w:val="24"/>
              <w:szCs w:val="24"/>
              <w:lang w:eastAsia="ja-JP"/>
            </w:rPr>
          </w:pPr>
          <w:r>
            <w:rPr>
              <w:noProof/>
            </w:rPr>
            <w:t>3.1.4</w:t>
          </w:r>
          <w:r>
            <w:rPr>
              <w:rFonts w:asciiTheme="minorHAnsi" w:hAnsiTheme="minorHAnsi"/>
              <w:noProof/>
              <w:color w:val="auto"/>
              <w:sz w:val="24"/>
              <w:szCs w:val="24"/>
              <w:lang w:eastAsia="ja-JP"/>
            </w:rPr>
            <w:tab/>
          </w:r>
          <w:r>
            <w:rPr>
              <w:noProof/>
            </w:rPr>
            <w:t>Synthesis via Reflux of 2-trans</w:t>
          </w:r>
          <w:r>
            <w:rPr>
              <w:noProof/>
            </w:rPr>
            <w:tab/>
          </w:r>
          <w:r>
            <w:rPr>
              <w:noProof/>
            </w:rPr>
            <w:fldChar w:fldCharType="begin"/>
          </w:r>
          <w:r>
            <w:rPr>
              <w:noProof/>
            </w:rPr>
            <w:instrText xml:space="preserve"> PAGEREF _Toc464139117 \h </w:instrText>
          </w:r>
          <w:r>
            <w:rPr>
              <w:noProof/>
            </w:rPr>
          </w:r>
          <w:r>
            <w:rPr>
              <w:noProof/>
            </w:rPr>
            <w:fldChar w:fldCharType="separate"/>
          </w:r>
          <w:r>
            <w:rPr>
              <w:noProof/>
            </w:rPr>
            <w:t>11</w:t>
          </w:r>
          <w:r>
            <w:rPr>
              <w:noProof/>
            </w:rPr>
            <w:fldChar w:fldCharType="end"/>
          </w:r>
        </w:p>
        <w:p w14:paraId="14597EDF" w14:textId="77777777" w:rsidR="00B103DC" w:rsidRDefault="00B103DC">
          <w:pPr>
            <w:pStyle w:val="TOC2"/>
            <w:rPr>
              <w:rFonts w:asciiTheme="minorHAnsi" w:hAnsiTheme="minorHAnsi"/>
              <w:b w:val="0"/>
              <w:noProof/>
              <w:sz w:val="24"/>
              <w:szCs w:val="24"/>
              <w:lang w:eastAsia="ja-JP"/>
            </w:rPr>
          </w:pPr>
          <w:r>
            <w:rPr>
              <w:noProof/>
            </w:rPr>
            <w:t>3.2</w:t>
          </w:r>
          <w:r>
            <w:rPr>
              <w:rFonts w:asciiTheme="minorHAnsi" w:hAnsiTheme="minorHAnsi"/>
              <w:b w:val="0"/>
              <w:noProof/>
              <w:sz w:val="24"/>
              <w:szCs w:val="24"/>
              <w:lang w:eastAsia="ja-JP"/>
            </w:rPr>
            <w:tab/>
          </w:r>
          <w:r>
            <w:rPr>
              <w:noProof/>
            </w:rPr>
            <w:t>Synthesis of Complex 2-trans</w:t>
          </w:r>
          <w:r>
            <w:rPr>
              <w:noProof/>
            </w:rPr>
            <w:tab/>
          </w:r>
          <w:r>
            <w:rPr>
              <w:noProof/>
            </w:rPr>
            <w:fldChar w:fldCharType="begin"/>
          </w:r>
          <w:r>
            <w:rPr>
              <w:noProof/>
            </w:rPr>
            <w:instrText xml:space="preserve"> PAGEREF _Toc464139118 \h </w:instrText>
          </w:r>
          <w:r>
            <w:rPr>
              <w:noProof/>
            </w:rPr>
          </w:r>
          <w:r>
            <w:rPr>
              <w:noProof/>
            </w:rPr>
            <w:fldChar w:fldCharType="separate"/>
          </w:r>
          <w:r>
            <w:rPr>
              <w:noProof/>
            </w:rPr>
            <w:t>12</w:t>
          </w:r>
          <w:r>
            <w:rPr>
              <w:noProof/>
            </w:rPr>
            <w:fldChar w:fldCharType="end"/>
          </w:r>
        </w:p>
        <w:p w14:paraId="4864DE58" w14:textId="77777777" w:rsidR="00B103DC" w:rsidRDefault="00B103DC">
          <w:pPr>
            <w:pStyle w:val="TOC3"/>
            <w:tabs>
              <w:tab w:val="left" w:pos="1169"/>
              <w:tab w:val="right" w:leader="dot" w:pos="9730"/>
            </w:tabs>
            <w:rPr>
              <w:rFonts w:asciiTheme="minorHAnsi" w:hAnsiTheme="minorHAnsi"/>
              <w:noProof/>
              <w:color w:val="auto"/>
              <w:sz w:val="24"/>
              <w:szCs w:val="24"/>
              <w:lang w:eastAsia="ja-JP"/>
            </w:rPr>
          </w:pPr>
          <w:r>
            <w:rPr>
              <w:noProof/>
            </w:rPr>
            <w:t>3.2.1</w:t>
          </w:r>
          <w:r>
            <w:rPr>
              <w:rFonts w:asciiTheme="minorHAnsi" w:hAnsiTheme="minorHAnsi"/>
              <w:noProof/>
              <w:color w:val="auto"/>
              <w:sz w:val="24"/>
              <w:szCs w:val="24"/>
              <w:lang w:eastAsia="ja-JP"/>
            </w:rPr>
            <w:tab/>
          </w:r>
          <w:r>
            <w:rPr>
              <w:noProof/>
            </w:rPr>
            <w:t>Synthesis in H</w:t>
          </w:r>
          <w:r w:rsidRPr="007E7086">
            <w:rPr>
              <w:noProof/>
              <w:vertAlign w:val="subscript"/>
            </w:rPr>
            <w:t>2</w:t>
          </w:r>
          <w:r>
            <w:rPr>
              <w:noProof/>
            </w:rPr>
            <w:t>O</w:t>
          </w:r>
          <w:r>
            <w:rPr>
              <w:noProof/>
            </w:rPr>
            <w:tab/>
          </w:r>
          <w:r>
            <w:rPr>
              <w:noProof/>
            </w:rPr>
            <w:fldChar w:fldCharType="begin"/>
          </w:r>
          <w:r>
            <w:rPr>
              <w:noProof/>
            </w:rPr>
            <w:instrText xml:space="preserve"> PAGEREF _Toc464139119 \h </w:instrText>
          </w:r>
          <w:r>
            <w:rPr>
              <w:noProof/>
            </w:rPr>
          </w:r>
          <w:r>
            <w:rPr>
              <w:noProof/>
            </w:rPr>
            <w:fldChar w:fldCharType="separate"/>
          </w:r>
          <w:r>
            <w:rPr>
              <w:noProof/>
            </w:rPr>
            <w:t>12</w:t>
          </w:r>
          <w:r>
            <w:rPr>
              <w:noProof/>
            </w:rPr>
            <w:fldChar w:fldCharType="end"/>
          </w:r>
        </w:p>
        <w:p w14:paraId="60B2ABAF" w14:textId="77777777" w:rsidR="00B103DC" w:rsidRDefault="00B103DC">
          <w:pPr>
            <w:pStyle w:val="TOC3"/>
            <w:tabs>
              <w:tab w:val="left" w:pos="1169"/>
              <w:tab w:val="right" w:leader="dot" w:pos="9730"/>
            </w:tabs>
            <w:rPr>
              <w:rFonts w:asciiTheme="minorHAnsi" w:hAnsiTheme="minorHAnsi"/>
              <w:noProof/>
              <w:color w:val="auto"/>
              <w:sz w:val="24"/>
              <w:szCs w:val="24"/>
              <w:lang w:eastAsia="ja-JP"/>
            </w:rPr>
          </w:pPr>
          <w:r>
            <w:rPr>
              <w:noProof/>
            </w:rPr>
            <w:t>3.2.2</w:t>
          </w:r>
          <w:r>
            <w:rPr>
              <w:rFonts w:asciiTheme="minorHAnsi" w:hAnsiTheme="minorHAnsi"/>
              <w:noProof/>
              <w:color w:val="auto"/>
              <w:sz w:val="24"/>
              <w:szCs w:val="24"/>
              <w:lang w:eastAsia="ja-JP"/>
            </w:rPr>
            <w:tab/>
          </w:r>
          <w:r>
            <w:rPr>
              <w:noProof/>
            </w:rPr>
            <w:t>Crystallization of 2-trans</w:t>
          </w:r>
          <w:r>
            <w:rPr>
              <w:noProof/>
            </w:rPr>
            <w:tab/>
          </w:r>
          <w:r>
            <w:rPr>
              <w:noProof/>
            </w:rPr>
            <w:fldChar w:fldCharType="begin"/>
          </w:r>
          <w:r>
            <w:rPr>
              <w:noProof/>
            </w:rPr>
            <w:instrText xml:space="preserve"> PAGEREF _Toc464139120 \h </w:instrText>
          </w:r>
          <w:r>
            <w:rPr>
              <w:noProof/>
            </w:rPr>
          </w:r>
          <w:r>
            <w:rPr>
              <w:noProof/>
            </w:rPr>
            <w:fldChar w:fldCharType="separate"/>
          </w:r>
          <w:r>
            <w:rPr>
              <w:noProof/>
            </w:rPr>
            <w:t>12</w:t>
          </w:r>
          <w:r>
            <w:rPr>
              <w:noProof/>
            </w:rPr>
            <w:fldChar w:fldCharType="end"/>
          </w:r>
        </w:p>
        <w:p w14:paraId="417150FC" w14:textId="77777777" w:rsidR="00B103DC" w:rsidRDefault="00B103DC">
          <w:pPr>
            <w:pStyle w:val="TOC2"/>
            <w:rPr>
              <w:rFonts w:asciiTheme="minorHAnsi" w:hAnsiTheme="minorHAnsi"/>
              <w:b w:val="0"/>
              <w:noProof/>
              <w:sz w:val="24"/>
              <w:szCs w:val="24"/>
              <w:lang w:eastAsia="ja-JP"/>
            </w:rPr>
          </w:pPr>
          <w:r>
            <w:rPr>
              <w:noProof/>
            </w:rPr>
            <w:t>3.3</w:t>
          </w:r>
          <w:r>
            <w:rPr>
              <w:rFonts w:asciiTheme="minorHAnsi" w:hAnsiTheme="minorHAnsi"/>
              <w:b w:val="0"/>
              <w:noProof/>
              <w:sz w:val="24"/>
              <w:szCs w:val="24"/>
              <w:lang w:eastAsia="ja-JP"/>
            </w:rPr>
            <w:tab/>
          </w:r>
          <w:r>
            <w:rPr>
              <w:noProof/>
            </w:rPr>
            <w:t>Synthesis of (p-cymene)RuCl</w:t>
          </w:r>
          <w:r w:rsidRPr="007E7086">
            <w:rPr>
              <w:noProof/>
              <w:vertAlign w:val="subscript"/>
            </w:rPr>
            <w:t>2</w:t>
          </w:r>
          <w:r>
            <w:rPr>
              <w:noProof/>
            </w:rPr>
            <w:t>(CO)</w:t>
          </w:r>
          <w:r>
            <w:rPr>
              <w:noProof/>
            </w:rPr>
            <w:tab/>
          </w:r>
          <w:r>
            <w:rPr>
              <w:noProof/>
            </w:rPr>
            <w:fldChar w:fldCharType="begin"/>
          </w:r>
          <w:r>
            <w:rPr>
              <w:noProof/>
            </w:rPr>
            <w:instrText xml:space="preserve"> PAGEREF _Toc464139121 \h </w:instrText>
          </w:r>
          <w:r>
            <w:rPr>
              <w:noProof/>
            </w:rPr>
          </w:r>
          <w:r>
            <w:rPr>
              <w:noProof/>
            </w:rPr>
            <w:fldChar w:fldCharType="separate"/>
          </w:r>
          <w:r>
            <w:rPr>
              <w:noProof/>
            </w:rPr>
            <w:t>12</w:t>
          </w:r>
          <w:r>
            <w:rPr>
              <w:noProof/>
            </w:rPr>
            <w:fldChar w:fldCharType="end"/>
          </w:r>
        </w:p>
        <w:p w14:paraId="333CA96A" w14:textId="77777777" w:rsidR="00B103DC" w:rsidRDefault="00B103DC">
          <w:pPr>
            <w:pStyle w:val="TOC2"/>
            <w:rPr>
              <w:rFonts w:asciiTheme="minorHAnsi" w:hAnsiTheme="minorHAnsi"/>
              <w:b w:val="0"/>
              <w:noProof/>
              <w:sz w:val="24"/>
              <w:szCs w:val="24"/>
              <w:lang w:eastAsia="ja-JP"/>
            </w:rPr>
          </w:pPr>
          <w:r>
            <w:rPr>
              <w:noProof/>
            </w:rPr>
            <w:t>3.4</w:t>
          </w:r>
          <w:r>
            <w:rPr>
              <w:rFonts w:asciiTheme="minorHAnsi" w:hAnsiTheme="minorHAnsi"/>
              <w:b w:val="0"/>
              <w:noProof/>
              <w:sz w:val="24"/>
              <w:szCs w:val="24"/>
              <w:lang w:eastAsia="ja-JP"/>
            </w:rPr>
            <w:tab/>
          </w:r>
          <w:r>
            <w:rPr>
              <w:noProof/>
            </w:rPr>
            <w:t>Synthesis of (PNN)RuCl</w:t>
          </w:r>
          <w:r w:rsidRPr="007E7086">
            <w:rPr>
              <w:noProof/>
              <w:vertAlign w:val="subscript"/>
            </w:rPr>
            <w:t>2</w:t>
          </w:r>
          <w:r>
            <w:rPr>
              <w:noProof/>
            </w:rPr>
            <w:t>(CO)</w:t>
          </w:r>
          <w:r>
            <w:rPr>
              <w:noProof/>
            </w:rPr>
            <w:tab/>
          </w:r>
          <w:r>
            <w:rPr>
              <w:noProof/>
            </w:rPr>
            <w:fldChar w:fldCharType="begin"/>
          </w:r>
          <w:r>
            <w:rPr>
              <w:noProof/>
            </w:rPr>
            <w:instrText xml:space="preserve"> PAGEREF _Toc464139122 \h </w:instrText>
          </w:r>
          <w:r>
            <w:rPr>
              <w:noProof/>
            </w:rPr>
          </w:r>
          <w:r>
            <w:rPr>
              <w:noProof/>
            </w:rPr>
            <w:fldChar w:fldCharType="separate"/>
          </w:r>
          <w:r>
            <w:rPr>
              <w:noProof/>
            </w:rPr>
            <w:t>12</w:t>
          </w:r>
          <w:r>
            <w:rPr>
              <w:noProof/>
            </w:rPr>
            <w:fldChar w:fldCharType="end"/>
          </w:r>
        </w:p>
        <w:p w14:paraId="393C277E" w14:textId="77777777" w:rsidR="00B103DC" w:rsidRDefault="00B103DC">
          <w:pPr>
            <w:pStyle w:val="TOC1"/>
            <w:tabs>
              <w:tab w:val="left" w:pos="373"/>
              <w:tab w:val="right" w:leader="dot" w:pos="9730"/>
            </w:tabs>
            <w:rPr>
              <w:rFonts w:asciiTheme="minorHAnsi" w:hAnsiTheme="minorHAnsi"/>
              <w:b w:val="0"/>
              <w:noProof/>
              <w:lang w:eastAsia="ja-JP"/>
            </w:rPr>
          </w:pPr>
          <w:r>
            <w:rPr>
              <w:noProof/>
            </w:rPr>
            <w:t>4</w:t>
          </w:r>
          <w:r>
            <w:rPr>
              <w:rFonts w:asciiTheme="minorHAnsi" w:hAnsiTheme="minorHAnsi"/>
              <w:b w:val="0"/>
              <w:noProof/>
              <w:lang w:eastAsia="ja-JP"/>
            </w:rPr>
            <w:tab/>
          </w:r>
          <w:r>
            <w:rPr>
              <w:noProof/>
            </w:rPr>
            <w:t>Procedures for Irradiation and Subsequent Data Analysis</w:t>
          </w:r>
          <w:r>
            <w:rPr>
              <w:noProof/>
            </w:rPr>
            <w:tab/>
          </w:r>
          <w:r>
            <w:rPr>
              <w:noProof/>
            </w:rPr>
            <w:fldChar w:fldCharType="begin"/>
          </w:r>
          <w:r>
            <w:rPr>
              <w:noProof/>
            </w:rPr>
            <w:instrText xml:space="preserve"> PAGEREF _Toc464139123 \h </w:instrText>
          </w:r>
          <w:r>
            <w:rPr>
              <w:noProof/>
            </w:rPr>
          </w:r>
          <w:r>
            <w:rPr>
              <w:noProof/>
            </w:rPr>
            <w:fldChar w:fldCharType="separate"/>
          </w:r>
          <w:r>
            <w:rPr>
              <w:noProof/>
            </w:rPr>
            <w:t>13</w:t>
          </w:r>
          <w:r>
            <w:rPr>
              <w:noProof/>
            </w:rPr>
            <w:fldChar w:fldCharType="end"/>
          </w:r>
        </w:p>
        <w:p w14:paraId="53C3DA66" w14:textId="77777777" w:rsidR="00B103DC" w:rsidRDefault="00B103DC">
          <w:pPr>
            <w:pStyle w:val="TOC2"/>
            <w:rPr>
              <w:rFonts w:asciiTheme="minorHAnsi" w:hAnsiTheme="minorHAnsi"/>
              <w:b w:val="0"/>
              <w:noProof/>
              <w:sz w:val="24"/>
              <w:szCs w:val="24"/>
              <w:lang w:eastAsia="ja-JP"/>
            </w:rPr>
          </w:pPr>
          <w:r>
            <w:rPr>
              <w:noProof/>
            </w:rPr>
            <w:t>4.1</w:t>
          </w:r>
          <w:r>
            <w:rPr>
              <w:rFonts w:asciiTheme="minorHAnsi" w:hAnsiTheme="minorHAnsi"/>
              <w:b w:val="0"/>
              <w:noProof/>
              <w:sz w:val="24"/>
              <w:szCs w:val="24"/>
              <w:lang w:eastAsia="ja-JP"/>
            </w:rPr>
            <w:tab/>
          </w:r>
          <w:r>
            <w:rPr>
              <w:noProof/>
            </w:rPr>
            <w:t>NMR Scale Irradiation</w:t>
          </w:r>
          <w:r>
            <w:rPr>
              <w:noProof/>
            </w:rPr>
            <w:tab/>
          </w:r>
          <w:r>
            <w:rPr>
              <w:noProof/>
            </w:rPr>
            <w:fldChar w:fldCharType="begin"/>
          </w:r>
          <w:r>
            <w:rPr>
              <w:noProof/>
            </w:rPr>
            <w:instrText xml:space="preserve"> PAGEREF _Toc464139124 \h </w:instrText>
          </w:r>
          <w:r>
            <w:rPr>
              <w:noProof/>
            </w:rPr>
          </w:r>
          <w:r>
            <w:rPr>
              <w:noProof/>
            </w:rPr>
            <w:fldChar w:fldCharType="separate"/>
          </w:r>
          <w:r>
            <w:rPr>
              <w:noProof/>
            </w:rPr>
            <w:t>13</w:t>
          </w:r>
          <w:r>
            <w:rPr>
              <w:noProof/>
            </w:rPr>
            <w:fldChar w:fldCharType="end"/>
          </w:r>
        </w:p>
        <w:p w14:paraId="1B9E5BCA" w14:textId="77777777" w:rsidR="00B103DC" w:rsidRDefault="00B103DC">
          <w:pPr>
            <w:pStyle w:val="TOC3"/>
            <w:tabs>
              <w:tab w:val="left" w:pos="1169"/>
              <w:tab w:val="right" w:leader="dot" w:pos="9730"/>
            </w:tabs>
            <w:rPr>
              <w:rFonts w:asciiTheme="minorHAnsi" w:hAnsiTheme="minorHAnsi"/>
              <w:noProof/>
              <w:color w:val="auto"/>
              <w:sz w:val="24"/>
              <w:szCs w:val="24"/>
              <w:lang w:eastAsia="ja-JP"/>
            </w:rPr>
          </w:pPr>
          <w:r>
            <w:rPr>
              <w:noProof/>
            </w:rPr>
            <w:t>4.1.1</w:t>
          </w:r>
          <w:r>
            <w:rPr>
              <w:rFonts w:asciiTheme="minorHAnsi" w:hAnsiTheme="minorHAnsi"/>
              <w:noProof/>
              <w:color w:val="auto"/>
              <w:sz w:val="24"/>
              <w:szCs w:val="24"/>
              <w:lang w:eastAsia="ja-JP"/>
            </w:rPr>
            <w:tab/>
          </w:r>
          <w:r>
            <w:rPr>
              <w:noProof/>
            </w:rPr>
            <w:t>Irradiation Procedure</w:t>
          </w:r>
          <w:r>
            <w:rPr>
              <w:noProof/>
            </w:rPr>
            <w:tab/>
          </w:r>
          <w:r>
            <w:rPr>
              <w:noProof/>
            </w:rPr>
            <w:fldChar w:fldCharType="begin"/>
          </w:r>
          <w:r>
            <w:rPr>
              <w:noProof/>
            </w:rPr>
            <w:instrText xml:space="preserve"> PAGEREF _Toc464139125 \h </w:instrText>
          </w:r>
          <w:r>
            <w:rPr>
              <w:noProof/>
            </w:rPr>
          </w:r>
          <w:r>
            <w:rPr>
              <w:noProof/>
            </w:rPr>
            <w:fldChar w:fldCharType="separate"/>
          </w:r>
          <w:r>
            <w:rPr>
              <w:noProof/>
            </w:rPr>
            <w:t>13</w:t>
          </w:r>
          <w:r>
            <w:rPr>
              <w:noProof/>
            </w:rPr>
            <w:fldChar w:fldCharType="end"/>
          </w:r>
        </w:p>
        <w:p w14:paraId="25341AF8" w14:textId="77777777" w:rsidR="00B103DC" w:rsidRDefault="00B103DC">
          <w:pPr>
            <w:pStyle w:val="TOC3"/>
            <w:tabs>
              <w:tab w:val="left" w:pos="1169"/>
              <w:tab w:val="right" w:leader="dot" w:pos="9730"/>
            </w:tabs>
            <w:rPr>
              <w:rFonts w:asciiTheme="minorHAnsi" w:hAnsiTheme="minorHAnsi"/>
              <w:noProof/>
              <w:color w:val="auto"/>
              <w:sz w:val="24"/>
              <w:szCs w:val="24"/>
              <w:lang w:eastAsia="ja-JP"/>
            </w:rPr>
          </w:pPr>
          <w:r>
            <w:rPr>
              <w:noProof/>
            </w:rPr>
            <w:t>4.1.2</w:t>
          </w:r>
          <w:r>
            <w:rPr>
              <w:rFonts w:asciiTheme="minorHAnsi" w:hAnsiTheme="minorHAnsi"/>
              <w:noProof/>
              <w:color w:val="auto"/>
              <w:sz w:val="24"/>
              <w:szCs w:val="24"/>
              <w:lang w:eastAsia="ja-JP"/>
            </w:rPr>
            <w:tab/>
          </w:r>
          <w:r>
            <w:rPr>
              <w:noProof/>
            </w:rPr>
            <w:t>Interpretation of NMR Results</w:t>
          </w:r>
          <w:r>
            <w:rPr>
              <w:noProof/>
            </w:rPr>
            <w:tab/>
          </w:r>
          <w:r>
            <w:rPr>
              <w:noProof/>
            </w:rPr>
            <w:fldChar w:fldCharType="begin"/>
          </w:r>
          <w:r>
            <w:rPr>
              <w:noProof/>
            </w:rPr>
            <w:instrText xml:space="preserve"> PAGEREF _Toc464139126 \h </w:instrText>
          </w:r>
          <w:r>
            <w:rPr>
              <w:noProof/>
            </w:rPr>
          </w:r>
          <w:r>
            <w:rPr>
              <w:noProof/>
            </w:rPr>
            <w:fldChar w:fldCharType="separate"/>
          </w:r>
          <w:r>
            <w:rPr>
              <w:noProof/>
            </w:rPr>
            <w:t>13</w:t>
          </w:r>
          <w:r>
            <w:rPr>
              <w:noProof/>
            </w:rPr>
            <w:fldChar w:fldCharType="end"/>
          </w:r>
        </w:p>
        <w:p w14:paraId="5AFB539D" w14:textId="77777777" w:rsidR="00B103DC" w:rsidRDefault="00B103DC">
          <w:pPr>
            <w:pStyle w:val="TOC3"/>
            <w:tabs>
              <w:tab w:val="left" w:pos="1169"/>
              <w:tab w:val="right" w:leader="dot" w:pos="9730"/>
            </w:tabs>
            <w:rPr>
              <w:rFonts w:asciiTheme="minorHAnsi" w:hAnsiTheme="minorHAnsi"/>
              <w:noProof/>
              <w:color w:val="auto"/>
              <w:sz w:val="24"/>
              <w:szCs w:val="24"/>
              <w:lang w:eastAsia="ja-JP"/>
            </w:rPr>
          </w:pPr>
          <w:r>
            <w:rPr>
              <w:noProof/>
            </w:rPr>
            <w:t>4.1.3</w:t>
          </w:r>
          <w:r>
            <w:rPr>
              <w:rFonts w:asciiTheme="minorHAnsi" w:hAnsiTheme="minorHAnsi"/>
              <w:noProof/>
              <w:color w:val="auto"/>
              <w:sz w:val="24"/>
              <w:szCs w:val="24"/>
              <w:lang w:eastAsia="ja-JP"/>
            </w:rPr>
            <w:tab/>
          </w:r>
          <w:r>
            <w:rPr>
              <w:noProof/>
            </w:rPr>
            <w:t>Data Analysis for Concentration-Time Profile</w:t>
          </w:r>
          <w:r>
            <w:rPr>
              <w:noProof/>
            </w:rPr>
            <w:tab/>
          </w:r>
          <w:r>
            <w:rPr>
              <w:noProof/>
            </w:rPr>
            <w:fldChar w:fldCharType="begin"/>
          </w:r>
          <w:r>
            <w:rPr>
              <w:noProof/>
            </w:rPr>
            <w:instrText xml:space="preserve"> PAGEREF _Toc464139127 \h </w:instrText>
          </w:r>
          <w:r>
            <w:rPr>
              <w:noProof/>
            </w:rPr>
          </w:r>
          <w:r>
            <w:rPr>
              <w:noProof/>
            </w:rPr>
            <w:fldChar w:fldCharType="separate"/>
          </w:r>
          <w:r>
            <w:rPr>
              <w:noProof/>
            </w:rPr>
            <w:t>14</w:t>
          </w:r>
          <w:r>
            <w:rPr>
              <w:noProof/>
            </w:rPr>
            <w:fldChar w:fldCharType="end"/>
          </w:r>
        </w:p>
        <w:p w14:paraId="76C39EB9" w14:textId="77777777" w:rsidR="00B103DC" w:rsidRDefault="00B103DC">
          <w:pPr>
            <w:pStyle w:val="TOC3"/>
            <w:tabs>
              <w:tab w:val="left" w:pos="1169"/>
              <w:tab w:val="right" w:leader="dot" w:pos="9730"/>
            </w:tabs>
            <w:rPr>
              <w:rFonts w:asciiTheme="minorHAnsi" w:hAnsiTheme="minorHAnsi"/>
              <w:noProof/>
              <w:color w:val="auto"/>
              <w:sz w:val="24"/>
              <w:szCs w:val="24"/>
              <w:lang w:eastAsia="ja-JP"/>
            </w:rPr>
          </w:pPr>
          <w:r>
            <w:rPr>
              <w:noProof/>
            </w:rPr>
            <w:t>4.1.4</w:t>
          </w:r>
          <w:r>
            <w:rPr>
              <w:rFonts w:asciiTheme="minorHAnsi" w:hAnsiTheme="minorHAnsi"/>
              <w:noProof/>
              <w:color w:val="auto"/>
              <w:sz w:val="24"/>
              <w:szCs w:val="24"/>
              <w:lang w:eastAsia="ja-JP"/>
            </w:rPr>
            <w:tab/>
          </w:r>
          <w:r>
            <w:rPr>
              <w:noProof/>
            </w:rPr>
            <w:t>Data Analysis for Dual Irradiation</w:t>
          </w:r>
          <w:r>
            <w:rPr>
              <w:noProof/>
            </w:rPr>
            <w:tab/>
          </w:r>
          <w:r>
            <w:rPr>
              <w:noProof/>
            </w:rPr>
            <w:fldChar w:fldCharType="begin"/>
          </w:r>
          <w:r>
            <w:rPr>
              <w:noProof/>
            </w:rPr>
            <w:instrText xml:space="preserve"> PAGEREF _Toc464139128 \h </w:instrText>
          </w:r>
          <w:r>
            <w:rPr>
              <w:noProof/>
            </w:rPr>
          </w:r>
          <w:r>
            <w:rPr>
              <w:noProof/>
            </w:rPr>
            <w:fldChar w:fldCharType="separate"/>
          </w:r>
          <w:r>
            <w:rPr>
              <w:noProof/>
            </w:rPr>
            <w:t>15</w:t>
          </w:r>
          <w:r>
            <w:rPr>
              <w:noProof/>
            </w:rPr>
            <w:fldChar w:fldCharType="end"/>
          </w:r>
        </w:p>
        <w:p w14:paraId="49AD269A" w14:textId="77777777" w:rsidR="00B103DC" w:rsidRDefault="00B103DC">
          <w:pPr>
            <w:pStyle w:val="TOC2"/>
            <w:rPr>
              <w:rFonts w:asciiTheme="minorHAnsi" w:hAnsiTheme="minorHAnsi"/>
              <w:b w:val="0"/>
              <w:noProof/>
              <w:sz w:val="24"/>
              <w:szCs w:val="24"/>
              <w:lang w:eastAsia="ja-JP"/>
            </w:rPr>
          </w:pPr>
          <w:r>
            <w:rPr>
              <w:noProof/>
            </w:rPr>
            <w:t>4.2</w:t>
          </w:r>
          <w:r>
            <w:rPr>
              <w:rFonts w:asciiTheme="minorHAnsi" w:hAnsiTheme="minorHAnsi"/>
              <w:b w:val="0"/>
              <w:noProof/>
              <w:sz w:val="24"/>
              <w:szCs w:val="24"/>
              <w:lang w:eastAsia="ja-JP"/>
            </w:rPr>
            <w:tab/>
          </w:r>
          <w:r>
            <w:rPr>
              <w:noProof/>
            </w:rPr>
            <w:t>Liquid Phase O</w:t>
          </w:r>
          <w:r w:rsidRPr="007E7086">
            <w:rPr>
              <w:noProof/>
              <w:vertAlign w:val="subscript"/>
            </w:rPr>
            <w:t>2</w:t>
          </w:r>
          <w:r>
            <w:rPr>
              <w:noProof/>
            </w:rPr>
            <w:t xml:space="preserve"> Measurement</w:t>
          </w:r>
          <w:r>
            <w:rPr>
              <w:noProof/>
            </w:rPr>
            <w:tab/>
          </w:r>
          <w:r>
            <w:rPr>
              <w:noProof/>
            </w:rPr>
            <w:fldChar w:fldCharType="begin"/>
          </w:r>
          <w:r>
            <w:rPr>
              <w:noProof/>
            </w:rPr>
            <w:instrText xml:space="preserve"> PAGEREF _Toc464139129 \h </w:instrText>
          </w:r>
          <w:r>
            <w:rPr>
              <w:noProof/>
            </w:rPr>
          </w:r>
          <w:r>
            <w:rPr>
              <w:noProof/>
            </w:rPr>
            <w:fldChar w:fldCharType="separate"/>
          </w:r>
          <w:r>
            <w:rPr>
              <w:noProof/>
            </w:rPr>
            <w:t>16</w:t>
          </w:r>
          <w:r>
            <w:rPr>
              <w:noProof/>
            </w:rPr>
            <w:fldChar w:fldCharType="end"/>
          </w:r>
        </w:p>
        <w:p w14:paraId="12AEC47B" w14:textId="77777777" w:rsidR="00B103DC" w:rsidRDefault="00B103DC">
          <w:pPr>
            <w:pStyle w:val="TOC3"/>
            <w:tabs>
              <w:tab w:val="left" w:pos="1169"/>
              <w:tab w:val="right" w:leader="dot" w:pos="9730"/>
            </w:tabs>
            <w:rPr>
              <w:rFonts w:asciiTheme="minorHAnsi" w:hAnsiTheme="minorHAnsi"/>
              <w:noProof/>
              <w:color w:val="auto"/>
              <w:sz w:val="24"/>
              <w:szCs w:val="24"/>
              <w:lang w:eastAsia="ja-JP"/>
            </w:rPr>
          </w:pPr>
          <w:r>
            <w:rPr>
              <w:noProof/>
            </w:rPr>
            <w:t>4.2.1</w:t>
          </w:r>
          <w:r>
            <w:rPr>
              <w:rFonts w:asciiTheme="minorHAnsi" w:hAnsiTheme="minorHAnsi"/>
              <w:noProof/>
              <w:color w:val="auto"/>
              <w:sz w:val="24"/>
              <w:szCs w:val="24"/>
              <w:lang w:eastAsia="ja-JP"/>
            </w:rPr>
            <w:tab/>
          </w:r>
          <w:r>
            <w:rPr>
              <w:noProof/>
            </w:rPr>
            <w:t>Irradiation Procedure</w:t>
          </w:r>
          <w:r>
            <w:rPr>
              <w:noProof/>
            </w:rPr>
            <w:tab/>
          </w:r>
          <w:r>
            <w:rPr>
              <w:noProof/>
            </w:rPr>
            <w:fldChar w:fldCharType="begin"/>
          </w:r>
          <w:r>
            <w:rPr>
              <w:noProof/>
            </w:rPr>
            <w:instrText xml:space="preserve"> PAGEREF _Toc464139130 \h </w:instrText>
          </w:r>
          <w:r>
            <w:rPr>
              <w:noProof/>
            </w:rPr>
          </w:r>
          <w:r>
            <w:rPr>
              <w:noProof/>
            </w:rPr>
            <w:fldChar w:fldCharType="separate"/>
          </w:r>
          <w:r>
            <w:rPr>
              <w:noProof/>
            </w:rPr>
            <w:t>16</w:t>
          </w:r>
          <w:r>
            <w:rPr>
              <w:noProof/>
            </w:rPr>
            <w:fldChar w:fldCharType="end"/>
          </w:r>
        </w:p>
        <w:p w14:paraId="55B450B0" w14:textId="77777777" w:rsidR="00B103DC" w:rsidRDefault="00B103DC">
          <w:pPr>
            <w:pStyle w:val="TOC3"/>
            <w:tabs>
              <w:tab w:val="left" w:pos="1169"/>
              <w:tab w:val="right" w:leader="dot" w:pos="9730"/>
            </w:tabs>
            <w:rPr>
              <w:rFonts w:asciiTheme="minorHAnsi" w:hAnsiTheme="minorHAnsi"/>
              <w:noProof/>
              <w:color w:val="auto"/>
              <w:sz w:val="24"/>
              <w:szCs w:val="24"/>
              <w:lang w:eastAsia="ja-JP"/>
            </w:rPr>
          </w:pPr>
          <w:r>
            <w:rPr>
              <w:noProof/>
            </w:rPr>
            <w:t>4.2.2</w:t>
          </w:r>
          <w:r>
            <w:rPr>
              <w:rFonts w:asciiTheme="minorHAnsi" w:hAnsiTheme="minorHAnsi"/>
              <w:noProof/>
              <w:color w:val="auto"/>
              <w:sz w:val="24"/>
              <w:szCs w:val="24"/>
              <w:lang w:eastAsia="ja-JP"/>
            </w:rPr>
            <w:tab/>
          </w:r>
          <w:r>
            <w:rPr>
              <w:noProof/>
            </w:rPr>
            <w:t>General Remarks on Data Analysis</w:t>
          </w:r>
          <w:r>
            <w:rPr>
              <w:noProof/>
            </w:rPr>
            <w:tab/>
          </w:r>
          <w:r>
            <w:rPr>
              <w:noProof/>
            </w:rPr>
            <w:fldChar w:fldCharType="begin"/>
          </w:r>
          <w:r>
            <w:rPr>
              <w:noProof/>
            </w:rPr>
            <w:instrText xml:space="preserve"> PAGEREF _Toc464139131 \h </w:instrText>
          </w:r>
          <w:r>
            <w:rPr>
              <w:noProof/>
            </w:rPr>
          </w:r>
          <w:r>
            <w:rPr>
              <w:noProof/>
            </w:rPr>
            <w:fldChar w:fldCharType="separate"/>
          </w:r>
          <w:r>
            <w:rPr>
              <w:noProof/>
            </w:rPr>
            <w:t>17</w:t>
          </w:r>
          <w:r>
            <w:rPr>
              <w:noProof/>
            </w:rPr>
            <w:fldChar w:fldCharType="end"/>
          </w:r>
        </w:p>
        <w:p w14:paraId="01885E03" w14:textId="77777777" w:rsidR="00B103DC" w:rsidRDefault="00B103DC">
          <w:pPr>
            <w:pStyle w:val="TOC3"/>
            <w:tabs>
              <w:tab w:val="left" w:pos="1169"/>
              <w:tab w:val="right" w:leader="dot" w:pos="9730"/>
            </w:tabs>
            <w:rPr>
              <w:rFonts w:asciiTheme="minorHAnsi" w:hAnsiTheme="minorHAnsi"/>
              <w:noProof/>
              <w:color w:val="auto"/>
              <w:sz w:val="24"/>
              <w:szCs w:val="24"/>
              <w:lang w:eastAsia="ja-JP"/>
            </w:rPr>
          </w:pPr>
          <w:r>
            <w:rPr>
              <w:noProof/>
            </w:rPr>
            <w:t>4.2.3</w:t>
          </w:r>
          <w:r>
            <w:rPr>
              <w:rFonts w:asciiTheme="minorHAnsi" w:hAnsiTheme="minorHAnsi"/>
              <w:noProof/>
              <w:color w:val="auto"/>
              <w:sz w:val="24"/>
              <w:szCs w:val="24"/>
              <w:lang w:eastAsia="ja-JP"/>
            </w:rPr>
            <w:tab/>
          </w:r>
          <w:r>
            <w:rPr>
              <w:noProof/>
            </w:rPr>
            <w:t>Data Analysis for Intensity Experiments</w:t>
          </w:r>
          <w:r>
            <w:rPr>
              <w:noProof/>
            </w:rPr>
            <w:tab/>
          </w:r>
          <w:r>
            <w:rPr>
              <w:noProof/>
            </w:rPr>
            <w:fldChar w:fldCharType="begin"/>
          </w:r>
          <w:r>
            <w:rPr>
              <w:noProof/>
            </w:rPr>
            <w:instrText xml:space="preserve"> PAGEREF _Toc464139132 \h </w:instrText>
          </w:r>
          <w:r>
            <w:rPr>
              <w:noProof/>
            </w:rPr>
          </w:r>
          <w:r>
            <w:rPr>
              <w:noProof/>
            </w:rPr>
            <w:fldChar w:fldCharType="separate"/>
          </w:r>
          <w:r>
            <w:rPr>
              <w:noProof/>
            </w:rPr>
            <w:t>18</w:t>
          </w:r>
          <w:r>
            <w:rPr>
              <w:noProof/>
            </w:rPr>
            <w:fldChar w:fldCharType="end"/>
          </w:r>
        </w:p>
        <w:p w14:paraId="678B460B" w14:textId="77777777" w:rsidR="00B103DC" w:rsidRDefault="00B103DC">
          <w:pPr>
            <w:pStyle w:val="TOC3"/>
            <w:tabs>
              <w:tab w:val="left" w:pos="1169"/>
              <w:tab w:val="right" w:leader="dot" w:pos="9730"/>
            </w:tabs>
            <w:rPr>
              <w:rFonts w:asciiTheme="minorHAnsi" w:hAnsiTheme="minorHAnsi"/>
              <w:noProof/>
              <w:color w:val="auto"/>
              <w:sz w:val="24"/>
              <w:szCs w:val="24"/>
              <w:lang w:eastAsia="ja-JP"/>
            </w:rPr>
          </w:pPr>
          <w:r>
            <w:rPr>
              <w:noProof/>
            </w:rPr>
            <w:t>4.2.4</w:t>
          </w:r>
          <w:r>
            <w:rPr>
              <w:rFonts w:asciiTheme="minorHAnsi" w:hAnsiTheme="minorHAnsi"/>
              <w:noProof/>
              <w:color w:val="auto"/>
              <w:sz w:val="24"/>
              <w:szCs w:val="24"/>
              <w:lang w:eastAsia="ja-JP"/>
            </w:rPr>
            <w:tab/>
          </w:r>
          <w:r>
            <w:rPr>
              <w:noProof/>
            </w:rPr>
            <w:t>Data Analysis for Kinetic Isotope Effect and Temperature Dependence</w:t>
          </w:r>
          <w:r>
            <w:rPr>
              <w:noProof/>
            </w:rPr>
            <w:tab/>
          </w:r>
          <w:r>
            <w:rPr>
              <w:noProof/>
            </w:rPr>
            <w:fldChar w:fldCharType="begin"/>
          </w:r>
          <w:r>
            <w:rPr>
              <w:noProof/>
            </w:rPr>
            <w:instrText xml:space="preserve"> PAGEREF _Toc464139133 \h </w:instrText>
          </w:r>
          <w:r>
            <w:rPr>
              <w:noProof/>
            </w:rPr>
          </w:r>
          <w:r>
            <w:rPr>
              <w:noProof/>
            </w:rPr>
            <w:fldChar w:fldCharType="separate"/>
          </w:r>
          <w:r>
            <w:rPr>
              <w:noProof/>
            </w:rPr>
            <w:t>18</w:t>
          </w:r>
          <w:r>
            <w:rPr>
              <w:noProof/>
            </w:rPr>
            <w:fldChar w:fldCharType="end"/>
          </w:r>
        </w:p>
        <w:p w14:paraId="650B1399" w14:textId="77777777" w:rsidR="00B103DC" w:rsidRDefault="00B103DC">
          <w:pPr>
            <w:pStyle w:val="TOC3"/>
            <w:tabs>
              <w:tab w:val="left" w:pos="1169"/>
              <w:tab w:val="right" w:leader="dot" w:pos="9730"/>
            </w:tabs>
            <w:rPr>
              <w:rFonts w:asciiTheme="minorHAnsi" w:hAnsiTheme="minorHAnsi"/>
              <w:noProof/>
              <w:color w:val="auto"/>
              <w:sz w:val="24"/>
              <w:szCs w:val="24"/>
              <w:lang w:eastAsia="ja-JP"/>
            </w:rPr>
          </w:pPr>
          <w:r>
            <w:rPr>
              <w:noProof/>
            </w:rPr>
            <w:t>4.2.5</w:t>
          </w:r>
          <w:r>
            <w:rPr>
              <w:rFonts w:asciiTheme="minorHAnsi" w:hAnsiTheme="minorHAnsi"/>
              <w:noProof/>
              <w:color w:val="auto"/>
              <w:sz w:val="24"/>
              <w:szCs w:val="24"/>
              <w:lang w:eastAsia="ja-JP"/>
            </w:rPr>
            <w:tab/>
          </w:r>
          <w:r>
            <w:rPr>
              <w:noProof/>
            </w:rPr>
            <w:t>Data Analysis for Dual Irradiation Experiments</w:t>
          </w:r>
          <w:r>
            <w:rPr>
              <w:noProof/>
            </w:rPr>
            <w:tab/>
          </w:r>
          <w:r>
            <w:rPr>
              <w:noProof/>
            </w:rPr>
            <w:fldChar w:fldCharType="begin"/>
          </w:r>
          <w:r>
            <w:rPr>
              <w:noProof/>
            </w:rPr>
            <w:instrText xml:space="preserve"> PAGEREF _Toc464139134 \h </w:instrText>
          </w:r>
          <w:r>
            <w:rPr>
              <w:noProof/>
            </w:rPr>
          </w:r>
          <w:r>
            <w:rPr>
              <w:noProof/>
            </w:rPr>
            <w:fldChar w:fldCharType="separate"/>
          </w:r>
          <w:r>
            <w:rPr>
              <w:noProof/>
            </w:rPr>
            <w:t>19</w:t>
          </w:r>
          <w:r>
            <w:rPr>
              <w:noProof/>
            </w:rPr>
            <w:fldChar w:fldCharType="end"/>
          </w:r>
        </w:p>
        <w:p w14:paraId="74FBC6B2" w14:textId="77777777" w:rsidR="00B103DC" w:rsidRDefault="00B103DC">
          <w:pPr>
            <w:pStyle w:val="TOC3"/>
            <w:tabs>
              <w:tab w:val="left" w:pos="1169"/>
              <w:tab w:val="right" w:leader="dot" w:pos="9730"/>
            </w:tabs>
            <w:rPr>
              <w:rFonts w:asciiTheme="minorHAnsi" w:hAnsiTheme="minorHAnsi"/>
              <w:noProof/>
              <w:color w:val="auto"/>
              <w:sz w:val="24"/>
              <w:szCs w:val="24"/>
              <w:lang w:eastAsia="ja-JP"/>
            </w:rPr>
          </w:pPr>
          <w:r>
            <w:rPr>
              <w:noProof/>
            </w:rPr>
            <w:t>4.2.6</w:t>
          </w:r>
          <w:r>
            <w:rPr>
              <w:rFonts w:asciiTheme="minorHAnsi" w:hAnsiTheme="minorHAnsi"/>
              <w:noProof/>
              <w:color w:val="auto"/>
              <w:sz w:val="24"/>
              <w:szCs w:val="24"/>
              <w:lang w:eastAsia="ja-JP"/>
            </w:rPr>
            <w:tab/>
          </w:r>
          <w:r>
            <w:rPr>
              <w:noProof/>
            </w:rPr>
            <w:t>Note on Reaction Order/Concentration Dependence</w:t>
          </w:r>
          <w:r>
            <w:rPr>
              <w:noProof/>
            </w:rPr>
            <w:tab/>
          </w:r>
          <w:r>
            <w:rPr>
              <w:noProof/>
            </w:rPr>
            <w:fldChar w:fldCharType="begin"/>
          </w:r>
          <w:r>
            <w:rPr>
              <w:noProof/>
            </w:rPr>
            <w:instrText xml:space="preserve"> PAGEREF _Toc464139135 \h </w:instrText>
          </w:r>
          <w:r>
            <w:rPr>
              <w:noProof/>
            </w:rPr>
          </w:r>
          <w:r>
            <w:rPr>
              <w:noProof/>
            </w:rPr>
            <w:fldChar w:fldCharType="separate"/>
          </w:r>
          <w:r>
            <w:rPr>
              <w:noProof/>
            </w:rPr>
            <w:t>20</w:t>
          </w:r>
          <w:r>
            <w:rPr>
              <w:noProof/>
            </w:rPr>
            <w:fldChar w:fldCharType="end"/>
          </w:r>
        </w:p>
        <w:p w14:paraId="7A028D00" w14:textId="77777777" w:rsidR="00B103DC" w:rsidRDefault="00B103DC">
          <w:pPr>
            <w:pStyle w:val="TOC2"/>
            <w:rPr>
              <w:rFonts w:asciiTheme="minorHAnsi" w:hAnsiTheme="minorHAnsi"/>
              <w:b w:val="0"/>
              <w:noProof/>
              <w:sz w:val="24"/>
              <w:szCs w:val="24"/>
              <w:lang w:eastAsia="ja-JP"/>
            </w:rPr>
          </w:pPr>
          <w:r>
            <w:rPr>
              <w:noProof/>
            </w:rPr>
            <w:t>4.3</w:t>
          </w:r>
          <w:r>
            <w:rPr>
              <w:rFonts w:asciiTheme="minorHAnsi" w:hAnsiTheme="minorHAnsi"/>
              <w:b w:val="0"/>
              <w:noProof/>
              <w:sz w:val="24"/>
              <w:szCs w:val="24"/>
              <w:lang w:eastAsia="ja-JP"/>
            </w:rPr>
            <w:tab/>
          </w:r>
          <w:r>
            <w:rPr>
              <w:noProof/>
            </w:rPr>
            <w:t>Gas Phase O</w:t>
          </w:r>
          <w:r w:rsidRPr="007E7086">
            <w:rPr>
              <w:noProof/>
              <w:vertAlign w:val="subscript"/>
            </w:rPr>
            <w:t>2</w:t>
          </w:r>
          <w:r>
            <w:rPr>
              <w:noProof/>
            </w:rPr>
            <w:t xml:space="preserve"> Measurement</w:t>
          </w:r>
          <w:r>
            <w:rPr>
              <w:noProof/>
            </w:rPr>
            <w:tab/>
          </w:r>
          <w:r>
            <w:rPr>
              <w:noProof/>
            </w:rPr>
            <w:fldChar w:fldCharType="begin"/>
          </w:r>
          <w:r>
            <w:rPr>
              <w:noProof/>
            </w:rPr>
            <w:instrText xml:space="preserve"> PAGEREF _Toc464139136 \h </w:instrText>
          </w:r>
          <w:r>
            <w:rPr>
              <w:noProof/>
            </w:rPr>
          </w:r>
          <w:r>
            <w:rPr>
              <w:noProof/>
            </w:rPr>
            <w:fldChar w:fldCharType="separate"/>
          </w:r>
          <w:r>
            <w:rPr>
              <w:noProof/>
            </w:rPr>
            <w:t>21</w:t>
          </w:r>
          <w:r>
            <w:rPr>
              <w:noProof/>
            </w:rPr>
            <w:fldChar w:fldCharType="end"/>
          </w:r>
        </w:p>
        <w:p w14:paraId="4EE84065" w14:textId="77777777" w:rsidR="00B103DC" w:rsidRDefault="00B103DC">
          <w:pPr>
            <w:pStyle w:val="TOC3"/>
            <w:tabs>
              <w:tab w:val="left" w:pos="1169"/>
              <w:tab w:val="right" w:leader="dot" w:pos="9730"/>
            </w:tabs>
            <w:rPr>
              <w:rFonts w:asciiTheme="minorHAnsi" w:hAnsiTheme="minorHAnsi"/>
              <w:noProof/>
              <w:color w:val="auto"/>
              <w:sz w:val="24"/>
              <w:szCs w:val="24"/>
              <w:lang w:eastAsia="ja-JP"/>
            </w:rPr>
          </w:pPr>
          <w:r>
            <w:rPr>
              <w:noProof/>
            </w:rPr>
            <w:t>4.3.1</w:t>
          </w:r>
          <w:r>
            <w:rPr>
              <w:rFonts w:asciiTheme="minorHAnsi" w:hAnsiTheme="minorHAnsi"/>
              <w:noProof/>
              <w:color w:val="auto"/>
              <w:sz w:val="24"/>
              <w:szCs w:val="24"/>
              <w:lang w:eastAsia="ja-JP"/>
            </w:rPr>
            <w:tab/>
          </w:r>
          <w:r>
            <w:rPr>
              <w:noProof/>
            </w:rPr>
            <w:t>Irradiation Procedure</w:t>
          </w:r>
          <w:r>
            <w:rPr>
              <w:noProof/>
            </w:rPr>
            <w:tab/>
          </w:r>
          <w:r>
            <w:rPr>
              <w:noProof/>
            </w:rPr>
            <w:fldChar w:fldCharType="begin"/>
          </w:r>
          <w:r>
            <w:rPr>
              <w:noProof/>
            </w:rPr>
            <w:instrText xml:space="preserve"> PAGEREF _Toc464139137 \h </w:instrText>
          </w:r>
          <w:r>
            <w:rPr>
              <w:noProof/>
            </w:rPr>
          </w:r>
          <w:r>
            <w:rPr>
              <w:noProof/>
            </w:rPr>
            <w:fldChar w:fldCharType="separate"/>
          </w:r>
          <w:r>
            <w:rPr>
              <w:noProof/>
            </w:rPr>
            <w:t>21</w:t>
          </w:r>
          <w:r>
            <w:rPr>
              <w:noProof/>
            </w:rPr>
            <w:fldChar w:fldCharType="end"/>
          </w:r>
        </w:p>
        <w:p w14:paraId="3EFB4539" w14:textId="77777777" w:rsidR="00B103DC" w:rsidRDefault="00B103DC">
          <w:pPr>
            <w:pStyle w:val="TOC3"/>
            <w:tabs>
              <w:tab w:val="left" w:pos="1169"/>
              <w:tab w:val="right" w:leader="dot" w:pos="9730"/>
            </w:tabs>
            <w:rPr>
              <w:rFonts w:asciiTheme="minorHAnsi" w:hAnsiTheme="minorHAnsi"/>
              <w:noProof/>
              <w:color w:val="auto"/>
              <w:sz w:val="24"/>
              <w:szCs w:val="24"/>
              <w:lang w:eastAsia="ja-JP"/>
            </w:rPr>
          </w:pPr>
          <w:r>
            <w:rPr>
              <w:noProof/>
            </w:rPr>
            <w:t>4.3.2</w:t>
          </w:r>
          <w:r>
            <w:rPr>
              <w:rFonts w:asciiTheme="minorHAnsi" w:hAnsiTheme="minorHAnsi"/>
              <w:noProof/>
              <w:color w:val="auto"/>
              <w:sz w:val="24"/>
              <w:szCs w:val="24"/>
              <w:lang w:eastAsia="ja-JP"/>
            </w:rPr>
            <w:tab/>
          </w:r>
          <w:r>
            <w:rPr>
              <w:noProof/>
            </w:rPr>
            <w:t>Data Analysis and O</w:t>
          </w:r>
          <w:r w:rsidRPr="007E7086">
            <w:rPr>
              <w:noProof/>
              <w:vertAlign w:val="subscript"/>
            </w:rPr>
            <w:t>2</w:t>
          </w:r>
          <w:r>
            <w:rPr>
              <w:noProof/>
            </w:rPr>
            <w:t xml:space="preserve"> Consumption Reaction</w:t>
          </w:r>
          <w:r>
            <w:rPr>
              <w:noProof/>
            </w:rPr>
            <w:tab/>
          </w:r>
          <w:r>
            <w:rPr>
              <w:noProof/>
            </w:rPr>
            <w:fldChar w:fldCharType="begin"/>
          </w:r>
          <w:r>
            <w:rPr>
              <w:noProof/>
            </w:rPr>
            <w:instrText xml:space="preserve"> PAGEREF _Toc464139138 \h </w:instrText>
          </w:r>
          <w:r>
            <w:rPr>
              <w:noProof/>
            </w:rPr>
          </w:r>
          <w:r>
            <w:rPr>
              <w:noProof/>
            </w:rPr>
            <w:fldChar w:fldCharType="separate"/>
          </w:r>
          <w:r>
            <w:rPr>
              <w:noProof/>
            </w:rPr>
            <w:t>21</w:t>
          </w:r>
          <w:r>
            <w:rPr>
              <w:noProof/>
            </w:rPr>
            <w:fldChar w:fldCharType="end"/>
          </w:r>
        </w:p>
        <w:p w14:paraId="489B7013" w14:textId="77777777" w:rsidR="00B103DC" w:rsidRDefault="00B103DC">
          <w:pPr>
            <w:pStyle w:val="TOC2"/>
            <w:rPr>
              <w:rFonts w:asciiTheme="minorHAnsi" w:hAnsiTheme="minorHAnsi"/>
              <w:b w:val="0"/>
              <w:noProof/>
              <w:sz w:val="24"/>
              <w:szCs w:val="24"/>
              <w:lang w:eastAsia="ja-JP"/>
            </w:rPr>
          </w:pPr>
          <w:r>
            <w:rPr>
              <w:noProof/>
            </w:rPr>
            <w:t>4.4</w:t>
          </w:r>
          <w:r>
            <w:rPr>
              <w:rFonts w:asciiTheme="minorHAnsi" w:hAnsiTheme="minorHAnsi"/>
              <w:b w:val="0"/>
              <w:noProof/>
              <w:sz w:val="24"/>
              <w:szCs w:val="24"/>
              <w:lang w:eastAsia="ja-JP"/>
            </w:rPr>
            <w:tab/>
          </w:r>
          <w:r>
            <w:rPr>
              <w:noProof/>
            </w:rPr>
            <w:t>Comparison of 2-cis and O</w:t>
          </w:r>
          <w:r w:rsidRPr="007E7086">
            <w:rPr>
              <w:noProof/>
              <w:vertAlign w:val="subscript"/>
            </w:rPr>
            <w:t>2</w:t>
          </w:r>
          <w:r>
            <w:rPr>
              <w:noProof/>
            </w:rPr>
            <w:t xml:space="preserve"> Formation Rates</w:t>
          </w:r>
          <w:r>
            <w:rPr>
              <w:noProof/>
            </w:rPr>
            <w:tab/>
          </w:r>
          <w:r>
            <w:rPr>
              <w:noProof/>
            </w:rPr>
            <w:fldChar w:fldCharType="begin"/>
          </w:r>
          <w:r>
            <w:rPr>
              <w:noProof/>
            </w:rPr>
            <w:instrText xml:space="preserve"> PAGEREF _Toc464139139 \h </w:instrText>
          </w:r>
          <w:r>
            <w:rPr>
              <w:noProof/>
            </w:rPr>
          </w:r>
          <w:r>
            <w:rPr>
              <w:noProof/>
            </w:rPr>
            <w:fldChar w:fldCharType="separate"/>
          </w:r>
          <w:r>
            <w:rPr>
              <w:noProof/>
            </w:rPr>
            <w:t>22</w:t>
          </w:r>
          <w:r>
            <w:rPr>
              <w:noProof/>
            </w:rPr>
            <w:fldChar w:fldCharType="end"/>
          </w:r>
        </w:p>
        <w:p w14:paraId="0E2776FA" w14:textId="77777777" w:rsidR="00B103DC" w:rsidRDefault="00B103DC">
          <w:pPr>
            <w:pStyle w:val="TOC2"/>
            <w:rPr>
              <w:rFonts w:asciiTheme="minorHAnsi" w:hAnsiTheme="minorHAnsi"/>
              <w:b w:val="0"/>
              <w:noProof/>
              <w:sz w:val="24"/>
              <w:szCs w:val="24"/>
              <w:lang w:eastAsia="ja-JP"/>
            </w:rPr>
          </w:pPr>
          <w:r>
            <w:rPr>
              <w:noProof/>
            </w:rPr>
            <w:t>4.5</w:t>
          </w:r>
          <w:r>
            <w:rPr>
              <w:rFonts w:asciiTheme="minorHAnsi" w:hAnsiTheme="minorHAnsi"/>
              <w:b w:val="0"/>
              <w:noProof/>
              <w:sz w:val="24"/>
              <w:szCs w:val="24"/>
              <w:lang w:eastAsia="ja-JP"/>
            </w:rPr>
            <w:tab/>
          </w:r>
          <w:r>
            <w:rPr>
              <w:noProof/>
            </w:rPr>
            <w:t>Photographs of Irradiation Set-Ups</w:t>
          </w:r>
          <w:r>
            <w:rPr>
              <w:noProof/>
            </w:rPr>
            <w:tab/>
          </w:r>
          <w:r>
            <w:rPr>
              <w:noProof/>
            </w:rPr>
            <w:fldChar w:fldCharType="begin"/>
          </w:r>
          <w:r>
            <w:rPr>
              <w:noProof/>
            </w:rPr>
            <w:instrText xml:space="preserve"> PAGEREF _Toc464139140 \h </w:instrText>
          </w:r>
          <w:r>
            <w:rPr>
              <w:noProof/>
            </w:rPr>
          </w:r>
          <w:r>
            <w:rPr>
              <w:noProof/>
            </w:rPr>
            <w:fldChar w:fldCharType="separate"/>
          </w:r>
          <w:r>
            <w:rPr>
              <w:noProof/>
            </w:rPr>
            <w:t>24</w:t>
          </w:r>
          <w:r>
            <w:rPr>
              <w:noProof/>
            </w:rPr>
            <w:fldChar w:fldCharType="end"/>
          </w:r>
        </w:p>
        <w:p w14:paraId="1B0C01C8" w14:textId="77777777" w:rsidR="00B103DC" w:rsidRDefault="00B103DC">
          <w:pPr>
            <w:pStyle w:val="TOC1"/>
            <w:tabs>
              <w:tab w:val="left" w:pos="373"/>
              <w:tab w:val="right" w:leader="dot" w:pos="9730"/>
            </w:tabs>
            <w:rPr>
              <w:rFonts w:asciiTheme="minorHAnsi" w:hAnsiTheme="minorHAnsi"/>
              <w:b w:val="0"/>
              <w:noProof/>
              <w:lang w:eastAsia="ja-JP"/>
            </w:rPr>
          </w:pPr>
          <w:r>
            <w:rPr>
              <w:noProof/>
            </w:rPr>
            <w:t>5</w:t>
          </w:r>
          <w:r>
            <w:rPr>
              <w:rFonts w:asciiTheme="minorHAnsi" w:hAnsiTheme="minorHAnsi"/>
              <w:b w:val="0"/>
              <w:noProof/>
              <w:lang w:eastAsia="ja-JP"/>
            </w:rPr>
            <w:tab/>
          </w:r>
          <w:r>
            <w:rPr>
              <w:noProof/>
            </w:rPr>
            <w:t>H</w:t>
          </w:r>
          <w:r w:rsidRPr="007E7086">
            <w:rPr>
              <w:noProof/>
              <w:vertAlign w:val="subscript"/>
            </w:rPr>
            <w:t>2</w:t>
          </w:r>
          <w:r>
            <w:rPr>
              <w:noProof/>
            </w:rPr>
            <w:t>O</w:t>
          </w:r>
          <w:r w:rsidRPr="007E7086">
            <w:rPr>
              <w:noProof/>
              <w:vertAlign w:val="subscript"/>
            </w:rPr>
            <w:t xml:space="preserve">2 </w:t>
          </w:r>
          <w:r>
            <w:rPr>
              <w:noProof/>
            </w:rPr>
            <w:t>Disproportionation</w:t>
          </w:r>
          <w:r>
            <w:rPr>
              <w:noProof/>
            </w:rPr>
            <w:tab/>
          </w:r>
          <w:r>
            <w:rPr>
              <w:noProof/>
            </w:rPr>
            <w:fldChar w:fldCharType="begin"/>
          </w:r>
          <w:r>
            <w:rPr>
              <w:noProof/>
            </w:rPr>
            <w:instrText xml:space="preserve"> PAGEREF _Toc464139141 \h </w:instrText>
          </w:r>
          <w:r>
            <w:rPr>
              <w:noProof/>
            </w:rPr>
          </w:r>
          <w:r>
            <w:rPr>
              <w:noProof/>
            </w:rPr>
            <w:fldChar w:fldCharType="separate"/>
          </w:r>
          <w:r>
            <w:rPr>
              <w:noProof/>
            </w:rPr>
            <w:t>26</w:t>
          </w:r>
          <w:r>
            <w:rPr>
              <w:noProof/>
            </w:rPr>
            <w:fldChar w:fldCharType="end"/>
          </w:r>
        </w:p>
        <w:p w14:paraId="36AD0889" w14:textId="77777777" w:rsidR="00B103DC" w:rsidRDefault="00B103DC">
          <w:pPr>
            <w:pStyle w:val="TOC2"/>
            <w:rPr>
              <w:rFonts w:asciiTheme="minorHAnsi" w:hAnsiTheme="minorHAnsi"/>
              <w:b w:val="0"/>
              <w:noProof/>
              <w:sz w:val="24"/>
              <w:szCs w:val="24"/>
              <w:lang w:eastAsia="ja-JP"/>
            </w:rPr>
          </w:pPr>
          <w:r>
            <w:rPr>
              <w:noProof/>
            </w:rPr>
            <w:t>5.1</w:t>
          </w:r>
          <w:r>
            <w:rPr>
              <w:rFonts w:asciiTheme="minorHAnsi" w:hAnsiTheme="minorHAnsi"/>
              <w:b w:val="0"/>
              <w:noProof/>
              <w:sz w:val="24"/>
              <w:szCs w:val="24"/>
              <w:lang w:eastAsia="ja-JP"/>
            </w:rPr>
            <w:tab/>
          </w:r>
          <w:r>
            <w:rPr>
              <w:noProof/>
            </w:rPr>
            <w:t>Experimental Procedure</w:t>
          </w:r>
          <w:r>
            <w:rPr>
              <w:noProof/>
            </w:rPr>
            <w:tab/>
          </w:r>
          <w:r>
            <w:rPr>
              <w:noProof/>
            </w:rPr>
            <w:fldChar w:fldCharType="begin"/>
          </w:r>
          <w:r>
            <w:rPr>
              <w:noProof/>
            </w:rPr>
            <w:instrText xml:space="preserve"> PAGEREF _Toc464139142 \h </w:instrText>
          </w:r>
          <w:r>
            <w:rPr>
              <w:noProof/>
            </w:rPr>
          </w:r>
          <w:r>
            <w:rPr>
              <w:noProof/>
            </w:rPr>
            <w:fldChar w:fldCharType="separate"/>
          </w:r>
          <w:r>
            <w:rPr>
              <w:noProof/>
            </w:rPr>
            <w:t>26</w:t>
          </w:r>
          <w:r>
            <w:rPr>
              <w:noProof/>
            </w:rPr>
            <w:fldChar w:fldCharType="end"/>
          </w:r>
        </w:p>
        <w:p w14:paraId="272D300F" w14:textId="77777777" w:rsidR="00B103DC" w:rsidRDefault="00B103DC">
          <w:pPr>
            <w:pStyle w:val="TOC2"/>
            <w:rPr>
              <w:rFonts w:asciiTheme="minorHAnsi" w:hAnsiTheme="minorHAnsi"/>
              <w:b w:val="0"/>
              <w:noProof/>
              <w:sz w:val="24"/>
              <w:szCs w:val="24"/>
              <w:lang w:eastAsia="ja-JP"/>
            </w:rPr>
          </w:pPr>
          <w:r>
            <w:rPr>
              <w:noProof/>
            </w:rPr>
            <w:t>5.2</w:t>
          </w:r>
          <w:r>
            <w:rPr>
              <w:rFonts w:asciiTheme="minorHAnsi" w:hAnsiTheme="minorHAnsi"/>
              <w:b w:val="0"/>
              <w:noProof/>
              <w:sz w:val="24"/>
              <w:szCs w:val="24"/>
              <w:lang w:eastAsia="ja-JP"/>
            </w:rPr>
            <w:tab/>
          </w:r>
          <w:r>
            <w:rPr>
              <w:noProof/>
            </w:rPr>
            <w:t>Data Analysis</w:t>
          </w:r>
          <w:r>
            <w:rPr>
              <w:noProof/>
            </w:rPr>
            <w:tab/>
          </w:r>
          <w:r>
            <w:rPr>
              <w:noProof/>
            </w:rPr>
            <w:fldChar w:fldCharType="begin"/>
          </w:r>
          <w:r>
            <w:rPr>
              <w:noProof/>
            </w:rPr>
            <w:instrText xml:space="preserve"> PAGEREF _Toc464139143 \h </w:instrText>
          </w:r>
          <w:r>
            <w:rPr>
              <w:noProof/>
            </w:rPr>
          </w:r>
          <w:r>
            <w:rPr>
              <w:noProof/>
            </w:rPr>
            <w:fldChar w:fldCharType="separate"/>
          </w:r>
          <w:r>
            <w:rPr>
              <w:noProof/>
            </w:rPr>
            <w:t>26</w:t>
          </w:r>
          <w:r>
            <w:rPr>
              <w:noProof/>
            </w:rPr>
            <w:fldChar w:fldCharType="end"/>
          </w:r>
        </w:p>
        <w:p w14:paraId="0B998373" w14:textId="77777777" w:rsidR="00B103DC" w:rsidRDefault="00B103DC">
          <w:pPr>
            <w:pStyle w:val="TOC1"/>
            <w:tabs>
              <w:tab w:val="left" w:pos="373"/>
              <w:tab w:val="right" w:leader="dot" w:pos="9730"/>
            </w:tabs>
            <w:rPr>
              <w:rFonts w:asciiTheme="minorHAnsi" w:hAnsiTheme="minorHAnsi"/>
              <w:b w:val="0"/>
              <w:noProof/>
              <w:lang w:eastAsia="ja-JP"/>
            </w:rPr>
          </w:pPr>
          <w:r>
            <w:rPr>
              <w:noProof/>
            </w:rPr>
            <w:t>6</w:t>
          </w:r>
          <w:r>
            <w:rPr>
              <w:rFonts w:asciiTheme="minorHAnsi" w:hAnsiTheme="minorHAnsi"/>
              <w:b w:val="0"/>
              <w:noProof/>
              <w:lang w:eastAsia="ja-JP"/>
            </w:rPr>
            <w:tab/>
          </w:r>
          <w:r>
            <w:rPr>
              <w:noProof/>
            </w:rPr>
            <w:t>Chemical Actinometry</w:t>
          </w:r>
          <w:r>
            <w:rPr>
              <w:noProof/>
            </w:rPr>
            <w:tab/>
          </w:r>
          <w:r>
            <w:rPr>
              <w:noProof/>
            </w:rPr>
            <w:fldChar w:fldCharType="begin"/>
          </w:r>
          <w:r>
            <w:rPr>
              <w:noProof/>
            </w:rPr>
            <w:instrText xml:space="preserve"> PAGEREF _Toc464139144 \h </w:instrText>
          </w:r>
          <w:r>
            <w:rPr>
              <w:noProof/>
            </w:rPr>
          </w:r>
          <w:r>
            <w:rPr>
              <w:noProof/>
            </w:rPr>
            <w:fldChar w:fldCharType="separate"/>
          </w:r>
          <w:r>
            <w:rPr>
              <w:noProof/>
            </w:rPr>
            <w:t>28</w:t>
          </w:r>
          <w:r>
            <w:rPr>
              <w:noProof/>
            </w:rPr>
            <w:fldChar w:fldCharType="end"/>
          </w:r>
        </w:p>
        <w:p w14:paraId="1B5477A5" w14:textId="77777777" w:rsidR="00B103DC" w:rsidRDefault="00B103DC">
          <w:pPr>
            <w:pStyle w:val="TOC2"/>
            <w:rPr>
              <w:rFonts w:asciiTheme="minorHAnsi" w:hAnsiTheme="minorHAnsi"/>
              <w:b w:val="0"/>
              <w:noProof/>
              <w:sz w:val="24"/>
              <w:szCs w:val="24"/>
              <w:lang w:eastAsia="ja-JP"/>
            </w:rPr>
          </w:pPr>
          <w:r>
            <w:rPr>
              <w:noProof/>
            </w:rPr>
            <w:t>6.1</w:t>
          </w:r>
          <w:r>
            <w:rPr>
              <w:rFonts w:asciiTheme="minorHAnsi" w:hAnsiTheme="minorHAnsi"/>
              <w:b w:val="0"/>
              <w:noProof/>
              <w:sz w:val="24"/>
              <w:szCs w:val="24"/>
              <w:lang w:eastAsia="ja-JP"/>
            </w:rPr>
            <w:tab/>
          </w:r>
          <w:r>
            <w:rPr>
              <w:noProof/>
            </w:rPr>
            <w:t>Light Source Spectra</w:t>
          </w:r>
          <w:r>
            <w:rPr>
              <w:noProof/>
            </w:rPr>
            <w:tab/>
          </w:r>
          <w:r>
            <w:rPr>
              <w:noProof/>
            </w:rPr>
            <w:fldChar w:fldCharType="begin"/>
          </w:r>
          <w:r>
            <w:rPr>
              <w:noProof/>
            </w:rPr>
            <w:instrText xml:space="preserve"> PAGEREF _Toc464139145 \h </w:instrText>
          </w:r>
          <w:r>
            <w:rPr>
              <w:noProof/>
            </w:rPr>
          </w:r>
          <w:r>
            <w:rPr>
              <w:noProof/>
            </w:rPr>
            <w:fldChar w:fldCharType="separate"/>
          </w:r>
          <w:r>
            <w:rPr>
              <w:noProof/>
            </w:rPr>
            <w:t>28</w:t>
          </w:r>
          <w:r>
            <w:rPr>
              <w:noProof/>
            </w:rPr>
            <w:fldChar w:fldCharType="end"/>
          </w:r>
        </w:p>
        <w:p w14:paraId="127EB682" w14:textId="77777777" w:rsidR="00B103DC" w:rsidRDefault="00B103DC">
          <w:pPr>
            <w:pStyle w:val="TOC2"/>
            <w:rPr>
              <w:rFonts w:asciiTheme="minorHAnsi" w:hAnsiTheme="minorHAnsi"/>
              <w:b w:val="0"/>
              <w:noProof/>
              <w:sz w:val="24"/>
              <w:szCs w:val="24"/>
              <w:lang w:eastAsia="ja-JP"/>
            </w:rPr>
          </w:pPr>
          <w:r>
            <w:rPr>
              <w:noProof/>
            </w:rPr>
            <w:t>6.2</w:t>
          </w:r>
          <w:r>
            <w:rPr>
              <w:rFonts w:asciiTheme="minorHAnsi" w:hAnsiTheme="minorHAnsi"/>
              <w:b w:val="0"/>
              <w:noProof/>
              <w:sz w:val="24"/>
              <w:szCs w:val="24"/>
              <w:lang w:eastAsia="ja-JP"/>
            </w:rPr>
            <w:tab/>
          </w:r>
          <w:r>
            <w:rPr>
              <w:noProof/>
            </w:rPr>
            <w:t>Experimental Procedure</w:t>
          </w:r>
          <w:r>
            <w:rPr>
              <w:noProof/>
            </w:rPr>
            <w:tab/>
          </w:r>
          <w:r>
            <w:rPr>
              <w:noProof/>
            </w:rPr>
            <w:fldChar w:fldCharType="begin"/>
          </w:r>
          <w:r>
            <w:rPr>
              <w:noProof/>
            </w:rPr>
            <w:instrText xml:space="preserve"> PAGEREF _Toc464139146 \h </w:instrText>
          </w:r>
          <w:r>
            <w:rPr>
              <w:noProof/>
            </w:rPr>
          </w:r>
          <w:r>
            <w:rPr>
              <w:noProof/>
            </w:rPr>
            <w:fldChar w:fldCharType="separate"/>
          </w:r>
          <w:r>
            <w:rPr>
              <w:noProof/>
            </w:rPr>
            <w:t>29</w:t>
          </w:r>
          <w:r>
            <w:rPr>
              <w:noProof/>
            </w:rPr>
            <w:fldChar w:fldCharType="end"/>
          </w:r>
        </w:p>
        <w:p w14:paraId="222C4A3B" w14:textId="77777777" w:rsidR="00B103DC" w:rsidRDefault="00B103DC">
          <w:pPr>
            <w:pStyle w:val="TOC2"/>
            <w:rPr>
              <w:rFonts w:asciiTheme="minorHAnsi" w:hAnsiTheme="minorHAnsi"/>
              <w:b w:val="0"/>
              <w:noProof/>
              <w:sz w:val="24"/>
              <w:szCs w:val="24"/>
              <w:lang w:eastAsia="ja-JP"/>
            </w:rPr>
          </w:pPr>
          <w:r>
            <w:rPr>
              <w:noProof/>
            </w:rPr>
            <w:t>6.3</w:t>
          </w:r>
          <w:r>
            <w:rPr>
              <w:rFonts w:asciiTheme="minorHAnsi" w:hAnsiTheme="minorHAnsi"/>
              <w:b w:val="0"/>
              <w:noProof/>
              <w:sz w:val="24"/>
              <w:szCs w:val="24"/>
              <w:lang w:eastAsia="ja-JP"/>
            </w:rPr>
            <w:tab/>
          </w:r>
          <w:r>
            <w:rPr>
              <w:noProof/>
            </w:rPr>
            <w:t>Chemical Actinometry Data and Analysis</w:t>
          </w:r>
          <w:r>
            <w:rPr>
              <w:noProof/>
            </w:rPr>
            <w:tab/>
          </w:r>
          <w:r>
            <w:rPr>
              <w:noProof/>
            </w:rPr>
            <w:fldChar w:fldCharType="begin"/>
          </w:r>
          <w:r>
            <w:rPr>
              <w:noProof/>
            </w:rPr>
            <w:instrText xml:space="preserve"> PAGEREF _Toc464139147 \h </w:instrText>
          </w:r>
          <w:r>
            <w:rPr>
              <w:noProof/>
            </w:rPr>
          </w:r>
          <w:r>
            <w:rPr>
              <w:noProof/>
            </w:rPr>
            <w:fldChar w:fldCharType="separate"/>
          </w:r>
          <w:r>
            <w:rPr>
              <w:noProof/>
            </w:rPr>
            <w:t>29</w:t>
          </w:r>
          <w:r>
            <w:rPr>
              <w:noProof/>
            </w:rPr>
            <w:fldChar w:fldCharType="end"/>
          </w:r>
        </w:p>
        <w:p w14:paraId="18288B55" w14:textId="77777777" w:rsidR="00B103DC" w:rsidRDefault="00B103DC">
          <w:pPr>
            <w:pStyle w:val="TOC1"/>
            <w:tabs>
              <w:tab w:val="left" w:pos="373"/>
              <w:tab w:val="right" w:leader="dot" w:pos="9730"/>
            </w:tabs>
            <w:rPr>
              <w:rFonts w:asciiTheme="minorHAnsi" w:hAnsiTheme="minorHAnsi"/>
              <w:b w:val="0"/>
              <w:noProof/>
              <w:lang w:eastAsia="ja-JP"/>
            </w:rPr>
          </w:pPr>
          <w:r>
            <w:rPr>
              <w:noProof/>
            </w:rPr>
            <w:t>7</w:t>
          </w:r>
          <w:r>
            <w:rPr>
              <w:rFonts w:asciiTheme="minorHAnsi" w:hAnsiTheme="minorHAnsi"/>
              <w:b w:val="0"/>
              <w:noProof/>
              <w:lang w:eastAsia="ja-JP"/>
            </w:rPr>
            <w:tab/>
          </w:r>
          <w:r>
            <w:rPr>
              <w:noProof/>
            </w:rPr>
            <w:t>NMR Data</w:t>
          </w:r>
          <w:r>
            <w:rPr>
              <w:noProof/>
            </w:rPr>
            <w:tab/>
          </w:r>
          <w:r>
            <w:rPr>
              <w:noProof/>
            </w:rPr>
            <w:fldChar w:fldCharType="begin"/>
          </w:r>
          <w:r>
            <w:rPr>
              <w:noProof/>
            </w:rPr>
            <w:instrText xml:space="preserve"> PAGEREF _Toc464139148 \h </w:instrText>
          </w:r>
          <w:r>
            <w:rPr>
              <w:noProof/>
            </w:rPr>
          </w:r>
          <w:r>
            <w:rPr>
              <w:noProof/>
            </w:rPr>
            <w:fldChar w:fldCharType="separate"/>
          </w:r>
          <w:r>
            <w:rPr>
              <w:noProof/>
            </w:rPr>
            <w:t>31</w:t>
          </w:r>
          <w:r>
            <w:rPr>
              <w:noProof/>
            </w:rPr>
            <w:fldChar w:fldCharType="end"/>
          </w:r>
        </w:p>
        <w:p w14:paraId="667603CF" w14:textId="77777777" w:rsidR="00B103DC" w:rsidRDefault="00B103DC">
          <w:pPr>
            <w:pStyle w:val="TOC2"/>
            <w:rPr>
              <w:rFonts w:asciiTheme="minorHAnsi" w:hAnsiTheme="minorHAnsi"/>
              <w:b w:val="0"/>
              <w:noProof/>
              <w:sz w:val="24"/>
              <w:szCs w:val="24"/>
              <w:lang w:eastAsia="ja-JP"/>
            </w:rPr>
          </w:pPr>
          <w:r>
            <w:rPr>
              <w:noProof/>
            </w:rPr>
            <w:t>7.1</w:t>
          </w:r>
          <w:r>
            <w:rPr>
              <w:rFonts w:asciiTheme="minorHAnsi" w:hAnsiTheme="minorHAnsi"/>
              <w:b w:val="0"/>
              <w:noProof/>
              <w:sz w:val="24"/>
              <w:szCs w:val="24"/>
              <w:lang w:eastAsia="ja-JP"/>
            </w:rPr>
            <w:tab/>
          </w:r>
          <w:r>
            <w:rPr>
              <w:noProof/>
            </w:rPr>
            <w:t>Characterization of 1</w:t>
          </w:r>
          <w:r>
            <w:rPr>
              <w:noProof/>
            </w:rPr>
            <w:tab/>
          </w:r>
          <w:r>
            <w:rPr>
              <w:noProof/>
            </w:rPr>
            <w:fldChar w:fldCharType="begin"/>
          </w:r>
          <w:r>
            <w:rPr>
              <w:noProof/>
            </w:rPr>
            <w:instrText xml:space="preserve"> PAGEREF _Toc464139149 \h </w:instrText>
          </w:r>
          <w:r>
            <w:rPr>
              <w:noProof/>
            </w:rPr>
          </w:r>
          <w:r>
            <w:rPr>
              <w:noProof/>
            </w:rPr>
            <w:fldChar w:fldCharType="separate"/>
          </w:r>
          <w:r>
            <w:rPr>
              <w:noProof/>
            </w:rPr>
            <w:t>31</w:t>
          </w:r>
          <w:r>
            <w:rPr>
              <w:noProof/>
            </w:rPr>
            <w:fldChar w:fldCharType="end"/>
          </w:r>
        </w:p>
        <w:p w14:paraId="587D046C" w14:textId="77777777" w:rsidR="00B103DC" w:rsidRDefault="00B103DC">
          <w:pPr>
            <w:pStyle w:val="TOC2"/>
            <w:rPr>
              <w:rFonts w:asciiTheme="minorHAnsi" w:hAnsiTheme="minorHAnsi"/>
              <w:b w:val="0"/>
              <w:noProof/>
              <w:sz w:val="24"/>
              <w:szCs w:val="24"/>
              <w:lang w:eastAsia="ja-JP"/>
            </w:rPr>
          </w:pPr>
          <w:r>
            <w:rPr>
              <w:noProof/>
            </w:rPr>
            <w:t>7.2</w:t>
          </w:r>
          <w:r>
            <w:rPr>
              <w:rFonts w:asciiTheme="minorHAnsi" w:hAnsiTheme="minorHAnsi"/>
              <w:b w:val="0"/>
              <w:noProof/>
              <w:sz w:val="24"/>
              <w:szCs w:val="24"/>
              <w:lang w:eastAsia="ja-JP"/>
            </w:rPr>
            <w:tab/>
          </w:r>
          <w:r>
            <w:rPr>
              <w:noProof/>
            </w:rPr>
            <w:t>Characterization of 2-trans</w:t>
          </w:r>
          <w:r>
            <w:rPr>
              <w:noProof/>
            </w:rPr>
            <w:tab/>
          </w:r>
          <w:r>
            <w:rPr>
              <w:noProof/>
            </w:rPr>
            <w:fldChar w:fldCharType="begin"/>
          </w:r>
          <w:r>
            <w:rPr>
              <w:noProof/>
            </w:rPr>
            <w:instrText xml:space="preserve"> PAGEREF _Toc464139150 \h </w:instrText>
          </w:r>
          <w:r>
            <w:rPr>
              <w:noProof/>
            </w:rPr>
          </w:r>
          <w:r>
            <w:rPr>
              <w:noProof/>
            </w:rPr>
            <w:fldChar w:fldCharType="separate"/>
          </w:r>
          <w:r>
            <w:rPr>
              <w:noProof/>
            </w:rPr>
            <w:t>40</w:t>
          </w:r>
          <w:r>
            <w:rPr>
              <w:noProof/>
            </w:rPr>
            <w:fldChar w:fldCharType="end"/>
          </w:r>
        </w:p>
        <w:p w14:paraId="4F1F9679" w14:textId="77777777" w:rsidR="00B103DC" w:rsidRDefault="00B103DC">
          <w:pPr>
            <w:pStyle w:val="TOC2"/>
            <w:rPr>
              <w:rFonts w:asciiTheme="minorHAnsi" w:hAnsiTheme="minorHAnsi"/>
              <w:b w:val="0"/>
              <w:noProof/>
              <w:sz w:val="24"/>
              <w:szCs w:val="24"/>
              <w:lang w:eastAsia="ja-JP"/>
            </w:rPr>
          </w:pPr>
          <w:r>
            <w:rPr>
              <w:noProof/>
            </w:rPr>
            <w:t>7.3</w:t>
          </w:r>
          <w:r>
            <w:rPr>
              <w:rFonts w:asciiTheme="minorHAnsi" w:hAnsiTheme="minorHAnsi"/>
              <w:b w:val="0"/>
              <w:noProof/>
              <w:sz w:val="24"/>
              <w:szCs w:val="24"/>
              <w:lang w:eastAsia="ja-JP"/>
            </w:rPr>
            <w:tab/>
          </w:r>
          <w:r>
            <w:rPr>
              <w:noProof/>
            </w:rPr>
            <w:t>Characterization of (p-cymene)RuCl</w:t>
          </w:r>
          <w:r w:rsidRPr="007E7086">
            <w:rPr>
              <w:noProof/>
              <w:vertAlign w:val="subscript"/>
            </w:rPr>
            <w:t>2</w:t>
          </w:r>
          <w:r>
            <w:rPr>
              <w:noProof/>
            </w:rPr>
            <w:t>(CO)</w:t>
          </w:r>
          <w:r>
            <w:rPr>
              <w:noProof/>
            </w:rPr>
            <w:tab/>
          </w:r>
          <w:r>
            <w:rPr>
              <w:noProof/>
            </w:rPr>
            <w:fldChar w:fldCharType="begin"/>
          </w:r>
          <w:r>
            <w:rPr>
              <w:noProof/>
            </w:rPr>
            <w:instrText xml:space="preserve"> PAGEREF _Toc464139151 \h </w:instrText>
          </w:r>
          <w:r>
            <w:rPr>
              <w:noProof/>
            </w:rPr>
          </w:r>
          <w:r>
            <w:rPr>
              <w:noProof/>
            </w:rPr>
            <w:fldChar w:fldCharType="separate"/>
          </w:r>
          <w:r>
            <w:rPr>
              <w:noProof/>
            </w:rPr>
            <w:t>42</w:t>
          </w:r>
          <w:r>
            <w:rPr>
              <w:noProof/>
            </w:rPr>
            <w:fldChar w:fldCharType="end"/>
          </w:r>
        </w:p>
        <w:p w14:paraId="09DC87BD" w14:textId="77777777" w:rsidR="00B103DC" w:rsidRDefault="00B103DC">
          <w:pPr>
            <w:pStyle w:val="TOC2"/>
            <w:rPr>
              <w:rFonts w:asciiTheme="minorHAnsi" w:hAnsiTheme="minorHAnsi"/>
              <w:b w:val="0"/>
              <w:noProof/>
              <w:sz w:val="24"/>
              <w:szCs w:val="24"/>
              <w:lang w:eastAsia="ja-JP"/>
            </w:rPr>
          </w:pPr>
          <w:r>
            <w:rPr>
              <w:noProof/>
            </w:rPr>
            <w:t>7.4</w:t>
          </w:r>
          <w:r>
            <w:rPr>
              <w:rFonts w:asciiTheme="minorHAnsi" w:hAnsiTheme="minorHAnsi"/>
              <w:b w:val="0"/>
              <w:noProof/>
              <w:sz w:val="24"/>
              <w:szCs w:val="24"/>
              <w:lang w:eastAsia="ja-JP"/>
            </w:rPr>
            <w:tab/>
          </w:r>
          <w:r>
            <w:rPr>
              <w:noProof/>
            </w:rPr>
            <w:t>Characterization of (PNN)RuCl</w:t>
          </w:r>
          <w:r w:rsidRPr="007E7086">
            <w:rPr>
              <w:noProof/>
              <w:vertAlign w:val="subscript"/>
            </w:rPr>
            <w:t>2</w:t>
          </w:r>
          <w:r>
            <w:rPr>
              <w:noProof/>
            </w:rPr>
            <w:t>(CO)</w:t>
          </w:r>
          <w:r>
            <w:rPr>
              <w:noProof/>
            </w:rPr>
            <w:tab/>
          </w:r>
          <w:r>
            <w:rPr>
              <w:noProof/>
            </w:rPr>
            <w:fldChar w:fldCharType="begin"/>
          </w:r>
          <w:r>
            <w:rPr>
              <w:noProof/>
            </w:rPr>
            <w:instrText xml:space="preserve"> PAGEREF _Toc464139152 \h </w:instrText>
          </w:r>
          <w:r>
            <w:rPr>
              <w:noProof/>
            </w:rPr>
          </w:r>
          <w:r>
            <w:rPr>
              <w:noProof/>
            </w:rPr>
            <w:fldChar w:fldCharType="separate"/>
          </w:r>
          <w:r>
            <w:rPr>
              <w:noProof/>
            </w:rPr>
            <w:t>43</w:t>
          </w:r>
          <w:r>
            <w:rPr>
              <w:noProof/>
            </w:rPr>
            <w:fldChar w:fldCharType="end"/>
          </w:r>
        </w:p>
        <w:p w14:paraId="6C5000B9" w14:textId="77777777" w:rsidR="00B103DC" w:rsidRDefault="00B103DC">
          <w:pPr>
            <w:pStyle w:val="TOC2"/>
            <w:rPr>
              <w:rFonts w:asciiTheme="minorHAnsi" w:hAnsiTheme="minorHAnsi"/>
              <w:b w:val="0"/>
              <w:noProof/>
              <w:sz w:val="24"/>
              <w:szCs w:val="24"/>
              <w:lang w:eastAsia="ja-JP"/>
            </w:rPr>
          </w:pPr>
          <w:r>
            <w:rPr>
              <w:noProof/>
            </w:rPr>
            <w:t>7.5</w:t>
          </w:r>
          <w:r>
            <w:rPr>
              <w:rFonts w:asciiTheme="minorHAnsi" w:hAnsiTheme="minorHAnsi"/>
              <w:b w:val="0"/>
              <w:noProof/>
              <w:sz w:val="24"/>
              <w:szCs w:val="24"/>
              <w:lang w:eastAsia="ja-JP"/>
            </w:rPr>
            <w:tab/>
          </w:r>
          <w:r>
            <w:rPr>
              <w:noProof/>
            </w:rPr>
            <w:t>Data for Irradiated Samples</w:t>
          </w:r>
          <w:r>
            <w:rPr>
              <w:noProof/>
            </w:rPr>
            <w:tab/>
          </w:r>
          <w:r>
            <w:rPr>
              <w:noProof/>
            </w:rPr>
            <w:fldChar w:fldCharType="begin"/>
          </w:r>
          <w:r>
            <w:rPr>
              <w:noProof/>
            </w:rPr>
            <w:instrText xml:space="preserve"> PAGEREF _Toc464139153 \h </w:instrText>
          </w:r>
          <w:r>
            <w:rPr>
              <w:noProof/>
            </w:rPr>
          </w:r>
          <w:r>
            <w:rPr>
              <w:noProof/>
            </w:rPr>
            <w:fldChar w:fldCharType="separate"/>
          </w:r>
          <w:r>
            <w:rPr>
              <w:noProof/>
            </w:rPr>
            <w:t>45</w:t>
          </w:r>
          <w:r>
            <w:rPr>
              <w:noProof/>
            </w:rPr>
            <w:fldChar w:fldCharType="end"/>
          </w:r>
        </w:p>
        <w:p w14:paraId="5438B9B5" w14:textId="77777777" w:rsidR="00B103DC" w:rsidRDefault="00B103DC">
          <w:pPr>
            <w:pStyle w:val="TOC2"/>
            <w:rPr>
              <w:rFonts w:asciiTheme="minorHAnsi" w:hAnsiTheme="minorHAnsi"/>
              <w:b w:val="0"/>
              <w:noProof/>
              <w:sz w:val="24"/>
              <w:szCs w:val="24"/>
              <w:lang w:eastAsia="ja-JP"/>
            </w:rPr>
          </w:pPr>
          <w:r>
            <w:rPr>
              <w:noProof/>
            </w:rPr>
            <w:t>7.6</w:t>
          </w:r>
          <w:r>
            <w:rPr>
              <w:rFonts w:asciiTheme="minorHAnsi" w:hAnsiTheme="minorHAnsi"/>
              <w:b w:val="0"/>
              <w:noProof/>
              <w:sz w:val="24"/>
              <w:szCs w:val="24"/>
              <w:lang w:eastAsia="ja-JP"/>
            </w:rPr>
            <w:tab/>
          </w:r>
          <w:r>
            <w:rPr>
              <w:noProof/>
            </w:rPr>
            <w:t>Isomerization Reactions in the Dark</w:t>
          </w:r>
          <w:r>
            <w:rPr>
              <w:noProof/>
            </w:rPr>
            <w:tab/>
          </w:r>
          <w:r>
            <w:rPr>
              <w:noProof/>
            </w:rPr>
            <w:fldChar w:fldCharType="begin"/>
          </w:r>
          <w:r>
            <w:rPr>
              <w:noProof/>
            </w:rPr>
            <w:instrText xml:space="preserve"> PAGEREF _Toc464139154 \h </w:instrText>
          </w:r>
          <w:r>
            <w:rPr>
              <w:noProof/>
            </w:rPr>
          </w:r>
          <w:r>
            <w:rPr>
              <w:noProof/>
            </w:rPr>
            <w:fldChar w:fldCharType="separate"/>
          </w:r>
          <w:r>
            <w:rPr>
              <w:noProof/>
            </w:rPr>
            <w:t>56</w:t>
          </w:r>
          <w:r>
            <w:rPr>
              <w:noProof/>
            </w:rPr>
            <w:fldChar w:fldCharType="end"/>
          </w:r>
        </w:p>
        <w:p w14:paraId="1F394260" w14:textId="77777777" w:rsidR="00B103DC" w:rsidRDefault="00B103DC">
          <w:pPr>
            <w:pStyle w:val="TOC2"/>
            <w:rPr>
              <w:rFonts w:asciiTheme="minorHAnsi" w:hAnsiTheme="minorHAnsi"/>
              <w:b w:val="0"/>
              <w:noProof/>
              <w:sz w:val="24"/>
              <w:szCs w:val="24"/>
              <w:lang w:eastAsia="ja-JP"/>
            </w:rPr>
          </w:pPr>
          <w:r>
            <w:rPr>
              <w:noProof/>
            </w:rPr>
            <w:t>7.7</w:t>
          </w:r>
          <w:r>
            <w:rPr>
              <w:rFonts w:asciiTheme="minorHAnsi" w:hAnsiTheme="minorHAnsi"/>
              <w:b w:val="0"/>
              <w:noProof/>
              <w:sz w:val="24"/>
              <w:szCs w:val="24"/>
              <w:lang w:eastAsia="ja-JP"/>
            </w:rPr>
            <w:tab/>
          </w:r>
          <w:r>
            <w:rPr>
              <w:rFonts w:hint="eastAsia"/>
              <w:noProof/>
            </w:rPr>
            <w:t xml:space="preserve">Data for </w:t>
          </w:r>
          <w:r>
            <w:rPr>
              <w:rFonts w:hint="eastAsia"/>
              <w:noProof/>
            </w:rPr>
            <w:t>∂</w:t>
          </w:r>
          <w:r>
            <w:rPr>
              <w:rFonts w:hint="eastAsia"/>
              <w:noProof/>
            </w:rPr>
            <w:t>(</w:t>
          </w:r>
          <w:r w:rsidRPr="007E7086">
            <w:rPr>
              <w:noProof/>
              <w:vertAlign w:val="superscript"/>
            </w:rPr>
            <w:t>31</w:t>
          </w:r>
          <w:r>
            <w:rPr>
              <w:noProof/>
            </w:rPr>
            <w:t>P) = 86 ppm Product</w:t>
          </w:r>
          <w:r>
            <w:rPr>
              <w:noProof/>
            </w:rPr>
            <w:tab/>
          </w:r>
          <w:r>
            <w:rPr>
              <w:noProof/>
            </w:rPr>
            <w:fldChar w:fldCharType="begin"/>
          </w:r>
          <w:r>
            <w:rPr>
              <w:noProof/>
            </w:rPr>
            <w:instrText xml:space="preserve"> PAGEREF _Toc464139155 \h </w:instrText>
          </w:r>
          <w:r>
            <w:rPr>
              <w:noProof/>
            </w:rPr>
          </w:r>
          <w:r>
            <w:rPr>
              <w:noProof/>
            </w:rPr>
            <w:fldChar w:fldCharType="separate"/>
          </w:r>
          <w:r>
            <w:rPr>
              <w:noProof/>
            </w:rPr>
            <w:t>59</w:t>
          </w:r>
          <w:r>
            <w:rPr>
              <w:noProof/>
            </w:rPr>
            <w:fldChar w:fldCharType="end"/>
          </w:r>
        </w:p>
        <w:p w14:paraId="72B42CBF" w14:textId="77777777" w:rsidR="00B103DC" w:rsidRDefault="00B103DC">
          <w:pPr>
            <w:pStyle w:val="TOC1"/>
            <w:tabs>
              <w:tab w:val="left" w:pos="373"/>
              <w:tab w:val="right" w:leader="dot" w:pos="9730"/>
            </w:tabs>
            <w:rPr>
              <w:rFonts w:asciiTheme="minorHAnsi" w:hAnsiTheme="minorHAnsi"/>
              <w:b w:val="0"/>
              <w:noProof/>
              <w:lang w:eastAsia="ja-JP"/>
            </w:rPr>
          </w:pPr>
          <w:r>
            <w:rPr>
              <w:noProof/>
            </w:rPr>
            <w:t>8</w:t>
          </w:r>
          <w:r>
            <w:rPr>
              <w:rFonts w:asciiTheme="minorHAnsi" w:hAnsiTheme="minorHAnsi"/>
              <w:b w:val="0"/>
              <w:noProof/>
              <w:lang w:eastAsia="ja-JP"/>
            </w:rPr>
            <w:tab/>
          </w:r>
          <w:r>
            <w:rPr>
              <w:noProof/>
            </w:rPr>
            <w:t>Other Analytical Data</w:t>
          </w:r>
          <w:r>
            <w:rPr>
              <w:noProof/>
            </w:rPr>
            <w:tab/>
          </w:r>
          <w:r>
            <w:rPr>
              <w:noProof/>
            </w:rPr>
            <w:fldChar w:fldCharType="begin"/>
          </w:r>
          <w:r>
            <w:rPr>
              <w:noProof/>
            </w:rPr>
            <w:instrText xml:space="preserve"> PAGEREF _Toc464139156 \h </w:instrText>
          </w:r>
          <w:r>
            <w:rPr>
              <w:noProof/>
            </w:rPr>
          </w:r>
          <w:r>
            <w:rPr>
              <w:noProof/>
            </w:rPr>
            <w:fldChar w:fldCharType="separate"/>
          </w:r>
          <w:r>
            <w:rPr>
              <w:noProof/>
            </w:rPr>
            <w:t>61</w:t>
          </w:r>
          <w:r>
            <w:rPr>
              <w:noProof/>
            </w:rPr>
            <w:fldChar w:fldCharType="end"/>
          </w:r>
        </w:p>
        <w:p w14:paraId="05258D5B" w14:textId="77777777" w:rsidR="00B103DC" w:rsidRDefault="00B103DC">
          <w:pPr>
            <w:pStyle w:val="TOC2"/>
            <w:rPr>
              <w:rFonts w:asciiTheme="minorHAnsi" w:hAnsiTheme="minorHAnsi"/>
              <w:b w:val="0"/>
              <w:noProof/>
              <w:sz w:val="24"/>
              <w:szCs w:val="24"/>
              <w:lang w:eastAsia="ja-JP"/>
            </w:rPr>
          </w:pPr>
          <w:r>
            <w:rPr>
              <w:noProof/>
            </w:rPr>
            <w:t>8.1</w:t>
          </w:r>
          <w:r>
            <w:rPr>
              <w:rFonts w:asciiTheme="minorHAnsi" w:hAnsiTheme="minorHAnsi"/>
              <w:b w:val="0"/>
              <w:noProof/>
              <w:sz w:val="24"/>
              <w:szCs w:val="24"/>
              <w:lang w:eastAsia="ja-JP"/>
            </w:rPr>
            <w:tab/>
          </w:r>
          <w:r>
            <w:rPr>
              <w:noProof/>
            </w:rPr>
            <w:t>IR Spectrum of Complex 1</w:t>
          </w:r>
          <w:r>
            <w:rPr>
              <w:noProof/>
            </w:rPr>
            <w:tab/>
          </w:r>
          <w:r>
            <w:rPr>
              <w:noProof/>
            </w:rPr>
            <w:fldChar w:fldCharType="begin"/>
          </w:r>
          <w:r>
            <w:rPr>
              <w:noProof/>
            </w:rPr>
            <w:instrText xml:space="preserve"> PAGEREF _Toc464139157 \h </w:instrText>
          </w:r>
          <w:r>
            <w:rPr>
              <w:noProof/>
            </w:rPr>
          </w:r>
          <w:r>
            <w:rPr>
              <w:noProof/>
            </w:rPr>
            <w:fldChar w:fldCharType="separate"/>
          </w:r>
          <w:r>
            <w:rPr>
              <w:noProof/>
            </w:rPr>
            <w:t>61</w:t>
          </w:r>
          <w:r>
            <w:rPr>
              <w:noProof/>
            </w:rPr>
            <w:fldChar w:fldCharType="end"/>
          </w:r>
        </w:p>
        <w:p w14:paraId="0CAC9A2D" w14:textId="77777777" w:rsidR="00B103DC" w:rsidRDefault="00B103DC">
          <w:pPr>
            <w:pStyle w:val="TOC2"/>
            <w:rPr>
              <w:rFonts w:asciiTheme="minorHAnsi" w:hAnsiTheme="minorHAnsi"/>
              <w:b w:val="0"/>
              <w:noProof/>
              <w:sz w:val="24"/>
              <w:szCs w:val="24"/>
              <w:lang w:eastAsia="ja-JP"/>
            </w:rPr>
          </w:pPr>
          <w:r>
            <w:rPr>
              <w:noProof/>
            </w:rPr>
            <w:t>8.2</w:t>
          </w:r>
          <w:r>
            <w:rPr>
              <w:rFonts w:asciiTheme="minorHAnsi" w:hAnsiTheme="minorHAnsi"/>
              <w:b w:val="0"/>
              <w:noProof/>
              <w:sz w:val="24"/>
              <w:szCs w:val="24"/>
              <w:lang w:eastAsia="ja-JP"/>
            </w:rPr>
            <w:tab/>
          </w:r>
          <w:r>
            <w:rPr>
              <w:noProof/>
            </w:rPr>
            <w:t>EPR Spectrum of Complex 1 Synthesis Raw Product</w:t>
          </w:r>
          <w:r>
            <w:rPr>
              <w:noProof/>
            </w:rPr>
            <w:tab/>
          </w:r>
          <w:r>
            <w:rPr>
              <w:noProof/>
            </w:rPr>
            <w:fldChar w:fldCharType="begin"/>
          </w:r>
          <w:r>
            <w:rPr>
              <w:noProof/>
            </w:rPr>
            <w:instrText xml:space="preserve"> PAGEREF _Toc464139158 \h </w:instrText>
          </w:r>
          <w:r>
            <w:rPr>
              <w:noProof/>
            </w:rPr>
          </w:r>
          <w:r>
            <w:rPr>
              <w:noProof/>
            </w:rPr>
            <w:fldChar w:fldCharType="separate"/>
          </w:r>
          <w:r>
            <w:rPr>
              <w:noProof/>
            </w:rPr>
            <w:t>62</w:t>
          </w:r>
          <w:r>
            <w:rPr>
              <w:noProof/>
            </w:rPr>
            <w:fldChar w:fldCharType="end"/>
          </w:r>
        </w:p>
        <w:p w14:paraId="54A37A13" w14:textId="77777777" w:rsidR="00B103DC" w:rsidRDefault="00B103DC">
          <w:pPr>
            <w:pStyle w:val="TOC1"/>
            <w:tabs>
              <w:tab w:val="left" w:pos="373"/>
              <w:tab w:val="right" w:leader="dot" w:pos="9730"/>
            </w:tabs>
            <w:rPr>
              <w:rFonts w:asciiTheme="minorHAnsi" w:hAnsiTheme="minorHAnsi"/>
              <w:b w:val="0"/>
              <w:noProof/>
              <w:lang w:eastAsia="ja-JP"/>
            </w:rPr>
          </w:pPr>
          <w:r>
            <w:rPr>
              <w:noProof/>
            </w:rPr>
            <w:t>9</w:t>
          </w:r>
          <w:r>
            <w:rPr>
              <w:rFonts w:asciiTheme="minorHAnsi" w:hAnsiTheme="minorHAnsi"/>
              <w:b w:val="0"/>
              <w:noProof/>
              <w:lang w:eastAsia="ja-JP"/>
            </w:rPr>
            <w:tab/>
          </w:r>
          <w:r>
            <w:rPr>
              <w:noProof/>
            </w:rPr>
            <w:t>Ultrafast Pump-Probe Spectroscopy</w:t>
          </w:r>
          <w:r>
            <w:rPr>
              <w:noProof/>
            </w:rPr>
            <w:tab/>
          </w:r>
          <w:r>
            <w:rPr>
              <w:noProof/>
            </w:rPr>
            <w:fldChar w:fldCharType="begin"/>
          </w:r>
          <w:r>
            <w:rPr>
              <w:noProof/>
            </w:rPr>
            <w:instrText xml:space="preserve"> PAGEREF _Toc464139159 \h </w:instrText>
          </w:r>
          <w:r>
            <w:rPr>
              <w:noProof/>
            </w:rPr>
          </w:r>
          <w:r>
            <w:rPr>
              <w:noProof/>
            </w:rPr>
            <w:fldChar w:fldCharType="separate"/>
          </w:r>
          <w:r>
            <w:rPr>
              <w:noProof/>
            </w:rPr>
            <w:t>63</w:t>
          </w:r>
          <w:r>
            <w:rPr>
              <w:noProof/>
            </w:rPr>
            <w:fldChar w:fldCharType="end"/>
          </w:r>
        </w:p>
        <w:p w14:paraId="1E8F20EB" w14:textId="77777777" w:rsidR="00B103DC" w:rsidRDefault="00B103DC">
          <w:pPr>
            <w:pStyle w:val="TOC2"/>
            <w:rPr>
              <w:rFonts w:asciiTheme="minorHAnsi" w:hAnsiTheme="minorHAnsi"/>
              <w:b w:val="0"/>
              <w:noProof/>
              <w:sz w:val="24"/>
              <w:szCs w:val="24"/>
              <w:lang w:eastAsia="ja-JP"/>
            </w:rPr>
          </w:pPr>
          <w:r>
            <w:rPr>
              <w:noProof/>
            </w:rPr>
            <w:t>9.1</w:t>
          </w:r>
          <w:r>
            <w:rPr>
              <w:rFonts w:asciiTheme="minorHAnsi" w:hAnsiTheme="minorHAnsi"/>
              <w:b w:val="0"/>
              <w:noProof/>
              <w:sz w:val="24"/>
              <w:szCs w:val="24"/>
              <w:lang w:eastAsia="ja-JP"/>
            </w:rPr>
            <w:tab/>
          </w:r>
          <w:r>
            <w:rPr>
              <w:noProof/>
            </w:rPr>
            <w:t>Experimental Procedure and Analysis</w:t>
          </w:r>
          <w:r>
            <w:rPr>
              <w:noProof/>
            </w:rPr>
            <w:tab/>
          </w:r>
          <w:r>
            <w:rPr>
              <w:noProof/>
            </w:rPr>
            <w:fldChar w:fldCharType="begin"/>
          </w:r>
          <w:r>
            <w:rPr>
              <w:noProof/>
            </w:rPr>
            <w:instrText xml:space="preserve"> PAGEREF _Toc464139160 \h </w:instrText>
          </w:r>
          <w:r>
            <w:rPr>
              <w:noProof/>
            </w:rPr>
          </w:r>
          <w:r>
            <w:rPr>
              <w:noProof/>
            </w:rPr>
            <w:fldChar w:fldCharType="separate"/>
          </w:r>
          <w:r>
            <w:rPr>
              <w:noProof/>
            </w:rPr>
            <w:t>63</w:t>
          </w:r>
          <w:r>
            <w:rPr>
              <w:noProof/>
            </w:rPr>
            <w:fldChar w:fldCharType="end"/>
          </w:r>
        </w:p>
        <w:p w14:paraId="73EE8E11" w14:textId="77777777" w:rsidR="00B103DC" w:rsidRDefault="00B103DC">
          <w:pPr>
            <w:pStyle w:val="TOC2"/>
            <w:rPr>
              <w:rFonts w:asciiTheme="minorHAnsi" w:hAnsiTheme="minorHAnsi"/>
              <w:b w:val="0"/>
              <w:noProof/>
              <w:sz w:val="24"/>
              <w:szCs w:val="24"/>
              <w:lang w:eastAsia="ja-JP"/>
            </w:rPr>
          </w:pPr>
          <w:r>
            <w:rPr>
              <w:noProof/>
            </w:rPr>
            <w:t>9.2</w:t>
          </w:r>
          <w:r>
            <w:rPr>
              <w:rFonts w:asciiTheme="minorHAnsi" w:hAnsiTheme="minorHAnsi"/>
              <w:b w:val="0"/>
              <w:noProof/>
              <w:sz w:val="24"/>
              <w:szCs w:val="24"/>
              <w:lang w:eastAsia="ja-JP"/>
            </w:rPr>
            <w:tab/>
          </w:r>
          <w:r>
            <w:rPr>
              <w:noProof/>
            </w:rPr>
            <w:t>Results and Interpretation</w:t>
          </w:r>
          <w:r>
            <w:rPr>
              <w:noProof/>
            </w:rPr>
            <w:tab/>
          </w:r>
          <w:r>
            <w:rPr>
              <w:noProof/>
            </w:rPr>
            <w:fldChar w:fldCharType="begin"/>
          </w:r>
          <w:r>
            <w:rPr>
              <w:noProof/>
            </w:rPr>
            <w:instrText xml:space="preserve"> PAGEREF _Toc464139161 \h </w:instrText>
          </w:r>
          <w:r>
            <w:rPr>
              <w:noProof/>
            </w:rPr>
          </w:r>
          <w:r>
            <w:rPr>
              <w:noProof/>
            </w:rPr>
            <w:fldChar w:fldCharType="separate"/>
          </w:r>
          <w:r>
            <w:rPr>
              <w:noProof/>
            </w:rPr>
            <w:t>63</w:t>
          </w:r>
          <w:r>
            <w:rPr>
              <w:noProof/>
            </w:rPr>
            <w:fldChar w:fldCharType="end"/>
          </w:r>
        </w:p>
        <w:p w14:paraId="21CD12F2" w14:textId="77777777" w:rsidR="00B103DC" w:rsidRDefault="00B103DC">
          <w:pPr>
            <w:pStyle w:val="TOC1"/>
            <w:tabs>
              <w:tab w:val="left" w:pos="507"/>
              <w:tab w:val="right" w:leader="dot" w:pos="9730"/>
            </w:tabs>
            <w:rPr>
              <w:rFonts w:asciiTheme="minorHAnsi" w:hAnsiTheme="minorHAnsi"/>
              <w:b w:val="0"/>
              <w:noProof/>
              <w:lang w:eastAsia="ja-JP"/>
            </w:rPr>
          </w:pPr>
          <w:r>
            <w:rPr>
              <w:noProof/>
            </w:rPr>
            <w:t>10</w:t>
          </w:r>
          <w:r>
            <w:rPr>
              <w:rFonts w:asciiTheme="minorHAnsi" w:hAnsiTheme="minorHAnsi"/>
              <w:b w:val="0"/>
              <w:noProof/>
              <w:lang w:eastAsia="ja-JP"/>
            </w:rPr>
            <w:tab/>
          </w:r>
          <w:r>
            <w:rPr>
              <w:noProof/>
            </w:rPr>
            <w:t>Photochemical Kinetic Model</w:t>
          </w:r>
          <w:r>
            <w:rPr>
              <w:noProof/>
            </w:rPr>
            <w:tab/>
          </w:r>
          <w:r>
            <w:rPr>
              <w:noProof/>
            </w:rPr>
            <w:fldChar w:fldCharType="begin"/>
          </w:r>
          <w:r>
            <w:rPr>
              <w:noProof/>
            </w:rPr>
            <w:instrText xml:space="preserve"> PAGEREF _Toc464139162 \h </w:instrText>
          </w:r>
          <w:r>
            <w:rPr>
              <w:noProof/>
            </w:rPr>
          </w:r>
          <w:r>
            <w:rPr>
              <w:noProof/>
            </w:rPr>
            <w:fldChar w:fldCharType="separate"/>
          </w:r>
          <w:r>
            <w:rPr>
              <w:noProof/>
            </w:rPr>
            <w:t>65</w:t>
          </w:r>
          <w:r>
            <w:rPr>
              <w:noProof/>
            </w:rPr>
            <w:fldChar w:fldCharType="end"/>
          </w:r>
        </w:p>
        <w:p w14:paraId="535C8FA0" w14:textId="77777777" w:rsidR="00B103DC" w:rsidRDefault="00B103DC">
          <w:pPr>
            <w:pStyle w:val="TOC2"/>
            <w:tabs>
              <w:tab w:val="left" w:pos="888"/>
            </w:tabs>
            <w:rPr>
              <w:rFonts w:asciiTheme="minorHAnsi" w:hAnsiTheme="minorHAnsi"/>
              <w:b w:val="0"/>
              <w:noProof/>
              <w:sz w:val="24"/>
              <w:szCs w:val="24"/>
              <w:lang w:eastAsia="ja-JP"/>
            </w:rPr>
          </w:pPr>
          <w:r>
            <w:rPr>
              <w:noProof/>
            </w:rPr>
            <w:t>10.1</w:t>
          </w:r>
          <w:r>
            <w:rPr>
              <w:rFonts w:asciiTheme="minorHAnsi" w:hAnsiTheme="minorHAnsi"/>
              <w:b w:val="0"/>
              <w:noProof/>
              <w:sz w:val="24"/>
              <w:szCs w:val="24"/>
              <w:lang w:eastAsia="ja-JP"/>
            </w:rPr>
            <w:tab/>
          </w:r>
          <w:r>
            <w:rPr>
              <w:noProof/>
            </w:rPr>
            <w:t>Description of Kinetic Model</w:t>
          </w:r>
          <w:r>
            <w:rPr>
              <w:noProof/>
            </w:rPr>
            <w:tab/>
          </w:r>
          <w:r>
            <w:rPr>
              <w:noProof/>
            </w:rPr>
            <w:fldChar w:fldCharType="begin"/>
          </w:r>
          <w:r>
            <w:rPr>
              <w:noProof/>
            </w:rPr>
            <w:instrText xml:space="preserve"> PAGEREF _Toc464139163 \h </w:instrText>
          </w:r>
          <w:r>
            <w:rPr>
              <w:noProof/>
            </w:rPr>
          </w:r>
          <w:r>
            <w:rPr>
              <w:noProof/>
            </w:rPr>
            <w:fldChar w:fldCharType="separate"/>
          </w:r>
          <w:r>
            <w:rPr>
              <w:noProof/>
            </w:rPr>
            <w:t>65</w:t>
          </w:r>
          <w:r>
            <w:rPr>
              <w:noProof/>
            </w:rPr>
            <w:fldChar w:fldCharType="end"/>
          </w:r>
        </w:p>
        <w:p w14:paraId="20FED26E" w14:textId="77777777" w:rsidR="00B103DC" w:rsidRDefault="00B103DC">
          <w:pPr>
            <w:pStyle w:val="TOC2"/>
            <w:tabs>
              <w:tab w:val="left" w:pos="888"/>
            </w:tabs>
            <w:rPr>
              <w:rFonts w:asciiTheme="minorHAnsi" w:hAnsiTheme="minorHAnsi"/>
              <w:b w:val="0"/>
              <w:noProof/>
              <w:sz w:val="24"/>
              <w:szCs w:val="24"/>
              <w:lang w:eastAsia="ja-JP"/>
            </w:rPr>
          </w:pPr>
          <w:r w:rsidRPr="007E7086">
            <w:rPr>
              <w:noProof/>
              <w:lang w:val="el-GR"/>
            </w:rPr>
            <w:t>10.2</w:t>
          </w:r>
          <w:r>
            <w:rPr>
              <w:rFonts w:asciiTheme="minorHAnsi" w:hAnsiTheme="minorHAnsi"/>
              <w:b w:val="0"/>
              <w:noProof/>
              <w:sz w:val="24"/>
              <w:szCs w:val="24"/>
              <w:lang w:eastAsia="ja-JP"/>
            </w:rPr>
            <w:tab/>
          </w:r>
          <w:r w:rsidRPr="007E7086">
            <w:rPr>
              <w:noProof/>
              <w:lang w:val="el-GR"/>
            </w:rPr>
            <w:t>Relationship between Initial Rate and Photon Flux</w:t>
          </w:r>
          <w:r>
            <w:rPr>
              <w:noProof/>
            </w:rPr>
            <w:tab/>
          </w:r>
          <w:r>
            <w:rPr>
              <w:noProof/>
            </w:rPr>
            <w:fldChar w:fldCharType="begin"/>
          </w:r>
          <w:r>
            <w:rPr>
              <w:noProof/>
            </w:rPr>
            <w:instrText xml:space="preserve"> PAGEREF _Toc464139164 \h </w:instrText>
          </w:r>
          <w:r>
            <w:rPr>
              <w:noProof/>
            </w:rPr>
          </w:r>
          <w:r>
            <w:rPr>
              <w:noProof/>
            </w:rPr>
            <w:fldChar w:fldCharType="separate"/>
          </w:r>
          <w:r>
            <w:rPr>
              <w:noProof/>
            </w:rPr>
            <w:t>65</w:t>
          </w:r>
          <w:r>
            <w:rPr>
              <w:noProof/>
            </w:rPr>
            <w:fldChar w:fldCharType="end"/>
          </w:r>
        </w:p>
        <w:p w14:paraId="6ADB8F9D" w14:textId="77777777" w:rsidR="00B103DC" w:rsidRDefault="00B103DC">
          <w:pPr>
            <w:pStyle w:val="TOC2"/>
            <w:tabs>
              <w:tab w:val="left" w:pos="888"/>
            </w:tabs>
            <w:rPr>
              <w:rFonts w:asciiTheme="minorHAnsi" w:hAnsiTheme="minorHAnsi"/>
              <w:b w:val="0"/>
              <w:noProof/>
              <w:sz w:val="24"/>
              <w:szCs w:val="24"/>
              <w:lang w:eastAsia="ja-JP"/>
            </w:rPr>
          </w:pPr>
          <w:r>
            <w:rPr>
              <w:noProof/>
            </w:rPr>
            <w:t>10.3</w:t>
          </w:r>
          <w:r>
            <w:rPr>
              <w:rFonts w:asciiTheme="minorHAnsi" w:hAnsiTheme="minorHAnsi"/>
              <w:b w:val="0"/>
              <w:noProof/>
              <w:sz w:val="24"/>
              <w:szCs w:val="24"/>
              <w:lang w:eastAsia="ja-JP"/>
            </w:rPr>
            <w:tab/>
          </w:r>
          <w:r>
            <w:rPr>
              <w:noProof/>
            </w:rPr>
            <w:t>Interpretation of Results</w:t>
          </w:r>
          <w:r>
            <w:rPr>
              <w:noProof/>
            </w:rPr>
            <w:tab/>
          </w:r>
          <w:r>
            <w:rPr>
              <w:noProof/>
            </w:rPr>
            <w:fldChar w:fldCharType="begin"/>
          </w:r>
          <w:r>
            <w:rPr>
              <w:noProof/>
            </w:rPr>
            <w:instrText xml:space="preserve"> PAGEREF _Toc464139165 \h </w:instrText>
          </w:r>
          <w:r>
            <w:rPr>
              <w:noProof/>
            </w:rPr>
          </w:r>
          <w:r>
            <w:rPr>
              <w:noProof/>
            </w:rPr>
            <w:fldChar w:fldCharType="separate"/>
          </w:r>
          <w:r>
            <w:rPr>
              <w:noProof/>
            </w:rPr>
            <w:t>66</w:t>
          </w:r>
          <w:r>
            <w:rPr>
              <w:noProof/>
            </w:rPr>
            <w:fldChar w:fldCharType="end"/>
          </w:r>
        </w:p>
        <w:p w14:paraId="04216915" w14:textId="77777777" w:rsidR="00B103DC" w:rsidRDefault="00B103DC">
          <w:pPr>
            <w:pStyle w:val="TOC2"/>
            <w:tabs>
              <w:tab w:val="left" w:pos="888"/>
            </w:tabs>
            <w:rPr>
              <w:rFonts w:asciiTheme="minorHAnsi" w:hAnsiTheme="minorHAnsi"/>
              <w:b w:val="0"/>
              <w:noProof/>
              <w:sz w:val="24"/>
              <w:szCs w:val="24"/>
              <w:lang w:eastAsia="ja-JP"/>
            </w:rPr>
          </w:pPr>
          <w:r>
            <w:rPr>
              <w:noProof/>
            </w:rPr>
            <w:t>10.4</w:t>
          </w:r>
          <w:r>
            <w:rPr>
              <w:rFonts w:asciiTheme="minorHAnsi" w:hAnsiTheme="minorHAnsi"/>
              <w:b w:val="0"/>
              <w:noProof/>
              <w:sz w:val="24"/>
              <w:szCs w:val="24"/>
              <w:lang w:eastAsia="ja-JP"/>
            </w:rPr>
            <w:tab/>
          </w:r>
          <w:r>
            <w:rPr>
              <w:noProof/>
            </w:rPr>
            <w:t>Comparison of Experimental Dual Irradiation Rates with Kinetic Model</w:t>
          </w:r>
          <w:r>
            <w:rPr>
              <w:noProof/>
            </w:rPr>
            <w:tab/>
          </w:r>
          <w:r>
            <w:rPr>
              <w:noProof/>
            </w:rPr>
            <w:fldChar w:fldCharType="begin"/>
          </w:r>
          <w:r>
            <w:rPr>
              <w:noProof/>
            </w:rPr>
            <w:instrText xml:space="preserve"> PAGEREF _Toc464139166 \h </w:instrText>
          </w:r>
          <w:r>
            <w:rPr>
              <w:noProof/>
            </w:rPr>
          </w:r>
          <w:r>
            <w:rPr>
              <w:noProof/>
            </w:rPr>
            <w:fldChar w:fldCharType="separate"/>
          </w:r>
          <w:r>
            <w:rPr>
              <w:noProof/>
            </w:rPr>
            <w:t>67</w:t>
          </w:r>
          <w:r>
            <w:rPr>
              <w:noProof/>
            </w:rPr>
            <w:fldChar w:fldCharType="end"/>
          </w:r>
        </w:p>
        <w:p w14:paraId="10C9059A" w14:textId="77777777" w:rsidR="00B103DC" w:rsidRDefault="00B103DC">
          <w:pPr>
            <w:pStyle w:val="TOC1"/>
            <w:tabs>
              <w:tab w:val="left" w:pos="507"/>
              <w:tab w:val="right" w:leader="dot" w:pos="9730"/>
            </w:tabs>
            <w:rPr>
              <w:rFonts w:asciiTheme="minorHAnsi" w:hAnsiTheme="minorHAnsi"/>
              <w:b w:val="0"/>
              <w:noProof/>
              <w:lang w:eastAsia="ja-JP"/>
            </w:rPr>
          </w:pPr>
          <w:r>
            <w:rPr>
              <w:noProof/>
            </w:rPr>
            <w:t>11</w:t>
          </w:r>
          <w:r>
            <w:rPr>
              <w:rFonts w:asciiTheme="minorHAnsi" w:hAnsiTheme="minorHAnsi"/>
              <w:b w:val="0"/>
              <w:noProof/>
              <w:lang w:eastAsia="ja-JP"/>
            </w:rPr>
            <w:tab/>
          </w:r>
          <w:r>
            <w:rPr>
              <w:noProof/>
            </w:rPr>
            <w:t>Computational Section</w:t>
          </w:r>
          <w:r>
            <w:rPr>
              <w:noProof/>
            </w:rPr>
            <w:tab/>
          </w:r>
          <w:r>
            <w:rPr>
              <w:noProof/>
            </w:rPr>
            <w:fldChar w:fldCharType="begin"/>
          </w:r>
          <w:r>
            <w:rPr>
              <w:noProof/>
            </w:rPr>
            <w:instrText xml:space="preserve"> PAGEREF _Toc464139167 \h </w:instrText>
          </w:r>
          <w:r>
            <w:rPr>
              <w:noProof/>
            </w:rPr>
          </w:r>
          <w:r>
            <w:rPr>
              <w:noProof/>
            </w:rPr>
            <w:fldChar w:fldCharType="separate"/>
          </w:r>
          <w:r>
            <w:rPr>
              <w:noProof/>
            </w:rPr>
            <w:t>68</w:t>
          </w:r>
          <w:r>
            <w:rPr>
              <w:noProof/>
            </w:rPr>
            <w:fldChar w:fldCharType="end"/>
          </w:r>
        </w:p>
        <w:p w14:paraId="0AE8968D" w14:textId="77777777" w:rsidR="00B103DC" w:rsidRDefault="00B103DC">
          <w:pPr>
            <w:pStyle w:val="TOC2"/>
            <w:tabs>
              <w:tab w:val="left" w:pos="888"/>
            </w:tabs>
            <w:rPr>
              <w:rFonts w:asciiTheme="minorHAnsi" w:hAnsiTheme="minorHAnsi"/>
              <w:b w:val="0"/>
              <w:noProof/>
              <w:sz w:val="24"/>
              <w:szCs w:val="24"/>
              <w:lang w:eastAsia="ja-JP"/>
            </w:rPr>
          </w:pPr>
          <w:r>
            <w:rPr>
              <w:noProof/>
            </w:rPr>
            <w:t>11.1</w:t>
          </w:r>
          <w:r>
            <w:rPr>
              <w:rFonts w:asciiTheme="minorHAnsi" w:hAnsiTheme="minorHAnsi"/>
              <w:b w:val="0"/>
              <w:noProof/>
              <w:sz w:val="24"/>
              <w:szCs w:val="24"/>
              <w:lang w:eastAsia="ja-JP"/>
            </w:rPr>
            <w:tab/>
          </w:r>
          <w:r>
            <w:rPr>
              <w:noProof/>
            </w:rPr>
            <w:t>Computational Methods</w:t>
          </w:r>
          <w:r>
            <w:rPr>
              <w:noProof/>
            </w:rPr>
            <w:tab/>
          </w:r>
          <w:r>
            <w:rPr>
              <w:noProof/>
            </w:rPr>
            <w:fldChar w:fldCharType="begin"/>
          </w:r>
          <w:r>
            <w:rPr>
              <w:noProof/>
            </w:rPr>
            <w:instrText xml:space="preserve"> PAGEREF _Toc464139168 \h </w:instrText>
          </w:r>
          <w:r>
            <w:rPr>
              <w:noProof/>
            </w:rPr>
          </w:r>
          <w:r>
            <w:rPr>
              <w:noProof/>
            </w:rPr>
            <w:fldChar w:fldCharType="separate"/>
          </w:r>
          <w:r>
            <w:rPr>
              <w:noProof/>
            </w:rPr>
            <w:t>68</w:t>
          </w:r>
          <w:r>
            <w:rPr>
              <w:noProof/>
            </w:rPr>
            <w:fldChar w:fldCharType="end"/>
          </w:r>
        </w:p>
        <w:p w14:paraId="17E45C24" w14:textId="77777777" w:rsidR="00B103DC" w:rsidRDefault="00B103DC">
          <w:pPr>
            <w:pStyle w:val="TOC3"/>
            <w:tabs>
              <w:tab w:val="left" w:pos="1292"/>
              <w:tab w:val="right" w:leader="dot" w:pos="9730"/>
            </w:tabs>
            <w:rPr>
              <w:rFonts w:asciiTheme="minorHAnsi" w:hAnsiTheme="minorHAnsi"/>
              <w:noProof/>
              <w:color w:val="auto"/>
              <w:sz w:val="24"/>
              <w:szCs w:val="24"/>
              <w:lang w:eastAsia="ja-JP"/>
            </w:rPr>
          </w:pPr>
          <w:r>
            <w:rPr>
              <w:noProof/>
            </w:rPr>
            <w:t>11.1.1</w:t>
          </w:r>
          <w:r>
            <w:rPr>
              <w:rFonts w:asciiTheme="minorHAnsi" w:hAnsiTheme="minorHAnsi"/>
              <w:noProof/>
              <w:color w:val="auto"/>
              <w:sz w:val="24"/>
              <w:szCs w:val="24"/>
              <w:lang w:eastAsia="ja-JP"/>
            </w:rPr>
            <w:tab/>
          </w:r>
          <w:r>
            <w:rPr>
              <w:noProof/>
            </w:rPr>
            <w:t>DFT Methods</w:t>
          </w:r>
          <w:r>
            <w:rPr>
              <w:noProof/>
            </w:rPr>
            <w:tab/>
          </w:r>
          <w:r>
            <w:rPr>
              <w:noProof/>
            </w:rPr>
            <w:fldChar w:fldCharType="begin"/>
          </w:r>
          <w:r>
            <w:rPr>
              <w:noProof/>
            </w:rPr>
            <w:instrText xml:space="preserve"> PAGEREF _Toc464139169 \h </w:instrText>
          </w:r>
          <w:r>
            <w:rPr>
              <w:noProof/>
            </w:rPr>
          </w:r>
          <w:r>
            <w:rPr>
              <w:noProof/>
            </w:rPr>
            <w:fldChar w:fldCharType="separate"/>
          </w:r>
          <w:r>
            <w:rPr>
              <w:noProof/>
            </w:rPr>
            <w:t>68</w:t>
          </w:r>
          <w:r>
            <w:rPr>
              <w:noProof/>
            </w:rPr>
            <w:fldChar w:fldCharType="end"/>
          </w:r>
        </w:p>
        <w:p w14:paraId="2EAF9E68" w14:textId="77777777" w:rsidR="00B103DC" w:rsidRDefault="00B103DC">
          <w:pPr>
            <w:pStyle w:val="TOC3"/>
            <w:tabs>
              <w:tab w:val="left" w:pos="1292"/>
              <w:tab w:val="right" w:leader="dot" w:pos="9730"/>
            </w:tabs>
            <w:rPr>
              <w:rFonts w:asciiTheme="minorHAnsi" w:hAnsiTheme="minorHAnsi"/>
              <w:noProof/>
              <w:color w:val="auto"/>
              <w:sz w:val="24"/>
              <w:szCs w:val="24"/>
              <w:lang w:eastAsia="ja-JP"/>
            </w:rPr>
          </w:pPr>
          <w:r>
            <w:rPr>
              <w:noProof/>
            </w:rPr>
            <w:t>11.1.2</w:t>
          </w:r>
          <w:r>
            <w:rPr>
              <w:rFonts w:asciiTheme="minorHAnsi" w:hAnsiTheme="minorHAnsi"/>
              <w:noProof/>
              <w:color w:val="auto"/>
              <w:sz w:val="24"/>
              <w:szCs w:val="24"/>
              <w:lang w:eastAsia="ja-JP"/>
            </w:rPr>
            <w:tab/>
          </w:r>
          <w:r>
            <w:rPr>
              <w:noProof/>
            </w:rPr>
            <w:t>CASSCF Methods</w:t>
          </w:r>
          <w:r>
            <w:rPr>
              <w:noProof/>
            </w:rPr>
            <w:tab/>
          </w:r>
          <w:r>
            <w:rPr>
              <w:noProof/>
            </w:rPr>
            <w:fldChar w:fldCharType="begin"/>
          </w:r>
          <w:r>
            <w:rPr>
              <w:noProof/>
            </w:rPr>
            <w:instrText xml:space="preserve"> PAGEREF _Toc464139170 \h </w:instrText>
          </w:r>
          <w:r>
            <w:rPr>
              <w:noProof/>
            </w:rPr>
          </w:r>
          <w:r>
            <w:rPr>
              <w:noProof/>
            </w:rPr>
            <w:fldChar w:fldCharType="separate"/>
          </w:r>
          <w:r>
            <w:rPr>
              <w:noProof/>
            </w:rPr>
            <w:t>69</w:t>
          </w:r>
          <w:r>
            <w:rPr>
              <w:noProof/>
            </w:rPr>
            <w:fldChar w:fldCharType="end"/>
          </w:r>
        </w:p>
        <w:p w14:paraId="225CC0A4" w14:textId="77777777" w:rsidR="00B103DC" w:rsidRDefault="00B103DC">
          <w:pPr>
            <w:pStyle w:val="TOC2"/>
            <w:tabs>
              <w:tab w:val="left" w:pos="888"/>
            </w:tabs>
            <w:rPr>
              <w:rFonts w:asciiTheme="minorHAnsi" w:hAnsiTheme="minorHAnsi"/>
              <w:b w:val="0"/>
              <w:noProof/>
              <w:sz w:val="24"/>
              <w:szCs w:val="24"/>
              <w:lang w:eastAsia="ja-JP"/>
            </w:rPr>
          </w:pPr>
          <w:r>
            <w:rPr>
              <w:noProof/>
            </w:rPr>
            <w:t>11.2</w:t>
          </w:r>
          <w:r>
            <w:rPr>
              <w:rFonts w:asciiTheme="minorHAnsi" w:hAnsiTheme="minorHAnsi"/>
              <w:b w:val="0"/>
              <w:noProof/>
              <w:sz w:val="24"/>
              <w:szCs w:val="24"/>
              <w:lang w:eastAsia="ja-JP"/>
            </w:rPr>
            <w:tab/>
          </w:r>
          <w:r>
            <w:rPr>
              <w:noProof/>
            </w:rPr>
            <w:t>DFT Results</w:t>
          </w:r>
          <w:r>
            <w:rPr>
              <w:noProof/>
            </w:rPr>
            <w:tab/>
          </w:r>
          <w:r>
            <w:rPr>
              <w:noProof/>
            </w:rPr>
            <w:fldChar w:fldCharType="begin"/>
          </w:r>
          <w:r>
            <w:rPr>
              <w:noProof/>
            </w:rPr>
            <w:instrText xml:space="preserve"> PAGEREF _Toc464139171 \h </w:instrText>
          </w:r>
          <w:r>
            <w:rPr>
              <w:noProof/>
            </w:rPr>
          </w:r>
          <w:r>
            <w:rPr>
              <w:noProof/>
            </w:rPr>
            <w:fldChar w:fldCharType="separate"/>
          </w:r>
          <w:r>
            <w:rPr>
              <w:noProof/>
            </w:rPr>
            <w:t>70</w:t>
          </w:r>
          <w:r>
            <w:rPr>
              <w:noProof/>
            </w:rPr>
            <w:fldChar w:fldCharType="end"/>
          </w:r>
        </w:p>
        <w:p w14:paraId="5B572AA5" w14:textId="77777777" w:rsidR="00B103DC" w:rsidRDefault="00B103DC">
          <w:pPr>
            <w:pStyle w:val="TOC3"/>
            <w:tabs>
              <w:tab w:val="left" w:pos="1292"/>
              <w:tab w:val="right" w:leader="dot" w:pos="9730"/>
            </w:tabs>
            <w:rPr>
              <w:rFonts w:asciiTheme="minorHAnsi" w:hAnsiTheme="minorHAnsi"/>
              <w:noProof/>
              <w:color w:val="auto"/>
              <w:sz w:val="24"/>
              <w:szCs w:val="24"/>
              <w:lang w:eastAsia="ja-JP"/>
            </w:rPr>
          </w:pPr>
          <w:r>
            <w:rPr>
              <w:noProof/>
            </w:rPr>
            <w:t>11.2.1</w:t>
          </w:r>
          <w:r>
            <w:rPr>
              <w:rFonts w:asciiTheme="minorHAnsi" w:hAnsiTheme="minorHAnsi"/>
              <w:noProof/>
              <w:color w:val="auto"/>
              <w:sz w:val="24"/>
              <w:szCs w:val="24"/>
              <w:lang w:eastAsia="ja-JP"/>
            </w:rPr>
            <w:tab/>
          </w:r>
          <w:r>
            <w:rPr>
              <w:noProof/>
            </w:rPr>
            <w:t>Relative Energies of [A] and [B] Isomers, Oxo Dimer, [F]S</w:t>
          </w:r>
          <w:r w:rsidRPr="007E7086">
            <w:rPr>
              <w:noProof/>
              <w:vertAlign w:val="subscript"/>
            </w:rPr>
            <w:t>0</w:t>
          </w:r>
          <w:r>
            <w:rPr>
              <w:noProof/>
            </w:rPr>
            <w:t xml:space="preserve"> </w:t>
          </w:r>
          <w:r>
            <w:rPr>
              <w:rFonts w:hint="eastAsia"/>
              <w:noProof/>
            </w:rPr>
            <w:t>→</w:t>
          </w:r>
          <w:r>
            <w:rPr>
              <w:noProof/>
            </w:rPr>
            <w:t xml:space="preserve"> [A-Mono]S</w:t>
          </w:r>
          <w:r w:rsidRPr="007E7086">
            <w:rPr>
              <w:noProof/>
              <w:vertAlign w:val="subscript"/>
            </w:rPr>
            <w:t>0</w:t>
          </w:r>
          <w:r>
            <w:rPr>
              <w:noProof/>
            </w:rPr>
            <w:tab/>
          </w:r>
          <w:r>
            <w:rPr>
              <w:noProof/>
            </w:rPr>
            <w:fldChar w:fldCharType="begin"/>
          </w:r>
          <w:r>
            <w:rPr>
              <w:noProof/>
            </w:rPr>
            <w:instrText xml:space="preserve"> PAGEREF _Toc464139172 \h </w:instrText>
          </w:r>
          <w:r>
            <w:rPr>
              <w:noProof/>
            </w:rPr>
          </w:r>
          <w:r>
            <w:rPr>
              <w:noProof/>
            </w:rPr>
            <w:fldChar w:fldCharType="separate"/>
          </w:r>
          <w:r>
            <w:rPr>
              <w:noProof/>
            </w:rPr>
            <w:t>70</w:t>
          </w:r>
          <w:r>
            <w:rPr>
              <w:noProof/>
            </w:rPr>
            <w:fldChar w:fldCharType="end"/>
          </w:r>
        </w:p>
        <w:p w14:paraId="3A0BD854" w14:textId="77777777" w:rsidR="00B103DC" w:rsidRDefault="00B103DC">
          <w:pPr>
            <w:pStyle w:val="TOC3"/>
            <w:tabs>
              <w:tab w:val="left" w:pos="1292"/>
              <w:tab w:val="right" w:leader="dot" w:pos="9730"/>
            </w:tabs>
            <w:rPr>
              <w:rFonts w:asciiTheme="minorHAnsi" w:hAnsiTheme="minorHAnsi"/>
              <w:noProof/>
              <w:color w:val="auto"/>
              <w:sz w:val="24"/>
              <w:szCs w:val="24"/>
              <w:lang w:eastAsia="ja-JP"/>
            </w:rPr>
          </w:pPr>
          <w:r>
            <w:rPr>
              <w:noProof/>
            </w:rPr>
            <w:t>11.2.2</w:t>
          </w:r>
          <w:r>
            <w:rPr>
              <w:rFonts w:asciiTheme="minorHAnsi" w:hAnsiTheme="minorHAnsi"/>
              <w:noProof/>
              <w:color w:val="auto"/>
              <w:sz w:val="24"/>
              <w:szCs w:val="24"/>
              <w:lang w:eastAsia="ja-JP"/>
            </w:rPr>
            <w:tab/>
          </w:r>
          <w:r>
            <w:rPr>
              <w:noProof/>
            </w:rPr>
            <w:t>TD-DFT Computed UV-Vis Spectra</w:t>
          </w:r>
          <w:r>
            <w:rPr>
              <w:noProof/>
            </w:rPr>
            <w:tab/>
          </w:r>
          <w:r>
            <w:rPr>
              <w:noProof/>
            </w:rPr>
            <w:fldChar w:fldCharType="begin"/>
          </w:r>
          <w:r>
            <w:rPr>
              <w:noProof/>
            </w:rPr>
            <w:instrText xml:space="preserve"> PAGEREF _Toc464139173 \h </w:instrText>
          </w:r>
          <w:r>
            <w:rPr>
              <w:noProof/>
            </w:rPr>
          </w:r>
          <w:r>
            <w:rPr>
              <w:noProof/>
            </w:rPr>
            <w:fldChar w:fldCharType="separate"/>
          </w:r>
          <w:r>
            <w:rPr>
              <w:noProof/>
            </w:rPr>
            <w:t>72</w:t>
          </w:r>
          <w:r>
            <w:rPr>
              <w:noProof/>
            </w:rPr>
            <w:fldChar w:fldCharType="end"/>
          </w:r>
        </w:p>
        <w:p w14:paraId="7376E6EE" w14:textId="77777777" w:rsidR="00B103DC" w:rsidRDefault="00B103DC">
          <w:pPr>
            <w:pStyle w:val="TOC3"/>
            <w:tabs>
              <w:tab w:val="left" w:pos="1292"/>
              <w:tab w:val="right" w:leader="dot" w:pos="9730"/>
            </w:tabs>
            <w:rPr>
              <w:rFonts w:asciiTheme="minorHAnsi" w:hAnsiTheme="minorHAnsi"/>
              <w:noProof/>
              <w:color w:val="auto"/>
              <w:sz w:val="24"/>
              <w:szCs w:val="24"/>
              <w:lang w:eastAsia="ja-JP"/>
            </w:rPr>
          </w:pPr>
          <w:r>
            <w:rPr>
              <w:noProof/>
            </w:rPr>
            <w:t>11.2.3</w:t>
          </w:r>
          <w:r>
            <w:rPr>
              <w:rFonts w:asciiTheme="minorHAnsi" w:hAnsiTheme="minorHAnsi"/>
              <w:noProof/>
              <w:color w:val="auto"/>
              <w:sz w:val="24"/>
              <w:szCs w:val="24"/>
              <w:lang w:eastAsia="ja-JP"/>
            </w:rPr>
            <w:tab/>
          </w:r>
          <w:r>
            <w:rPr>
              <w:noProof/>
            </w:rPr>
            <w:t>Natural Transition Orbitals for [A]S</w:t>
          </w:r>
          <w:r w:rsidRPr="007E7086">
            <w:rPr>
              <w:noProof/>
              <w:vertAlign w:val="subscript"/>
            </w:rPr>
            <w:t>0</w:t>
          </w:r>
          <w:r>
            <w:rPr>
              <w:noProof/>
            </w:rPr>
            <w:tab/>
          </w:r>
          <w:r>
            <w:rPr>
              <w:noProof/>
            </w:rPr>
            <w:fldChar w:fldCharType="begin"/>
          </w:r>
          <w:r>
            <w:rPr>
              <w:noProof/>
            </w:rPr>
            <w:instrText xml:space="preserve"> PAGEREF _Toc464139174 \h </w:instrText>
          </w:r>
          <w:r>
            <w:rPr>
              <w:noProof/>
            </w:rPr>
          </w:r>
          <w:r>
            <w:rPr>
              <w:noProof/>
            </w:rPr>
            <w:fldChar w:fldCharType="separate"/>
          </w:r>
          <w:r>
            <w:rPr>
              <w:noProof/>
            </w:rPr>
            <w:t>73</w:t>
          </w:r>
          <w:r>
            <w:rPr>
              <w:noProof/>
            </w:rPr>
            <w:fldChar w:fldCharType="end"/>
          </w:r>
        </w:p>
        <w:p w14:paraId="33861F30" w14:textId="77777777" w:rsidR="00B103DC" w:rsidRDefault="00B103DC">
          <w:pPr>
            <w:pStyle w:val="TOC3"/>
            <w:tabs>
              <w:tab w:val="left" w:pos="1292"/>
              <w:tab w:val="right" w:leader="dot" w:pos="9730"/>
            </w:tabs>
            <w:rPr>
              <w:rFonts w:asciiTheme="minorHAnsi" w:hAnsiTheme="minorHAnsi"/>
              <w:noProof/>
              <w:color w:val="auto"/>
              <w:sz w:val="24"/>
              <w:szCs w:val="24"/>
              <w:lang w:eastAsia="ja-JP"/>
            </w:rPr>
          </w:pPr>
          <w:r>
            <w:rPr>
              <w:noProof/>
            </w:rPr>
            <w:t>11.2.4</w:t>
          </w:r>
          <w:r>
            <w:rPr>
              <w:rFonts w:asciiTheme="minorHAnsi" w:hAnsiTheme="minorHAnsi"/>
              <w:noProof/>
              <w:color w:val="auto"/>
              <w:sz w:val="24"/>
              <w:szCs w:val="24"/>
              <w:lang w:eastAsia="ja-JP"/>
            </w:rPr>
            <w:tab/>
          </w:r>
          <w:r>
            <w:rPr>
              <w:noProof/>
            </w:rPr>
            <w:t>Natural Transition Orbitals for [B]T</w:t>
          </w:r>
          <w:r w:rsidRPr="007E7086">
            <w:rPr>
              <w:noProof/>
              <w:vertAlign w:val="subscript"/>
            </w:rPr>
            <w:t>0</w:t>
          </w:r>
          <w:r>
            <w:rPr>
              <w:noProof/>
            </w:rPr>
            <w:tab/>
          </w:r>
          <w:r>
            <w:rPr>
              <w:noProof/>
            </w:rPr>
            <w:fldChar w:fldCharType="begin"/>
          </w:r>
          <w:r>
            <w:rPr>
              <w:noProof/>
            </w:rPr>
            <w:instrText xml:space="preserve"> PAGEREF _Toc464139175 \h </w:instrText>
          </w:r>
          <w:r>
            <w:rPr>
              <w:noProof/>
            </w:rPr>
          </w:r>
          <w:r>
            <w:rPr>
              <w:noProof/>
            </w:rPr>
            <w:fldChar w:fldCharType="separate"/>
          </w:r>
          <w:r>
            <w:rPr>
              <w:noProof/>
            </w:rPr>
            <w:t>79</w:t>
          </w:r>
          <w:r>
            <w:rPr>
              <w:noProof/>
            </w:rPr>
            <w:fldChar w:fldCharType="end"/>
          </w:r>
        </w:p>
        <w:p w14:paraId="3B674F7A" w14:textId="77777777" w:rsidR="00B103DC" w:rsidRDefault="00B103DC">
          <w:pPr>
            <w:pStyle w:val="TOC3"/>
            <w:tabs>
              <w:tab w:val="left" w:pos="1292"/>
              <w:tab w:val="right" w:leader="dot" w:pos="9730"/>
            </w:tabs>
            <w:rPr>
              <w:rFonts w:asciiTheme="minorHAnsi" w:hAnsiTheme="minorHAnsi"/>
              <w:noProof/>
              <w:color w:val="auto"/>
              <w:sz w:val="24"/>
              <w:szCs w:val="24"/>
              <w:lang w:eastAsia="ja-JP"/>
            </w:rPr>
          </w:pPr>
          <w:r>
            <w:rPr>
              <w:noProof/>
            </w:rPr>
            <w:t>11.2.5</w:t>
          </w:r>
          <w:r>
            <w:rPr>
              <w:rFonts w:asciiTheme="minorHAnsi" w:hAnsiTheme="minorHAnsi"/>
              <w:noProof/>
              <w:color w:val="auto"/>
              <w:sz w:val="24"/>
              <w:szCs w:val="24"/>
              <w:lang w:eastAsia="ja-JP"/>
            </w:rPr>
            <w:tab/>
          </w:r>
          <w:r>
            <w:rPr>
              <w:noProof/>
            </w:rPr>
            <w:t>Natural Transition Orbitals for [B-Mono]D</w:t>
          </w:r>
          <w:r w:rsidRPr="007E7086">
            <w:rPr>
              <w:noProof/>
              <w:vertAlign w:val="subscript"/>
            </w:rPr>
            <w:t>0</w:t>
          </w:r>
          <w:r>
            <w:rPr>
              <w:noProof/>
            </w:rPr>
            <w:t xml:space="preserve"> (Me Model)</w:t>
          </w:r>
          <w:r>
            <w:rPr>
              <w:noProof/>
            </w:rPr>
            <w:tab/>
          </w:r>
          <w:r>
            <w:rPr>
              <w:noProof/>
            </w:rPr>
            <w:fldChar w:fldCharType="begin"/>
          </w:r>
          <w:r>
            <w:rPr>
              <w:noProof/>
            </w:rPr>
            <w:instrText xml:space="preserve"> PAGEREF _Toc464139176 \h </w:instrText>
          </w:r>
          <w:r>
            <w:rPr>
              <w:noProof/>
            </w:rPr>
          </w:r>
          <w:r>
            <w:rPr>
              <w:noProof/>
            </w:rPr>
            <w:fldChar w:fldCharType="separate"/>
          </w:r>
          <w:r>
            <w:rPr>
              <w:noProof/>
            </w:rPr>
            <w:t>81</w:t>
          </w:r>
          <w:r>
            <w:rPr>
              <w:noProof/>
            </w:rPr>
            <w:fldChar w:fldCharType="end"/>
          </w:r>
        </w:p>
        <w:p w14:paraId="0560C966" w14:textId="77777777" w:rsidR="00B103DC" w:rsidRDefault="00B103DC">
          <w:pPr>
            <w:pStyle w:val="TOC3"/>
            <w:tabs>
              <w:tab w:val="left" w:pos="1292"/>
              <w:tab w:val="right" w:leader="dot" w:pos="9730"/>
            </w:tabs>
            <w:rPr>
              <w:rFonts w:asciiTheme="minorHAnsi" w:hAnsiTheme="minorHAnsi"/>
              <w:noProof/>
              <w:color w:val="auto"/>
              <w:sz w:val="24"/>
              <w:szCs w:val="24"/>
              <w:lang w:eastAsia="ja-JP"/>
            </w:rPr>
          </w:pPr>
          <w:r>
            <w:rPr>
              <w:noProof/>
            </w:rPr>
            <w:t>11.2.6</w:t>
          </w:r>
          <w:r>
            <w:rPr>
              <w:rFonts w:asciiTheme="minorHAnsi" w:hAnsiTheme="minorHAnsi"/>
              <w:noProof/>
              <w:color w:val="auto"/>
              <w:sz w:val="24"/>
              <w:szCs w:val="24"/>
              <w:lang w:eastAsia="ja-JP"/>
            </w:rPr>
            <w:tab/>
          </w:r>
          <w:r>
            <w:rPr>
              <w:noProof/>
            </w:rPr>
            <w:t>Spin Density Plots</w:t>
          </w:r>
          <w:r>
            <w:rPr>
              <w:noProof/>
            </w:rPr>
            <w:tab/>
          </w:r>
          <w:r>
            <w:rPr>
              <w:noProof/>
            </w:rPr>
            <w:fldChar w:fldCharType="begin"/>
          </w:r>
          <w:r>
            <w:rPr>
              <w:noProof/>
            </w:rPr>
            <w:instrText xml:space="preserve"> PAGEREF _Toc464139177 \h </w:instrText>
          </w:r>
          <w:r>
            <w:rPr>
              <w:noProof/>
            </w:rPr>
          </w:r>
          <w:r>
            <w:rPr>
              <w:noProof/>
            </w:rPr>
            <w:fldChar w:fldCharType="separate"/>
          </w:r>
          <w:r>
            <w:rPr>
              <w:noProof/>
            </w:rPr>
            <w:t>82</w:t>
          </w:r>
          <w:r>
            <w:rPr>
              <w:noProof/>
            </w:rPr>
            <w:fldChar w:fldCharType="end"/>
          </w:r>
        </w:p>
        <w:p w14:paraId="6D1B0BDE" w14:textId="77777777" w:rsidR="00B103DC" w:rsidRDefault="00B103DC">
          <w:pPr>
            <w:pStyle w:val="TOC3"/>
            <w:tabs>
              <w:tab w:val="left" w:pos="1292"/>
              <w:tab w:val="right" w:leader="dot" w:pos="9730"/>
            </w:tabs>
            <w:rPr>
              <w:rFonts w:asciiTheme="minorHAnsi" w:hAnsiTheme="minorHAnsi"/>
              <w:noProof/>
              <w:color w:val="auto"/>
              <w:sz w:val="24"/>
              <w:szCs w:val="24"/>
              <w:lang w:eastAsia="ja-JP"/>
            </w:rPr>
          </w:pPr>
          <w:r>
            <w:rPr>
              <w:noProof/>
            </w:rPr>
            <w:t>11.2.7</w:t>
          </w:r>
          <w:r>
            <w:rPr>
              <w:rFonts w:asciiTheme="minorHAnsi" w:hAnsiTheme="minorHAnsi"/>
              <w:noProof/>
              <w:color w:val="auto"/>
              <w:sz w:val="24"/>
              <w:szCs w:val="24"/>
              <w:lang w:eastAsia="ja-JP"/>
            </w:rPr>
            <w:tab/>
          </w:r>
          <w:r>
            <w:rPr>
              <w:noProof/>
            </w:rPr>
            <w:t>Scan-[DE]T</w:t>
          </w:r>
          <w:r w:rsidRPr="007E7086">
            <w:rPr>
              <w:noProof/>
              <w:vertAlign w:val="subscript"/>
            </w:rPr>
            <w:t>0</w:t>
          </w:r>
          <w:r>
            <w:rPr>
              <w:noProof/>
            </w:rPr>
            <w:tab/>
          </w:r>
          <w:r>
            <w:rPr>
              <w:noProof/>
            </w:rPr>
            <w:fldChar w:fldCharType="begin"/>
          </w:r>
          <w:r>
            <w:rPr>
              <w:noProof/>
            </w:rPr>
            <w:instrText xml:space="preserve"> PAGEREF _Toc464139178 \h </w:instrText>
          </w:r>
          <w:r>
            <w:rPr>
              <w:noProof/>
            </w:rPr>
          </w:r>
          <w:r>
            <w:rPr>
              <w:noProof/>
            </w:rPr>
            <w:fldChar w:fldCharType="separate"/>
          </w:r>
          <w:r>
            <w:rPr>
              <w:noProof/>
            </w:rPr>
            <w:t>85</w:t>
          </w:r>
          <w:r>
            <w:rPr>
              <w:noProof/>
            </w:rPr>
            <w:fldChar w:fldCharType="end"/>
          </w:r>
        </w:p>
        <w:p w14:paraId="41A33E3B" w14:textId="77777777" w:rsidR="00B103DC" w:rsidRDefault="00B103DC">
          <w:pPr>
            <w:pStyle w:val="TOC3"/>
            <w:tabs>
              <w:tab w:val="left" w:pos="1292"/>
              <w:tab w:val="right" w:leader="dot" w:pos="9730"/>
            </w:tabs>
            <w:rPr>
              <w:rFonts w:asciiTheme="minorHAnsi" w:hAnsiTheme="minorHAnsi"/>
              <w:noProof/>
              <w:color w:val="auto"/>
              <w:sz w:val="24"/>
              <w:szCs w:val="24"/>
              <w:lang w:eastAsia="ja-JP"/>
            </w:rPr>
          </w:pPr>
          <w:r>
            <w:rPr>
              <w:noProof/>
            </w:rPr>
            <w:t>11.2.8</w:t>
          </w:r>
          <w:r>
            <w:rPr>
              <w:rFonts w:asciiTheme="minorHAnsi" w:hAnsiTheme="minorHAnsi"/>
              <w:noProof/>
              <w:color w:val="auto"/>
              <w:sz w:val="24"/>
              <w:szCs w:val="24"/>
              <w:lang w:eastAsia="ja-JP"/>
            </w:rPr>
            <w:tab/>
          </w:r>
          <w:r>
            <w:rPr>
              <w:noProof/>
            </w:rPr>
            <w:t>O-O Bond Formation Scans</w:t>
          </w:r>
          <w:r>
            <w:rPr>
              <w:noProof/>
            </w:rPr>
            <w:tab/>
          </w:r>
          <w:r>
            <w:rPr>
              <w:noProof/>
            </w:rPr>
            <w:fldChar w:fldCharType="begin"/>
          </w:r>
          <w:r>
            <w:rPr>
              <w:noProof/>
            </w:rPr>
            <w:instrText xml:space="preserve"> PAGEREF _Toc464139179 \h </w:instrText>
          </w:r>
          <w:r>
            <w:rPr>
              <w:noProof/>
            </w:rPr>
          </w:r>
          <w:r>
            <w:rPr>
              <w:noProof/>
            </w:rPr>
            <w:fldChar w:fldCharType="separate"/>
          </w:r>
          <w:r>
            <w:rPr>
              <w:noProof/>
            </w:rPr>
            <w:t>86</w:t>
          </w:r>
          <w:r>
            <w:rPr>
              <w:noProof/>
            </w:rPr>
            <w:fldChar w:fldCharType="end"/>
          </w:r>
        </w:p>
        <w:p w14:paraId="2E973D91" w14:textId="77777777" w:rsidR="00B103DC" w:rsidRDefault="00B103DC">
          <w:pPr>
            <w:pStyle w:val="TOC3"/>
            <w:tabs>
              <w:tab w:val="left" w:pos="1292"/>
              <w:tab w:val="right" w:leader="dot" w:pos="9730"/>
            </w:tabs>
            <w:rPr>
              <w:rFonts w:asciiTheme="minorHAnsi" w:hAnsiTheme="minorHAnsi"/>
              <w:noProof/>
              <w:color w:val="auto"/>
              <w:sz w:val="24"/>
              <w:szCs w:val="24"/>
              <w:lang w:eastAsia="ja-JP"/>
            </w:rPr>
          </w:pPr>
          <w:r>
            <w:rPr>
              <w:noProof/>
            </w:rPr>
            <w:t>11.2.9</w:t>
          </w:r>
          <w:r>
            <w:rPr>
              <w:rFonts w:asciiTheme="minorHAnsi" w:hAnsiTheme="minorHAnsi"/>
              <w:noProof/>
              <w:color w:val="auto"/>
              <w:sz w:val="24"/>
              <w:szCs w:val="24"/>
              <w:lang w:eastAsia="ja-JP"/>
            </w:rPr>
            <w:tab/>
          </w:r>
          <w:r>
            <w:rPr>
              <w:noProof/>
            </w:rPr>
            <w:t>Theoretical NMR Data for [F]S</w:t>
          </w:r>
          <w:r w:rsidRPr="007E7086">
            <w:rPr>
              <w:noProof/>
              <w:vertAlign w:val="subscript"/>
            </w:rPr>
            <w:t>0</w:t>
          </w:r>
          <w:r>
            <w:rPr>
              <w:noProof/>
            </w:rPr>
            <w:t xml:space="preserve"> Isomers</w:t>
          </w:r>
          <w:r>
            <w:rPr>
              <w:noProof/>
            </w:rPr>
            <w:tab/>
          </w:r>
          <w:r>
            <w:rPr>
              <w:noProof/>
            </w:rPr>
            <w:fldChar w:fldCharType="begin"/>
          </w:r>
          <w:r>
            <w:rPr>
              <w:noProof/>
            </w:rPr>
            <w:instrText xml:space="preserve"> PAGEREF _Toc464139180 \h </w:instrText>
          </w:r>
          <w:r>
            <w:rPr>
              <w:noProof/>
            </w:rPr>
          </w:r>
          <w:r>
            <w:rPr>
              <w:noProof/>
            </w:rPr>
            <w:fldChar w:fldCharType="separate"/>
          </w:r>
          <w:r>
            <w:rPr>
              <w:noProof/>
            </w:rPr>
            <w:t>87</w:t>
          </w:r>
          <w:r>
            <w:rPr>
              <w:noProof/>
            </w:rPr>
            <w:fldChar w:fldCharType="end"/>
          </w:r>
        </w:p>
        <w:p w14:paraId="7B21BF3C" w14:textId="77777777" w:rsidR="00B103DC" w:rsidRDefault="00B103DC">
          <w:pPr>
            <w:pStyle w:val="TOC2"/>
            <w:tabs>
              <w:tab w:val="left" w:pos="888"/>
            </w:tabs>
            <w:rPr>
              <w:rFonts w:asciiTheme="minorHAnsi" w:hAnsiTheme="minorHAnsi"/>
              <w:b w:val="0"/>
              <w:noProof/>
              <w:sz w:val="24"/>
              <w:szCs w:val="24"/>
              <w:lang w:eastAsia="ja-JP"/>
            </w:rPr>
          </w:pPr>
          <w:r>
            <w:rPr>
              <w:noProof/>
            </w:rPr>
            <w:t>11.3</w:t>
          </w:r>
          <w:r>
            <w:rPr>
              <w:rFonts w:asciiTheme="minorHAnsi" w:hAnsiTheme="minorHAnsi"/>
              <w:b w:val="0"/>
              <w:noProof/>
              <w:sz w:val="24"/>
              <w:szCs w:val="24"/>
              <w:lang w:eastAsia="ja-JP"/>
            </w:rPr>
            <w:tab/>
          </w:r>
          <w:r>
            <w:rPr>
              <w:noProof/>
            </w:rPr>
            <w:t>CASSCF Results</w:t>
          </w:r>
          <w:r>
            <w:rPr>
              <w:noProof/>
            </w:rPr>
            <w:tab/>
          </w:r>
          <w:r>
            <w:rPr>
              <w:noProof/>
            </w:rPr>
            <w:fldChar w:fldCharType="begin"/>
          </w:r>
          <w:r>
            <w:rPr>
              <w:noProof/>
            </w:rPr>
            <w:instrText xml:space="preserve"> PAGEREF _Toc464139181 \h </w:instrText>
          </w:r>
          <w:r>
            <w:rPr>
              <w:noProof/>
            </w:rPr>
          </w:r>
          <w:r>
            <w:rPr>
              <w:noProof/>
            </w:rPr>
            <w:fldChar w:fldCharType="separate"/>
          </w:r>
          <w:r>
            <w:rPr>
              <w:noProof/>
            </w:rPr>
            <w:t>88</w:t>
          </w:r>
          <w:r>
            <w:rPr>
              <w:noProof/>
            </w:rPr>
            <w:fldChar w:fldCharType="end"/>
          </w:r>
        </w:p>
        <w:p w14:paraId="58B25FA6" w14:textId="77777777" w:rsidR="00B103DC" w:rsidRDefault="00B103DC">
          <w:pPr>
            <w:pStyle w:val="TOC3"/>
            <w:tabs>
              <w:tab w:val="left" w:pos="1292"/>
              <w:tab w:val="right" w:leader="dot" w:pos="9730"/>
            </w:tabs>
            <w:rPr>
              <w:rFonts w:asciiTheme="minorHAnsi" w:hAnsiTheme="minorHAnsi"/>
              <w:noProof/>
              <w:color w:val="auto"/>
              <w:sz w:val="24"/>
              <w:szCs w:val="24"/>
              <w:lang w:eastAsia="ja-JP"/>
            </w:rPr>
          </w:pPr>
          <w:r>
            <w:rPr>
              <w:noProof/>
            </w:rPr>
            <w:t>11.3.1</w:t>
          </w:r>
          <w:r>
            <w:rPr>
              <w:rFonts w:asciiTheme="minorHAnsi" w:hAnsiTheme="minorHAnsi"/>
              <w:noProof/>
              <w:color w:val="auto"/>
              <w:sz w:val="24"/>
              <w:szCs w:val="24"/>
              <w:lang w:eastAsia="ja-JP"/>
            </w:rPr>
            <w:tab/>
          </w:r>
          <w:r>
            <w:rPr>
              <w:noProof/>
            </w:rPr>
            <w:t>Comparison of DFT and CASSCF Energies and Absorption Wavelengths</w:t>
          </w:r>
          <w:r>
            <w:rPr>
              <w:noProof/>
            </w:rPr>
            <w:tab/>
          </w:r>
          <w:r>
            <w:rPr>
              <w:noProof/>
            </w:rPr>
            <w:fldChar w:fldCharType="begin"/>
          </w:r>
          <w:r>
            <w:rPr>
              <w:noProof/>
            </w:rPr>
            <w:instrText xml:space="preserve"> PAGEREF _Toc464139182 \h </w:instrText>
          </w:r>
          <w:r>
            <w:rPr>
              <w:noProof/>
            </w:rPr>
          </w:r>
          <w:r>
            <w:rPr>
              <w:noProof/>
            </w:rPr>
            <w:fldChar w:fldCharType="separate"/>
          </w:r>
          <w:r>
            <w:rPr>
              <w:noProof/>
            </w:rPr>
            <w:t>88</w:t>
          </w:r>
          <w:r>
            <w:rPr>
              <w:noProof/>
            </w:rPr>
            <w:fldChar w:fldCharType="end"/>
          </w:r>
        </w:p>
        <w:p w14:paraId="4E0C5113" w14:textId="77777777" w:rsidR="00B103DC" w:rsidRDefault="00B103DC">
          <w:pPr>
            <w:pStyle w:val="TOC3"/>
            <w:tabs>
              <w:tab w:val="left" w:pos="1292"/>
              <w:tab w:val="right" w:leader="dot" w:pos="9730"/>
            </w:tabs>
            <w:rPr>
              <w:rFonts w:asciiTheme="minorHAnsi" w:hAnsiTheme="minorHAnsi"/>
              <w:noProof/>
              <w:color w:val="auto"/>
              <w:sz w:val="24"/>
              <w:szCs w:val="24"/>
              <w:lang w:eastAsia="ja-JP"/>
            </w:rPr>
          </w:pPr>
          <w:r>
            <w:rPr>
              <w:noProof/>
            </w:rPr>
            <w:t>11.3.2</w:t>
          </w:r>
          <w:r>
            <w:rPr>
              <w:rFonts w:asciiTheme="minorHAnsi" w:hAnsiTheme="minorHAnsi"/>
              <w:noProof/>
              <w:color w:val="auto"/>
              <w:sz w:val="24"/>
              <w:szCs w:val="24"/>
              <w:lang w:eastAsia="ja-JP"/>
            </w:rPr>
            <w:tab/>
          </w:r>
          <w:r>
            <w:rPr>
              <w:noProof/>
            </w:rPr>
            <w:t>Energy Profile including PCM Solvation</w:t>
          </w:r>
          <w:r>
            <w:rPr>
              <w:noProof/>
            </w:rPr>
            <w:tab/>
          </w:r>
          <w:r>
            <w:rPr>
              <w:noProof/>
            </w:rPr>
            <w:fldChar w:fldCharType="begin"/>
          </w:r>
          <w:r>
            <w:rPr>
              <w:noProof/>
            </w:rPr>
            <w:instrText xml:space="preserve"> PAGEREF _Toc464139183 \h </w:instrText>
          </w:r>
          <w:r>
            <w:rPr>
              <w:noProof/>
            </w:rPr>
          </w:r>
          <w:r>
            <w:rPr>
              <w:noProof/>
            </w:rPr>
            <w:fldChar w:fldCharType="separate"/>
          </w:r>
          <w:r>
            <w:rPr>
              <w:noProof/>
            </w:rPr>
            <w:t>89</w:t>
          </w:r>
          <w:r>
            <w:rPr>
              <w:noProof/>
            </w:rPr>
            <w:fldChar w:fldCharType="end"/>
          </w:r>
        </w:p>
        <w:p w14:paraId="498F23B6" w14:textId="77777777" w:rsidR="00B103DC" w:rsidRDefault="00B103DC">
          <w:pPr>
            <w:pStyle w:val="TOC3"/>
            <w:tabs>
              <w:tab w:val="left" w:pos="1292"/>
              <w:tab w:val="right" w:leader="dot" w:pos="9730"/>
            </w:tabs>
            <w:rPr>
              <w:rFonts w:asciiTheme="minorHAnsi" w:hAnsiTheme="minorHAnsi"/>
              <w:noProof/>
              <w:color w:val="auto"/>
              <w:sz w:val="24"/>
              <w:szCs w:val="24"/>
              <w:lang w:eastAsia="ja-JP"/>
            </w:rPr>
          </w:pPr>
          <w:r>
            <w:rPr>
              <w:noProof/>
            </w:rPr>
            <w:t>11.3.3</w:t>
          </w:r>
          <w:r>
            <w:rPr>
              <w:rFonts w:asciiTheme="minorHAnsi" w:hAnsiTheme="minorHAnsi"/>
              <w:noProof/>
              <w:color w:val="auto"/>
              <w:sz w:val="24"/>
              <w:szCs w:val="24"/>
              <w:lang w:eastAsia="ja-JP"/>
            </w:rPr>
            <w:tab/>
          </w:r>
          <w:r>
            <w:rPr>
              <w:noProof/>
            </w:rPr>
            <w:t>Active Space Orbitals</w:t>
          </w:r>
          <w:r>
            <w:rPr>
              <w:noProof/>
            </w:rPr>
            <w:tab/>
          </w:r>
          <w:r>
            <w:rPr>
              <w:noProof/>
            </w:rPr>
            <w:fldChar w:fldCharType="begin"/>
          </w:r>
          <w:r>
            <w:rPr>
              <w:noProof/>
            </w:rPr>
            <w:instrText xml:space="preserve"> PAGEREF _Toc464139184 \h </w:instrText>
          </w:r>
          <w:r>
            <w:rPr>
              <w:noProof/>
            </w:rPr>
          </w:r>
          <w:r>
            <w:rPr>
              <w:noProof/>
            </w:rPr>
            <w:fldChar w:fldCharType="separate"/>
          </w:r>
          <w:r>
            <w:rPr>
              <w:noProof/>
            </w:rPr>
            <w:t>90</w:t>
          </w:r>
          <w:r>
            <w:rPr>
              <w:noProof/>
            </w:rPr>
            <w:fldChar w:fldCharType="end"/>
          </w:r>
        </w:p>
        <w:p w14:paraId="1359E6D8" w14:textId="77777777" w:rsidR="00B103DC" w:rsidRDefault="00B103DC">
          <w:pPr>
            <w:pStyle w:val="TOC3"/>
            <w:tabs>
              <w:tab w:val="left" w:pos="1292"/>
              <w:tab w:val="right" w:leader="dot" w:pos="9730"/>
            </w:tabs>
            <w:rPr>
              <w:rFonts w:asciiTheme="minorHAnsi" w:hAnsiTheme="minorHAnsi"/>
              <w:noProof/>
              <w:color w:val="auto"/>
              <w:sz w:val="24"/>
              <w:szCs w:val="24"/>
              <w:lang w:eastAsia="ja-JP"/>
            </w:rPr>
          </w:pPr>
          <w:r>
            <w:rPr>
              <w:noProof/>
            </w:rPr>
            <w:t>11.3.4</w:t>
          </w:r>
          <w:r>
            <w:rPr>
              <w:rFonts w:asciiTheme="minorHAnsi" w:hAnsiTheme="minorHAnsi"/>
              <w:noProof/>
              <w:color w:val="auto"/>
              <w:sz w:val="24"/>
              <w:szCs w:val="24"/>
              <w:lang w:eastAsia="ja-JP"/>
            </w:rPr>
            <w:tab/>
          </w:r>
          <w:r>
            <w:rPr>
              <w:noProof/>
            </w:rPr>
            <w:t>Surfaces for [B-Mono]D</w:t>
          </w:r>
          <w:r w:rsidRPr="007E7086">
            <w:rPr>
              <w:noProof/>
              <w:vertAlign w:val="subscript"/>
            </w:rPr>
            <w:t>n</w:t>
          </w:r>
          <w:r>
            <w:rPr>
              <w:noProof/>
            </w:rPr>
            <w:tab/>
          </w:r>
          <w:r>
            <w:rPr>
              <w:noProof/>
            </w:rPr>
            <w:fldChar w:fldCharType="begin"/>
          </w:r>
          <w:r>
            <w:rPr>
              <w:noProof/>
            </w:rPr>
            <w:instrText xml:space="preserve"> PAGEREF _Toc464139185 \h </w:instrText>
          </w:r>
          <w:r>
            <w:rPr>
              <w:noProof/>
            </w:rPr>
          </w:r>
          <w:r>
            <w:rPr>
              <w:noProof/>
            </w:rPr>
            <w:fldChar w:fldCharType="separate"/>
          </w:r>
          <w:r>
            <w:rPr>
              <w:noProof/>
            </w:rPr>
            <w:t>92</w:t>
          </w:r>
          <w:r>
            <w:rPr>
              <w:noProof/>
            </w:rPr>
            <w:fldChar w:fldCharType="end"/>
          </w:r>
        </w:p>
        <w:p w14:paraId="7AF9AB41" w14:textId="77777777" w:rsidR="00B103DC" w:rsidRDefault="00B103DC">
          <w:pPr>
            <w:pStyle w:val="TOC3"/>
            <w:tabs>
              <w:tab w:val="left" w:pos="1292"/>
              <w:tab w:val="right" w:leader="dot" w:pos="9730"/>
            </w:tabs>
            <w:rPr>
              <w:rFonts w:asciiTheme="minorHAnsi" w:hAnsiTheme="minorHAnsi"/>
              <w:noProof/>
              <w:color w:val="auto"/>
              <w:sz w:val="24"/>
              <w:szCs w:val="24"/>
              <w:lang w:eastAsia="ja-JP"/>
            </w:rPr>
          </w:pPr>
          <w:r>
            <w:rPr>
              <w:noProof/>
            </w:rPr>
            <w:t>11.3.5</w:t>
          </w:r>
          <w:r>
            <w:rPr>
              <w:rFonts w:asciiTheme="minorHAnsi" w:hAnsiTheme="minorHAnsi"/>
              <w:noProof/>
              <w:color w:val="auto"/>
              <w:sz w:val="24"/>
              <w:szCs w:val="24"/>
              <w:lang w:eastAsia="ja-JP"/>
            </w:rPr>
            <w:tab/>
          </w:r>
          <w:r>
            <w:rPr>
              <w:noProof/>
            </w:rPr>
            <w:t>Difference Orbitals for Conical Intersections</w:t>
          </w:r>
          <w:r>
            <w:rPr>
              <w:noProof/>
            </w:rPr>
            <w:tab/>
          </w:r>
          <w:r>
            <w:rPr>
              <w:noProof/>
            </w:rPr>
            <w:fldChar w:fldCharType="begin"/>
          </w:r>
          <w:r>
            <w:rPr>
              <w:noProof/>
            </w:rPr>
            <w:instrText xml:space="preserve"> PAGEREF _Toc464139186 \h </w:instrText>
          </w:r>
          <w:r>
            <w:rPr>
              <w:noProof/>
            </w:rPr>
          </w:r>
          <w:r>
            <w:rPr>
              <w:noProof/>
            </w:rPr>
            <w:fldChar w:fldCharType="separate"/>
          </w:r>
          <w:r>
            <w:rPr>
              <w:noProof/>
            </w:rPr>
            <w:t>93</w:t>
          </w:r>
          <w:r>
            <w:rPr>
              <w:noProof/>
            </w:rPr>
            <w:fldChar w:fldCharType="end"/>
          </w:r>
        </w:p>
        <w:p w14:paraId="572BE50E" w14:textId="77777777" w:rsidR="00B103DC" w:rsidRDefault="00B103DC">
          <w:pPr>
            <w:pStyle w:val="TOC3"/>
            <w:tabs>
              <w:tab w:val="left" w:pos="1292"/>
              <w:tab w:val="right" w:leader="dot" w:pos="9730"/>
            </w:tabs>
            <w:rPr>
              <w:rFonts w:asciiTheme="minorHAnsi" w:hAnsiTheme="minorHAnsi"/>
              <w:noProof/>
              <w:color w:val="auto"/>
              <w:sz w:val="24"/>
              <w:szCs w:val="24"/>
              <w:lang w:eastAsia="ja-JP"/>
            </w:rPr>
          </w:pPr>
          <w:r>
            <w:rPr>
              <w:noProof/>
            </w:rPr>
            <w:t>11.3.6</w:t>
          </w:r>
          <w:r>
            <w:rPr>
              <w:rFonts w:asciiTheme="minorHAnsi" w:hAnsiTheme="minorHAnsi"/>
              <w:noProof/>
              <w:color w:val="auto"/>
              <w:sz w:val="24"/>
              <w:szCs w:val="24"/>
              <w:lang w:eastAsia="ja-JP"/>
            </w:rPr>
            <w:tab/>
          </w:r>
          <w:r>
            <w:rPr>
              <w:noProof/>
            </w:rPr>
            <w:t>Surfaces for [C-Mono]D</w:t>
          </w:r>
          <w:r w:rsidRPr="007E7086">
            <w:rPr>
              <w:noProof/>
              <w:vertAlign w:val="subscript"/>
            </w:rPr>
            <w:t>0</w:t>
          </w:r>
          <w:r>
            <w:rPr>
              <w:noProof/>
            </w:rPr>
            <w:tab/>
          </w:r>
          <w:r>
            <w:rPr>
              <w:noProof/>
            </w:rPr>
            <w:fldChar w:fldCharType="begin"/>
          </w:r>
          <w:r>
            <w:rPr>
              <w:noProof/>
            </w:rPr>
            <w:instrText xml:space="preserve"> PAGEREF _Toc464139187 \h </w:instrText>
          </w:r>
          <w:r>
            <w:rPr>
              <w:noProof/>
            </w:rPr>
          </w:r>
          <w:r>
            <w:rPr>
              <w:noProof/>
            </w:rPr>
            <w:fldChar w:fldCharType="separate"/>
          </w:r>
          <w:r>
            <w:rPr>
              <w:noProof/>
            </w:rPr>
            <w:t>94</w:t>
          </w:r>
          <w:r>
            <w:rPr>
              <w:noProof/>
            </w:rPr>
            <w:fldChar w:fldCharType="end"/>
          </w:r>
        </w:p>
        <w:p w14:paraId="49FF4172" w14:textId="77777777" w:rsidR="00B103DC" w:rsidRDefault="00B103DC">
          <w:pPr>
            <w:pStyle w:val="TOC2"/>
            <w:tabs>
              <w:tab w:val="left" w:pos="888"/>
            </w:tabs>
            <w:rPr>
              <w:rFonts w:asciiTheme="minorHAnsi" w:hAnsiTheme="minorHAnsi"/>
              <w:b w:val="0"/>
              <w:noProof/>
              <w:sz w:val="24"/>
              <w:szCs w:val="24"/>
              <w:lang w:eastAsia="ja-JP"/>
            </w:rPr>
          </w:pPr>
          <w:r>
            <w:rPr>
              <w:noProof/>
            </w:rPr>
            <w:t>11.4</w:t>
          </w:r>
          <w:r>
            <w:rPr>
              <w:rFonts w:asciiTheme="minorHAnsi" w:hAnsiTheme="minorHAnsi"/>
              <w:b w:val="0"/>
              <w:noProof/>
              <w:sz w:val="24"/>
              <w:szCs w:val="24"/>
              <w:lang w:eastAsia="ja-JP"/>
            </w:rPr>
            <w:tab/>
          </w:r>
          <w:r>
            <w:rPr>
              <w:noProof/>
            </w:rPr>
            <w:t>Integration of Computational and Experimental Results</w:t>
          </w:r>
          <w:r>
            <w:rPr>
              <w:noProof/>
            </w:rPr>
            <w:tab/>
          </w:r>
          <w:r>
            <w:rPr>
              <w:noProof/>
            </w:rPr>
            <w:fldChar w:fldCharType="begin"/>
          </w:r>
          <w:r>
            <w:rPr>
              <w:noProof/>
            </w:rPr>
            <w:instrText xml:space="preserve"> PAGEREF _Toc464139188 \h </w:instrText>
          </w:r>
          <w:r>
            <w:rPr>
              <w:noProof/>
            </w:rPr>
          </w:r>
          <w:r>
            <w:rPr>
              <w:noProof/>
            </w:rPr>
            <w:fldChar w:fldCharType="separate"/>
          </w:r>
          <w:r>
            <w:rPr>
              <w:noProof/>
            </w:rPr>
            <w:t>95</w:t>
          </w:r>
          <w:r>
            <w:rPr>
              <w:noProof/>
            </w:rPr>
            <w:fldChar w:fldCharType="end"/>
          </w:r>
        </w:p>
        <w:p w14:paraId="607E99D0" w14:textId="77777777" w:rsidR="00B103DC" w:rsidRDefault="00B103DC">
          <w:pPr>
            <w:pStyle w:val="TOC3"/>
            <w:tabs>
              <w:tab w:val="left" w:pos="1292"/>
              <w:tab w:val="right" w:leader="dot" w:pos="9730"/>
            </w:tabs>
            <w:rPr>
              <w:rFonts w:asciiTheme="minorHAnsi" w:hAnsiTheme="minorHAnsi"/>
              <w:noProof/>
              <w:color w:val="auto"/>
              <w:sz w:val="24"/>
              <w:szCs w:val="24"/>
              <w:lang w:eastAsia="ja-JP"/>
            </w:rPr>
          </w:pPr>
          <w:r>
            <w:rPr>
              <w:noProof/>
            </w:rPr>
            <w:t>11.4.1</w:t>
          </w:r>
          <w:r>
            <w:rPr>
              <w:rFonts w:asciiTheme="minorHAnsi" w:hAnsiTheme="minorHAnsi"/>
              <w:noProof/>
              <w:color w:val="auto"/>
              <w:sz w:val="24"/>
              <w:szCs w:val="24"/>
              <w:lang w:eastAsia="ja-JP"/>
            </w:rPr>
            <w:tab/>
          </w:r>
          <w:r>
            <w:rPr>
              <w:noProof/>
            </w:rPr>
            <w:t>Dual Irradiation Experiments</w:t>
          </w:r>
          <w:r>
            <w:rPr>
              <w:noProof/>
            </w:rPr>
            <w:tab/>
          </w:r>
          <w:r>
            <w:rPr>
              <w:noProof/>
            </w:rPr>
            <w:fldChar w:fldCharType="begin"/>
          </w:r>
          <w:r>
            <w:rPr>
              <w:noProof/>
            </w:rPr>
            <w:instrText xml:space="preserve"> PAGEREF _Toc464139189 \h </w:instrText>
          </w:r>
          <w:r>
            <w:rPr>
              <w:noProof/>
            </w:rPr>
          </w:r>
          <w:r>
            <w:rPr>
              <w:noProof/>
            </w:rPr>
            <w:fldChar w:fldCharType="separate"/>
          </w:r>
          <w:r>
            <w:rPr>
              <w:noProof/>
            </w:rPr>
            <w:t>95</w:t>
          </w:r>
          <w:r>
            <w:rPr>
              <w:noProof/>
            </w:rPr>
            <w:fldChar w:fldCharType="end"/>
          </w:r>
        </w:p>
        <w:p w14:paraId="73DFB3E0" w14:textId="77777777" w:rsidR="00B103DC" w:rsidRDefault="00B103DC">
          <w:pPr>
            <w:pStyle w:val="TOC3"/>
            <w:tabs>
              <w:tab w:val="left" w:pos="1292"/>
              <w:tab w:val="right" w:leader="dot" w:pos="9730"/>
            </w:tabs>
            <w:rPr>
              <w:rFonts w:asciiTheme="minorHAnsi" w:hAnsiTheme="minorHAnsi"/>
              <w:noProof/>
              <w:color w:val="auto"/>
              <w:sz w:val="24"/>
              <w:szCs w:val="24"/>
              <w:lang w:eastAsia="ja-JP"/>
            </w:rPr>
          </w:pPr>
          <w:r>
            <w:rPr>
              <w:noProof/>
            </w:rPr>
            <w:t>11.4.2</w:t>
          </w:r>
          <w:r>
            <w:rPr>
              <w:rFonts w:asciiTheme="minorHAnsi" w:hAnsiTheme="minorHAnsi"/>
              <w:noProof/>
              <w:color w:val="auto"/>
              <w:sz w:val="24"/>
              <w:szCs w:val="24"/>
              <w:lang w:eastAsia="ja-JP"/>
            </w:rPr>
            <w:tab/>
          </w:r>
          <w:r>
            <w:rPr>
              <w:noProof/>
            </w:rPr>
            <w:t>Decay Associated Spectra</w:t>
          </w:r>
          <w:r>
            <w:rPr>
              <w:noProof/>
            </w:rPr>
            <w:tab/>
          </w:r>
          <w:r>
            <w:rPr>
              <w:noProof/>
            </w:rPr>
            <w:fldChar w:fldCharType="begin"/>
          </w:r>
          <w:r>
            <w:rPr>
              <w:noProof/>
            </w:rPr>
            <w:instrText xml:space="preserve"> PAGEREF _Toc464139190 \h </w:instrText>
          </w:r>
          <w:r>
            <w:rPr>
              <w:noProof/>
            </w:rPr>
          </w:r>
          <w:r>
            <w:rPr>
              <w:noProof/>
            </w:rPr>
            <w:fldChar w:fldCharType="separate"/>
          </w:r>
          <w:r>
            <w:rPr>
              <w:noProof/>
            </w:rPr>
            <w:t>97</w:t>
          </w:r>
          <w:r>
            <w:rPr>
              <w:noProof/>
            </w:rPr>
            <w:fldChar w:fldCharType="end"/>
          </w:r>
        </w:p>
        <w:p w14:paraId="6804871E" w14:textId="77777777" w:rsidR="00B103DC" w:rsidRDefault="00B103DC">
          <w:pPr>
            <w:pStyle w:val="TOC2"/>
            <w:tabs>
              <w:tab w:val="left" w:pos="888"/>
            </w:tabs>
            <w:rPr>
              <w:rFonts w:asciiTheme="minorHAnsi" w:hAnsiTheme="minorHAnsi"/>
              <w:b w:val="0"/>
              <w:noProof/>
              <w:sz w:val="24"/>
              <w:szCs w:val="24"/>
              <w:lang w:eastAsia="ja-JP"/>
            </w:rPr>
          </w:pPr>
          <w:r>
            <w:rPr>
              <w:noProof/>
            </w:rPr>
            <w:t>11.5</w:t>
          </w:r>
          <w:r>
            <w:rPr>
              <w:rFonts w:asciiTheme="minorHAnsi" w:hAnsiTheme="minorHAnsi"/>
              <w:b w:val="0"/>
              <w:noProof/>
              <w:sz w:val="24"/>
              <w:szCs w:val="24"/>
              <w:lang w:eastAsia="ja-JP"/>
            </w:rPr>
            <w:tab/>
          </w:r>
          <w:r>
            <w:rPr>
              <w:noProof/>
            </w:rPr>
            <w:t>Structures and Coordinates for Computed Species</w:t>
          </w:r>
          <w:r>
            <w:rPr>
              <w:noProof/>
            </w:rPr>
            <w:tab/>
          </w:r>
          <w:r>
            <w:rPr>
              <w:noProof/>
            </w:rPr>
            <w:fldChar w:fldCharType="begin"/>
          </w:r>
          <w:r>
            <w:rPr>
              <w:noProof/>
            </w:rPr>
            <w:instrText xml:space="preserve"> PAGEREF _Toc464139191 \h </w:instrText>
          </w:r>
          <w:r>
            <w:rPr>
              <w:noProof/>
            </w:rPr>
          </w:r>
          <w:r>
            <w:rPr>
              <w:noProof/>
            </w:rPr>
            <w:fldChar w:fldCharType="separate"/>
          </w:r>
          <w:r>
            <w:rPr>
              <w:noProof/>
            </w:rPr>
            <w:t>98</w:t>
          </w:r>
          <w:r>
            <w:rPr>
              <w:noProof/>
            </w:rPr>
            <w:fldChar w:fldCharType="end"/>
          </w:r>
        </w:p>
        <w:p w14:paraId="10C075B9" w14:textId="77777777" w:rsidR="00B103DC" w:rsidRDefault="00B103DC">
          <w:pPr>
            <w:pStyle w:val="TOC1"/>
            <w:tabs>
              <w:tab w:val="left" w:pos="507"/>
              <w:tab w:val="right" w:leader="dot" w:pos="9730"/>
            </w:tabs>
            <w:rPr>
              <w:rFonts w:asciiTheme="minorHAnsi" w:hAnsiTheme="minorHAnsi"/>
              <w:b w:val="0"/>
              <w:noProof/>
              <w:lang w:eastAsia="ja-JP"/>
            </w:rPr>
          </w:pPr>
          <w:r>
            <w:rPr>
              <w:noProof/>
            </w:rPr>
            <w:t>12</w:t>
          </w:r>
          <w:r>
            <w:rPr>
              <w:rFonts w:asciiTheme="minorHAnsi" w:hAnsiTheme="minorHAnsi"/>
              <w:b w:val="0"/>
              <w:noProof/>
              <w:lang w:eastAsia="ja-JP"/>
            </w:rPr>
            <w:tab/>
          </w:r>
          <w:r>
            <w:rPr>
              <w:noProof/>
            </w:rPr>
            <w:t>References</w:t>
          </w:r>
          <w:r>
            <w:rPr>
              <w:noProof/>
            </w:rPr>
            <w:tab/>
          </w:r>
          <w:r>
            <w:rPr>
              <w:noProof/>
            </w:rPr>
            <w:fldChar w:fldCharType="begin"/>
          </w:r>
          <w:r>
            <w:rPr>
              <w:noProof/>
            </w:rPr>
            <w:instrText xml:space="preserve"> PAGEREF _Toc464139192 \h </w:instrText>
          </w:r>
          <w:r>
            <w:rPr>
              <w:noProof/>
            </w:rPr>
          </w:r>
          <w:r>
            <w:rPr>
              <w:noProof/>
            </w:rPr>
            <w:fldChar w:fldCharType="separate"/>
          </w:r>
          <w:r>
            <w:rPr>
              <w:noProof/>
            </w:rPr>
            <w:t>129</w:t>
          </w:r>
          <w:r>
            <w:rPr>
              <w:noProof/>
            </w:rPr>
            <w:fldChar w:fldCharType="end"/>
          </w:r>
        </w:p>
        <w:p w14:paraId="7AD9A249" w14:textId="77777777" w:rsidR="00651620" w:rsidRDefault="00651620">
          <w:r>
            <w:rPr>
              <w:b/>
              <w:bCs/>
              <w:noProof/>
            </w:rPr>
            <w:fldChar w:fldCharType="end"/>
          </w:r>
        </w:p>
      </w:sdtContent>
    </w:sdt>
    <w:p w14:paraId="2635E7F2" w14:textId="7D100275" w:rsidR="0036060C" w:rsidRPr="00CC7165" w:rsidRDefault="00CC7165" w:rsidP="00CC7165">
      <w:pPr>
        <w:jc w:val="left"/>
        <w:rPr>
          <w:i/>
          <w:sz w:val="20"/>
          <w:szCs w:val="20"/>
        </w:rPr>
      </w:pPr>
      <w:r>
        <w:br w:type="page"/>
      </w:r>
    </w:p>
    <w:p w14:paraId="7E73BE48" w14:textId="107A5D32" w:rsidR="0036060C" w:rsidRPr="008338CA" w:rsidRDefault="008338CA" w:rsidP="008338CA">
      <w:pPr>
        <w:pStyle w:val="Heading2"/>
      </w:pPr>
      <w:bookmarkStart w:id="0" w:name="_Toc464139109"/>
      <w:r>
        <w:t>Table of Figures</w:t>
      </w:r>
      <w:bookmarkEnd w:id="0"/>
    </w:p>
    <w:p w14:paraId="5950EBFE" w14:textId="77777777" w:rsidR="008338CA" w:rsidRPr="008338CA" w:rsidRDefault="008338CA" w:rsidP="008338CA"/>
    <w:p w14:paraId="5E545A7A" w14:textId="77777777" w:rsidR="00B103DC" w:rsidRDefault="00681F13">
      <w:pPr>
        <w:pStyle w:val="TableofFigures"/>
        <w:tabs>
          <w:tab w:val="right" w:leader="underscore" w:pos="9730"/>
        </w:tabs>
        <w:rPr>
          <w:rFonts w:asciiTheme="minorHAnsi" w:hAnsiTheme="minorHAnsi"/>
          <w:i w:val="0"/>
          <w:noProof/>
          <w:sz w:val="24"/>
          <w:szCs w:val="24"/>
          <w:lang w:eastAsia="ja-JP"/>
        </w:rPr>
      </w:pPr>
      <w:r>
        <w:fldChar w:fldCharType="begin"/>
      </w:r>
      <w:r>
        <w:instrText xml:space="preserve"> TOC \c "Figure" </w:instrText>
      </w:r>
      <w:r>
        <w:fldChar w:fldCharType="separate"/>
      </w:r>
      <w:r w:rsidR="00B103DC">
        <w:rPr>
          <w:noProof/>
        </w:rPr>
        <w:t>Figure 3.1</w:t>
      </w:r>
      <w:r w:rsidR="00B103DC">
        <w:rPr>
          <w:noProof/>
        </w:rPr>
        <w:noBreakHyphen/>
        <w:t>1 Photographs of synthesis stages during preparation of complex 1</w:t>
      </w:r>
      <w:r w:rsidR="00B103DC">
        <w:rPr>
          <w:noProof/>
        </w:rPr>
        <w:tab/>
      </w:r>
      <w:r w:rsidR="00B103DC">
        <w:rPr>
          <w:noProof/>
        </w:rPr>
        <w:fldChar w:fldCharType="begin"/>
      </w:r>
      <w:r w:rsidR="00B103DC">
        <w:rPr>
          <w:noProof/>
        </w:rPr>
        <w:instrText xml:space="preserve"> PAGEREF _Toc464139193 \h </w:instrText>
      </w:r>
      <w:r w:rsidR="00B103DC">
        <w:rPr>
          <w:noProof/>
        </w:rPr>
      </w:r>
      <w:r w:rsidR="00B103DC">
        <w:rPr>
          <w:noProof/>
        </w:rPr>
        <w:fldChar w:fldCharType="separate"/>
      </w:r>
      <w:r w:rsidR="00B103DC">
        <w:rPr>
          <w:noProof/>
        </w:rPr>
        <w:t>10</w:t>
      </w:r>
      <w:r w:rsidR="00B103DC">
        <w:rPr>
          <w:noProof/>
        </w:rPr>
        <w:fldChar w:fldCharType="end"/>
      </w:r>
    </w:p>
    <w:p w14:paraId="651FCFE3" w14:textId="77777777" w:rsidR="00B103DC" w:rsidRDefault="00B103DC">
      <w:pPr>
        <w:pStyle w:val="TableofFigures"/>
        <w:tabs>
          <w:tab w:val="right" w:leader="underscore" w:pos="9730"/>
        </w:tabs>
        <w:rPr>
          <w:rFonts w:asciiTheme="minorHAnsi" w:hAnsiTheme="minorHAnsi"/>
          <w:i w:val="0"/>
          <w:noProof/>
          <w:sz w:val="24"/>
          <w:szCs w:val="24"/>
          <w:lang w:eastAsia="ja-JP"/>
        </w:rPr>
      </w:pPr>
      <w:r>
        <w:rPr>
          <w:noProof/>
        </w:rPr>
        <w:t>Figure 3.1</w:t>
      </w:r>
      <w:r>
        <w:rPr>
          <w:noProof/>
        </w:rPr>
        <w:noBreakHyphen/>
        <w:t>2 Reaction set-up for reaction of 2-trans with N</w:t>
      </w:r>
      <w:r w:rsidRPr="002C7A6F">
        <w:rPr>
          <w:noProof/>
          <w:vertAlign w:val="subscript"/>
        </w:rPr>
        <w:t>2</w:t>
      </w:r>
      <w:r>
        <w:rPr>
          <w:noProof/>
        </w:rPr>
        <w:t>O</w:t>
      </w:r>
      <w:r>
        <w:rPr>
          <w:noProof/>
        </w:rPr>
        <w:tab/>
      </w:r>
      <w:r>
        <w:rPr>
          <w:noProof/>
        </w:rPr>
        <w:fldChar w:fldCharType="begin"/>
      </w:r>
      <w:r>
        <w:rPr>
          <w:noProof/>
        </w:rPr>
        <w:instrText xml:space="preserve"> PAGEREF _Toc464139194 \h </w:instrText>
      </w:r>
      <w:r>
        <w:rPr>
          <w:noProof/>
        </w:rPr>
      </w:r>
      <w:r>
        <w:rPr>
          <w:noProof/>
        </w:rPr>
        <w:fldChar w:fldCharType="separate"/>
      </w:r>
      <w:r>
        <w:rPr>
          <w:noProof/>
        </w:rPr>
        <w:t>10</w:t>
      </w:r>
      <w:r>
        <w:rPr>
          <w:noProof/>
        </w:rPr>
        <w:fldChar w:fldCharType="end"/>
      </w:r>
    </w:p>
    <w:p w14:paraId="107721F1" w14:textId="77777777" w:rsidR="00B103DC" w:rsidRDefault="00B103DC">
      <w:pPr>
        <w:pStyle w:val="TableofFigures"/>
        <w:tabs>
          <w:tab w:val="right" w:leader="underscore" w:pos="9730"/>
        </w:tabs>
        <w:rPr>
          <w:rFonts w:asciiTheme="minorHAnsi" w:hAnsiTheme="minorHAnsi"/>
          <w:i w:val="0"/>
          <w:noProof/>
          <w:sz w:val="24"/>
          <w:szCs w:val="24"/>
          <w:lang w:eastAsia="ja-JP"/>
        </w:rPr>
      </w:pPr>
      <w:r>
        <w:rPr>
          <w:noProof/>
        </w:rPr>
        <w:t>Figure 3.1</w:t>
      </w:r>
      <w:r>
        <w:rPr>
          <w:noProof/>
        </w:rPr>
        <w:noBreakHyphen/>
        <w:t>3 Complex 1 as a solid (left) and in aqueous solution (right)</w:t>
      </w:r>
      <w:r>
        <w:rPr>
          <w:noProof/>
        </w:rPr>
        <w:tab/>
      </w:r>
      <w:r>
        <w:rPr>
          <w:noProof/>
        </w:rPr>
        <w:fldChar w:fldCharType="begin"/>
      </w:r>
      <w:r>
        <w:rPr>
          <w:noProof/>
        </w:rPr>
        <w:instrText xml:space="preserve"> PAGEREF _Toc464139195 \h </w:instrText>
      </w:r>
      <w:r>
        <w:rPr>
          <w:noProof/>
        </w:rPr>
      </w:r>
      <w:r>
        <w:rPr>
          <w:noProof/>
        </w:rPr>
        <w:fldChar w:fldCharType="separate"/>
      </w:r>
      <w:r>
        <w:rPr>
          <w:noProof/>
        </w:rPr>
        <w:t>11</w:t>
      </w:r>
      <w:r>
        <w:rPr>
          <w:noProof/>
        </w:rPr>
        <w:fldChar w:fldCharType="end"/>
      </w:r>
    </w:p>
    <w:p w14:paraId="455DD24C" w14:textId="77777777" w:rsidR="00B103DC" w:rsidRDefault="00B103DC">
      <w:pPr>
        <w:pStyle w:val="TableofFigures"/>
        <w:tabs>
          <w:tab w:val="right" w:leader="underscore" w:pos="9730"/>
        </w:tabs>
        <w:rPr>
          <w:rFonts w:asciiTheme="minorHAnsi" w:hAnsiTheme="minorHAnsi"/>
          <w:i w:val="0"/>
          <w:noProof/>
          <w:sz w:val="24"/>
          <w:szCs w:val="24"/>
          <w:lang w:eastAsia="ja-JP"/>
        </w:rPr>
      </w:pPr>
      <w:r>
        <w:rPr>
          <w:noProof/>
        </w:rPr>
        <w:t>Figure 4.1</w:t>
      </w:r>
      <w:r>
        <w:rPr>
          <w:noProof/>
        </w:rPr>
        <w:noBreakHyphen/>
        <w:t>1 Concentration-time profile for irradiation of complex 1 with QTH light source</w:t>
      </w:r>
      <w:r>
        <w:rPr>
          <w:noProof/>
        </w:rPr>
        <w:tab/>
      </w:r>
      <w:r>
        <w:rPr>
          <w:noProof/>
        </w:rPr>
        <w:fldChar w:fldCharType="begin"/>
      </w:r>
      <w:r>
        <w:rPr>
          <w:noProof/>
        </w:rPr>
        <w:instrText xml:space="preserve"> PAGEREF _Toc464139196 \h </w:instrText>
      </w:r>
      <w:r>
        <w:rPr>
          <w:noProof/>
        </w:rPr>
      </w:r>
      <w:r>
        <w:rPr>
          <w:noProof/>
        </w:rPr>
        <w:fldChar w:fldCharType="separate"/>
      </w:r>
      <w:r>
        <w:rPr>
          <w:noProof/>
        </w:rPr>
        <w:t>15</w:t>
      </w:r>
      <w:r>
        <w:rPr>
          <w:noProof/>
        </w:rPr>
        <w:fldChar w:fldCharType="end"/>
      </w:r>
    </w:p>
    <w:p w14:paraId="3B598CD8" w14:textId="77777777" w:rsidR="00B103DC" w:rsidRDefault="00B103DC">
      <w:pPr>
        <w:pStyle w:val="TableofFigures"/>
        <w:tabs>
          <w:tab w:val="right" w:leader="underscore" w:pos="9730"/>
        </w:tabs>
        <w:rPr>
          <w:rFonts w:asciiTheme="minorHAnsi" w:hAnsiTheme="minorHAnsi"/>
          <w:i w:val="0"/>
          <w:noProof/>
          <w:sz w:val="24"/>
          <w:szCs w:val="24"/>
          <w:lang w:eastAsia="ja-JP"/>
        </w:rPr>
      </w:pPr>
      <w:r>
        <w:rPr>
          <w:noProof/>
        </w:rPr>
        <w:t>Figure 4.2</w:t>
      </w:r>
      <w:r>
        <w:rPr>
          <w:noProof/>
        </w:rPr>
        <w:noBreakHyphen/>
        <w:t>1 Exemplary liquid phase O</w:t>
      </w:r>
      <w:r w:rsidRPr="002C7A6F">
        <w:rPr>
          <w:noProof/>
          <w:vertAlign w:val="subscript"/>
        </w:rPr>
        <w:t>2</w:t>
      </w:r>
      <w:r>
        <w:rPr>
          <w:noProof/>
        </w:rPr>
        <w:t xml:space="preserve"> raw data (320 – 500 nm, 1 W intensity setting)</w:t>
      </w:r>
      <w:r>
        <w:rPr>
          <w:noProof/>
        </w:rPr>
        <w:tab/>
      </w:r>
      <w:r>
        <w:rPr>
          <w:noProof/>
        </w:rPr>
        <w:fldChar w:fldCharType="begin"/>
      </w:r>
      <w:r>
        <w:rPr>
          <w:noProof/>
        </w:rPr>
        <w:instrText xml:space="preserve"> PAGEREF _Toc464139197 \h </w:instrText>
      </w:r>
      <w:r>
        <w:rPr>
          <w:noProof/>
        </w:rPr>
      </w:r>
      <w:r>
        <w:rPr>
          <w:noProof/>
        </w:rPr>
        <w:fldChar w:fldCharType="separate"/>
      </w:r>
      <w:r>
        <w:rPr>
          <w:noProof/>
        </w:rPr>
        <w:t>17</w:t>
      </w:r>
      <w:r>
        <w:rPr>
          <w:noProof/>
        </w:rPr>
        <w:fldChar w:fldCharType="end"/>
      </w:r>
    </w:p>
    <w:p w14:paraId="757D0F23" w14:textId="77777777" w:rsidR="00B103DC" w:rsidRDefault="00B103DC">
      <w:pPr>
        <w:pStyle w:val="TableofFigures"/>
        <w:tabs>
          <w:tab w:val="right" w:leader="underscore" w:pos="9730"/>
        </w:tabs>
        <w:rPr>
          <w:rFonts w:asciiTheme="minorHAnsi" w:hAnsiTheme="minorHAnsi"/>
          <w:i w:val="0"/>
          <w:noProof/>
          <w:sz w:val="24"/>
          <w:szCs w:val="24"/>
          <w:lang w:eastAsia="ja-JP"/>
        </w:rPr>
      </w:pPr>
      <w:r>
        <w:rPr>
          <w:noProof/>
        </w:rPr>
        <w:t>Figure 4.2</w:t>
      </w:r>
      <w:r>
        <w:rPr>
          <w:noProof/>
        </w:rPr>
        <w:noBreakHyphen/>
        <w:t>2 Exemplary liquid phase O</w:t>
      </w:r>
      <w:r w:rsidRPr="002C7A6F">
        <w:rPr>
          <w:noProof/>
          <w:vertAlign w:val="subscript"/>
        </w:rPr>
        <w:t>2</w:t>
      </w:r>
      <w:r>
        <w:rPr>
          <w:noProof/>
        </w:rPr>
        <w:t xml:space="preserve"> data analyzed as described in 4.2.2 (320 – 500 nm, 1 W intensity setting</w:t>
      </w:r>
      <w:r>
        <w:rPr>
          <w:noProof/>
        </w:rPr>
        <w:tab/>
      </w:r>
      <w:r>
        <w:rPr>
          <w:noProof/>
        </w:rPr>
        <w:fldChar w:fldCharType="begin"/>
      </w:r>
      <w:r>
        <w:rPr>
          <w:noProof/>
        </w:rPr>
        <w:instrText xml:space="preserve"> PAGEREF _Toc464139198 \h </w:instrText>
      </w:r>
      <w:r>
        <w:rPr>
          <w:noProof/>
        </w:rPr>
      </w:r>
      <w:r>
        <w:rPr>
          <w:noProof/>
        </w:rPr>
        <w:fldChar w:fldCharType="separate"/>
      </w:r>
      <w:r>
        <w:rPr>
          <w:noProof/>
        </w:rPr>
        <w:t>18</w:t>
      </w:r>
      <w:r>
        <w:rPr>
          <w:noProof/>
        </w:rPr>
        <w:fldChar w:fldCharType="end"/>
      </w:r>
    </w:p>
    <w:p w14:paraId="59BA954B" w14:textId="77777777" w:rsidR="00B103DC" w:rsidRDefault="00B103DC">
      <w:pPr>
        <w:pStyle w:val="TableofFigures"/>
        <w:tabs>
          <w:tab w:val="right" w:leader="underscore" w:pos="9730"/>
        </w:tabs>
        <w:rPr>
          <w:rFonts w:asciiTheme="minorHAnsi" w:hAnsiTheme="minorHAnsi"/>
          <w:i w:val="0"/>
          <w:noProof/>
          <w:sz w:val="24"/>
          <w:szCs w:val="24"/>
          <w:lang w:eastAsia="ja-JP"/>
        </w:rPr>
      </w:pPr>
      <w:r>
        <w:rPr>
          <w:noProof/>
        </w:rPr>
        <w:t>Figure 4.3</w:t>
      </w:r>
      <w:r>
        <w:rPr>
          <w:noProof/>
        </w:rPr>
        <w:noBreakHyphen/>
        <w:t>1 Gas phase O</w:t>
      </w:r>
      <w:r w:rsidRPr="002C7A6F">
        <w:rPr>
          <w:noProof/>
          <w:vertAlign w:val="subscript"/>
        </w:rPr>
        <w:t>2</w:t>
      </w:r>
      <w:r>
        <w:rPr>
          <w:noProof/>
        </w:rPr>
        <w:t xml:space="preserve"> detection data for irradiation of complex 1 with Hg light source (320 – 500 nm)</w:t>
      </w:r>
      <w:r>
        <w:rPr>
          <w:noProof/>
        </w:rPr>
        <w:tab/>
      </w:r>
      <w:r>
        <w:rPr>
          <w:noProof/>
        </w:rPr>
        <w:fldChar w:fldCharType="begin"/>
      </w:r>
      <w:r>
        <w:rPr>
          <w:noProof/>
        </w:rPr>
        <w:instrText xml:space="preserve"> PAGEREF _Toc464139199 \h </w:instrText>
      </w:r>
      <w:r>
        <w:rPr>
          <w:noProof/>
        </w:rPr>
      </w:r>
      <w:r>
        <w:rPr>
          <w:noProof/>
        </w:rPr>
        <w:fldChar w:fldCharType="separate"/>
      </w:r>
      <w:r>
        <w:rPr>
          <w:noProof/>
        </w:rPr>
        <w:t>21</w:t>
      </w:r>
      <w:r>
        <w:rPr>
          <w:noProof/>
        </w:rPr>
        <w:fldChar w:fldCharType="end"/>
      </w:r>
    </w:p>
    <w:p w14:paraId="65FE4785" w14:textId="77777777" w:rsidR="00B103DC" w:rsidRDefault="00B103DC">
      <w:pPr>
        <w:pStyle w:val="TableofFigures"/>
        <w:tabs>
          <w:tab w:val="right" w:leader="underscore" w:pos="9730"/>
        </w:tabs>
        <w:rPr>
          <w:rFonts w:asciiTheme="minorHAnsi" w:hAnsiTheme="minorHAnsi"/>
          <w:i w:val="0"/>
          <w:noProof/>
          <w:sz w:val="24"/>
          <w:szCs w:val="24"/>
          <w:lang w:eastAsia="ja-JP"/>
        </w:rPr>
      </w:pPr>
      <w:r>
        <w:rPr>
          <w:noProof/>
        </w:rPr>
        <w:t>Figure 4.5</w:t>
      </w:r>
      <w:r>
        <w:rPr>
          <w:noProof/>
        </w:rPr>
        <w:noBreakHyphen/>
        <w:t>1 Set-up for irradiation on NMR scale</w:t>
      </w:r>
      <w:r>
        <w:rPr>
          <w:noProof/>
        </w:rPr>
        <w:tab/>
      </w:r>
      <w:r>
        <w:rPr>
          <w:noProof/>
        </w:rPr>
        <w:fldChar w:fldCharType="begin"/>
      </w:r>
      <w:r>
        <w:rPr>
          <w:noProof/>
        </w:rPr>
        <w:instrText xml:space="preserve"> PAGEREF _Toc464139200 \h </w:instrText>
      </w:r>
      <w:r>
        <w:rPr>
          <w:noProof/>
        </w:rPr>
      </w:r>
      <w:r>
        <w:rPr>
          <w:noProof/>
        </w:rPr>
        <w:fldChar w:fldCharType="separate"/>
      </w:r>
      <w:r>
        <w:rPr>
          <w:noProof/>
        </w:rPr>
        <w:t>24</w:t>
      </w:r>
      <w:r>
        <w:rPr>
          <w:noProof/>
        </w:rPr>
        <w:fldChar w:fldCharType="end"/>
      </w:r>
    </w:p>
    <w:p w14:paraId="670A9B05" w14:textId="77777777" w:rsidR="00B103DC" w:rsidRDefault="00B103DC">
      <w:pPr>
        <w:pStyle w:val="TableofFigures"/>
        <w:tabs>
          <w:tab w:val="right" w:leader="underscore" w:pos="9730"/>
        </w:tabs>
        <w:rPr>
          <w:rFonts w:asciiTheme="minorHAnsi" w:hAnsiTheme="minorHAnsi"/>
          <w:i w:val="0"/>
          <w:noProof/>
          <w:sz w:val="24"/>
          <w:szCs w:val="24"/>
          <w:lang w:eastAsia="ja-JP"/>
        </w:rPr>
      </w:pPr>
      <w:r>
        <w:rPr>
          <w:noProof/>
        </w:rPr>
        <w:t>Figure 4.5</w:t>
      </w:r>
      <w:r>
        <w:rPr>
          <w:noProof/>
        </w:rPr>
        <w:noBreakHyphen/>
        <w:t>2 Set-up for irradiation with liquid phase O</w:t>
      </w:r>
      <w:r w:rsidRPr="002C7A6F">
        <w:rPr>
          <w:noProof/>
          <w:vertAlign w:val="subscript"/>
        </w:rPr>
        <w:t>2</w:t>
      </w:r>
      <w:r>
        <w:rPr>
          <w:noProof/>
        </w:rPr>
        <w:t xml:space="preserve"> detection</w:t>
      </w:r>
      <w:r>
        <w:rPr>
          <w:noProof/>
        </w:rPr>
        <w:tab/>
      </w:r>
      <w:r>
        <w:rPr>
          <w:noProof/>
        </w:rPr>
        <w:fldChar w:fldCharType="begin"/>
      </w:r>
      <w:r>
        <w:rPr>
          <w:noProof/>
        </w:rPr>
        <w:instrText xml:space="preserve"> PAGEREF _Toc464139201 \h </w:instrText>
      </w:r>
      <w:r>
        <w:rPr>
          <w:noProof/>
        </w:rPr>
      </w:r>
      <w:r>
        <w:rPr>
          <w:noProof/>
        </w:rPr>
        <w:fldChar w:fldCharType="separate"/>
      </w:r>
      <w:r>
        <w:rPr>
          <w:noProof/>
        </w:rPr>
        <w:t>24</w:t>
      </w:r>
      <w:r>
        <w:rPr>
          <w:noProof/>
        </w:rPr>
        <w:fldChar w:fldCharType="end"/>
      </w:r>
    </w:p>
    <w:p w14:paraId="1CEA09A0" w14:textId="77777777" w:rsidR="00B103DC" w:rsidRDefault="00B103DC">
      <w:pPr>
        <w:pStyle w:val="TableofFigures"/>
        <w:tabs>
          <w:tab w:val="right" w:leader="underscore" w:pos="9730"/>
        </w:tabs>
        <w:rPr>
          <w:rFonts w:asciiTheme="minorHAnsi" w:hAnsiTheme="minorHAnsi"/>
          <w:i w:val="0"/>
          <w:noProof/>
          <w:sz w:val="24"/>
          <w:szCs w:val="24"/>
          <w:lang w:eastAsia="ja-JP"/>
        </w:rPr>
      </w:pPr>
      <w:r>
        <w:rPr>
          <w:noProof/>
        </w:rPr>
        <w:t>Figure 4.5</w:t>
      </w:r>
      <w:r>
        <w:rPr>
          <w:noProof/>
        </w:rPr>
        <w:noBreakHyphen/>
        <w:t>3 Irradiation set-up (liquid phase O</w:t>
      </w:r>
      <w:r w:rsidRPr="002C7A6F">
        <w:rPr>
          <w:noProof/>
          <w:vertAlign w:val="subscript"/>
        </w:rPr>
        <w:t>2</w:t>
      </w:r>
      <w:r>
        <w:rPr>
          <w:noProof/>
        </w:rPr>
        <w:t xml:space="preserve"> detection) in use (left) and close-up of assembled reactor</w:t>
      </w:r>
      <w:r>
        <w:rPr>
          <w:noProof/>
        </w:rPr>
        <w:tab/>
      </w:r>
      <w:r>
        <w:rPr>
          <w:noProof/>
        </w:rPr>
        <w:fldChar w:fldCharType="begin"/>
      </w:r>
      <w:r>
        <w:rPr>
          <w:noProof/>
        </w:rPr>
        <w:instrText xml:space="preserve"> PAGEREF _Toc464139202 \h </w:instrText>
      </w:r>
      <w:r>
        <w:rPr>
          <w:noProof/>
        </w:rPr>
      </w:r>
      <w:r>
        <w:rPr>
          <w:noProof/>
        </w:rPr>
        <w:fldChar w:fldCharType="separate"/>
      </w:r>
      <w:r>
        <w:rPr>
          <w:noProof/>
        </w:rPr>
        <w:t>25</w:t>
      </w:r>
      <w:r>
        <w:rPr>
          <w:noProof/>
        </w:rPr>
        <w:fldChar w:fldCharType="end"/>
      </w:r>
    </w:p>
    <w:p w14:paraId="59800DCC" w14:textId="77777777" w:rsidR="00B103DC" w:rsidRDefault="00B103DC">
      <w:pPr>
        <w:pStyle w:val="TableofFigures"/>
        <w:tabs>
          <w:tab w:val="right" w:leader="underscore" w:pos="9730"/>
        </w:tabs>
        <w:rPr>
          <w:rFonts w:asciiTheme="minorHAnsi" w:hAnsiTheme="minorHAnsi"/>
          <w:i w:val="0"/>
          <w:noProof/>
          <w:sz w:val="24"/>
          <w:szCs w:val="24"/>
          <w:lang w:eastAsia="ja-JP"/>
        </w:rPr>
      </w:pPr>
      <w:r>
        <w:rPr>
          <w:noProof/>
        </w:rPr>
        <w:t>Figure 5.2</w:t>
      </w:r>
      <w:r>
        <w:rPr>
          <w:noProof/>
        </w:rPr>
        <w:noBreakHyphen/>
        <w:t>1 Liquid phase O</w:t>
      </w:r>
      <w:r w:rsidRPr="002C7A6F">
        <w:rPr>
          <w:noProof/>
          <w:vertAlign w:val="subscript"/>
        </w:rPr>
        <w:t>2</w:t>
      </w:r>
      <w:r>
        <w:rPr>
          <w:noProof/>
        </w:rPr>
        <w:t xml:space="preserve"> measurement for H</w:t>
      </w:r>
      <w:r w:rsidRPr="002C7A6F">
        <w:rPr>
          <w:noProof/>
          <w:vertAlign w:val="subscript"/>
        </w:rPr>
        <w:t>2</w:t>
      </w:r>
      <w:r>
        <w:rPr>
          <w:noProof/>
        </w:rPr>
        <w:t>O</w:t>
      </w:r>
      <w:r w:rsidRPr="002C7A6F">
        <w:rPr>
          <w:noProof/>
          <w:vertAlign w:val="subscript"/>
        </w:rPr>
        <w:t>2</w:t>
      </w:r>
      <w:r>
        <w:rPr>
          <w:noProof/>
        </w:rPr>
        <w:t xml:space="preserve"> disproportionation catalyzed by complex 1</w:t>
      </w:r>
      <w:r>
        <w:rPr>
          <w:noProof/>
        </w:rPr>
        <w:tab/>
      </w:r>
      <w:r>
        <w:rPr>
          <w:noProof/>
        </w:rPr>
        <w:fldChar w:fldCharType="begin"/>
      </w:r>
      <w:r>
        <w:rPr>
          <w:noProof/>
        </w:rPr>
        <w:instrText xml:space="preserve"> PAGEREF _Toc464139203 \h </w:instrText>
      </w:r>
      <w:r>
        <w:rPr>
          <w:noProof/>
        </w:rPr>
      </w:r>
      <w:r>
        <w:rPr>
          <w:noProof/>
        </w:rPr>
        <w:fldChar w:fldCharType="separate"/>
      </w:r>
      <w:r>
        <w:rPr>
          <w:noProof/>
        </w:rPr>
        <w:t>27</w:t>
      </w:r>
      <w:r>
        <w:rPr>
          <w:noProof/>
        </w:rPr>
        <w:fldChar w:fldCharType="end"/>
      </w:r>
    </w:p>
    <w:p w14:paraId="209E40AD" w14:textId="77777777" w:rsidR="00B103DC" w:rsidRDefault="00B103DC">
      <w:pPr>
        <w:pStyle w:val="TableofFigures"/>
        <w:tabs>
          <w:tab w:val="right" w:leader="underscore" w:pos="9730"/>
        </w:tabs>
        <w:rPr>
          <w:rFonts w:asciiTheme="minorHAnsi" w:hAnsiTheme="minorHAnsi"/>
          <w:i w:val="0"/>
          <w:noProof/>
          <w:sz w:val="24"/>
          <w:szCs w:val="24"/>
          <w:lang w:eastAsia="ja-JP"/>
        </w:rPr>
      </w:pPr>
      <w:r>
        <w:rPr>
          <w:noProof/>
        </w:rPr>
        <w:t>Figure 6.1</w:t>
      </w:r>
      <w:r>
        <w:rPr>
          <w:noProof/>
        </w:rPr>
        <w:noBreakHyphen/>
        <w:t>1 Spectral power distribution of Hg light source with used filter settings</w:t>
      </w:r>
      <w:r>
        <w:rPr>
          <w:noProof/>
        </w:rPr>
        <w:tab/>
      </w:r>
      <w:r>
        <w:rPr>
          <w:noProof/>
        </w:rPr>
        <w:fldChar w:fldCharType="begin"/>
      </w:r>
      <w:r>
        <w:rPr>
          <w:noProof/>
        </w:rPr>
        <w:instrText xml:space="preserve"> PAGEREF _Toc464139204 \h </w:instrText>
      </w:r>
      <w:r>
        <w:rPr>
          <w:noProof/>
        </w:rPr>
      </w:r>
      <w:r>
        <w:rPr>
          <w:noProof/>
        </w:rPr>
        <w:fldChar w:fldCharType="separate"/>
      </w:r>
      <w:r>
        <w:rPr>
          <w:noProof/>
        </w:rPr>
        <w:t>28</w:t>
      </w:r>
      <w:r>
        <w:rPr>
          <w:noProof/>
        </w:rPr>
        <w:fldChar w:fldCharType="end"/>
      </w:r>
    </w:p>
    <w:p w14:paraId="7223E019" w14:textId="77777777" w:rsidR="00B103DC" w:rsidRDefault="00B103DC">
      <w:pPr>
        <w:pStyle w:val="TableofFigures"/>
        <w:tabs>
          <w:tab w:val="right" w:leader="underscore" w:pos="9730"/>
        </w:tabs>
        <w:rPr>
          <w:rFonts w:asciiTheme="minorHAnsi" w:hAnsiTheme="minorHAnsi"/>
          <w:i w:val="0"/>
          <w:noProof/>
          <w:sz w:val="24"/>
          <w:szCs w:val="24"/>
          <w:lang w:eastAsia="ja-JP"/>
        </w:rPr>
      </w:pPr>
      <w:r>
        <w:rPr>
          <w:noProof/>
        </w:rPr>
        <w:t>Figure 6.1</w:t>
      </w:r>
      <w:r>
        <w:rPr>
          <w:noProof/>
        </w:rPr>
        <w:noBreakHyphen/>
        <w:t>2 Measured power of QTH light source with different longpass filters</w:t>
      </w:r>
      <w:r>
        <w:rPr>
          <w:noProof/>
        </w:rPr>
        <w:tab/>
      </w:r>
      <w:r>
        <w:rPr>
          <w:noProof/>
        </w:rPr>
        <w:fldChar w:fldCharType="begin"/>
      </w:r>
      <w:r>
        <w:rPr>
          <w:noProof/>
        </w:rPr>
        <w:instrText xml:space="preserve"> PAGEREF _Toc464139205 \h </w:instrText>
      </w:r>
      <w:r>
        <w:rPr>
          <w:noProof/>
        </w:rPr>
      </w:r>
      <w:r>
        <w:rPr>
          <w:noProof/>
        </w:rPr>
        <w:fldChar w:fldCharType="separate"/>
      </w:r>
      <w:r>
        <w:rPr>
          <w:noProof/>
        </w:rPr>
        <w:t>28</w:t>
      </w:r>
      <w:r>
        <w:rPr>
          <w:noProof/>
        </w:rPr>
        <w:fldChar w:fldCharType="end"/>
      </w:r>
    </w:p>
    <w:p w14:paraId="65590236" w14:textId="77777777" w:rsidR="00B103DC" w:rsidRDefault="00B103DC">
      <w:pPr>
        <w:pStyle w:val="TableofFigures"/>
        <w:tabs>
          <w:tab w:val="right" w:leader="underscore" w:pos="9730"/>
        </w:tabs>
        <w:rPr>
          <w:rFonts w:asciiTheme="minorHAnsi" w:hAnsiTheme="minorHAnsi"/>
          <w:i w:val="0"/>
          <w:noProof/>
          <w:sz w:val="24"/>
          <w:szCs w:val="24"/>
          <w:lang w:eastAsia="ja-JP"/>
        </w:rPr>
      </w:pPr>
      <w:r>
        <w:rPr>
          <w:noProof/>
        </w:rPr>
        <w:t>Figure 6.3</w:t>
      </w:r>
      <w:r>
        <w:rPr>
          <w:noProof/>
        </w:rPr>
        <w:noBreakHyphen/>
        <w:t>1 Chemical actinometry data for different power setting of Hg light source (320 – 500 nm)</w:t>
      </w:r>
      <w:r>
        <w:rPr>
          <w:noProof/>
        </w:rPr>
        <w:tab/>
      </w:r>
      <w:r>
        <w:rPr>
          <w:noProof/>
        </w:rPr>
        <w:fldChar w:fldCharType="begin"/>
      </w:r>
      <w:r>
        <w:rPr>
          <w:noProof/>
        </w:rPr>
        <w:instrText xml:space="preserve"> PAGEREF _Toc464139206 \h </w:instrText>
      </w:r>
      <w:r>
        <w:rPr>
          <w:noProof/>
        </w:rPr>
      </w:r>
      <w:r>
        <w:rPr>
          <w:noProof/>
        </w:rPr>
        <w:fldChar w:fldCharType="separate"/>
      </w:r>
      <w:r>
        <w:rPr>
          <w:noProof/>
        </w:rPr>
        <w:t>29</w:t>
      </w:r>
      <w:r>
        <w:rPr>
          <w:noProof/>
        </w:rPr>
        <w:fldChar w:fldCharType="end"/>
      </w:r>
    </w:p>
    <w:p w14:paraId="22B6B772" w14:textId="77777777" w:rsidR="00B103DC" w:rsidRDefault="00B103DC">
      <w:pPr>
        <w:pStyle w:val="TableofFigures"/>
        <w:tabs>
          <w:tab w:val="right" w:leader="underscore" w:pos="9730"/>
        </w:tabs>
        <w:rPr>
          <w:rFonts w:asciiTheme="minorHAnsi" w:hAnsiTheme="minorHAnsi"/>
          <w:i w:val="0"/>
          <w:noProof/>
          <w:sz w:val="24"/>
          <w:szCs w:val="24"/>
          <w:lang w:eastAsia="ja-JP"/>
        </w:rPr>
      </w:pPr>
      <w:r>
        <w:rPr>
          <w:noProof/>
        </w:rPr>
        <w:t>Figure 7.1</w:t>
      </w:r>
      <w:r>
        <w:rPr>
          <w:noProof/>
        </w:rPr>
        <w:noBreakHyphen/>
        <w:t xml:space="preserve">1 </w:t>
      </w:r>
      <w:r w:rsidRPr="002C7A6F">
        <w:rPr>
          <w:noProof/>
          <w:vertAlign w:val="superscript"/>
        </w:rPr>
        <w:t>1</w:t>
      </w:r>
      <w:r>
        <w:rPr>
          <w:noProof/>
        </w:rPr>
        <w:t>H NMR spectrum of 1 in H</w:t>
      </w:r>
      <w:r w:rsidRPr="002C7A6F">
        <w:rPr>
          <w:noProof/>
          <w:vertAlign w:val="subscript"/>
        </w:rPr>
        <w:t>2</w:t>
      </w:r>
      <w:r>
        <w:rPr>
          <w:noProof/>
        </w:rPr>
        <w:t>O (298 K).</w:t>
      </w:r>
      <w:r>
        <w:rPr>
          <w:noProof/>
        </w:rPr>
        <w:tab/>
      </w:r>
      <w:r>
        <w:rPr>
          <w:noProof/>
        </w:rPr>
        <w:fldChar w:fldCharType="begin"/>
      </w:r>
      <w:r>
        <w:rPr>
          <w:noProof/>
        </w:rPr>
        <w:instrText xml:space="preserve"> PAGEREF _Toc464139207 \h </w:instrText>
      </w:r>
      <w:r>
        <w:rPr>
          <w:noProof/>
        </w:rPr>
      </w:r>
      <w:r>
        <w:rPr>
          <w:noProof/>
        </w:rPr>
        <w:fldChar w:fldCharType="separate"/>
      </w:r>
      <w:r>
        <w:rPr>
          <w:noProof/>
        </w:rPr>
        <w:t>31</w:t>
      </w:r>
      <w:r>
        <w:rPr>
          <w:noProof/>
        </w:rPr>
        <w:fldChar w:fldCharType="end"/>
      </w:r>
    </w:p>
    <w:p w14:paraId="56A8647C" w14:textId="77777777" w:rsidR="00B103DC" w:rsidRDefault="00B103DC">
      <w:pPr>
        <w:pStyle w:val="TableofFigures"/>
        <w:tabs>
          <w:tab w:val="right" w:leader="underscore" w:pos="9730"/>
        </w:tabs>
        <w:rPr>
          <w:rFonts w:asciiTheme="minorHAnsi" w:hAnsiTheme="minorHAnsi"/>
          <w:i w:val="0"/>
          <w:noProof/>
          <w:sz w:val="24"/>
          <w:szCs w:val="24"/>
          <w:lang w:eastAsia="ja-JP"/>
        </w:rPr>
      </w:pPr>
      <w:r>
        <w:rPr>
          <w:noProof/>
        </w:rPr>
        <w:t>Figure 7.1</w:t>
      </w:r>
      <w:r>
        <w:rPr>
          <w:noProof/>
        </w:rPr>
        <w:noBreakHyphen/>
        <w:t xml:space="preserve">2 </w:t>
      </w:r>
      <w:r w:rsidRPr="002C7A6F">
        <w:rPr>
          <w:noProof/>
          <w:vertAlign w:val="superscript"/>
        </w:rPr>
        <w:t>31</w:t>
      </w:r>
      <w:r>
        <w:rPr>
          <w:noProof/>
        </w:rPr>
        <w:t>P{</w:t>
      </w:r>
      <w:r w:rsidRPr="002C7A6F">
        <w:rPr>
          <w:noProof/>
          <w:vertAlign w:val="superscript"/>
        </w:rPr>
        <w:t>1</w:t>
      </w:r>
      <w:r>
        <w:rPr>
          <w:noProof/>
        </w:rPr>
        <w:t>H} NMR spectrum of 1 in H</w:t>
      </w:r>
      <w:r w:rsidRPr="002C7A6F">
        <w:rPr>
          <w:noProof/>
          <w:vertAlign w:val="subscript"/>
        </w:rPr>
        <w:t>2</w:t>
      </w:r>
      <w:r>
        <w:rPr>
          <w:noProof/>
        </w:rPr>
        <w:t>O (298 K)</w:t>
      </w:r>
      <w:r>
        <w:rPr>
          <w:noProof/>
        </w:rPr>
        <w:tab/>
      </w:r>
      <w:r>
        <w:rPr>
          <w:noProof/>
        </w:rPr>
        <w:fldChar w:fldCharType="begin"/>
      </w:r>
      <w:r>
        <w:rPr>
          <w:noProof/>
        </w:rPr>
        <w:instrText xml:space="preserve"> PAGEREF _Toc464139208 \h </w:instrText>
      </w:r>
      <w:r>
        <w:rPr>
          <w:noProof/>
        </w:rPr>
      </w:r>
      <w:r>
        <w:rPr>
          <w:noProof/>
        </w:rPr>
        <w:fldChar w:fldCharType="separate"/>
      </w:r>
      <w:r>
        <w:rPr>
          <w:noProof/>
        </w:rPr>
        <w:t>32</w:t>
      </w:r>
      <w:r>
        <w:rPr>
          <w:noProof/>
        </w:rPr>
        <w:fldChar w:fldCharType="end"/>
      </w:r>
    </w:p>
    <w:p w14:paraId="1523BB3F" w14:textId="77777777" w:rsidR="00B103DC" w:rsidRDefault="00B103DC">
      <w:pPr>
        <w:pStyle w:val="TableofFigures"/>
        <w:tabs>
          <w:tab w:val="right" w:leader="underscore" w:pos="9730"/>
        </w:tabs>
        <w:rPr>
          <w:rFonts w:asciiTheme="minorHAnsi" w:hAnsiTheme="minorHAnsi"/>
          <w:i w:val="0"/>
          <w:noProof/>
          <w:sz w:val="24"/>
          <w:szCs w:val="24"/>
          <w:lang w:eastAsia="ja-JP"/>
        </w:rPr>
      </w:pPr>
      <w:r>
        <w:rPr>
          <w:noProof/>
        </w:rPr>
        <w:t>Figure 7.1</w:t>
      </w:r>
      <w:r>
        <w:rPr>
          <w:noProof/>
        </w:rPr>
        <w:noBreakHyphen/>
        <w:t xml:space="preserve">3 </w:t>
      </w:r>
      <w:r w:rsidRPr="002C7A6F">
        <w:rPr>
          <w:noProof/>
          <w:vertAlign w:val="superscript"/>
        </w:rPr>
        <w:t>1</w:t>
      </w:r>
      <w:r>
        <w:rPr>
          <w:noProof/>
        </w:rPr>
        <w:t>H NMR spectrum of 1 in DMSO-d</w:t>
      </w:r>
      <w:r w:rsidRPr="002C7A6F">
        <w:rPr>
          <w:noProof/>
          <w:vertAlign w:val="subscript"/>
        </w:rPr>
        <w:t>6</w:t>
      </w:r>
      <w:r>
        <w:rPr>
          <w:noProof/>
        </w:rPr>
        <w:t xml:space="preserve"> (298 K)</w:t>
      </w:r>
      <w:r>
        <w:rPr>
          <w:noProof/>
        </w:rPr>
        <w:tab/>
      </w:r>
      <w:r>
        <w:rPr>
          <w:noProof/>
        </w:rPr>
        <w:fldChar w:fldCharType="begin"/>
      </w:r>
      <w:r>
        <w:rPr>
          <w:noProof/>
        </w:rPr>
        <w:instrText xml:space="preserve"> PAGEREF _Toc464139209 \h </w:instrText>
      </w:r>
      <w:r>
        <w:rPr>
          <w:noProof/>
        </w:rPr>
      </w:r>
      <w:r>
        <w:rPr>
          <w:noProof/>
        </w:rPr>
        <w:fldChar w:fldCharType="separate"/>
      </w:r>
      <w:r>
        <w:rPr>
          <w:noProof/>
        </w:rPr>
        <w:t>33</w:t>
      </w:r>
      <w:r>
        <w:rPr>
          <w:noProof/>
        </w:rPr>
        <w:fldChar w:fldCharType="end"/>
      </w:r>
    </w:p>
    <w:p w14:paraId="16D31D55" w14:textId="77777777" w:rsidR="00B103DC" w:rsidRDefault="00B103DC">
      <w:pPr>
        <w:pStyle w:val="TableofFigures"/>
        <w:tabs>
          <w:tab w:val="right" w:leader="underscore" w:pos="9730"/>
        </w:tabs>
        <w:rPr>
          <w:rFonts w:asciiTheme="minorHAnsi" w:hAnsiTheme="minorHAnsi"/>
          <w:i w:val="0"/>
          <w:noProof/>
          <w:sz w:val="24"/>
          <w:szCs w:val="24"/>
          <w:lang w:eastAsia="ja-JP"/>
        </w:rPr>
      </w:pPr>
      <w:r>
        <w:rPr>
          <w:noProof/>
        </w:rPr>
        <w:t>Figure 7.1</w:t>
      </w:r>
      <w:r>
        <w:rPr>
          <w:noProof/>
        </w:rPr>
        <w:noBreakHyphen/>
        <w:t xml:space="preserve">4 </w:t>
      </w:r>
      <w:r w:rsidRPr="002C7A6F">
        <w:rPr>
          <w:noProof/>
          <w:vertAlign w:val="superscript"/>
        </w:rPr>
        <w:t>13</w:t>
      </w:r>
      <w:r>
        <w:rPr>
          <w:noProof/>
        </w:rPr>
        <w:t>C{</w:t>
      </w:r>
      <w:r w:rsidRPr="002C7A6F">
        <w:rPr>
          <w:noProof/>
          <w:vertAlign w:val="superscript"/>
        </w:rPr>
        <w:t>1</w:t>
      </w:r>
      <w:r>
        <w:rPr>
          <w:noProof/>
        </w:rPr>
        <w:t>H} NMR spectrum of 1 in DMSO-d</w:t>
      </w:r>
      <w:r w:rsidRPr="002C7A6F">
        <w:rPr>
          <w:noProof/>
          <w:vertAlign w:val="subscript"/>
        </w:rPr>
        <w:t>6</w:t>
      </w:r>
      <w:r>
        <w:rPr>
          <w:noProof/>
        </w:rPr>
        <w:t xml:space="preserve"> (298 K)</w:t>
      </w:r>
      <w:r>
        <w:rPr>
          <w:noProof/>
        </w:rPr>
        <w:tab/>
      </w:r>
      <w:r>
        <w:rPr>
          <w:noProof/>
        </w:rPr>
        <w:fldChar w:fldCharType="begin"/>
      </w:r>
      <w:r>
        <w:rPr>
          <w:noProof/>
        </w:rPr>
        <w:instrText xml:space="preserve"> PAGEREF _Toc464139210 \h </w:instrText>
      </w:r>
      <w:r>
        <w:rPr>
          <w:noProof/>
        </w:rPr>
      </w:r>
      <w:r>
        <w:rPr>
          <w:noProof/>
        </w:rPr>
        <w:fldChar w:fldCharType="separate"/>
      </w:r>
      <w:r>
        <w:rPr>
          <w:noProof/>
        </w:rPr>
        <w:t>34</w:t>
      </w:r>
      <w:r>
        <w:rPr>
          <w:noProof/>
        </w:rPr>
        <w:fldChar w:fldCharType="end"/>
      </w:r>
    </w:p>
    <w:p w14:paraId="3C18F742" w14:textId="77777777" w:rsidR="00B103DC" w:rsidRDefault="00B103DC">
      <w:pPr>
        <w:pStyle w:val="TableofFigures"/>
        <w:tabs>
          <w:tab w:val="right" w:leader="underscore" w:pos="9730"/>
        </w:tabs>
        <w:rPr>
          <w:rFonts w:asciiTheme="minorHAnsi" w:hAnsiTheme="minorHAnsi"/>
          <w:i w:val="0"/>
          <w:noProof/>
          <w:sz w:val="24"/>
          <w:szCs w:val="24"/>
          <w:lang w:eastAsia="ja-JP"/>
        </w:rPr>
      </w:pPr>
      <w:r>
        <w:rPr>
          <w:noProof/>
        </w:rPr>
        <w:t>Figure 7.1</w:t>
      </w:r>
      <w:r>
        <w:rPr>
          <w:noProof/>
        </w:rPr>
        <w:noBreakHyphen/>
        <w:t xml:space="preserve">5 </w:t>
      </w:r>
      <w:r w:rsidRPr="002C7A6F">
        <w:rPr>
          <w:noProof/>
          <w:vertAlign w:val="superscript"/>
        </w:rPr>
        <w:t>31</w:t>
      </w:r>
      <w:r>
        <w:rPr>
          <w:noProof/>
        </w:rPr>
        <w:t>P{</w:t>
      </w:r>
      <w:r w:rsidRPr="002C7A6F">
        <w:rPr>
          <w:noProof/>
          <w:vertAlign w:val="superscript"/>
        </w:rPr>
        <w:t>1</w:t>
      </w:r>
      <w:r>
        <w:rPr>
          <w:noProof/>
        </w:rPr>
        <w:t>H} NMR spectrum of 1 in DMSO-d</w:t>
      </w:r>
      <w:r w:rsidRPr="002C7A6F">
        <w:rPr>
          <w:noProof/>
          <w:vertAlign w:val="subscript"/>
        </w:rPr>
        <w:t xml:space="preserve">6 </w:t>
      </w:r>
      <w:r>
        <w:rPr>
          <w:noProof/>
        </w:rPr>
        <w:t>(298 K)</w:t>
      </w:r>
      <w:r>
        <w:rPr>
          <w:noProof/>
        </w:rPr>
        <w:tab/>
      </w:r>
      <w:r>
        <w:rPr>
          <w:noProof/>
        </w:rPr>
        <w:fldChar w:fldCharType="begin"/>
      </w:r>
      <w:r>
        <w:rPr>
          <w:noProof/>
        </w:rPr>
        <w:instrText xml:space="preserve"> PAGEREF _Toc464139211 \h </w:instrText>
      </w:r>
      <w:r>
        <w:rPr>
          <w:noProof/>
        </w:rPr>
      </w:r>
      <w:r>
        <w:rPr>
          <w:noProof/>
        </w:rPr>
        <w:fldChar w:fldCharType="separate"/>
      </w:r>
      <w:r>
        <w:rPr>
          <w:noProof/>
        </w:rPr>
        <w:t>35</w:t>
      </w:r>
      <w:r>
        <w:rPr>
          <w:noProof/>
        </w:rPr>
        <w:fldChar w:fldCharType="end"/>
      </w:r>
    </w:p>
    <w:p w14:paraId="24D26D5B" w14:textId="77777777" w:rsidR="00B103DC" w:rsidRDefault="00B103DC">
      <w:pPr>
        <w:pStyle w:val="TableofFigures"/>
        <w:tabs>
          <w:tab w:val="right" w:leader="underscore" w:pos="9730"/>
        </w:tabs>
        <w:rPr>
          <w:rFonts w:asciiTheme="minorHAnsi" w:hAnsiTheme="minorHAnsi"/>
          <w:i w:val="0"/>
          <w:noProof/>
          <w:sz w:val="24"/>
          <w:szCs w:val="24"/>
          <w:lang w:eastAsia="ja-JP"/>
        </w:rPr>
      </w:pPr>
      <w:r>
        <w:rPr>
          <w:noProof/>
        </w:rPr>
        <w:t>Figure 7.1</w:t>
      </w:r>
      <w:r>
        <w:rPr>
          <w:noProof/>
        </w:rPr>
        <w:noBreakHyphen/>
        <w:t xml:space="preserve">6 </w:t>
      </w:r>
      <w:r w:rsidRPr="002C7A6F">
        <w:rPr>
          <w:noProof/>
          <w:vertAlign w:val="superscript"/>
        </w:rPr>
        <w:t>1</w:t>
      </w:r>
      <w:r>
        <w:rPr>
          <w:noProof/>
        </w:rPr>
        <w:t>H NMR spectrum of 1 in H</w:t>
      </w:r>
      <w:r w:rsidRPr="002C7A6F">
        <w:rPr>
          <w:noProof/>
          <w:vertAlign w:val="subscript"/>
        </w:rPr>
        <w:t>2</w:t>
      </w:r>
      <w:r>
        <w:rPr>
          <w:noProof/>
        </w:rPr>
        <w:t>O (298 K) synthesized using Ag</w:t>
      </w:r>
      <w:r w:rsidRPr="002C7A6F">
        <w:rPr>
          <w:noProof/>
          <w:vertAlign w:val="subscript"/>
        </w:rPr>
        <w:t>2</w:t>
      </w:r>
      <w:r>
        <w:rPr>
          <w:noProof/>
        </w:rPr>
        <w:t>O</w:t>
      </w:r>
      <w:r>
        <w:rPr>
          <w:noProof/>
        </w:rPr>
        <w:tab/>
      </w:r>
      <w:r>
        <w:rPr>
          <w:noProof/>
        </w:rPr>
        <w:fldChar w:fldCharType="begin"/>
      </w:r>
      <w:r>
        <w:rPr>
          <w:noProof/>
        </w:rPr>
        <w:instrText xml:space="preserve"> PAGEREF _Toc464139212 \h </w:instrText>
      </w:r>
      <w:r>
        <w:rPr>
          <w:noProof/>
        </w:rPr>
      </w:r>
      <w:r>
        <w:rPr>
          <w:noProof/>
        </w:rPr>
        <w:fldChar w:fldCharType="separate"/>
      </w:r>
      <w:r>
        <w:rPr>
          <w:noProof/>
        </w:rPr>
        <w:t>36</w:t>
      </w:r>
      <w:r>
        <w:rPr>
          <w:noProof/>
        </w:rPr>
        <w:fldChar w:fldCharType="end"/>
      </w:r>
    </w:p>
    <w:p w14:paraId="37B9EF63" w14:textId="77777777" w:rsidR="00B103DC" w:rsidRDefault="00B103DC">
      <w:pPr>
        <w:pStyle w:val="TableofFigures"/>
        <w:tabs>
          <w:tab w:val="right" w:leader="underscore" w:pos="9730"/>
        </w:tabs>
        <w:rPr>
          <w:rFonts w:asciiTheme="minorHAnsi" w:hAnsiTheme="minorHAnsi"/>
          <w:i w:val="0"/>
          <w:noProof/>
          <w:sz w:val="24"/>
          <w:szCs w:val="24"/>
          <w:lang w:eastAsia="ja-JP"/>
        </w:rPr>
      </w:pPr>
      <w:r>
        <w:rPr>
          <w:noProof/>
        </w:rPr>
        <w:t>Figure 7.1</w:t>
      </w:r>
      <w:r>
        <w:rPr>
          <w:noProof/>
        </w:rPr>
        <w:noBreakHyphen/>
        <w:t xml:space="preserve">7 </w:t>
      </w:r>
      <w:r w:rsidRPr="002C7A6F">
        <w:rPr>
          <w:noProof/>
          <w:vertAlign w:val="superscript"/>
        </w:rPr>
        <w:t>31</w:t>
      </w:r>
      <w:r>
        <w:rPr>
          <w:noProof/>
        </w:rPr>
        <w:t>P{</w:t>
      </w:r>
      <w:r w:rsidRPr="002C7A6F">
        <w:rPr>
          <w:noProof/>
          <w:vertAlign w:val="superscript"/>
        </w:rPr>
        <w:t>1</w:t>
      </w:r>
      <w:r>
        <w:rPr>
          <w:noProof/>
        </w:rPr>
        <w:t>H} NMR spectrum of 1 in H</w:t>
      </w:r>
      <w:r w:rsidRPr="002C7A6F">
        <w:rPr>
          <w:noProof/>
          <w:vertAlign w:val="subscript"/>
        </w:rPr>
        <w:t>2</w:t>
      </w:r>
      <w:r>
        <w:rPr>
          <w:noProof/>
        </w:rPr>
        <w:t>O (298 K) synthesized using Ag</w:t>
      </w:r>
      <w:r w:rsidRPr="002C7A6F">
        <w:rPr>
          <w:noProof/>
          <w:vertAlign w:val="subscript"/>
        </w:rPr>
        <w:t>2</w:t>
      </w:r>
      <w:r>
        <w:rPr>
          <w:noProof/>
        </w:rPr>
        <w:t>O</w:t>
      </w:r>
      <w:r>
        <w:rPr>
          <w:noProof/>
        </w:rPr>
        <w:tab/>
      </w:r>
      <w:r>
        <w:rPr>
          <w:noProof/>
        </w:rPr>
        <w:fldChar w:fldCharType="begin"/>
      </w:r>
      <w:r>
        <w:rPr>
          <w:noProof/>
        </w:rPr>
        <w:instrText xml:space="preserve"> PAGEREF _Toc464139213 \h </w:instrText>
      </w:r>
      <w:r>
        <w:rPr>
          <w:noProof/>
        </w:rPr>
      </w:r>
      <w:r>
        <w:rPr>
          <w:noProof/>
        </w:rPr>
        <w:fldChar w:fldCharType="separate"/>
      </w:r>
      <w:r>
        <w:rPr>
          <w:noProof/>
        </w:rPr>
        <w:t>37</w:t>
      </w:r>
      <w:r>
        <w:rPr>
          <w:noProof/>
        </w:rPr>
        <w:fldChar w:fldCharType="end"/>
      </w:r>
    </w:p>
    <w:p w14:paraId="73216CB2" w14:textId="77777777" w:rsidR="00B103DC" w:rsidRDefault="00B103DC">
      <w:pPr>
        <w:pStyle w:val="TableofFigures"/>
        <w:tabs>
          <w:tab w:val="right" w:leader="underscore" w:pos="9730"/>
        </w:tabs>
        <w:rPr>
          <w:rFonts w:asciiTheme="minorHAnsi" w:hAnsiTheme="minorHAnsi"/>
          <w:i w:val="0"/>
          <w:noProof/>
          <w:sz w:val="24"/>
          <w:szCs w:val="24"/>
          <w:lang w:eastAsia="ja-JP"/>
        </w:rPr>
      </w:pPr>
      <w:r>
        <w:rPr>
          <w:noProof/>
        </w:rPr>
        <w:t>Figure 7.1</w:t>
      </w:r>
      <w:r>
        <w:rPr>
          <w:noProof/>
        </w:rPr>
        <w:noBreakHyphen/>
        <w:t xml:space="preserve">8 </w:t>
      </w:r>
      <w:r w:rsidRPr="002C7A6F">
        <w:rPr>
          <w:noProof/>
          <w:vertAlign w:val="superscript"/>
        </w:rPr>
        <w:t>1</w:t>
      </w:r>
      <w:r>
        <w:rPr>
          <w:noProof/>
        </w:rPr>
        <w:t>H NMR of 2-trans in H</w:t>
      </w:r>
      <w:r w:rsidRPr="002C7A6F">
        <w:rPr>
          <w:noProof/>
          <w:vertAlign w:val="subscript"/>
        </w:rPr>
        <w:t>2</w:t>
      </w:r>
      <w:r>
        <w:rPr>
          <w:noProof/>
        </w:rPr>
        <w:t>O (298 K) after three days of reflux, displaying formation of 1</w:t>
      </w:r>
      <w:r>
        <w:rPr>
          <w:noProof/>
        </w:rPr>
        <w:tab/>
      </w:r>
      <w:r>
        <w:rPr>
          <w:noProof/>
        </w:rPr>
        <w:fldChar w:fldCharType="begin"/>
      </w:r>
      <w:r>
        <w:rPr>
          <w:noProof/>
        </w:rPr>
        <w:instrText xml:space="preserve"> PAGEREF _Toc464139214 \h </w:instrText>
      </w:r>
      <w:r>
        <w:rPr>
          <w:noProof/>
        </w:rPr>
      </w:r>
      <w:r>
        <w:rPr>
          <w:noProof/>
        </w:rPr>
        <w:fldChar w:fldCharType="separate"/>
      </w:r>
      <w:r>
        <w:rPr>
          <w:noProof/>
        </w:rPr>
        <w:t>38</w:t>
      </w:r>
      <w:r>
        <w:rPr>
          <w:noProof/>
        </w:rPr>
        <w:fldChar w:fldCharType="end"/>
      </w:r>
    </w:p>
    <w:p w14:paraId="6453F0A8" w14:textId="77777777" w:rsidR="00B103DC" w:rsidRDefault="00B103DC">
      <w:pPr>
        <w:pStyle w:val="TableofFigures"/>
        <w:tabs>
          <w:tab w:val="right" w:leader="underscore" w:pos="9730"/>
        </w:tabs>
        <w:rPr>
          <w:rFonts w:asciiTheme="minorHAnsi" w:hAnsiTheme="minorHAnsi"/>
          <w:i w:val="0"/>
          <w:noProof/>
          <w:sz w:val="24"/>
          <w:szCs w:val="24"/>
          <w:lang w:eastAsia="ja-JP"/>
        </w:rPr>
      </w:pPr>
      <w:r>
        <w:rPr>
          <w:noProof/>
        </w:rPr>
        <w:t>Figure 7.1</w:t>
      </w:r>
      <w:r>
        <w:rPr>
          <w:noProof/>
        </w:rPr>
        <w:noBreakHyphen/>
        <w:t xml:space="preserve">9 </w:t>
      </w:r>
      <w:r w:rsidRPr="002C7A6F">
        <w:rPr>
          <w:noProof/>
          <w:vertAlign w:val="superscript"/>
        </w:rPr>
        <w:t>31</w:t>
      </w:r>
      <w:r>
        <w:rPr>
          <w:noProof/>
        </w:rPr>
        <w:t>P{</w:t>
      </w:r>
      <w:r w:rsidRPr="002C7A6F">
        <w:rPr>
          <w:noProof/>
          <w:vertAlign w:val="superscript"/>
        </w:rPr>
        <w:t>1</w:t>
      </w:r>
      <w:r>
        <w:rPr>
          <w:noProof/>
        </w:rPr>
        <w:t>H} NMR of 2-trans in H</w:t>
      </w:r>
      <w:r w:rsidRPr="002C7A6F">
        <w:rPr>
          <w:noProof/>
          <w:vertAlign w:val="subscript"/>
        </w:rPr>
        <w:t>2</w:t>
      </w:r>
      <w:r>
        <w:rPr>
          <w:noProof/>
        </w:rPr>
        <w:t>O (298 K) after three days of reflux, displaying formation of 1</w:t>
      </w:r>
      <w:r>
        <w:rPr>
          <w:noProof/>
        </w:rPr>
        <w:tab/>
      </w:r>
      <w:r>
        <w:rPr>
          <w:noProof/>
        </w:rPr>
        <w:fldChar w:fldCharType="begin"/>
      </w:r>
      <w:r>
        <w:rPr>
          <w:noProof/>
        </w:rPr>
        <w:instrText xml:space="preserve"> PAGEREF _Toc464139215 \h </w:instrText>
      </w:r>
      <w:r>
        <w:rPr>
          <w:noProof/>
        </w:rPr>
      </w:r>
      <w:r>
        <w:rPr>
          <w:noProof/>
        </w:rPr>
        <w:fldChar w:fldCharType="separate"/>
      </w:r>
      <w:r>
        <w:rPr>
          <w:noProof/>
        </w:rPr>
        <w:t>39</w:t>
      </w:r>
      <w:r>
        <w:rPr>
          <w:noProof/>
        </w:rPr>
        <w:fldChar w:fldCharType="end"/>
      </w:r>
    </w:p>
    <w:p w14:paraId="034450F3" w14:textId="77777777" w:rsidR="00B103DC" w:rsidRDefault="00B103DC">
      <w:pPr>
        <w:pStyle w:val="TableofFigures"/>
        <w:tabs>
          <w:tab w:val="right" w:leader="underscore" w:pos="9730"/>
        </w:tabs>
        <w:rPr>
          <w:rFonts w:asciiTheme="minorHAnsi" w:hAnsiTheme="minorHAnsi"/>
          <w:i w:val="0"/>
          <w:noProof/>
          <w:sz w:val="24"/>
          <w:szCs w:val="24"/>
          <w:lang w:eastAsia="ja-JP"/>
        </w:rPr>
      </w:pPr>
      <w:r>
        <w:rPr>
          <w:noProof/>
        </w:rPr>
        <w:t>Figure 7.2</w:t>
      </w:r>
      <w:r>
        <w:rPr>
          <w:noProof/>
        </w:rPr>
        <w:noBreakHyphen/>
        <w:t xml:space="preserve">1 </w:t>
      </w:r>
      <w:r w:rsidRPr="002C7A6F">
        <w:rPr>
          <w:noProof/>
          <w:vertAlign w:val="superscript"/>
        </w:rPr>
        <w:t>1</w:t>
      </w:r>
      <w:r>
        <w:rPr>
          <w:noProof/>
        </w:rPr>
        <w:t>H NMR spectrum of 2-trans in H</w:t>
      </w:r>
      <w:r w:rsidRPr="002C7A6F">
        <w:rPr>
          <w:noProof/>
          <w:vertAlign w:val="subscript"/>
        </w:rPr>
        <w:t>2</w:t>
      </w:r>
      <w:r>
        <w:rPr>
          <w:noProof/>
        </w:rPr>
        <w:t>O (298 K)</w:t>
      </w:r>
      <w:r>
        <w:rPr>
          <w:noProof/>
        </w:rPr>
        <w:tab/>
      </w:r>
      <w:r>
        <w:rPr>
          <w:noProof/>
        </w:rPr>
        <w:fldChar w:fldCharType="begin"/>
      </w:r>
      <w:r>
        <w:rPr>
          <w:noProof/>
        </w:rPr>
        <w:instrText xml:space="preserve"> PAGEREF _Toc464139216 \h </w:instrText>
      </w:r>
      <w:r>
        <w:rPr>
          <w:noProof/>
        </w:rPr>
      </w:r>
      <w:r>
        <w:rPr>
          <w:noProof/>
        </w:rPr>
        <w:fldChar w:fldCharType="separate"/>
      </w:r>
      <w:r>
        <w:rPr>
          <w:noProof/>
        </w:rPr>
        <w:t>40</w:t>
      </w:r>
      <w:r>
        <w:rPr>
          <w:noProof/>
        </w:rPr>
        <w:fldChar w:fldCharType="end"/>
      </w:r>
    </w:p>
    <w:p w14:paraId="6EE22DAD" w14:textId="77777777" w:rsidR="00B103DC" w:rsidRDefault="00B103DC">
      <w:pPr>
        <w:pStyle w:val="TableofFigures"/>
        <w:tabs>
          <w:tab w:val="right" w:leader="underscore" w:pos="9730"/>
        </w:tabs>
        <w:rPr>
          <w:rFonts w:asciiTheme="minorHAnsi" w:hAnsiTheme="minorHAnsi"/>
          <w:i w:val="0"/>
          <w:noProof/>
          <w:sz w:val="24"/>
          <w:szCs w:val="24"/>
          <w:lang w:eastAsia="ja-JP"/>
        </w:rPr>
      </w:pPr>
      <w:r>
        <w:rPr>
          <w:noProof/>
        </w:rPr>
        <w:t>Figure 7.2</w:t>
      </w:r>
      <w:r>
        <w:rPr>
          <w:noProof/>
        </w:rPr>
        <w:noBreakHyphen/>
        <w:t xml:space="preserve">2 </w:t>
      </w:r>
      <w:r w:rsidRPr="002C7A6F">
        <w:rPr>
          <w:noProof/>
          <w:vertAlign w:val="superscript"/>
        </w:rPr>
        <w:t>31</w:t>
      </w:r>
      <w:r>
        <w:rPr>
          <w:noProof/>
        </w:rPr>
        <w:t>P{</w:t>
      </w:r>
      <w:r w:rsidRPr="002C7A6F">
        <w:rPr>
          <w:noProof/>
          <w:vertAlign w:val="superscript"/>
        </w:rPr>
        <w:t>1</w:t>
      </w:r>
      <w:r>
        <w:rPr>
          <w:noProof/>
        </w:rPr>
        <w:t>H} NMR spectrum of 2-trans in H</w:t>
      </w:r>
      <w:r w:rsidRPr="002C7A6F">
        <w:rPr>
          <w:noProof/>
          <w:vertAlign w:val="subscript"/>
        </w:rPr>
        <w:t>2</w:t>
      </w:r>
      <w:r>
        <w:rPr>
          <w:noProof/>
        </w:rPr>
        <w:t>O (298 K)</w:t>
      </w:r>
      <w:r>
        <w:rPr>
          <w:noProof/>
        </w:rPr>
        <w:tab/>
      </w:r>
      <w:r>
        <w:rPr>
          <w:noProof/>
        </w:rPr>
        <w:fldChar w:fldCharType="begin"/>
      </w:r>
      <w:r>
        <w:rPr>
          <w:noProof/>
        </w:rPr>
        <w:instrText xml:space="preserve"> PAGEREF _Toc464139217 \h </w:instrText>
      </w:r>
      <w:r>
        <w:rPr>
          <w:noProof/>
        </w:rPr>
      </w:r>
      <w:r>
        <w:rPr>
          <w:noProof/>
        </w:rPr>
        <w:fldChar w:fldCharType="separate"/>
      </w:r>
      <w:r>
        <w:rPr>
          <w:noProof/>
        </w:rPr>
        <w:t>41</w:t>
      </w:r>
      <w:r>
        <w:rPr>
          <w:noProof/>
        </w:rPr>
        <w:fldChar w:fldCharType="end"/>
      </w:r>
    </w:p>
    <w:p w14:paraId="75FF36EA" w14:textId="77777777" w:rsidR="00B103DC" w:rsidRDefault="00B103DC">
      <w:pPr>
        <w:pStyle w:val="TableofFigures"/>
        <w:tabs>
          <w:tab w:val="right" w:leader="underscore" w:pos="9730"/>
        </w:tabs>
        <w:rPr>
          <w:rFonts w:asciiTheme="minorHAnsi" w:hAnsiTheme="minorHAnsi"/>
          <w:i w:val="0"/>
          <w:noProof/>
          <w:sz w:val="24"/>
          <w:szCs w:val="24"/>
          <w:lang w:eastAsia="ja-JP"/>
        </w:rPr>
      </w:pPr>
      <w:r>
        <w:rPr>
          <w:noProof/>
        </w:rPr>
        <w:t>Figure 7.3</w:t>
      </w:r>
      <w:r>
        <w:rPr>
          <w:noProof/>
        </w:rPr>
        <w:noBreakHyphen/>
        <w:t xml:space="preserve">1 </w:t>
      </w:r>
      <w:r w:rsidRPr="002C7A6F">
        <w:rPr>
          <w:noProof/>
          <w:vertAlign w:val="superscript"/>
        </w:rPr>
        <w:t>1</w:t>
      </w:r>
      <w:r>
        <w:rPr>
          <w:noProof/>
        </w:rPr>
        <w:t>H NMR spectrum of (p-cymene)RuCl</w:t>
      </w:r>
      <w:r w:rsidRPr="002C7A6F">
        <w:rPr>
          <w:noProof/>
          <w:vertAlign w:val="subscript"/>
        </w:rPr>
        <w:t>2</w:t>
      </w:r>
      <w:r>
        <w:rPr>
          <w:noProof/>
        </w:rPr>
        <w:t>(CO) in CD</w:t>
      </w:r>
      <w:r w:rsidRPr="002C7A6F">
        <w:rPr>
          <w:noProof/>
          <w:vertAlign w:val="subscript"/>
        </w:rPr>
        <w:t>2</w:t>
      </w:r>
      <w:r>
        <w:rPr>
          <w:noProof/>
        </w:rPr>
        <w:t>Cl</w:t>
      </w:r>
      <w:r w:rsidRPr="002C7A6F">
        <w:rPr>
          <w:noProof/>
          <w:vertAlign w:val="subscript"/>
        </w:rPr>
        <w:t>2</w:t>
      </w:r>
      <w:r>
        <w:rPr>
          <w:noProof/>
        </w:rPr>
        <w:t xml:space="preserve"> (298 K)</w:t>
      </w:r>
      <w:r>
        <w:rPr>
          <w:noProof/>
        </w:rPr>
        <w:tab/>
      </w:r>
      <w:r>
        <w:rPr>
          <w:noProof/>
        </w:rPr>
        <w:fldChar w:fldCharType="begin"/>
      </w:r>
      <w:r>
        <w:rPr>
          <w:noProof/>
        </w:rPr>
        <w:instrText xml:space="preserve"> PAGEREF _Toc464139218 \h </w:instrText>
      </w:r>
      <w:r>
        <w:rPr>
          <w:noProof/>
        </w:rPr>
      </w:r>
      <w:r>
        <w:rPr>
          <w:noProof/>
        </w:rPr>
        <w:fldChar w:fldCharType="separate"/>
      </w:r>
      <w:r>
        <w:rPr>
          <w:noProof/>
        </w:rPr>
        <w:t>42</w:t>
      </w:r>
      <w:r>
        <w:rPr>
          <w:noProof/>
        </w:rPr>
        <w:fldChar w:fldCharType="end"/>
      </w:r>
    </w:p>
    <w:p w14:paraId="5AEAA385" w14:textId="77777777" w:rsidR="00B103DC" w:rsidRDefault="00B103DC">
      <w:pPr>
        <w:pStyle w:val="TableofFigures"/>
        <w:tabs>
          <w:tab w:val="right" w:leader="underscore" w:pos="9730"/>
        </w:tabs>
        <w:rPr>
          <w:rFonts w:asciiTheme="minorHAnsi" w:hAnsiTheme="minorHAnsi"/>
          <w:i w:val="0"/>
          <w:noProof/>
          <w:sz w:val="24"/>
          <w:szCs w:val="24"/>
          <w:lang w:eastAsia="ja-JP"/>
        </w:rPr>
      </w:pPr>
      <w:r>
        <w:rPr>
          <w:noProof/>
        </w:rPr>
        <w:t>Figure 7.4</w:t>
      </w:r>
      <w:r>
        <w:rPr>
          <w:noProof/>
        </w:rPr>
        <w:noBreakHyphen/>
        <w:t xml:space="preserve">1 </w:t>
      </w:r>
      <w:r w:rsidRPr="002C7A6F">
        <w:rPr>
          <w:noProof/>
          <w:vertAlign w:val="superscript"/>
        </w:rPr>
        <w:t>1</w:t>
      </w:r>
      <w:r>
        <w:rPr>
          <w:noProof/>
        </w:rPr>
        <w:t>H NMR spectrum of (PNN)RuCl</w:t>
      </w:r>
      <w:r w:rsidRPr="002C7A6F">
        <w:rPr>
          <w:noProof/>
          <w:vertAlign w:val="subscript"/>
        </w:rPr>
        <w:t>2</w:t>
      </w:r>
      <w:r>
        <w:rPr>
          <w:noProof/>
        </w:rPr>
        <w:t>(CO) in CD</w:t>
      </w:r>
      <w:r w:rsidRPr="002C7A6F">
        <w:rPr>
          <w:noProof/>
          <w:vertAlign w:val="subscript"/>
        </w:rPr>
        <w:t>2</w:t>
      </w:r>
      <w:r>
        <w:rPr>
          <w:noProof/>
        </w:rPr>
        <w:t>Cl</w:t>
      </w:r>
      <w:r w:rsidRPr="002C7A6F">
        <w:rPr>
          <w:noProof/>
          <w:vertAlign w:val="subscript"/>
        </w:rPr>
        <w:t>2</w:t>
      </w:r>
      <w:r>
        <w:rPr>
          <w:noProof/>
        </w:rPr>
        <w:t xml:space="preserve"> (298 K)</w:t>
      </w:r>
      <w:r>
        <w:rPr>
          <w:noProof/>
        </w:rPr>
        <w:tab/>
      </w:r>
      <w:r>
        <w:rPr>
          <w:noProof/>
        </w:rPr>
        <w:fldChar w:fldCharType="begin"/>
      </w:r>
      <w:r>
        <w:rPr>
          <w:noProof/>
        </w:rPr>
        <w:instrText xml:space="preserve"> PAGEREF _Toc464139219 \h </w:instrText>
      </w:r>
      <w:r>
        <w:rPr>
          <w:noProof/>
        </w:rPr>
      </w:r>
      <w:r>
        <w:rPr>
          <w:noProof/>
        </w:rPr>
        <w:fldChar w:fldCharType="separate"/>
      </w:r>
      <w:r>
        <w:rPr>
          <w:noProof/>
        </w:rPr>
        <w:t>43</w:t>
      </w:r>
      <w:r>
        <w:rPr>
          <w:noProof/>
        </w:rPr>
        <w:fldChar w:fldCharType="end"/>
      </w:r>
    </w:p>
    <w:p w14:paraId="76901089" w14:textId="77777777" w:rsidR="00B103DC" w:rsidRDefault="00B103DC">
      <w:pPr>
        <w:pStyle w:val="TableofFigures"/>
        <w:tabs>
          <w:tab w:val="right" w:leader="underscore" w:pos="9730"/>
        </w:tabs>
        <w:rPr>
          <w:rFonts w:asciiTheme="minorHAnsi" w:hAnsiTheme="minorHAnsi"/>
          <w:i w:val="0"/>
          <w:noProof/>
          <w:sz w:val="24"/>
          <w:szCs w:val="24"/>
          <w:lang w:eastAsia="ja-JP"/>
        </w:rPr>
      </w:pPr>
      <w:r>
        <w:rPr>
          <w:noProof/>
        </w:rPr>
        <w:t>Figure 7.4</w:t>
      </w:r>
      <w:r>
        <w:rPr>
          <w:noProof/>
        </w:rPr>
        <w:noBreakHyphen/>
        <w:t xml:space="preserve">2 </w:t>
      </w:r>
      <w:r w:rsidRPr="002C7A6F">
        <w:rPr>
          <w:noProof/>
          <w:vertAlign w:val="superscript"/>
        </w:rPr>
        <w:t>31</w:t>
      </w:r>
      <w:r>
        <w:rPr>
          <w:noProof/>
        </w:rPr>
        <w:t>P{</w:t>
      </w:r>
      <w:r w:rsidRPr="002C7A6F">
        <w:rPr>
          <w:noProof/>
          <w:vertAlign w:val="superscript"/>
        </w:rPr>
        <w:t>1</w:t>
      </w:r>
      <w:r>
        <w:rPr>
          <w:noProof/>
        </w:rPr>
        <w:t>H} NMR spectrum of (PNN)RuCl</w:t>
      </w:r>
      <w:r w:rsidRPr="002C7A6F">
        <w:rPr>
          <w:noProof/>
          <w:vertAlign w:val="subscript"/>
        </w:rPr>
        <w:t>2</w:t>
      </w:r>
      <w:r>
        <w:rPr>
          <w:noProof/>
        </w:rPr>
        <w:t>(CO) in CD</w:t>
      </w:r>
      <w:r w:rsidRPr="002C7A6F">
        <w:rPr>
          <w:noProof/>
          <w:vertAlign w:val="subscript"/>
        </w:rPr>
        <w:t>2</w:t>
      </w:r>
      <w:r>
        <w:rPr>
          <w:noProof/>
        </w:rPr>
        <w:t>Cl</w:t>
      </w:r>
      <w:r w:rsidRPr="002C7A6F">
        <w:rPr>
          <w:noProof/>
          <w:vertAlign w:val="subscript"/>
        </w:rPr>
        <w:t>2</w:t>
      </w:r>
      <w:r>
        <w:rPr>
          <w:noProof/>
        </w:rPr>
        <w:t xml:space="preserve"> (298 K)</w:t>
      </w:r>
      <w:r>
        <w:rPr>
          <w:noProof/>
        </w:rPr>
        <w:tab/>
      </w:r>
      <w:r>
        <w:rPr>
          <w:noProof/>
        </w:rPr>
        <w:fldChar w:fldCharType="begin"/>
      </w:r>
      <w:r>
        <w:rPr>
          <w:noProof/>
        </w:rPr>
        <w:instrText xml:space="preserve"> PAGEREF _Toc464139220 \h </w:instrText>
      </w:r>
      <w:r>
        <w:rPr>
          <w:noProof/>
        </w:rPr>
      </w:r>
      <w:r>
        <w:rPr>
          <w:noProof/>
        </w:rPr>
        <w:fldChar w:fldCharType="separate"/>
      </w:r>
      <w:r>
        <w:rPr>
          <w:noProof/>
        </w:rPr>
        <w:t>44</w:t>
      </w:r>
      <w:r>
        <w:rPr>
          <w:noProof/>
        </w:rPr>
        <w:fldChar w:fldCharType="end"/>
      </w:r>
    </w:p>
    <w:p w14:paraId="0FD75534" w14:textId="77777777" w:rsidR="00B103DC" w:rsidRDefault="00B103DC">
      <w:pPr>
        <w:pStyle w:val="TableofFigures"/>
        <w:tabs>
          <w:tab w:val="right" w:leader="underscore" w:pos="9730"/>
        </w:tabs>
        <w:rPr>
          <w:rFonts w:asciiTheme="minorHAnsi" w:hAnsiTheme="minorHAnsi"/>
          <w:i w:val="0"/>
          <w:noProof/>
          <w:sz w:val="24"/>
          <w:szCs w:val="24"/>
          <w:lang w:eastAsia="ja-JP"/>
        </w:rPr>
      </w:pPr>
      <w:r>
        <w:rPr>
          <w:noProof/>
        </w:rPr>
        <w:t>Figure 7.5</w:t>
      </w:r>
      <w:r>
        <w:rPr>
          <w:noProof/>
        </w:rPr>
        <w:noBreakHyphen/>
        <w:t xml:space="preserve">1 </w:t>
      </w:r>
      <w:r w:rsidRPr="002C7A6F">
        <w:rPr>
          <w:noProof/>
          <w:vertAlign w:val="superscript"/>
        </w:rPr>
        <w:t>1</w:t>
      </w:r>
      <w:r>
        <w:rPr>
          <w:noProof/>
        </w:rPr>
        <w:t>H NMR spectrum of 1 (in H</w:t>
      </w:r>
      <w:r w:rsidRPr="002C7A6F">
        <w:rPr>
          <w:noProof/>
          <w:vertAlign w:val="subscript"/>
        </w:rPr>
        <w:t>2</w:t>
      </w:r>
      <w:r>
        <w:rPr>
          <w:noProof/>
        </w:rPr>
        <w:t>O, 298 K) after irradiation with QTH light source for 46h</w:t>
      </w:r>
      <w:r>
        <w:rPr>
          <w:noProof/>
        </w:rPr>
        <w:tab/>
      </w:r>
      <w:r>
        <w:rPr>
          <w:noProof/>
        </w:rPr>
        <w:fldChar w:fldCharType="begin"/>
      </w:r>
      <w:r>
        <w:rPr>
          <w:noProof/>
        </w:rPr>
        <w:instrText xml:space="preserve"> PAGEREF _Toc464139221 \h </w:instrText>
      </w:r>
      <w:r>
        <w:rPr>
          <w:noProof/>
        </w:rPr>
      </w:r>
      <w:r>
        <w:rPr>
          <w:noProof/>
        </w:rPr>
        <w:fldChar w:fldCharType="separate"/>
      </w:r>
      <w:r>
        <w:rPr>
          <w:noProof/>
        </w:rPr>
        <w:t>45</w:t>
      </w:r>
      <w:r>
        <w:rPr>
          <w:noProof/>
        </w:rPr>
        <w:fldChar w:fldCharType="end"/>
      </w:r>
    </w:p>
    <w:p w14:paraId="52EC6210" w14:textId="77777777" w:rsidR="00B103DC" w:rsidRDefault="00B103DC">
      <w:pPr>
        <w:pStyle w:val="TableofFigures"/>
        <w:tabs>
          <w:tab w:val="right" w:leader="underscore" w:pos="9730"/>
        </w:tabs>
        <w:rPr>
          <w:rFonts w:asciiTheme="minorHAnsi" w:hAnsiTheme="minorHAnsi"/>
          <w:i w:val="0"/>
          <w:noProof/>
          <w:sz w:val="24"/>
          <w:szCs w:val="24"/>
          <w:lang w:eastAsia="ja-JP"/>
        </w:rPr>
      </w:pPr>
      <w:r>
        <w:rPr>
          <w:noProof/>
        </w:rPr>
        <w:t>Figure 7.5</w:t>
      </w:r>
      <w:r>
        <w:rPr>
          <w:noProof/>
        </w:rPr>
        <w:noBreakHyphen/>
        <w:t xml:space="preserve">2 </w:t>
      </w:r>
      <w:r w:rsidRPr="002C7A6F">
        <w:rPr>
          <w:noProof/>
          <w:vertAlign w:val="superscript"/>
        </w:rPr>
        <w:t>31</w:t>
      </w:r>
      <w:r>
        <w:rPr>
          <w:noProof/>
        </w:rPr>
        <w:t>P{</w:t>
      </w:r>
      <w:r w:rsidRPr="002C7A6F">
        <w:rPr>
          <w:noProof/>
          <w:vertAlign w:val="superscript"/>
        </w:rPr>
        <w:t>1</w:t>
      </w:r>
      <w:r>
        <w:rPr>
          <w:noProof/>
        </w:rPr>
        <w:t>H}</w:t>
      </w:r>
      <w:r w:rsidRPr="002C7A6F">
        <w:rPr>
          <w:noProof/>
          <w:vertAlign w:val="superscript"/>
        </w:rPr>
        <w:t xml:space="preserve"> </w:t>
      </w:r>
      <w:r>
        <w:rPr>
          <w:noProof/>
        </w:rPr>
        <w:t>NMR spectrum of 1 (in H</w:t>
      </w:r>
      <w:r w:rsidRPr="002C7A6F">
        <w:rPr>
          <w:noProof/>
          <w:vertAlign w:val="subscript"/>
        </w:rPr>
        <w:t>2</w:t>
      </w:r>
      <w:r>
        <w:rPr>
          <w:noProof/>
        </w:rPr>
        <w:t>O, 298 K) after irradiation with QTH light source for 46h</w:t>
      </w:r>
      <w:r>
        <w:rPr>
          <w:noProof/>
        </w:rPr>
        <w:tab/>
      </w:r>
      <w:r>
        <w:rPr>
          <w:noProof/>
        </w:rPr>
        <w:fldChar w:fldCharType="begin"/>
      </w:r>
      <w:r>
        <w:rPr>
          <w:noProof/>
        </w:rPr>
        <w:instrText xml:space="preserve"> PAGEREF _Toc464139222 \h </w:instrText>
      </w:r>
      <w:r>
        <w:rPr>
          <w:noProof/>
        </w:rPr>
      </w:r>
      <w:r>
        <w:rPr>
          <w:noProof/>
        </w:rPr>
        <w:fldChar w:fldCharType="separate"/>
      </w:r>
      <w:r>
        <w:rPr>
          <w:noProof/>
        </w:rPr>
        <w:t>46</w:t>
      </w:r>
      <w:r>
        <w:rPr>
          <w:noProof/>
        </w:rPr>
        <w:fldChar w:fldCharType="end"/>
      </w:r>
    </w:p>
    <w:p w14:paraId="517AE62A" w14:textId="77777777" w:rsidR="00B103DC" w:rsidRDefault="00B103DC">
      <w:pPr>
        <w:pStyle w:val="TableofFigures"/>
        <w:tabs>
          <w:tab w:val="right" w:leader="underscore" w:pos="9730"/>
        </w:tabs>
        <w:rPr>
          <w:rFonts w:asciiTheme="minorHAnsi" w:hAnsiTheme="minorHAnsi"/>
          <w:i w:val="0"/>
          <w:noProof/>
          <w:sz w:val="24"/>
          <w:szCs w:val="24"/>
          <w:lang w:eastAsia="ja-JP"/>
        </w:rPr>
      </w:pPr>
      <w:r>
        <w:rPr>
          <w:noProof/>
        </w:rPr>
        <w:t>Figure 7.5</w:t>
      </w:r>
      <w:r>
        <w:rPr>
          <w:noProof/>
        </w:rPr>
        <w:noBreakHyphen/>
        <w:t xml:space="preserve">3 </w:t>
      </w:r>
      <w:r w:rsidRPr="002C7A6F">
        <w:rPr>
          <w:noProof/>
          <w:vertAlign w:val="superscript"/>
        </w:rPr>
        <w:t>1</w:t>
      </w:r>
      <w:r>
        <w:rPr>
          <w:noProof/>
        </w:rPr>
        <w:t>H-</w:t>
      </w:r>
      <w:r w:rsidRPr="002C7A6F">
        <w:rPr>
          <w:noProof/>
          <w:vertAlign w:val="superscript"/>
        </w:rPr>
        <w:t>31</w:t>
      </w:r>
      <w:r>
        <w:rPr>
          <w:noProof/>
        </w:rPr>
        <w:t>P HMBC (hydride region) NMR spectrum of 1 (in H</w:t>
      </w:r>
      <w:r w:rsidRPr="002C7A6F">
        <w:rPr>
          <w:noProof/>
          <w:vertAlign w:val="subscript"/>
        </w:rPr>
        <w:t>2</w:t>
      </w:r>
      <w:r>
        <w:rPr>
          <w:noProof/>
        </w:rPr>
        <w:t>O, 298 K) after irradiation</w:t>
      </w:r>
      <w:r>
        <w:rPr>
          <w:noProof/>
        </w:rPr>
        <w:tab/>
      </w:r>
      <w:r>
        <w:rPr>
          <w:noProof/>
        </w:rPr>
        <w:fldChar w:fldCharType="begin"/>
      </w:r>
      <w:r>
        <w:rPr>
          <w:noProof/>
        </w:rPr>
        <w:instrText xml:space="preserve"> PAGEREF _Toc464139223 \h </w:instrText>
      </w:r>
      <w:r>
        <w:rPr>
          <w:noProof/>
        </w:rPr>
      </w:r>
      <w:r>
        <w:rPr>
          <w:noProof/>
        </w:rPr>
        <w:fldChar w:fldCharType="separate"/>
      </w:r>
      <w:r>
        <w:rPr>
          <w:noProof/>
        </w:rPr>
        <w:t>48</w:t>
      </w:r>
      <w:r>
        <w:rPr>
          <w:noProof/>
        </w:rPr>
        <w:fldChar w:fldCharType="end"/>
      </w:r>
    </w:p>
    <w:p w14:paraId="72DCB7BD" w14:textId="77777777" w:rsidR="00B103DC" w:rsidRDefault="00B103DC">
      <w:pPr>
        <w:pStyle w:val="TableofFigures"/>
        <w:tabs>
          <w:tab w:val="right" w:leader="underscore" w:pos="9730"/>
        </w:tabs>
        <w:rPr>
          <w:rFonts w:asciiTheme="minorHAnsi" w:hAnsiTheme="minorHAnsi"/>
          <w:i w:val="0"/>
          <w:noProof/>
          <w:sz w:val="24"/>
          <w:szCs w:val="24"/>
          <w:lang w:eastAsia="ja-JP"/>
        </w:rPr>
      </w:pPr>
      <w:r>
        <w:rPr>
          <w:noProof/>
        </w:rPr>
        <w:t>Figure 7.5</w:t>
      </w:r>
      <w:r>
        <w:rPr>
          <w:noProof/>
        </w:rPr>
        <w:noBreakHyphen/>
        <w:t xml:space="preserve">4 </w:t>
      </w:r>
      <w:r w:rsidRPr="002C7A6F">
        <w:rPr>
          <w:noProof/>
          <w:vertAlign w:val="superscript"/>
        </w:rPr>
        <w:t>1</w:t>
      </w:r>
      <w:r>
        <w:rPr>
          <w:noProof/>
        </w:rPr>
        <w:t>H-</w:t>
      </w:r>
      <w:r w:rsidRPr="002C7A6F">
        <w:rPr>
          <w:noProof/>
          <w:vertAlign w:val="superscript"/>
        </w:rPr>
        <w:t>31</w:t>
      </w:r>
      <w:r>
        <w:rPr>
          <w:noProof/>
        </w:rPr>
        <w:t>P HMBC (aliphatic region) NMR spectrum of 1 (in H</w:t>
      </w:r>
      <w:r w:rsidRPr="002C7A6F">
        <w:rPr>
          <w:noProof/>
          <w:vertAlign w:val="subscript"/>
        </w:rPr>
        <w:t>2</w:t>
      </w:r>
      <w:r>
        <w:rPr>
          <w:noProof/>
        </w:rPr>
        <w:t>O, 298 K) after irradiation</w:t>
      </w:r>
      <w:r>
        <w:rPr>
          <w:noProof/>
        </w:rPr>
        <w:tab/>
      </w:r>
      <w:r>
        <w:rPr>
          <w:noProof/>
        </w:rPr>
        <w:fldChar w:fldCharType="begin"/>
      </w:r>
      <w:r>
        <w:rPr>
          <w:noProof/>
        </w:rPr>
        <w:instrText xml:space="preserve"> PAGEREF _Toc464139224 \h </w:instrText>
      </w:r>
      <w:r>
        <w:rPr>
          <w:noProof/>
        </w:rPr>
      </w:r>
      <w:r>
        <w:rPr>
          <w:noProof/>
        </w:rPr>
        <w:fldChar w:fldCharType="separate"/>
      </w:r>
      <w:r>
        <w:rPr>
          <w:noProof/>
        </w:rPr>
        <w:t>49</w:t>
      </w:r>
      <w:r>
        <w:rPr>
          <w:noProof/>
        </w:rPr>
        <w:fldChar w:fldCharType="end"/>
      </w:r>
    </w:p>
    <w:p w14:paraId="1881CFBD" w14:textId="77777777" w:rsidR="00B103DC" w:rsidRDefault="00B103DC">
      <w:pPr>
        <w:pStyle w:val="TableofFigures"/>
        <w:tabs>
          <w:tab w:val="right" w:leader="underscore" w:pos="9730"/>
        </w:tabs>
        <w:rPr>
          <w:rFonts w:asciiTheme="minorHAnsi" w:hAnsiTheme="minorHAnsi"/>
          <w:i w:val="0"/>
          <w:noProof/>
          <w:sz w:val="24"/>
          <w:szCs w:val="24"/>
          <w:lang w:eastAsia="ja-JP"/>
        </w:rPr>
      </w:pPr>
      <w:r>
        <w:rPr>
          <w:noProof/>
        </w:rPr>
        <w:t>Figure 7.5</w:t>
      </w:r>
      <w:r>
        <w:rPr>
          <w:noProof/>
        </w:rPr>
        <w:noBreakHyphen/>
        <w:t xml:space="preserve">5 </w:t>
      </w:r>
      <w:r w:rsidRPr="002C7A6F">
        <w:rPr>
          <w:noProof/>
          <w:vertAlign w:val="superscript"/>
        </w:rPr>
        <w:t>1</w:t>
      </w:r>
      <w:r>
        <w:rPr>
          <w:noProof/>
        </w:rPr>
        <w:t>H NMR spectrum of 2-trans (in H</w:t>
      </w:r>
      <w:r w:rsidRPr="002C7A6F">
        <w:rPr>
          <w:noProof/>
          <w:vertAlign w:val="subscript"/>
        </w:rPr>
        <w:t>2</w:t>
      </w:r>
      <w:r>
        <w:rPr>
          <w:noProof/>
        </w:rPr>
        <w:t>O, 298 K) after irradiation (320 – 500 nm, 4h) in presence of O</w:t>
      </w:r>
      <w:r w:rsidRPr="002C7A6F">
        <w:rPr>
          <w:noProof/>
          <w:vertAlign w:val="subscript"/>
        </w:rPr>
        <w:t>2</w:t>
      </w:r>
      <w:r>
        <w:rPr>
          <w:noProof/>
        </w:rPr>
        <w:tab/>
      </w:r>
      <w:r>
        <w:rPr>
          <w:noProof/>
        </w:rPr>
        <w:fldChar w:fldCharType="begin"/>
      </w:r>
      <w:r>
        <w:rPr>
          <w:noProof/>
        </w:rPr>
        <w:instrText xml:space="preserve"> PAGEREF _Toc464139225 \h </w:instrText>
      </w:r>
      <w:r>
        <w:rPr>
          <w:noProof/>
        </w:rPr>
      </w:r>
      <w:r>
        <w:rPr>
          <w:noProof/>
        </w:rPr>
        <w:fldChar w:fldCharType="separate"/>
      </w:r>
      <w:r>
        <w:rPr>
          <w:noProof/>
        </w:rPr>
        <w:t>50</w:t>
      </w:r>
      <w:r>
        <w:rPr>
          <w:noProof/>
        </w:rPr>
        <w:fldChar w:fldCharType="end"/>
      </w:r>
    </w:p>
    <w:p w14:paraId="470B45B9" w14:textId="77777777" w:rsidR="00B103DC" w:rsidRDefault="00B103DC">
      <w:pPr>
        <w:pStyle w:val="TableofFigures"/>
        <w:tabs>
          <w:tab w:val="right" w:leader="underscore" w:pos="9730"/>
        </w:tabs>
        <w:rPr>
          <w:rFonts w:asciiTheme="minorHAnsi" w:hAnsiTheme="minorHAnsi"/>
          <w:i w:val="0"/>
          <w:noProof/>
          <w:sz w:val="24"/>
          <w:szCs w:val="24"/>
          <w:lang w:eastAsia="ja-JP"/>
        </w:rPr>
      </w:pPr>
      <w:r>
        <w:rPr>
          <w:noProof/>
        </w:rPr>
        <w:t>Figure 7.5</w:t>
      </w:r>
      <w:r>
        <w:rPr>
          <w:noProof/>
        </w:rPr>
        <w:noBreakHyphen/>
        <w:t>6</w:t>
      </w:r>
      <w:r w:rsidRPr="002C7A6F">
        <w:rPr>
          <w:noProof/>
          <w:vertAlign w:val="superscript"/>
        </w:rPr>
        <w:t xml:space="preserve"> 31</w:t>
      </w:r>
      <w:r>
        <w:rPr>
          <w:noProof/>
        </w:rPr>
        <w:t>P{</w:t>
      </w:r>
      <w:r w:rsidRPr="002C7A6F">
        <w:rPr>
          <w:noProof/>
          <w:vertAlign w:val="superscript"/>
        </w:rPr>
        <w:t>1</w:t>
      </w:r>
      <w:r>
        <w:rPr>
          <w:noProof/>
        </w:rPr>
        <w:t>H} NMR spectrum of 2-trans (in H</w:t>
      </w:r>
      <w:r w:rsidRPr="002C7A6F">
        <w:rPr>
          <w:noProof/>
          <w:vertAlign w:val="subscript"/>
        </w:rPr>
        <w:t>2</w:t>
      </w:r>
      <w:r>
        <w:rPr>
          <w:noProof/>
        </w:rPr>
        <w:t>O, 298 K) after irradiation (320 – 500 nm, 4h) in presence of O</w:t>
      </w:r>
      <w:r w:rsidRPr="002C7A6F">
        <w:rPr>
          <w:noProof/>
          <w:vertAlign w:val="subscript"/>
        </w:rPr>
        <w:t>2</w:t>
      </w:r>
      <w:r>
        <w:rPr>
          <w:noProof/>
        </w:rPr>
        <w:tab/>
      </w:r>
      <w:r>
        <w:rPr>
          <w:noProof/>
        </w:rPr>
        <w:fldChar w:fldCharType="begin"/>
      </w:r>
      <w:r>
        <w:rPr>
          <w:noProof/>
        </w:rPr>
        <w:instrText xml:space="preserve"> PAGEREF _Toc464139226 \h </w:instrText>
      </w:r>
      <w:r>
        <w:rPr>
          <w:noProof/>
        </w:rPr>
      </w:r>
      <w:r>
        <w:rPr>
          <w:noProof/>
        </w:rPr>
        <w:fldChar w:fldCharType="separate"/>
      </w:r>
      <w:r>
        <w:rPr>
          <w:noProof/>
        </w:rPr>
        <w:t>51</w:t>
      </w:r>
      <w:r>
        <w:rPr>
          <w:noProof/>
        </w:rPr>
        <w:fldChar w:fldCharType="end"/>
      </w:r>
    </w:p>
    <w:p w14:paraId="167EAFAA" w14:textId="77777777" w:rsidR="00B103DC" w:rsidRDefault="00B103DC">
      <w:pPr>
        <w:pStyle w:val="TableofFigures"/>
        <w:tabs>
          <w:tab w:val="right" w:leader="underscore" w:pos="9730"/>
        </w:tabs>
        <w:rPr>
          <w:rFonts w:asciiTheme="minorHAnsi" w:hAnsiTheme="minorHAnsi"/>
          <w:i w:val="0"/>
          <w:noProof/>
          <w:sz w:val="24"/>
          <w:szCs w:val="24"/>
          <w:lang w:eastAsia="ja-JP"/>
        </w:rPr>
      </w:pPr>
      <w:r>
        <w:rPr>
          <w:noProof/>
        </w:rPr>
        <w:t>Figure 7.5</w:t>
      </w:r>
      <w:r>
        <w:rPr>
          <w:noProof/>
        </w:rPr>
        <w:noBreakHyphen/>
        <w:t xml:space="preserve">7 </w:t>
      </w:r>
      <w:r w:rsidRPr="002C7A6F">
        <w:rPr>
          <w:noProof/>
          <w:vertAlign w:val="superscript"/>
        </w:rPr>
        <w:t>1</w:t>
      </w:r>
      <w:r>
        <w:rPr>
          <w:noProof/>
        </w:rPr>
        <w:t>H NMR spectrum of 1 (in 52 mM KOH aq., 298 K, Ag</w:t>
      </w:r>
      <w:r w:rsidRPr="002C7A6F">
        <w:rPr>
          <w:noProof/>
          <w:vertAlign w:val="subscript"/>
        </w:rPr>
        <w:t>2</w:t>
      </w:r>
      <w:r>
        <w:rPr>
          <w:noProof/>
        </w:rPr>
        <w:t>O synthesis route) in air before irradiation.</w:t>
      </w:r>
      <w:r>
        <w:rPr>
          <w:noProof/>
        </w:rPr>
        <w:tab/>
      </w:r>
      <w:r>
        <w:rPr>
          <w:noProof/>
        </w:rPr>
        <w:fldChar w:fldCharType="begin"/>
      </w:r>
      <w:r>
        <w:rPr>
          <w:noProof/>
        </w:rPr>
        <w:instrText xml:space="preserve"> PAGEREF _Toc464139227 \h </w:instrText>
      </w:r>
      <w:r>
        <w:rPr>
          <w:noProof/>
        </w:rPr>
      </w:r>
      <w:r>
        <w:rPr>
          <w:noProof/>
        </w:rPr>
        <w:fldChar w:fldCharType="separate"/>
      </w:r>
      <w:r>
        <w:rPr>
          <w:noProof/>
        </w:rPr>
        <w:t>52</w:t>
      </w:r>
      <w:r>
        <w:rPr>
          <w:noProof/>
        </w:rPr>
        <w:fldChar w:fldCharType="end"/>
      </w:r>
    </w:p>
    <w:p w14:paraId="1525BDFD" w14:textId="77777777" w:rsidR="00B103DC" w:rsidRDefault="00B103DC">
      <w:pPr>
        <w:pStyle w:val="TableofFigures"/>
        <w:tabs>
          <w:tab w:val="right" w:leader="underscore" w:pos="9730"/>
        </w:tabs>
        <w:rPr>
          <w:rFonts w:asciiTheme="minorHAnsi" w:hAnsiTheme="minorHAnsi"/>
          <w:i w:val="0"/>
          <w:noProof/>
          <w:sz w:val="24"/>
          <w:szCs w:val="24"/>
          <w:lang w:eastAsia="ja-JP"/>
        </w:rPr>
      </w:pPr>
      <w:r>
        <w:rPr>
          <w:noProof/>
        </w:rPr>
        <w:t>Figure 7.5</w:t>
      </w:r>
      <w:r>
        <w:rPr>
          <w:noProof/>
        </w:rPr>
        <w:noBreakHyphen/>
        <w:t xml:space="preserve">8 </w:t>
      </w:r>
      <w:r w:rsidRPr="002C7A6F">
        <w:rPr>
          <w:noProof/>
          <w:vertAlign w:val="superscript"/>
        </w:rPr>
        <w:t>31</w:t>
      </w:r>
      <w:r>
        <w:rPr>
          <w:noProof/>
        </w:rPr>
        <w:t>P{</w:t>
      </w:r>
      <w:r w:rsidRPr="002C7A6F">
        <w:rPr>
          <w:noProof/>
          <w:vertAlign w:val="superscript"/>
        </w:rPr>
        <w:t>1</w:t>
      </w:r>
      <w:r>
        <w:rPr>
          <w:noProof/>
        </w:rPr>
        <w:t>H} NMR spectrum of 1 (in 52 mM KOH aq., 298 K, Ag</w:t>
      </w:r>
      <w:r w:rsidRPr="002C7A6F">
        <w:rPr>
          <w:noProof/>
          <w:vertAlign w:val="subscript"/>
        </w:rPr>
        <w:t>2</w:t>
      </w:r>
      <w:r>
        <w:rPr>
          <w:noProof/>
        </w:rPr>
        <w:t>O synthesis route) in air before irradiation.</w:t>
      </w:r>
      <w:r>
        <w:rPr>
          <w:noProof/>
        </w:rPr>
        <w:tab/>
      </w:r>
      <w:r>
        <w:rPr>
          <w:noProof/>
        </w:rPr>
        <w:fldChar w:fldCharType="begin"/>
      </w:r>
      <w:r>
        <w:rPr>
          <w:noProof/>
        </w:rPr>
        <w:instrText xml:space="preserve"> PAGEREF _Toc464139228 \h </w:instrText>
      </w:r>
      <w:r>
        <w:rPr>
          <w:noProof/>
        </w:rPr>
      </w:r>
      <w:r>
        <w:rPr>
          <w:noProof/>
        </w:rPr>
        <w:fldChar w:fldCharType="separate"/>
      </w:r>
      <w:r>
        <w:rPr>
          <w:noProof/>
        </w:rPr>
        <w:t>53</w:t>
      </w:r>
      <w:r>
        <w:rPr>
          <w:noProof/>
        </w:rPr>
        <w:fldChar w:fldCharType="end"/>
      </w:r>
    </w:p>
    <w:p w14:paraId="63F65359" w14:textId="77777777" w:rsidR="00B103DC" w:rsidRDefault="00B103DC">
      <w:pPr>
        <w:pStyle w:val="TableofFigures"/>
        <w:tabs>
          <w:tab w:val="right" w:leader="underscore" w:pos="9730"/>
        </w:tabs>
        <w:rPr>
          <w:rFonts w:asciiTheme="minorHAnsi" w:hAnsiTheme="minorHAnsi"/>
          <w:i w:val="0"/>
          <w:noProof/>
          <w:sz w:val="24"/>
          <w:szCs w:val="24"/>
          <w:lang w:eastAsia="ja-JP"/>
        </w:rPr>
      </w:pPr>
      <w:r>
        <w:rPr>
          <w:noProof/>
        </w:rPr>
        <w:t>Figure 7.5</w:t>
      </w:r>
      <w:r>
        <w:rPr>
          <w:noProof/>
        </w:rPr>
        <w:noBreakHyphen/>
        <w:t xml:space="preserve">9 </w:t>
      </w:r>
      <w:r w:rsidRPr="002C7A6F">
        <w:rPr>
          <w:noProof/>
          <w:vertAlign w:val="superscript"/>
        </w:rPr>
        <w:t>1</w:t>
      </w:r>
      <w:r>
        <w:rPr>
          <w:noProof/>
        </w:rPr>
        <w:t>H NMR spectrum of 1 (in 52 mM KOH aq., 298 K, Ag</w:t>
      </w:r>
      <w:r w:rsidRPr="002C7A6F">
        <w:rPr>
          <w:noProof/>
          <w:vertAlign w:val="subscript"/>
        </w:rPr>
        <w:t>2</w:t>
      </w:r>
      <w:r>
        <w:rPr>
          <w:noProof/>
        </w:rPr>
        <w:t>O synthesis route) in air after irradiation (QTH, 16h)</w:t>
      </w:r>
      <w:r>
        <w:rPr>
          <w:noProof/>
        </w:rPr>
        <w:tab/>
      </w:r>
      <w:r>
        <w:rPr>
          <w:noProof/>
        </w:rPr>
        <w:fldChar w:fldCharType="begin"/>
      </w:r>
      <w:r>
        <w:rPr>
          <w:noProof/>
        </w:rPr>
        <w:instrText xml:space="preserve"> PAGEREF _Toc464139229 \h </w:instrText>
      </w:r>
      <w:r>
        <w:rPr>
          <w:noProof/>
        </w:rPr>
      </w:r>
      <w:r>
        <w:rPr>
          <w:noProof/>
        </w:rPr>
        <w:fldChar w:fldCharType="separate"/>
      </w:r>
      <w:r>
        <w:rPr>
          <w:noProof/>
        </w:rPr>
        <w:t>54</w:t>
      </w:r>
      <w:r>
        <w:rPr>
          <w:noProof/>
        </w:rPr>
        <w:fldChar w:fldCharType="end"/>
      </w:r>
    </w:p>
    <w:p w14:paraId="7BE85F43" w14:textId="77777777" w:rsidR="00B103DC" w:rsidRDefault="00B103DC">
      <w:pPr>
        <w:pStyle w:val="TableofFigures"/>
        <w:tabs>
          <w:tab w:val="right" w:leader="underscore" w:pos="9730"/>
        </w:tabs>
        <w:rPr>
          <w:rFonts w:asciiTheme="minorHAnsi" w:hAnsiTheme="minorHAnsi"/>
          <w:i w:val="0"/>
          <w:noProof/>
          <w:sz w:val="24"/>
          <w:szCs w:val="24"/>
          <w:lang w:eastAsia="ja-JP"/>
        </w:rPr>
      </w:pPr>
      <w:r>
        <w:rPr>
          <w:noProof/>
        </w:rPr>
        <w:t>Figure 7.5</w:t>
      </w:r>
      <w:r>
        <w:rPr>
          <w:noProof/>
        </w:rPr>
        <w:noBreakHyphen/>
        <w:t xml:space="preserve">10 </w:t>
      </w:r>
      <w:r w:rsidRPr="002C7A6F">
        <w:rPr>
          <w:noProof/>
          <w:vertAlign w:val="superscript"/>
        </w:rPr>
        <w:t>31</w:t>
      </w:r>
      <w:r>
        <w:rPr>
          <w:noProof/>
        </w:rPr>
        <w:t>P{</w:t>
      </w:r>
      <w:r w:rsidRPr="002C7A6F">
        <w:rPr>
          <w:noProof/>
          <w:vertAlign w:val="superscript"/>
        </w:rPr>
        <w:t>1</w:t>
      </w:r>
      <w:r>
        <w:rPr>
          <w:noProof/>
        </w:rPr>
        <w:t>H} NMR spectrum of 1 (in 52 mM KOH aq., 298 K, Ag</w:t>
      </w:r>
      <w:r w:rsidRPr="002C7A6F">
        <w:rPr>
          <w:noProof/>
          <w:vertAlign w:val="subscript"/>
        </w:rPr>
        <w:t>2</w:t>
      </w:r>
      <w:r>
        <w:rPr>
          <w:noProof/>
        </w:rPr>
        <w:t>O synthesis route) in air after irradiation (QTH, 16h)</w:t>
      </w:r>
      <w:r>
        <w:rPr>
          <w:noProof/>
        </w:rPr>
        <w:tab/>
      </w:r>
      <w:r>
        <w:rPr>
          <w:noProof/>
        </w:rPr>
        <w:fldChar w:fldCharType="begin"/>
      </w:r>
      <w:r>
        <w:rPr>
          <w:noProof/>
        </w:rPr>
        <w:instrText xml:space="preserve"> PAGEREF _Toc464139230 \h </w:instrText>
      </w:r>
      <w:r>
        <w:rPr>
          <w:noProof/>
        </w:rPr>
      </w:r>
      <w:r>
        <w:rPr>
          <w:noProof/>
        </w:rPr>
        <w:fldChar w:fldCharType="separate"/>
      </w:r>
      <w:r>
        <w:rPr>
          <w:noProof/>
        </w:rPr>
        <w:t>55</w:t>
      </w:r>
      <w:r>
        <w:rPr>
          <w:noProof/>
        </w:rPr>
        <w:fldChar w:fldCharType="end"/>
      </w:r>
    </w:p>
    <w:p w14:paraId="1C9B76B1" w14:textId="77777777" w:rsidR="00B103DC" w:rsidRDefault="00B103DC">
      <w:pPr>
        <w:pStyle w:val="TableofFigures"/>
        <w:tabs>
          <w:tab w:val="right" w:leader="underscore" w:pos="9730"/>
        </w:tabs>
        <w:rPr>
          <w:rFonts w:asciiTheme="minorHAnsi" w:hAnsiTheme="minorHAnsi"/>
          <w:i w:val="0"/>
          <w:noProof/>
          <w:sz w:val="24"/>
          <w:szCs w:val="24"/>
          <w:lang w:eastAsia="ja-JP"/>
        </w:rPr>
      </w:pPr>
      <w:r>
        <w:rPr>
          <w:noProof/>
        </w:rPr>
        <w:t>Figure 7.6</w:t>
      </w:r>
      <w:r>
        <w:rPr>
          <w:noProof/>
        </w:rPr>
        <w:noBreakHyphen/>
        <w:t xml:space="preserve">1 Stacked </w:t>
      </w:r>
      <w:r w:rsidRPr="002C7A6F">
        <w:rPr>
          <w:noProof/>
          <w:vertAlign w:val="superscript"/>
        </w:rPr>
        <w:t>1</w:t>
      </w:r>
      <w:r>
        <w:rPr>
          <w:noProof/>
        </w:rPr>
        <w:t>H NMR spectra of 1 (in H</w:t>
      </w:r>
      <w:r w:rsidRPr="002C7A6F">
        <w:rPr>
          <w:noProof/>
          <w:vertAlign w:val="subscript"/>
        </w:rPr>
        <w:t>2</w:t>
      </w:r>
      <w:r>
        <w:rPr>
          <w:noProof/>
        </w:rPr>
        <w:t>O, 298 K) immediately after irradiation (top, green) and same sample after two more days in the dark (bottom, red)</w:t>
      </w:r>
      <w:r>
        <w:rPr>
          <w:noProof/>
        </w:rPr>
        <w:tab/>
      </w:r>
      <w:r>
        <w:rPr>
          <w:noProof/>
        </w:rPr>
        <w:fldChar w:fldCharType="begin"/>
      </w:r>
      <w:r>
        <w:rPr>
          <w:noProof/>
        </w:rPr>
        <w:instrText xml:space="preserve"> PAGEREF _Toc464139231 \h </w:instrText>
      </w:r>
      <w:r>
        <w:rPr>
          <w:noProof/>
        </w:rPr>
      </w:r>
      <w:r>
        <w:rPr>
          <w:noProof/>
        </w:rPr>
        <w:fldChar w:fldCharType="separate"/>
      </w:r>
      <w:r>
        <w:rPr>
          <w:noProof/>
        </w:rPr>
        <w:t>56</w:t>
      </w:r>
      <w:r>
        <w:rPr>
          <w:noProof/>
        </w:rPr>
        <w:fldChar w:fldCharType="end"/>
      </w:r>
    </w:p>
    <w:p w14:paraId="132526C4" w14:textId="77777777" w:rsidR="00B103DC" w:rsidRDefault="00B103DC">
      <w:pPr>
        <w:pStyle w:val="TableofFigures"/>
        <w:tabs>
          <w:tab w:val="right" w:leader="underscore" w:pos="9730"/>
        </w:tabs>
        <w:rPr>
          <w:rFonts w:asciiTheme="minorHAnsi" w:hAnsiTheme="minorHAnsi"/>
          <w:i w:val="0"/>
          <w:noProof/>
          <w:sz w:val="24"/>
          <w:szCs w:val="24"/>
          <w:lang w:eastAsia="ja-JP"/>
        </w:rPr>
      </w:pPr>
      <w:r>
        <w:rPr>
          <w:noProof/>
        </w:rPr>
        <w:t>Figure 7.6</w:t>
      </w:r>
      <w:r>
        <w:rPr>
          <w:noProof/>
        </w:rPr>
        <w:noBreakHyphen/>
        <w:t xml:space="preserve">2 Superimposed </w:t>
      </w:r>
      <w:r w:rsidRPr="002C7A6F">
        <w:rPr>
          <w:noProof/>
          <w:vertAlign w:val="superscript"/>
        </w:rPr>
        <w:t>31</w:t>
      </w:r>
      <w:r>
        <w:rPr>
          <w:noProof/>
        </w:rPr>
        <w:t>P{</w:t>
      </w:r>
      <w:r w:rsidRPr="002C7A6F">
        <w:rPr>
          <w:noProof/>
          <w:vertAlign w:val="superscript"/>
        </w:rPr>
        <w:t>1</w:t>
      </w:r>
      <w:r>
        <w:rPr>
          <w:noProof/>
        </w:rPr>
        <w:t>H} NMR spectra of 1 (in H</w:t>
      </w:r>
      <w:r w:rsidRPr="002C7A6F">
        <w:rPr>
          <w:noProof/>
          <w:vertAlign w:val="subscript"/>
        </w:rPr>
        <w:t>2</w:t>
      </w:r>
      <w:r>
        <w:rPr>
          <w:noProof/>
        </w:rPr>
        <w:t>O, 298 K) immediately after irradiation (green) and same sample after two more days in the dark (red)</w:t>
      </w:r>
      <w:r>
        <w:rPr>
          <w:noProof/>
        </w:rPr>
        <w:tab/>
      </w:r>
      <w:r>
        <w:rPr>
          <w:noProof/>
        </w:rPr>
        <w:fldChar w:fldCharType="begin"/>
      </w:r>
      <w:r>
        <w:rPr>
          <w:noProof/>
        </w:rPr>
        <w:instrText xml:space="preserve"> PAGEREF _Toc464139232 \h </w:instrText>
      </w:r>
      <w:r>
        <w:rPr>
          <w:noProof/>
        </w:rPr>
      </w:r>
      <w:r>
        <w:rPr>
          <w:noProof/>
        </w:rPr>
        <w:fldChar w:fldCharType="separate"/>
      </w:r>
      <w:r>
        <w:rPr>
          <w:noProof/>
        </w:rPr>
        <w:t>57</w:t>
      </w:r>
      <w:r>
        <w:rPr>
          <w:noProof/>
        </w:rPr>
        <w:fldChar w:fldCharType="end"/>
      </w:r>
    </w:p>
    <w:p w14:paraId="134CE51A" w14:textId="77777777" w:rsidR="00B103DC" w:rsidRDefault="00B103DC">
      <w:pPr>
        <w:pStyle w:val="TableofFigures"/>
        <w:tabs>
          <w:tab w:val="right" w:leader="underscore" w:pos="9730"/>
        </w:tabs>
        <w:rPr>
          <w:rFonts w:asciiTheme="minorHAnsi" w:hAnsiTheme="minorHAnsi"/>
          <w:i w:val="0"/>
          <w:noProof/>
          <w:sz w:val="24"/>
          <w:szCs w:val="24"/>
          <w:lang w:eastAsia="ja-JP"/>
        </w:rPr>
      </w:pPr>
      <w:r>
        <w:rPr>
          <w:noProof/>
        </w:rPr>
        <w:t>Figure 7.6</w:t>
      </w:r>
      <w:r>
        <w:rPr>
          <w:noProof/>
        </w:rPr>
        <w:noBreakHyphen/>
        <w:t xml:space="preserve">3 </w:t>
      </w:r>
      <w:r w:rsidRPr="002C7A6F">
        <w:rPr>
          <w:noProof/>
          <w:vertAlign w:val="superscript"/>
        </w:rPr>
        <w:t>31</w:t>
      </w:r>
      <w:r>
        <w:rPr>
          <w:noProof/>
        </w:rPr>
        <w:t>P{</w:t>
      </w:r>
      <w:r w:rsidRPr="002C7A6F">
        <w:rPr>
          <w:noProof/>
          <w:vertAlign w:val="superscript"/>
        </w:rPr>
        <w:t>1</w:t>
      </w:r>
      <w:r>
        <w:rPr>
          <w:noProof/>
        </w:rPr>
        <w:t>H} NMR spectrum of 1 (in 52 mM KOH aq., 298 K, Ag</w:t>
      </w:r>
      <w:r w:rsidRPr="002C7A6F">
        <w:rPr>
          <w:noProof/>
          <w:vertAlign w:val="subscript"/>
        </w:rPr>
        <w:t>2</w:t>
      </w:r>
      <w:r>
        <w:rPr>
          <w:noProof/>
        </w:rPr>
        <w:t>O synthesis route) immediately after irradiation (top) and the same sample after twelve more days in the dark</w:t>
      </w:r>
      <w:r>
        <w:rPr>
          <w:noProof/>
        </w:rPr>
        <w:tab/>
      </w:r>
      <w:r>
        <w:rPr>
          <w:noProof/>
        </w:rPr>
        <w:fldChar w:fldCharType="begin"/>
      </w:r>
      <w:r>
        <w:rPr>
          <w:noProof/>
        </w:rPr>
        <w:instrText xml:space="preserve"> PAGEREF _Toc464139233 \h </w:instrText>
      </w:r>
      <w:r>
        <w:rPr>
          <w:noProof/>
        </w:rPr>
      </w:r>
      <w:r>
        <w:rPr>
          <w:noProof/>
        </w:rPr>
        <w:fldChar w:fldCharType="separate"/>
      </w:r>
      <w:r>
        <w:rPr>
          <w:noProof/>
        </w:rPr>
        <w:t>58</w:t>
      </w:r>
      <w:r>
        <w:rPr>
          <w:noProof/>
        </w:rPr>
        <w:fldChar w:fldCharType="end"/>
      </w:r>
    </w:p>
    <w:p w14:paraId="07FDDD42" w14:textId="77777777" w:rsidR="00B103DC" w:rsidRDefault="00B103DC">
      <w:pPr>
        <w:pStyle w:val="TableofFigures"/>
        <w:tabs>
          <w:tab w:val="right" w:leader="underscore" w:pos="9730"/>
        </w:tabs>
        <w:rPr>
          <w:rFonts w:asciiTheme="minorHAnsi" w:hAnsiTheme="minorHAnsi"/>
          <w:i w:val="0"/>
          <w:noProof/>
          <w:sz w:val="24"/>
          <w:szCs w:val="24"/>
          <w:lang w:eastAsia="ja-JP"/>
        </w:rPr>
      </w:pPr>
      <w:r>
        <w:rPr>
          <w:noProof/>
        </w:rPr>
        <w:t>Figure 7.7</w:t>
      </w:r>
      <w:r>
        <w:rPr>
          <w:noProof/>
        </w:rPr>
        <w:noBreakHyphen/>
        <w:t xml:space="preserve">1 </w:t>
      </w:r>
      <w:r w:rsidRPr="002C7A6F">
        <w:rPr>
          <w:noProof/>
          <w:vertAlign w:val="superscript"/>
        </w:rPr>
        <w:t>1</w:t>
      </w:r>
      <w:r>
        <w:rPr>
          <w:noProof/>
        </w:rPr>
        <w:t>H NMR spectrum of raw product (in D</w:t>
      </w:r>
      <w:r w:rsidRPr="002C7A6F">
        <w:rPr>
          <w:noProof/>
          <w:vertAlign w:val="subscript"/>
        </w:rPr>
        <w:t>2</w:t>
      </w:r>
      <w:r>
        <w:rPr>
          <w:noProof/>
        </w:rPr>
        <w:t>O, 298 K) after reaction of 2-trans with N</w:t>
      </w:r>
      <w:r w:rsidRPr="002C7A6F">
        <w:rPr>
          <w:noProof/>
          <w:vertAlign w:val="subscript"/>
        </w:rPr>
        <w:t>2</w:t>
      </w:r>
      <w:r>
        <w:rPr>
          <w:noProof/>
        </w:rPr>
        <w:t>O for 20h in presence of 83 equivalents of H</w:t>
      </w:r>
      <w:r w:rsidRPr="002C7A6F">
        <w:rPr>
          <w:noProof/>
          <w:vertAlign w:val="subscript"/>
        </w:rPr>
        <w:t>2</w:t>
      </w:r>
      <w:r>
        <w:rPr>
          <w:noProof/>
        </w:rPr>
        <w:t>O</w:t>
      </w:r>
      <w:r>
        <w:rPr>
          <w:noProof/>
        </w:rPr>
        <w:tab/>
      </w:r>
      <w:r>
        <w:rPr>
          <w:noProof/>
        </w:rPr>
        <w:fldChar w:fldCharType="begin"/>
      </w:r>
      <w:r>
        <w:rPr>
          <w:noProof/>
        </w:rPr>
        <w:instrText xml:space="preserve"> PAGEREF _Toc464139234 \h </w:instrText>
      </w:r>
      <w:r>
        <w:rPr>
          <w:noProof/>
        </w:rPr>
      </w:r>
      <w:r>
        <w:rPr>
          <w:noProof/>
        </w:rPr>
        <w:fldChar w:fldCharType="separate"/>
      </w:r>
      <w:r>
        <w:rPr>
          <w:noProof/>
        </w:rPr>
        <w:t>59</w:t>
      </w:r>
      <w:r>
        <w:rPr>
          <w:noProof/>
        </w:rPr>
        <w:fldChar w:fldCharType="end"/>
      </w:r>
    </w:p>
    <w:p w14:paraId="311DD30B" w14:textId="77777777" w:rsidR="00B103DC" w:rsidRDefault="00B103DC">
      <w:pPr>
        <w:pStyle w:val="TableofFigures"/>
        <w:tabs>
          <w:tab w:val="right" w:leader="underscore" w:pos="9730"/>
        </w:tabs>
        <w:rPr>
          <w:rFonts w:asciiTheme="minorHAnsi" w:hAnsiTheme="minorHAnsi"/>
          <w:i w:val="0"/>
          <w:noProof/>
          <w:sz w:val="24"/>
          <w:szCs w:val="24"/>
          <w:lang w:eastAsia="ja-JP"/>
        </w:rPr>
      </w:pPr>
      <w:r>
        <w:rPr>
          <w:noProof/>
        </w:rPr>
        <w:t>Figure 7.7</w:t>
      </w:r>
      <w:r>
        <w:rPr>
          <w:noProof/>
        </w:rPr>
        <w:noBreakHyphen/>
        <w:t xml:space="preserve">2 </w:t>
      </w:r>
      <w:r w:rsidRPr="002C7A6F">
        <w:rPr>
          <w:noProof/>
          <w:vertAlign w:val="superscript"/>
        </w:rPr>
        <w:t>31</w:t>
      </w:r>
      <w:r>
        <w:rPr>
          <w:noProof/>
        </w:rPr>
        <w:t>P{</w:t>
      </w:r>
      <w:r w:rsidRPr="002C7A6F">
        <w:rPr>
          <w:noProof/>
          <w:vertAlign w:val="superscript"/>
        </w:rPr>
        <w:t>1</w:t>
      </w:r>
      <w:r>
        <w:rPr>
          <w:noProof/>
        </w:rPr>
        <w:t>H} NMR spectrum of raw product (in D</w:t>
      </w:r>
      <w:r w:rsidRPr="002C7A6F">
        <w:rPr>
          <w:noProof/>
          <w:vertAlign w:val="subscript"/>
        </w:rPr>
        <w:t>2</w:t>
      </w:r>
      <w:r>
        <w:rPr>
          <w:noProof/>
        </w:rPr>
        <w:t>O, 298 K) after reaction of 2-trans with N</w:t>
      </w:r>
      <w:r w:rsidRPr="002C7A6F">
        <w:rPr>
          <w:noProof/>
          <w:vertAlign w:val="subscript"/>
        </w:rPr>
        <w:t>2</w:t>
      </w:r>
      <w:r>
        <w:rPr>
          <w:noProof/>
        </w:rPr>
        <w:t>O for 20h in presence of 83 equivalents of H</w:t>
      </w:r>
      <w:r w:rsidRPr="002C7A6F">
        <w:rPr>
          <w:noProof/>
          <w:vertAlign w:val="subscript"/>
        </w:rPr>
        <w:t>2</w:t>
      </w:r>
      <w:r>
        <w:rPr>
          <w:noProof/>
        </w:rPr>
        <w:t>O</w:t>
      </w:r>
      <w:r>
        <w:rPr>
          <w:noProof/>
        </w:rPr>
        <w:tab/>
      </w:r>
      <w:r>
        <w:rPr>
          <w:noProof/>
        </w:rPr>
        <w:fldChar w:fldCharType="begin"/>
      </w:r>
      <w:r>
        <w:rPr>
          <w:noProof/>
        </w:rPr>
        <w:instrText xml:space="preserve"> PAGEREF _Toc464139235 \h </w:instrText>
      </w:r>
      <w:r>
        <w:rPr>
          <w:noProof/>
        </w:rPr>
      </w:r>
      <w:r>
        <w:rPr>
          <w:noProof/>
        </w:rPr>
        <w:fldChar w:fldCharType="separate"/>
      </w:r>
      <w:r>
        <w:rPr>
          <w:noProof/>
        </w:rPr>
        <w:t>60</w:t>
      </w:r>
      <w:r>
        <w:rPr>
          <w:noProof/>
        </w:rPr>
        <w:fldChar w:fldCharType="end"/>
      </w:r>
    </w:p>
    <w:p w14:paraId="60360AF6" w14:textId="77777777" w:rsidR="00B103DC" w:rsidRDefault="00B103DC">
      <w:pPr>
        <w:pStyle w:val="TableofFigures"/>
        <w:tabs>
          <w:tab w:val="right" w:leader="underscore" w:pos="9730"/>
        </w:tabs>
        <w:rPr>
          <w:rFonts w:asciiTheme="minorHAnsi" w:hAnsiTheme="minorHAnsi"/>
          <w:i w:val="0"/>
          <w:noProof/>
          <w:sz w:val="24"/>
          <w:szCs w:val="24"/>
          <w:lang w:eastAsia="ja-JP"/>
        </w:rPr>
      </w:pPr>
      <w:r>
        <w:rPr>
          <w:noProof/>
        </w:rPr>
        <w:t>Figure 8.1</w:t>
      </w:r>
      <w:r>
        <w:rPr>
          <w:noProof/>
        </w:rPr>
        <w:noBreakHyphen/>
        <w:t>1 IR Spectrum (ATR) of complex 1 along with theoretical spectrum for [A]S</w:t>
      </w:r>
      <w:r w:rsidRPr="002C7A6F">
        <w:rPr>
          <w:noProof/>
          <w:vertAlign w:val="subscript"/>
        </w:rPr>
        <w:t>0</w:t>
      </w:r>
      <w:r>
        <w:rPr>
          <w:noProof/>
        </w:rPr>
        <w:tab/>
      </w:r>
      <w:r>
        <w:rPr>
          <w:noProof/>
        </w:rPr>
        <w:fldChar w:fldCharType="begin"/>
      </w:r>
      <w:r>
        <w:rPr>
          <w:noProof/>
        </w:rPr>
        <w:instrText xml:space="preserve"> PAGEREF _Toc464139236 \h </w:instrText>
      </w:r>
      <w:r>
        <w:rPr>
          <w:noProof/>
        </w:rPr>
      </w:r>
      <w:r>
        <w:rPr>
          <w:noProof/>
        </w:rPr>
        <w:fldChar w:fldCharType="separate"/>
      </w:r>
      <w:r>
        <w:rPr>
          <w:noProof/>
        </w:rPr>
        <w:t>61</w:t>
      </w:r>
      <w:r>
        <w:rPr>
          <w:noProof/>
        </w:rPr>
        <w:fldChar w:fldCharType="end"/>
      </w:r>
    </w:p>
    <w:p w14:paraId="144F6187" w14:textId="77777777" w:rsidR="00B103DC" w:rsidRDefault="00B103DC">
      <w:pPr>
        <w:pStyle w:val="TableofFigures"/>
        <w:tabs>
          <w:tab w:val="right" w:leader="underscore" w:pos="9730"/>
        </w:tabs>
        <w:rPr>
          <w:rFonts w:asciiTheme="minorHAnsi" w:hAnsiTheme="minorHAnsi"/>
          <w:i w:val="0"/>
          <w:noProof/>
          <w:sz w:val="24"/>
          <w:szCs w:val="24"/>
          <w:lang w:eastAsia="ja-JP"/>
        </w:rPr>
      </w:pPr>
      <w:r>
        <w:rPr>
          <w:noProof/>
        </w:rPr>
        <w:t>Figure 8.2</w:t>
      </w:r>
      <w:r>
        <w:rPr>
          <w:noProof/>
        </w:rPr>
        <w:noBreakHyphen/>
        <w:t>1 EPR spectrum of green raw product obtained via reaction of 2-trans with N</w:t>
      </w:r>
      <w:r w:rsidRPr="002C7A6F">
        <w:rPr>
          <w:noProof/>
          <w:vertAlign w:val="subscript"/>
        </w:rPr>
        <w:t>2</w:t>
      </w:r>
      <w:r>
        <w:rPr>
          <w:noProof/>
        </w:rPr>
        <w:t>O</w:t>
      </w:r>
      <w:r>
        <w:rPr>
          <w:noProof/>
        </w:rPr>
        <w:tab/>
      </w:r>
      <w:r>
        <w:rPr>
          <w:noProof/>
        </w:rPr>
        <w:fldChar w:fldCharType="begin"/>
      </w:r>
      <w:r>
        <w:rPr>
          <w:noProof/>
        </w:rPr>
        <w:instrText xml:space="preserve"> PAGEREF _Toc464139237 \h </w:instrText>
      </w:r>
      <w:r>
        <w:rPr>
          <w:noProof/>
        </w:rPr>
      </w:r>
      <w:r>
        <w:rPr>
          <w:noProof/>
        </w:rPr>
        <w:fldChar w:fldCharType="separate"/>
      </w:r>
      <w:r>
        <w:rPr>
          <w:noProof/>
        </w:rPr>
        <w:t>62</w:t>
      </w:r>
      <w:r>
        <w:rPr>
          <w:noProof/>
        </w:rPr>
        <w:fldChar w:fldCharType="end"/>
      </w:r>
    </w:p>
    <w:p w14:paraId="445D2992" w14:textId="77777777" w:rsidR="00B103DC" w:rsidRDefault="00B103DC">
      <w:pPr>
        <w:pStyle w:val="TableofFigures"/>
        <w:tabs>
          <w:tab w:val="right" w:leader="underscore" w:pos="9730"/>
        </w:tabs>
        <w:rPr>
          <w:rFonts w:asciiTheme="minorHAnsi" w:hAnsiTheme="minorHAnsi"/>
          <w:i w:val="0"/>
          <w:noProof/>
          <w:sz w:val="24"/>
          <w:szCs w:val="24"/>
          <w:lang w:eastAsia="ja-JP"/>
        </w:rPr>
      </w:pPr>
      <w:r>
        <w:rPr>
          <w:noProof/>
        </w:rPr>
        <w:t>Figure 9.2</w:t>
      </w:r>
      <w:r>
        <w:rPr>
          <w:noProof/>
        </w:rPr>
        <w:noBreakHyphen/>
        <w:t>1 Decay associated spectra (magic angle polarization) and predicted DAS for [B-Trans]T</w:t>
      </w:r>
      <w:r w:rsidRPr="002C7A6F">
        <w:rPr>
          <w:noProof/>
          <w:vertAlign w:val="subscript"/>
        </w:rPr>
        <w:t>0</w:t>
      </w:r>
      <w:r>
        <w:rPr>
          <w:noProof/>
        </w:rPr>
        <w:tab/>
      </w:r>
      <w:r>
        <w:rPr>
          <w:noProof/>
        </w:rPr>
        <w:fldChar w:fldCharType="begin"/>
      </w:r>
      <w:r>
        <w:rPr>
          <w:noProof/>
        </w:rPr>
        <w:instrText xml:space="preserve"> PAGEREF _Toc464139238 \h </w:instrText>
      </w:r>
      <w:r>
        <w:rPr>
          <w:noProof/>
        </w:rPr>
      </w:r>
      <w:r>
        <w:rPr>
          <w:noProof/>
        </w:rPr>
        <w:fldChar w:fldCharType="separate"/>
      </w:r>
      <w:r>
        <w:rPr>
          <w:noProof/>
        </w:rPr>
        <w:t>64</w:t>
      </w:r>
      <w:r>
        <w:rPr>
          <w:noProof/>
        </w:rPr>
        <w:fldChar w:fldCharType="end"/>
      </w:r>
    </w:p>
    <w:p w14:paraId="4510A25A" w14:textId="77777777" w:rsidR="00B103DC" w:rsidRDefault="00B103DC">
      <w:pPr>
        <w:pStyle w:val="TableofFigures"/>
        <w:tabs>
          <w:tab w:val="right" w:leader="underscore" w:pos="9730"/>
        </w:tabs>
        <w:rPr>
          <w:rFonts w:asciiTheme="minorHAnsi" w:hAnsiTheme="minorHAnsi"/>
          <w:i w:val="0"/>
          <w:noProof/>
          <w:sz w:val="24"/>
          <w:szCs w:val="24"/>
          <w:lang w:eastAsia="ja-JP"/>
        </w:rPr>
      </w:pPr>
      <w:r>
        <w:rPr>
          <w:noProof/>
        </w:rPr>
        <w:t>Figure 9.2</w:t>
      </w:r>
      <w:r>
        <w:rPr>
          <w:noProof/>
        </w:rPr>
        <w:noBreakHyphen/>
        <w:t>2 Decay associated spectra (magic angle polarization) and predicted DAS for [A]T</w:t>
      </w:r>
      <w:r w:rsidRPr="002C7A6F">
        <w:rPr>
          <w:noProof/>
          <w:vertAlign w:val="subscript"/>
        </w:rPr>
        <w:t>0</w:t>
      </w:r>
      <w:r>
        <w:rPr>
          <w:noProof/>
        </w:rPr>
        <w:tab/>
      </w:r>
      <w:r>
        <w:rPr>
          <w:noProof/>
        </w:rPr>
        <w:fldChar w:fldCharType="begin"/>
      </w:r>
      <w:r>
        <w:rPr>
          <w:noProof/>
        </w:rPr>
        <w:instrText xml:space="preserve"> PAGEREF _Toc464139239 \h </w:instrText>
      </w:r>
      <w:r>
        <w:rPr>
          <w:noProof/>
        </w:rPr>
      </w:r>
      <w:r>
        <w:rPr>
          <w:noProof/>
        </w:rPr>
        <w:fldChar w:fldCharType="separate"/>
      </w:r>
      <w:r>
        <w:rPr>
          <w:noProof/>
        </w:rPr>
        <w:t>64</w:t>
      </w:r>
      <w:r>
        <w:rPr>
          <w:noProof/>
        </w:rPr>
        <w:fldChar w:fldCharType="end"/>
      </w:r>
    </w:p>
    <w:p w14:paraId="2A312825" w14:textId="77777777" w:rsidR="00B103DC" w:rsidRDefault="00B103DC">
      <w:pPr>
        <w:pStyle w:val="TableofFigures"/>
        <w:tabs>
          <w:tab w:val="right" w:leader="underscore" w:pos="9730"/>
        </w:tabs>
        <w:rPr>
          <w:rFonts w:asciiTheme="minorHAnsi" w:hAnsiTheme="minorHAnsi"/>
          <w:i w:val="0"/>
          <w:noProof/>
          <w:sz w:val="24"/>
          <w:szCs w:val="24"/>
          <w:lang w:eastAsia="ja-JP"/>
        </w:rPr>
      </w:pPr>
      <w:r>
        <w:rPr>
          <w:noProof/>
        </w:rPr>
        <w:t>Figure 10.3</w:t>
      </w:r>
      <w:r>
        <w:rPr>
          <w:noProof/>
        </w:rPr>
        <w:noBreakHyphen/>
        <w:t>1 Photochemical kinetic model used to describe the two-photon water splitting reaction</w:t>
      </w:r>
      <w:r>
        <w:rPr>
          <w:noProof/>
        </w:rPr>
        <w:tab/>
      </w:r>
      <w:r>
        <w:rPr>
          <w:noProof/>
        </w:rPr>
        <w:fldChar w:fldCharType="begin"/>
      </w:r>
      <w:r>
        <w:rPr>
          <w:noProof/>
        </w:rPr>
        <w:instrText xml:space="preserve"> PAGEREF _Toc464139240 \h </w:instrText>
      </w:r>
      <w:r>
        <w:rPr>
          <w:noProof/>
        </w:rPr>
      </w:r>
      <w:r>
        <w:rPr>
          <w:noProof/>
        </w:rPr>
        <w:fldChar w:fldCharType="separate"/>
      </w:r>
      <w:r>
        <w:rPr>
          <w:noProof/>
        </w:rPr>
        <w:t>66</w:t>
      </w:r>
      <w:r>
        <w:rPr>
          <w:noProof/>
        </w:rPr>
        <w:fldChar w:fldCharType="end"/>
      </w:r>
    </w:p>
    <w:p w14:paraId="3ADDD7ED" w14:textId="77777777" w:rsidR="00B103DC" w:rsidRDefault="00B103DC">
      <w:pPr>
        <w:pStyle w:val="TableofFigures"/>
        <w:tabs>
          <w:tab w:val="right" w:leader="underscore" w:pos="9730"/>
        </w:tabs>
        <w:rPr>
          <w:rFonts w:asciiTheme="minorHAnsi" w:hAnsiTheme="minorHAnsi"/>
          <w:i w:val="0"/>
          <w:noProof/>
          <w:sz w:val="24"/>
          <w:szCs w:val="24"/>
          <w:lang w:eastAsia="ja-JP"/>
        </w:rPr>
      </w:pPr>
      <w:r>
        <w:rPr>
          <w:noProof/>
        </w:rPr>
        <w:t>Figure 11.2</w:t>
      </w:r>
      <w:r>
        <w:rPr>
          <w:noProof/>
        </w:rPr>
        <w:noBreakHyphen/>
        <w:t>1 UV-Vis spectra computed for [A]S</w:t>
      </w:r>
      <w:r w:rsidRPr="002C7A6F">
        <w:rPr>
          <w:noProof/>
          <w:vertAlign w:val="subscript"/>
        </w:rPr>
        <w:t>0</w:t>
      </w:r>
      <w:r>
        <w:rPr>
          <w:noProof/>
        </w:rPr>
        <w:t xml:space="preserve"> and [B]T</w:t>
      </w:r>
      <w:r w:rsidRPr="002C7A6F">
        <w:rPr>
          <w:noProof/>
          <w:vertAlign w:val="subscript"/>
        </w:rPr>
        <w:t>0</w:t>
      </w:r>
      <w:r>
        <w:rPr>
          <w:noProof/>
        </w:rPr>
        <w:t xml:space="preserve"> along with isomers/monomers</w:t>
      </w:r>
      <w:r>
        <w:rPr>
          <w:noProof/>
        </w:rPr>
        <w:tab/>
      </w:r>
      <w:r>
        <w:rPr>
          <w:noProof/>
        </w:rPr>
        <w:fldChar w:fldCharType="begin"/>
      </w:r>
      <w:r>
        <w:rPr>
          <w:noProof/>
        </w:rPr>
        <w:instrText xml:space="preserve"> PAGEREF _Toc464139241 \h </w:instrText>
      </w:r>
      <w:r>
        <w:rPr>
          <w:noProof/>
        </w:rPr>
      </w:r>
      <w:r>
        <w:rPr>
          <w:noProof/>
        </w:rPr>
        <w:fldChar w:fldCharType="separate"/>
      </w:r>
      <w:r>
        <w:rPr>
          <w:noProof/>
        </w:rPr>
        <w:t>72</w:t>
      </w:r>
      <w:r>
        <w:rPr>
          <w:noProof/>
        </w:rPr>
        <w:fldChar w:fldCharType="end"/>
      </w:r>
    </w:p>
    <w:p w14:paraId="6BB179AF" w14:textId="77777777" w:rsidR="00B103DC" w:rsidRDefault="00B103DC">
      <w:pPr>
        <w:pStyle w:val="TableofFigures"/>
        <w:tabs>
          <w:tab w:val="right" w:leader="underscore" w:pos="9730"/>
        </w:tabs>
        <w:rPr>
          <w:rFonts w:asciiTheme="minorHAnsi" w:hAnsiTheme="minorHAnsi"/>
          <w:i w:val="0"/>
          <w:noProof/>
          <w:sz w:val="24"/>
          <w:szCs w:val="24"/>
          <w:lang w:eastAsia="ja-JP"/>
        </w:rPr>
      </w:pPr>
      <w:r>
        <w:rPr>
          <w:noProof/>
        </w:rPr>
        <w:t>Figure 11.2</w:t>
      </w:r>
      <w:r>
        <w:rPr>
          <w:noProof/>
        </w:rPr>
        <w:noBreakHyphen/>
        <w:t>2 Transition 1 (405 nm, f = 0.033) for [A]S</w:t>
      </w:r>
      <w:r w:rsidRPr="002C7A6F">
        <w:rPr>
          <w:noProof/>
          <w:vertAlign w:val="subscript"/>
        </w:rPr>
        <w:t xml:space="preserve">0, </w:t>
      </w:r>
      <w:r>
        <w:rPr>
          <w:noProof/>
        </w:rPr>
        <w:t>particle (top) and hole (bottom), isovalue = 0.02</w:t>
      </w:r>
      <w:r>
        <w:rPr>
          <w:noProof/>
        </w:rPr>
        <w:tab/>
      </w:r>
      <w:r>
        <w:rPr>
          <w:noProof/>
        </w:rPr>
        <w:fldChar w:fldCharType="begin"/>
      </w:r>
      <w:r>
        <w:rPr>
          <w:noProof/>
        </w:rPr>
        <w:instrText xml:space="preserve"> PAGEREF _Toc464139242 \h </w:instrText>
      </w:r>
      <w:r>
        <w:rPr>
          <w:noProof/>
        </w:rPr>
      </w:r>
      <w:r>
        <w:rPr>
          <w:noProof/>
        </w:rPr>
        <w:fldChar w:fldCharType="separate"/>
      </w:r>
      <w:r>
        <w:rPr>
          <w:noProof/>
        </w:rPr>
        <w:t>73</w:t>
      </w:r>
      <w:r>
        <w:rPr>
          <w:noProof/>
        </w:rPr>
        <w:fldChar w:fldCharType="end"/>
      </w:r>
    </w:p>
    <w:p w14:paraId="12961F92" w14:textId="77777777" w:rsidR="00B103DC" w:rsidRDefault="00B103DC">
      <w:pPr>
        <w:pStyle w:val="TableofFigures"/>
        <w:tabs>
          <w:tab w:val="right" w:leader="underscore" w:pos="9730"/>
        </w:tabs>
        <w:rPr>
          <w:rFonts w:asciiTheme="minorHAnsi" w:hAnsiTheme="minorHAnsi"/>
          <w:i w:val="0"/>
          <w:noProof/>
          <w:sz w:val="24"/>
          <w:szCs w:val="24"/>
          <w:lang w:eastAsia="ja-JP"/>
        </w:rPr>
      </w:pPr>
      <w:r>
        <w:rPr>
          <w:noProof/>
        </w:rPr>
        <w:t>Figure 11.2</w:t>
      </w:r>
      <w:r>
        <w:rPr>
          <w:noProof/>
        </w:rPr>
        <w:noBreakHyphen/>
        <w:t>3 Transition 2 (391 nm, f = 0.0141) for [A]S</w:t>
      </w:r>
      <w:r w:rsidRPr="002C7A6F">
        <w:rPr>
          <w:noProof/>
          <w:vertAlign w:val="subscript"/>
        </w:rPr>
        <w:t xml:space="preserve">0, </w:t>
      </w:r>
      <w:r>
        <w:rPr>
          <w:noProof/>
        </w:rPr>
        <w:t>particle (top) and hole (bottom), isovalue = 0.02</w:t>
      </w:r>
      <w:r>
        <w:rPr>
          <w:noProof/>
        </w:rPr>
        <w:tab/>
      </w:r>
      <w:r>
        <w:rPr>
          <w:noProof/>
        </w:rPr>
        <w:fldChar w:fldCharType="begin"/>
      </w:r>
      <w:r>
        <w:rPr>
          <w:noProof/>
        </w:rPr>
        <w:instrText xml:space="preserve"> PAGEREF _Toc464139243 \h </w:instrText>
      </w:r>
      <w:r>
        <w:rPr>
          <w:noProof/>
        </w:rPr>
      </w:r>
      <w:r>
        <w:rPr>
          <w:noProof/>
        </w:rPr>
        <w:fldChar w:fldCharType="separate"/>
      </w:r>
      <w:r>
        <w:rPr>
          <w:noProof/>
        </w:rPr>
        <w:t>74</w:t>
      </w:r>
      <w:r>
        <w:rPr>
          <w:noProof/>
        </w:rPr>
        <w:fldChar w:fldCharType="end"/>
      </w:r>
    </w:p>
    <w:p w14:paraId="2445D438" w14:textId="77777777" w:rsidR="00B103DC" w:rsidRDefault="00B103DC">
      <w:pPr>
        <w:pStyle w:val="TableofFigures"/>
        <w:tabs>
          <w:tab w:val="right" w:leader="underscore" w:pos="9730"/>
        </w:tabs>
        <w:rPr>
          <w:rFonts w:asciiTheme="minorHAnsi" w:hAnsiTheme="minorHAnsi"/>
          <w:i w:val="0"/>
          <w:noProof/>
          <w:sz w:val="24"/>
          <w:szCs w:val="24"/>
          <w:lang w:eastAsia="ja-JP"/>
        </w:rPr>
      </w:pPr>
      <w:r>
        <w:rPr>
          <w:noProof/>
        </w:rPr>
        <w:t>Figure 11.2</w:t>
      </w:r>
      <w:r>
        <w:rPr>
          <w:noProof/>
        </w:rPr>
        <w:noBreakHyphen/>
        <w:t>4 Transition 3 (383 nm, f = 0.014) for [A]S</w:t>
      </w:r>
      <w:r w:rsidRPr="002C7A6F">
        <w:rPr>
          <w:noProof/>
          <w:vertAlign w:val="subscript"/>
        </w:rPr>
        <w:t xml:space="preserve">0, </w:t>
      </w:r>
      <w:r>
        <w:rPr>
          <w:noProof/>
        </w:rPr>
        <w:t>particle (top) and hole (bottom), isovalue = 0.02</w:t>
      </w:r>
      <w:r>
        <w:rPr>
          <w:noProof/>
        </w:rPr>
        <w:tab/>
      </w:r>
      <w:r>
        <w:rPr>
          <w:noProof/>
        </w:rPr>
        <w:fldChar w:fldCharType="begin"/>
      </w:r>
      <w:r>
        <w:rPr>
          <w:noProof/>
        </w:rPr>
        <w:instrText xml:space="preserve"> PAGEREF _Toc464139244 \h </w:instrText>
      </w:r>
      <w:r>
        <w:rPr>
          <w:noProof/>
        </w:rPr>
      </w:r>
      <w:r>
        <w:rPr>
          <w:noProof/>
        </w:rPr>
        <w:fldChar w:fldCharType="separate"/>
      </w:r>
      <w:r>
        <w:rPr>
          <w:noProof/>
        </w:rPr>
        <w:t>75</w:t>
      </w:r>
      <w:r>
        <w:rPr>
          <w:noProof/>
        </w:rPr>
        <w:fldChar w:fldCharType="end"/>
      </w:r>
    </w:p>
    <w:p w14:paraId="25EB3A51" w14:textId="77777777" w:rsidR="00B103DC" w:rsidRDefault="00B103DC">
      <w:pPr>
        <w:pStyle w:val="TableofFigures"/>
        <w:tabs>
          <w:tab w:val="right" w:leader="underscore" w:pos="9730"/>
        </w:tabs>
        <w:rPr>
          <w:rFonts w:asciiTheme="minorHAnsi" w:hAnsiTheme="minorHAnsi"/>
          <w:i w:val="0"/>
          <w:noProof/>
          <w:sz w:val="24"/>
          <w:szCs w:val="24"/>
          <w:lang w:eastAsia="ja-JP"/>
        </w:rPr>
      </w:pPr>
      <w:r>
        <w:rPr>
          <w:noProof/>
        </w:rPr>
        <w:t>Figure 11.2</w:t>
      </w:r>
      <w:r>
        <w:rPr>
          <w:noProof/>
        </w:rPr>
        <w:noBreakHyphen/>
        <w:t>5 Transition 4 (371 nm, f = 0.0065) for [A]S</w:t>
      </w:r>
      <w:r w:rsidRPr="002C7A6F">
        <w:rPr>
          <w:noProof/>
          <w:vertAlign w:val="subscript"/>
        </w:rPr>
        <w:t xml:space="preserve">0, </w:t>
      </w:r>
      <w:r>
        <w:rPr>
          <w:noProof/>
        </w:rPr>
        <w:t>particle (top) and hole (bottom), isovalue = 0.02</w:t>
      </w:r>
      <w:r>
        <w:rPr>
          <w:noProof/>
        </w:rPr>
        <w:tab/>
      </w:r>
      <w:r>
        <w:rPr>
          <w:noProof/>
        </w:rPr>
        <w:fldChar w:fldCharType="begin"/>
      </w:r>
      <w:r>
        <w:rPr>
          <w:noProof/>
        </w:rPr>
        <w:instrText xml:space="preserve"> PAGEREF _Toc464139245 \h </w:instrText>
      </w:r>
      <w:r>
        <w:rPr>
          <w:noProof/>
        </w:rPr>
      </w:r>
      <w:r>
        <w:rPr>
          <w:noProof/>
        </w:rPr>
        <w:fldChar w:fldCharType="separate"/>
      </w:r>
      <w:r>
        <w:rPr>
          <w:noProof/>
        </w:rPr>
        <w:t>76</w:t>
      </w:r>
      <w:r>
        <w:rPr>
          <w:noProof/>
        </w:rPr>
        <w:fldChar w:fldCharType="end"/>
      </w:r>
    </w:p>
    <w:p w14:paraId="4C290453" w14:textId="77777777" w:rsidR="00B103DC" w:rsidRDefault="00B103DC">
      <w:pPr>
        <w:pStyle w:val="TableofFigures"/>
        <w:tabs>
          <w:tab w:val="right" w:leader="underscore" w:pos="9730"/>
        </w:tabs>
        <w:rPr>
          <w:rFonts w:asciiTheme="minorHAnsi" w:hAnsiTheme="minorHAnsi"/>
          <w:i w:val="0"/>
          <w:noProof/>
          <w:sz w:val="24"/>
          <w:szCs w:val="24"/>
          <w:lang w:eastAsia="ja-JP"/>
        </w:rPr>
      </w:pPr>
      <w:r>
        <w:rPr>
          <w:noProof/>
        </w:rPr>
        <w:t>Figure 11.2</w:t>
      </w:r>
      <w:r>
        <w:rPr>
          <w:noProof/>
        </w:rPr>
        <w:noBreakHyphen/>
        <w:t>6 Transition 5 (353 nm, f = 0.0596) for [A]S</w:t>
      </w:r>
      <w:r w:rsidRPr="002C7A6F">
        <w:rPr>
          <w:noProof/>
          <w:vertAlign w:val="subscript"/>
        </w:rPr>
        <w:t xml:space="preserve">0, </w:t>
      </w:r>
      <w:r>
        <w:rPr>
          <w:noProof/>
        </w:rPr>
        <w:t>particle (top) and hole (bottom), isovalue = 0.02</w:t>
      </w:r>
      <w:r>
        <w:rPr>
          <w:noProof/>
        </w:rPr>
        <w:tab/>
      </w:r>
      <w:r>
        <w:rPr>
          <w:noProof/>
        </w:rPr>
        <w:fldChar w:fldCharType="begin"/>
      </w:r>
      <w:r>
        <w:rPr>
          <w:noProof/>
        </w:rPr>
        <w:instrText xml:space="preserve"> PAGEREF _Toc464139246 \h </w:instrText>
      </w:r>
      <w:r>
        <w:rPr>
          <w:noProof/>
        </w:rPr>
      </w:r>
      <w:r>
        <w:rPr>
          <w:noProof/>
        </w:rPr>
        <w:fldChar w:fldCharType="separate"/>
      </w:r>
      <w:r>
        <w:rPr>
          <w:noProof/>
        </w:rPr>
        <w:t>77</w:t>
      </w:r>
      <w:r>
        <w:rPr>
          <w:noProof/>
        </w:rPr>
        <w:fldChar w:fldCharType="end"/>
      </w:r>
    </w:p>
    <w:p w14:paraId="5C97C841" w14:textId="77777777" w:rsidR="00B103DC" w:rsidRDefault="00B103DC">
      <w:pPr>
        <w:pStyle w:val="TableofFigures"/>
        <w:tabs>
          <w:tab w:val="right" w:leader="underscore" w:pos="9730"/>
        </w:tabs>
        <w:rPr>
          <w:rFonts w:asciiTheme="minorHAnsi" w:hAnsiTheme="minorHAnsi"/>
          <w:i w:val="0"/>
          <w:noProof/>
          <w:sz w:val="24"/>
          <w:szCs w:val="24"/>
          <w:lang w:eastAsia="ja-JP"/>
        </w:rPr>
      </w:pPr>
      <w:r>
        <w:rPr>
          <w:noProof/>
        </w:rPr>
        <w:t>Figure 11.2</w:t>
      </w:r>
      <w:r>
        <w:rPr>
          <w:noProof/>
        </w:rPr>
        <w:noBreakHyphen/>
        <w:t>7 Transition 6 (352 nm, f = 0.0287) for [A]S</w:t>
      </w:r>
      <w:r w:rsidRPr="002C7A6F">
        <w:rPr>
          <w:noProof/>
          <w:vertAlign w:val="subscript"/>
        </w:rPr>
        <w:t xml:space="preserve">0, </w:t>
      </w:r>
      <w:r>
        <w:rPr>
          <w:noProof/>
        </w:rPr>
        <w:t>particle (top) and hole (bottom), isovalue = 0.02</w:t>
      </w:r>
      <w:r>
        <w:rPr>
          <w:noProof/>
        </w:rPr>
        <w:tab/>
      </w:r>
      <w:r>
        <w:rPr>
          <w:noProof/>
        </w:rPr>
        <w:fldChar w:fldCharType="begin"/>
      </w:r>
      <w:r>
        <w:rPr>
          <w:noProof/>
        </w:rPr>
        <w:instrText xml:space="preserve"> PAGEREF _Toc464139247 \h </w:instrText>
      </w:r>
      <w:r>
        <w:rPr>
          <w:noProof/>
        </w:rPr>
      </w:r>
      <w:r>
        <w:rPr>
          <w:noProof/>
        </w:rPr>
        <w:fldChar w:fldCharType="separate"/>
      </w:r>
      <w:r>
        <w:rPr>
          <w:noProof/>
        </w:rPr>
        <w:t>78</w:t>
      </w:r>
      <w:r>
        <w:rPr>
          <w:noProof/>
        </w:rPr>
        <w:fldChar w:fldCharType="end"/>
      </w:r>
    </w:p>
    <w:p w14:paraId="45EA593A" w14:textId="77777777" w:rsidR="00B103DC" w:rsidRDefault="00B103DC">
      <w:pPr>
        <w:pStyle w:val="TableofFigures"/>
        <w:tabs>
          <w:tab w:val="right" w:leader="underscore" w:pos="9730"/>
        </w:tabs>
        <w:rPr>
          <w:rFonts w:asciiTheme="minorHAnsi" w:hAnsiTheme="minorHAnsi"/>
          <w:i w:val="0"/>
          <w:noProof/>
          <w:sz w:val="24"/>
          <w:szCs w:val="24"/>
          <w:lang w:eastAsia="ja-JP"/>
        </w:rPr>
      </w:pPr>
      <w:r>
        <w:rPr>
          <w:noProof/>
        </w:rPr>
        <w:t>Figure 11.2</w:t>
      </w:r>
      <w:r>
        <w:rPr>
          <w:noProof/>
        </w:rPr>
        <w:noBreakHyphen/>
        <w:t>8 Transition 2 (933 nm, f = 0.0029) for [B]T</w:t>
      </w:r>
      <w:r w:rsidRPr="002C7A6F">
        <w:rPr>
          <w:noProof/>
          <w:vertAlign w:val="subscript"/>
        </w:rPr>
        <w:t>0</w:t>
      </w:r>
      <w:r>
        <w:rPr>
          <w:noProof/>
        </w:rPr>
        <w:t>, particle (top) and hole (bottom), isovalue = 0.1</w:t>
      </w:r>
      <w:r>
        <w:rPr>
          <w:noProof/>
        </w:rPr>
        <w:tab/>
      </w:r>
      <w:r>
        <w:rPr>
          <w:noProof/>
        </w:rPr>
        <w:fldChar w:fldCharType="begin"/>
      </w:r>
      <w:r>
        <w:rPr>
          <w:noProof/>
        </w:rPr>
        <w:instrText xml:space="preserve"> PAGEREF _Toc464139248 \h </w:instrText>
      </w:r>
      <w:r>
        <w:rPr>
          <w:noProof/>
        </w:rPr>
      </w:r>
      <w:r>
        <w:rPr>
          <w:noProof/>
        </w:rPr>
        <w:fldChar w:fldCharType="separate"/>
      </w:r>
      <w:r>
        <w:rPr>
          <w:noProof/>
        </w:rPr>
        <w:t>79</w:t>
      </w:r>
      <w:r>
        <w:rPr>
          <w:noProof/>
        </w:rPr>
        <w:fldChar w:fldCharType="end"/>
      </w:r>
    </w:p>
    <w:p w14:paraId="4A6DEA53" w14:textId="77777777" w:rsidR="00B103DC" w:rsidRDefault="00B103DC">
      <w:pPr>
        <w:pStyle w:val="TableofFigures"/>
        <w:tabs>
          <w:tab w:val="right" w:leader="underscore" w:pos="9730"/>
        </w:tabs>
        <w:rPr>
          <w:rFonts w:asciiTheme="minorHAnsi" w:hAnsiTheme="minorHAnsi"/>
          <w:i w:val="0"/>
          <w:noProof/>
          <w:sz w:val="24"/>
          <w:szCs w:val="24"/>
          <w:lang w:eastAsia="ja-JP"/>
        </w:rPr>
      </w:pPr>
      <w:r>
        <w:rPr>
          <w:noProof/>
        </w:rPr>
        <w:t>Figure 11.2</w:t>
      </w:r>
      <w:r>
        <w:rPr>
          <w:noProof/>
        </w:rPr>
        <w:noBreakHyphen/>
        <w:t>9 Transition 8 (539 nm, f = 0.0066) for [B]T</w:t>
      </w:r>
      <w:r w:rsidRPr="002C7A6F">
        <w:rPr>
          <w:noProof/>
          <w:vertAlign w:val="subscript"/>
        </w:rPr>
        <w:t>0</w:t>
      </w:r>
      <w:r>
        <w:rPr>
          <w:noProof/>
        </w:rPr>
        <w:t>, particle (top) and hole (bottom), isovalue = 0.1</w:t>
      </w:r>
      <w:r>
        <w:rPr>
          <w:noProof/>
        </w:rPr>
        <w:tab/>
      </w:r>
      <w:r>
        <w:rPr>
          <w:noProof/>
        </w:rPr>
        <w:fldChar w:fldCharType="begin"/>
      </w:r>
      <w:r>
        <w:rPr>
          <w:noProof/>
        </w:rPr>
        <w:instrText xml:space="preserve"> PAGEREF _Toc464139249 \h </w:instrText>
      </w:r>
      <w:r>
        <w:rPr>
          <w:noProof/>
        </w:rPr>
      </w:r>
      <w:r>
        <w:rPr>
          <w:noProof/>
        </w:rPr>
        <w:fldChar w:fldCharType="separate"/>
      </w:r>
      <w:r>
        <w:rPr>
          <w:noProof/>
        </w:rPr>
        <w:t>80</w:t>
      </w:r>
      <w:r>
        <w:rPr>
          <w:noProof/>
        </w:rPr>
        <w:fldChar w:fldCharType="end"/>
      </w:r>
    </w:p>
    <w:p w14:paraId="75C34D56" w14:textId="77777777" w:rsidR="00B103DC" w:rsidRDefault="00B103DC">
      <w:pPr>
        <w:pStyle w:val="TableofFigures"/>
        <w:tabs>
          <w:tab w:val="right" w:leader="underscore" w:pos="9730"/>
        </w:tabs>
        <w:rPr>
          <w:rFonts w:asciiTheme="minorHAnsi" w:hAnsiTheme="minorHAnsi"/>
          <w:i w:val="0"/>
          <w:noProof/>
          <w:sz w:val="24"/>
          <w:szCs w:val="24"/>
          <w:lang w:eastAsia="ja-JP"/>
        </w:rPr>
      </w:pPr>
      <w:r>
        <w:rPr>
          <w:noProof/>
        </w:rPr>
        <w:t>Figure 11.2</w:t>
      </w:r>
      <w:r>
        <w:rPr>
          <w:noProof/>
        </w:rPr>
        <w:noBreakHyphen/>
        <w:t>10 Transition 2 (804 nm, f = 0.0004) for [B-Mono]D</w:t>
      </w:r>
      <w:r w:rsidRPr="002C7A6F">
        <w:rPr>
          <w:noProof/>
          <w:vertAlign w:val="subscript"/>
        </w:rPr>
        <w:t>0</w:t>
      </w:r>
      <w:r>
        <w:rPr>
          <w:noProof/>
        </w:rPr>
        <w:t xml:space="preserve"> (Me model), hole (left) and particle (right), isovalue = 0.1</w:t>
      </w:r>
      <w:r>
        <w:rPr>
          <w:noProof/>
        </w:rPr>
        <w:tab/>
      </w:r>
      <w:r>
        <w:rPr>
          <w:noProof/>
        </w:rPr>
        <w:fldChar w:fldCharType="begin"/>
      </w:r>
      <w:r>
        <w:rPr>
          <w:noProof/>
        </w:rPr>
        <w:instrText xml:space="preserve"> PAGEREF _Toc464139250 \h </w:instrText>
      </w:r>
      <w:r>
        <w:rPr>
          <w:noProof/>
        </w:rPr>
      </w:r>
      <w:r>
        <w:rPr>
          <w:noProof/>
        </w:rPr>
        <w:fldChar w:fldCharType="separate"/>
      </w:r>
      <w:r>
        <w:rPr>
          <w:noProof/>
        </w:rPr>
        <w:t>81</w:t>
      </w:r>
      <w:r>
        <w:rPr>
          <w:noProof/>
        </w:rPr>
        <w:fldChar w:fldCharType="end"/>
      </w:r>
    </w:p>
    <w:p w14:paraId="607ADE9E" w14:textId="77777777" w:rsidR="00B103DC" w:rsidRDefault="00B103DC">
      <w:pPr>
        <w:pStyle w:val="TableofFigures"/>
        <w:tabs>
          <w:tab w:val="right" w:leader="underscore" w:pos="9730"/>
        </w:tabs>
        <w:rPr>
          <w:rFonts w:asciiTheme="minorHAnsi" w:hAnsiTheme="minorHAnsi"/>
          <w:i w:val="0"/>
          <w:noProof/>
          <w:sz w:val="24"/>
          <w:szCs w:val="24"/>
          <w:lang w:eastAsia="ja-JP"/>
        </w:rPr>
      </w:pPr>
      <w:r>
        <w:rPr>
          <w:noProof/>
        </w:rPr>
        <w:t>Figure 11.2</w:t>
      </w:r>
      <w:r>
        <w:rPr>
          <w:noProof/>
        </w:rPr>
        <w:noBreakHyphen/>
        <w:t>11 Transition 4 (495 nm, f = 0.0027) for [B-Mono]D</w:t>
      </w:r>
      <w:r w:rsidRPr="002C7A6F">
        <w:rPr>
          <w:noProof/>
          <w:vertAlign w:val="subscript"/>
        </w:rPr>
        <w:t>0</w:t>
      </w:r>
      <w:r>
        <w:rPr>
          <w:noProof/>
        </w:rPr>
        <w:t xml:space="preserve"> (Me model), hole (left) and particle (right), isovalue = 0.1</w:t>
      </w:r>
      <w:r>
        <w:rPr>
          <w:noProof/>
        </w:rPr>
        <w:tab/>
      </w:r>
      <w:r>
        <w:rPr>
          <w:noProof/>
        </w:rPr>
        <w:fldChar w:fldCharType="begin"/>
      </w:r>
      <w:r>
        <w:rPr>
          <w:noProof/>
        </w:rPr>
        <w:instrText xml:space="preserve"> PAGEREF _Toc464139251 \h </w:instrText>
      </w:r>
      <w:r>
        <w:rPr>
          <w:noProof/>
        </w:rPr>
      </w:r>
      <w:r>
        <w:rPr>
          <w:noProof/>
        </w:rPr>
        <w:fldChar w:fldCharType="separate"/>
      </w:r>
      <w:r>
        <w:rPr>
          <w:noProof/>
        </w:rPr>
        <w:t>81</w:t>
      </w:r>
      <w:r>
        <w:rPr>
          <w:noProof/>
        </w:rPr>
        <w:fldChar w:fldCharType="end"/>
      </w:r>
    </w:p>
    <w:p w14:paraId="64BB2F55" w14:textId="77777777" w:rsidR="00B103DC" w:rsidRDefault="00B103DC">
      <w:pPr>
        <w:pStyle w:val="TableofFigures"/>
        <w:tabs>
          <w:tab w:val="right" w:leader="underscore" w:pos="9730"/>
        </w:tabs>
        <w:rPr>
          <w:rFonts w:asciiTheme="minorHAnsi" w:hAnsiTheme="minorHAnsi"/>
          <w:i w:val="0"/>
          <w:noProof/>
          <w:sz w:val="24"/>
          <w:szCs w:val="24"/>
          <w:lang w:eastAsia="ja-JP"/>
        </w:rPr>
      </w:pPr>
      <w:r>
        <w:rPr>
          <w:noProof/>
        </w:rPr>
        <w:t>Figure 11.2</w:t>
      </w:r>
      <w:r>
        <w:rPr>
          <w:noProof/>
        </w:rPr>
        <w:noBreakHyphen/>
        <w:t>12 Spin density (isovalue = 0.004) for [B]T</w:t>
      </w:r>
      <w:r w:rsidRPr="002C7A6F">
        <w:rPr>
          <w:noProof/>
          <w:vertAlign w:val="subscript"/>
        </w:rPr>
        <w:t>0</w:t>
      </w:r>
      <w:r>
        <w:rPr>
          <w:noProof/>
        </w:rPr>
        <w:tab/>
      </w:r>
      <w:r>
        <w:rPr>
          <w:noProof/>
        </w:rPr>
        <w:fldChar w:fldCharType="begin"/>
      </w:r>
      <w:r>
        <w:rPr>
          <w:noProof/>
        </w:rPr>
        <w:instrText xml:space="preserve"> PAGEREF _Toc464139252 \h </w:instrText>
      </w:r>
      <w:r>
        <w:rPr>
          <w:noProof/>
        </w:rPr>
      </w:r>
      <w:r>
        <w:rPr>
          <w:noProof/>
        </w:rPr>
        <w:fldChar w:fldCharType="separate"/>
      </w:r>
      <w:r>
        <w:rPr>
          <w:noProof/>
        </w:rPr>
        <w:t>82</w:t>
      </w:r>
      <w:r>
        <w:rPr>
          <w:noProof/>
        </w:rPr>
        <w:fldChar w:fldCharType="end"/>
      </w:r>
    </w:p>
    <w:p w14:paraId="7C13CB35" w14:textId="77777777" w:rsidR="00B103DC" w:rsidRDefault="00B103DC">
      <w:pPr>
        <w:pStyle w:val="TableofFigures"/>
        <w:tabs>
          <w:tab w:val="right" w:leader="underscore" w:pos="9730"/>
        </w:tabs>
        <w:rPr>
          <w:rFonts w:asciiTheme="minorHAnsi" w:hAnsiTheme="minorHAnsi"/>
          <w:i w:val="0"/>
          <w:noProof/>
          <w:sz w:val="24"/>
          <w:szCs w:val="24"/>
          <w:lang w:eastAsia="ja-JP"/>
        </w:rPr>
      </w:pPr>
      <w:r>
        <w:rPr>
          <w:noProof/>
        </w:rPr>
        <w:t>Figure 11.2</w:t>
      </w:r>
      <w:r>
        <w:rPr>
          <w:noProof/>
        </w:rPr>
        <w:noBreakHyphen/>
        <w:t>13 Spin density (isovalue = 0.004) for [C]T</w:t>
      </w:r>
      <w:r w:rsidRPr="002C7A6F">
        <w:rPr>
          <w:noProof/>
          <w:vertAlign w:val="subscript"/>
        </w:rPr>
        <w:t>0</w:t>
      </w:r>
      <w:r>
        <w:rPr>
          <w:noProof/>
        </w:rPr>
        <w:tab/>
      </w:r>
      <w:r>
        <w:rPr>
          <w:noProof/>
        </w:rPr>
        <w:fldChar w:fldCharType="begin"/>
      </w:r>
      <w:r>
        <w:rPr>
          <w:noProof/>
        </w:rPr>
        <w:instrText xml:space="preserve"> PAGEREF _Toc464139253 \h </w:instrText>
      </w:r>
      <w:r>
        <w:rPr>
          <w:noProof/>
        </w:rPr>
      </w:r>
      <w:r>
        <w:rPr>
          <w:noProof/>
        </w:rPr>
        <w:fldChar w:fldCharType="separate"/>
      </w:r>
      <w:r>
        <w:rPr>
          <w:noProof/>
        </w:rPr>
        <w:t>83</w:t>
      </w:r>
      <w:r>
        <w:rPr>
          <w:noProof/>
        </w:rPr>
        <w:fldChar w:fldCharType="end"/>
      </w:r>
    </w:p>
    <w:p w14:paraId="1E67AFB6" w14:textId="77777777" w:rsidR="00B103DC" w:rsidRDefault="00B103DC">
      <w:pPr>
        <w:pStyle w:val="TableofFigures"/>
        <w:tabs>
          <w:tab w:val="right" w:leader="underscore" w:pos="9730"/>
        </w:tabs>
        <w:rPr>
          <w:rFonts w:asciiTheme="minorHAnsi" w:hAnsiTheme="minorHAnsi"/>
          <w:i w:val="0"/>
          <w:noProof/>
          <w:sz w:val="24"/>
          <w:szCs w:val="24"/>
          <w:lang w:eastAsia="ja-JP"/>
        </w:rPr>
      </w:pPr>
      <w:r>
        <w:rPr>
          <w:noProof/>
        </w:rPr>
        <w:t>Figure 11.2</w:t>
      </w:r>
      <w:r>
        <w:rPr>
          <w:noProof/>
        </w:rPr>
        <w:noBreakHyphen/>
        <w:t>14 Spin density (isovalue = 0.004) for [D]T</w:t>
      </w:r>
      <w:r w:rsidRPr="002C7A6F">
        <w:rPr>
          <w:noProof/>
          <w:vertAlign w:val="subscript"/>
        </w:rPr>
        <w:t xml:space="preserve">0 </w:t>
      </w:r>
      <w:r>
        <w:rPr>
          <w:noProof/>
        </w:rPr>
        <w:t>[F]S</w:t>
      </w:r>
      <w:r w:rsidRPr="002C7A6F">
        <w:rPr>
          <w:noProof/>
          <w:vertAlign w:val="subscript"/>
        </w:rPr>
        <w:t>0</w:t>
      </w:r>
      <w:r>
        <w:rPr>
          <w:noProof/>
        </w:rPr>
        <w:t xml:space="preserve"> (Dimer Model)</w:t>
      </w:r>
      <w:r>
        <w:rPr>
          <w:noProof/>
        </w:rPr>
        <w:tab/>
      </w:r>
      <w:r>
        <w:rPr>
          <w:noProof/>
        </w:rPr>
        <w:fldChar w:fldCharType="begin"/>
      </w:r>
      <w:r>
        <w:rPr>
          <w:noProof/>
        </w:rPr>
        <w:instrText xml:space="preserve"> PAGEREF _Toc464139254 \h </w:instrText>
      </w:r>
      <w:r>
        <w:rPr>
          <w:noProof/>
        </w:rPr>
      </w:r>
      <w:r>
        <w:rPr>
          <w:noProof/>
        </w:rPr>
        <w:fldChar w:fldCharType="separate"/>
      </w:r>
      <w:r>
        <w:rPr>
          <w:noProof/>
        </w:rPr>
        <w:t>84</w:t>
      </w:r>
      <w:r>
        <w:rPr>
          <w:noProof/>
        </w:rPr>
        <w:fldChar w:fldCharType="end"/>
      </w:r>
    </w:p>
    <w:p w14:paraId="0ACC8B8C" w14:textId="77777777" w:rsidR="00B103DC" w:rsidRDefault="00B103DC">
      <w:pPr>
        <w:pStyle w:val="TableofFigures"/>
        <w:tabs>
          <w:tab w:val="right" w:leader="underscore" w:pos="9730"/>
        </w:tabs>
        <w:rPr>
          <w:rFonts w:asciiTheme="minorHAnsi" w:hAnsiTheme="minorHAnsi"/>
          <w:i w:val="0"/>
          <w:noProof/>
          <w:sz w:val="24"/>
          <w:szCs w:val="24"/>
          <w:lang w:eastAsia="ja-JP"/>
        </w:rPr>
      </w:pPr>
      <w:r>
        <w:rPr>
          <w:noProof/>
        </w:rPr>
        <w:t>Figure 11.2</w:t>
      </w:r>
      <w:r>
        <w:rPr>
          <w:noProof/>
        </w:rPr>
        <w:noBreakHyphen/>
        <w:t>15 Energy profile for relaxed PES Scan-[DE]T</w:t>
      </w:r>
      <w:r w:rsidRPr="002C7A6F">
        <w:rPr>
          <w:noProof/>
          <w:vertAlign w:val="subscript"/>
        </w:rPr>
        <w:t>0</w:t>
      </w:r>
      <w:r>
        <w:rPr>
          <w:noProof/>
        </w:rPr>
        <w:t xml:space="preserve"> (gas phase and SMD energies)</w:t>
      </w:r>
      <w:r>
        <w:rPr>
          <w:noProof/>
        </w:rPr>
        <w:tab/>
      </w:r>
      <w:r>
        <w:rPr>
          <w:noProof/>
        </w:rPr>
        <w:fldChar w:fldCharType="begin"/>
      </w:r>
      <w:r>
        <w:rPr>
          <w:noProof/>
        </w:rPr>
        <w:instrText xml:space="preserve"> PAGEREF _Toc464139255 \h </w:instrText>
      </w:r>
      <w:r>
        <w:rPr>
          <w:noProof/>
        </w:rPr>
      </w:r>
      <w:r>
        <w:rPr>
          <w:noProof/>
        </w:rPr>
        <w:fldChar w:fldCharType="separate"/>
      </w:r>
      <w:r>
        <w:rPr>
          <w:noProof/>
        </w:rPr>
        <w:t>85</w:t>
      </w:r>
      <w:r>
        <w:rPr>
          <w:noProof/>
        </w:rPr>
        <w:fldChar w:fldCharType="end"/>
      </w:r>
    </w:p>
    <w:p w14:paraId="641236B3" w14:textId="77777777" w:rsidR="00B103DC" w:rsidRDefault="00B103DC">
      <w:pPr>
        <w:pStyle w:val="TableofFigures"/>
        <w:tabs>
          <w:tab w:val="right" w:leader="underscore" w:pos="9730"/>
        </w:tabs>
        <w:rPr>
          <w:rFonts w:asciiTheme="minorHAnsi" w:hAnsiTheme="minorHAnsi"/>
          <w:i w:val="0"/>
          <w:noProof/>
          <w:sz w:val="24"/>
          <w:szCs w:val="24"/>
          <w:lang w:eastAsia="ja-JP"/>
        </w:rPr>
      </w:pPr>
      <w:r>
        <w:rPr>
          <w:noProof/>
        </w:rPr>
        <w:t>Figure 11.2</w:t>
      </w:r>
      <w:r>
        <w:rPr>
          <w:noProof/>
        </w:rPr>
        <w:noBreakHyphen/>
        <w:t>16 Energy profiles for relaxed PES scans of O-O bond formation</w:t>
      </w:r>
      <w:r>
        <w:rPr>
          <w:noProof/>
        </w:rPr>
        <w:tab/>
      </w:r>
      <w:r>
        <w:rPr>
          <w:noProof/>
        </w:rPr>
        <w:fldChar w:fldCharType="begin"/>
      </w:r>
      <w:r>
        <w:rPr>
          <w:noProof/>
        </w:rPr>
        <w:instrText xml:space="preserve"> PAGEREF _Toc464139256 \h </w:instrText>
      </w:r>
      <w:r>
        <w:rPr>
          <w:noProof/>
        </w:rPr>
      </w:r>
      <w:r>
        <w:rPr>
          <w:noProof/>
        </w:rPr>
        <w:fldChar w:fldCharType="separate"/>
      </w:r>
      <w:r>
        <w:rPr>
          <w:noProof/>
        </w:rPr>
        <w:t>86</w:t>
      </w:r>
      <w:r>
        <w:rPr>
          <w:noProof/>
        </w:rPr>
        <w:fldChar w:fldCharType="end"/>
      </w:r>
    </w:p>
    <w:p w14:paraId="29C95DC0" w14:textId="77777777" w:rsidR="00B103DC" w:rsidRDefault="00B103DC">
      <w:pPr>
        <w:pStyle w:val="TableofFigures"/>
        <w:tabs>
          <w:tab w:val="right" w:leader="underscore" w:pos="9730"/>
        </w:tabs>
        <w:rPr>
          <w:rFonts w:asciiTheme="minorHAnsi" w:hAnsiTheme="minorHAnsi"/>
          <w:i w:val="0"/>
          <w:noProof/>
          <w:sz w:val="24"/>
          <w:szCs w:val="24"/>
          <w:lang w:eastAsia="ja-JP"/>
        </w:rPr>
      </w:pPr>
      <w:r>
        <w:rPr>
          <w:noProof/>
        </w:rPr>
        <w:t>Figure 11.3</w:t>
      </w:r>
      <w:r>
        <w:rPr>
          <w:noProof/>
        </w:rPr>
        <w:noBreakHyphen/>
        <w:t>1 CASSCF energy profile including PCM solvation</w:t>
      </w:r>
      <w:r>
        <w:rPr>
          <w:noProof/>
        </w:rPr>
        <w:tab/>
      </w:r>
      <w:r>
        <w:rPr>
          <w:noProof/>
        </w:rPr>
        <w:fldChar w:fldCharType="begin"/>
      </w:r>
      <w:r>
        <w:rPr>
          <w:noProof/>
        </w:rPr>
        <w:instrText xml:space="preserve"> PAGEREF _Toc464139257 \h </w:instrText>
      </w:r>
      <w:r>
        <w:rPr>
          <w:noProof/>
        </w:rPr>
      </w:r>
      <w:r>
        <w:rPr>
          <w:noProof/>
        </w:rPr>
        <w:fldChar w:fldCharType="separate"/>
      </w:r>
      <w:r>
        <w:rPr>
          <w:noProof/>
        </w:rPr>
        <w:t>89</w:t>
      </w:r>
      <w:r>
        <w:rPr>
          <w:noProof/>
        </w:rPr>
        <w:fldChar w:fldCharType="end"/>
      </w:r>
    </w:p>
    <w:p w14:paraId="2D1E57BB" w14:textId="77777777" w:rsidR="00B103DC" w:rsidRDefault="00B103DC">
      <w:pPr>
        <w:pStyle w:val="TableofFigures"/>
        <w:tabs>
          <w:tab w:val="right" w:leader="underscore" w:pos="9730"/>
        </w:tabs>
        <w:rPr>
          <w:rFonts w:asciiTheme="minorHAnsi" w:hAnsiTheme="minorHAnsi"/>
          <w:i w:val="0"/>
          <w:noProof/>
          <w:sz w:val="24"/>
          <w:szCs w:val="24"/>
          <w:lang w:eastAsia="ja-JP"/>
        </w:rPr>
      </w:pPr>
      <w:r>
        <w:rPr>
          <w:noProof/>
        </w:rPr>
        <w:t>Figure 11.3</w:t>
      </w:r>
      <w:r>
        <w:rPr>
          <w:noProof/>
        </w:rPr>
        <w:noBreakHyphen/>
        <w:t>2 Active space orbitals of [B-Mono]D</w:t>
      </w:r>
      <w:r w:rsidRPr="002C7A6F">
        <w:rPr>
          <w:noProof/>
          <w:vertAlign w:val="subscript"/>
        </w:rPr>
        <w:t>0</w:t>
      </w:r>
      <w:r>
        <w:rPr>
          <w:noProof/>
        </w:rPr>
        <w:t xml:space="preserve"> used for CASSCF(13,11) calculations (isovalue = 0.05)</w:t>
      </w:r>
      <w:r>
        <w:rPr>
          <w:noProof/>
        </w:rPr>
        <w:tab/>
      </w:r>
      <w:r>
        <w:rPr>
          <w:noProof/>
        </w:rPr>
        <w:fldChar w:fldCharType="begin"/>
      </w:r>
      <w:r>
        <w:rPr>
          <w:noProof/>
        </w:rPr>
        <w:instrText xml:space="preserve"> PAGEREF _Toc464139258 \h </w:instrText>
      </w:r>
      <w:r>
        <w:rPr>
          <w:noProof/>
        </w:rPr>
      </w:r>
      <w:r>
        <w:rPr>
          <w:noProof/>
        </w:rPr>
        <w:fldChar w:fldCharType="separate"/>
      </w:r>
      <w:r>
        <w:rPr>
          <w:noProof/>
        </w:rPr>
        <w:t>91</w:t>
      </w:r>
      <w:r>
        <w:rPr>
          <w:noProof/>
        </w:rPr>
        <w:fldChar w:fldCharType="end"/>
      </w:r>
    </w:p>
    <w:p w14:paraId="001877A1" w14:textId="77777777" w:rsidR="00B103DC" w:rsidRDefault="00B103DC">
      <w:pPr>
        <w:pStyle w:val="TableofFigures"/>
        <w:tabs>
          <w:tab w:val="right" w:leader="underscore" w:pos="9730"/>
        </w:tabs>
        <w:rPr>
          <w:rFonts w:asciiTheme="minorHAnsi" w:hAnsiTheme="minorHAnsi"/>
          <w:i w:val="0"/>
          <w:noProof/>
          <w:sz w:val="24"/>
          <w:szCs w:val="24"/>
          <w:lang w:eastAsia="ja-JP"/>
        </w:rPr>
      </w:pPr>
      <w:r>
        <w:rPr>
          <w:noProof/>
        </w:rPr>
        <w:t>Figure 11.3</w:t>
      </w:r>
      <w:r>
        <w:rPr>
          <w:noProof/>
        </w:rPr>
        <w:noBreakHyphen/>
        <w:t>3 Singly occupied MO (left, isovalue = 0.05) and spin density (right, isovalue = 0.006) for [B-Mono]D</w:t>
      </w:r>
      <w:r w:rsidRPr="002C7A6F">
        <w:rPr>
          <w:noProof/>
          <w:vertAlign w:val="subscript"/>
        </w:rPr>
        <w:t>0</w:t>
      </w:r>
      <w:r>
        <w:rPr>
          <w:noProof/>
        </w:rPr>
        <w:tab/>
      </w:r>
      <w:r>
        <w:rPr>
          <w:noProof/>
        </w:rPr>
        <w:fldChar w:fldCharType="begin"/>
      </w:r>
      <w:r>
        <w:rPr>
          <w:noProof/>
        </w:rPr>
        <w:instrText xml:space="preserve"> PAGEREF _Toc464139259 \h </w:instrText>
      </w:r>
      <w:r>
        <w:rPr>
          <w:noProof/>
        </w:rPr>
      </w:r>
      <w:r>
        <w:rPr>
          <w:noProof/>
        </w:rPr>
        <w:fldChar w:fldCharType="separate"/>
      </w:r>
      <w:r>
        <w:rPr>
          <w:noProof/>
        </w:rPr>
        <w:t>92</w:t>
      </w:r>
      <w:r>
        <w:rPr>
          <w:noProof/>
        </w:rPr>
        <w:fldChar w:fldCharType="end"/>
      </w:r>
    </w:p>
    <w:p w14:paraId="45B21508" w14:textId="77777777" w:rsidR="00B103DC" w:rsidRDefault="00B103DC">
      <w:pPr>
        <w:pStyle w:val="TableofFigures"/>
        <w:tabs>
          <w:tab w:val="right" w:leader="underscore" w:pos="9730"/>
        </w:tabs>
        <w:rPr>
          <w:rFonts w:asciiTheme="minorHAnsi" w:hAnsiTheme="minorHAnsi"/>
          <w:i w:val="0"/>
          <w:noProof/>
          <w:sz w:val="24"/>
          <w:szCs w:val="24"/>
          <w:lang w:eastAsia="ja-JP"/>
        </w:rPr>
      </w:pPr>
      <w:r>
        <w:rPr>
          <w:noProof/>
        </w:rPr>
        <w:t>Figure 11.3</w:t>
      </w:r>
      <w:r>
        <w:rPr>
          <w:noProof/>
        </w:rPr>
        <w:noBreakHyphen/>
        <w:t>4 Unrelaxed transition difference density for [B-Mono]D</w:t>
      </w:r>
      <w:r w:rsidRPr="002C7A6F">
        <w:rPr>
          <w:noProof/>
          <w:vertAlign w:val="subscript"/>
        </w:rPr>
        <w:t>0</w:t>
      </w:r>
      <w:r>
        <w:rPr>
          <w:noProof/>
        </w:rPr>
        <w:t xml:space="preserve"> </w:t>
      </w:r>
      <w:r>
        <w:rPr>
          <w:rFonts w:hint="eastAsia"/>
          <w:noProof/>
        </w:rPr>
        <w:t>→</w:t>
      </w:r>
      <w:r>
        <w:rPr>
          <w:noProof/>
        </w:rPr>
        <w:t xml:space="preserve"> [B-Mono]D</w:t>
      </w:r>
      <w:r w:rsidRPr="002C7A6F">
        <w:rPr>
          <w:noProof/>
          <w:vertAlign w:val="subscript"/>
        </w:rPr>
        <w:t>2</w:t>
      </w:r>
      <w:r>
        <w:rPr>
          <w:noProof/>
        </w:rPr>
        <w:tab/>
      </w:r>
      <w:r>
        <w:rPr>
          <w:noProof/>
        </w:rPr>
        <w:fldChar w:fldCharType="begin"/>
      </w:r>
      <w:r>
        <w:rPr>
          <w:noProof/>
        </w:rPr>
        <w:instrText xml:space="preserve"> PAGEREF _Toc464139260 \h </w:instrText>
      </w:r>
      <w:r>
        <w:rPr>
          <w:noProof/>
        </w:rPr>
      </w:r>
      <w:r>
        <w:rPr>
          <w:noProof/>
        </w:rPr>
        <w:fldChar w:fldCharType="separate"/>
      </w:r>
      <w:r>
        <w:rPr>
          <w:noProof/>
        </w:rPr>
        <w:t>92</w:t>
      </w:r>
      <w:r>
        <w:rPr>
          <w:noProof/>
        </w:rPr>
        <w:fldChar w:fldCharType="end"/>
      </w:r>
    </w:p>
    <w:p w14:paraId="5BDDC0ED" w14:textId="77777777" w:rsidR="00B103DC" w:rsidRDefault="00B103DC">
      <w:pPr>
        <w:pStyle w:val="TableofFigures"/>
        <w:tabs>
          <w:tab w:val="right" w:leader="underscore" w:pos="9730"/>
        </w:tabs>
        <w:rPr>
          <w:rFonts w:asciiTheme="minorHAnsi" w:hAnsiTheme="minorHAnsi"/>
          <w:i w:val="0"/>
          <w:noProof/>
          <w:sz w:val="24"/>
          <w:szCs w:val="24"/>
          <w:lang w:eastAsia="ja-JP"/>
        </w:rPr>
      </w:pPr>
      <w:r>
        <w:rPr>
          <w:noProof/>
        </w:rPr>
        <w:t>Figure 11.3</w:t>
      </w:r>
      <w:r>
        <w:rPr>
          <w:noProof/>
        </w:rPr>
        <w:noBreakHyphen/>
        <w:t>5 Difference orbitals for [BC] D</w:t>
      </w:r>
      <w:r w:rsidRPr="002C7A6F">
        <w:rPr>
          <w:noProof/>
          <w:vertAlign w:val="subscript"/>
        </w:rPr>
        <w:t>2</w:t>
      </w:r>
      <w:r>
        <w:rPr>
          <w:noProof/>
        </w:rPr>
        <w:t>/D</w:t>
      </w:r>
      <w:r w:rsidRPr="002C7A6F">
        <w:rPr>
          <w:noProof/>
          <w:vertAlign w:val="subscript"/>
        </w:rPr>
        <w:t>1</w:t>
      </w:r>
      <w:r>
        <w:rPr>
          <w:noProof/>
        </w:rPr>
        <w:t xml:space="preserve"> MECI with largest population changes (isovalue = 0.05)</w:t>
      </w:r>
      <w:r>
        <w:rPr>
          <w:noProof/>
        </w:rPr>
        <w:tab/>
      </w:r>
      <w:r>
        <w:rPr>
          <w:noProof/>
        </w:rPr>
        <w:fldChar w:fldCharType="begin"/>
      </w:r>
      <w:r>
        <w:rPr>
          <w:noProof/>
        </w:rPr>
        <w:instrText xml:space="preserve"> PAGEREF _Toc464139261 \h </w:instrText>
      </w:r>
      <w:r>
        <w:rPr>
          <w:noProof/>
        </w:rPr>
      </w:r>
      <w:r>
        <w:rPr>
          <w:noProof/>
        </w:rPr>
        <w:fldChar w:fldCharType="separate"/>
      </w:r>
      <w:r>
        <w:rPr>
          <w:noProof/>
        </w:rPr>
        <w:t>93</w:t>
      </w:r>
      <w:r>
        <w:rPr>
          <w:noProof/>
        </w:rPr>
        <w:fldChar w:fldCharType="end"/>
      </w:r>
    </w:p>
    <w:p w14:paraId="653F3696" w14:textId="77777777" w:rsidR="00B103DC" w:rsidRDefault="00B103DC">
      <w:pPr>
        <w:pStyle w:val="TableofFigures"/>
        <w:tabs>
          <w:tab w:val="right" w:leader="underscore" w:pos="9730"/>
        </w:tabs>
        <w:rPr>
          <w:rFonts w:asciiTheme="minorHAnsi" w:hAnsiTheme="minorHAnsi"/>
          <w:i w:val="0"/>
          <w:noProof/>
          <w:sz w:val="24"/>
          <w:szCs w:val="24"/>
          <w:lang w:eastAsia="ja-JP"/>
        </w:rPr>
      </w:pPr>
      <w:r>
        <w:rPr>
          <w:noProof/>
        </w:rPr>
        <w:t>Figure 11.3</w:t>
      </w:r>
      <w:r>
        <w:rPr>
          <w:noProof/>
        </w:rPr>
        <w:noBreakHyphen/>
        <w:t>6 Difference orbitals for [BC] D</w:t>
      </w:r>
      <w:r w:rsidRPr="002C7A6F">
        <w:rPr>
          <w:noProof/>
          <w:vertAlign w:val="subscript"/>
        </w:rPr>
        <w:t>1</w:t>
      </w:r>
      <w:r>
        <w:rPr>
          <w:noProof/>
        </w:rPr>
        <w:t>/D</w:t>
      </w:r>
      <w:r w:rsidRPr="002C7A6F">
        <w:rPr>
          <w:noProof/>
          <w:vertAlign w:val="subscript"/>
        </w:rPr>
        <w:t>0</w:t>
      </w:r>
      <w:r>
        <w:rPr>
          <w:noProof/>
        </w:rPr>
        <w:t xml:space="preserve"> MECI with largest population changes (isovalue = 0.05)</w:t>
      </w:r>
      <w:r>
        <w:rPr>
          <w:noProof/>
        </w:rPr>
        <w:tab/>
      </w:r>
      <w:r>
        <w:rPr>
          <w:noProof/>
        </w:rPr>
        <w:fldChar w:fldCharType="begin"/>
      </w:r>
      <w:r>
        <w:rPr>
          <w:noProof/>
        </w:rPr>
        <w:instrText xml:space="preserve"> PAGEREF _Toc464139262 \h </w:instrText>
      </w:r>
      <w:r>
        <w:rPr>
          <w:noProof/>
        </w:rPr>
      </w:r>
      <w:r>
        <w:rPr>
          <w:noProof/>
        </w:rPr>
        <w:fldChar w:fldCharType="separate"/>
      </w:r>
      <w:r>
        <w:rPr>
          <w:noProof/>
        </w:rPr>
        <w:t>93</w:t>
      </w:r>
      <w:r>
        <w:rPr>
          <w:noProof/>
        </w:rPr>
        <w:fldChar w:fldCharType="end"/>
      </w:r>
    </w:p>
    <w:p w14:paraId="451E0750" w14:textId="77777777" w:rsidR="00B103DC" w:rsidRDefault="00B103DC">
      <w:pPr>
        <w:pStyle w:val="TableofFigures"/>
        <w:tabs>
          <w:tab w:val="right" w:leader="underscore" w:pos="9730"/>
        </w:tabs>
        <w:rPr>
          <w:rFonts w:asciiTheme="minorHAnsi" w:hAnsiTheme="minorHAnsi"/>
          <w:i w:val="0"/>
          <w:noProof/>
          <w:sz w:val="24"/>
          <w:szCs w:val="24"/>
          <w:lang w:eastAsia="ja-JP"/>
        </w:rPr>
      </w:pPr>
      <w:r>
        <w:rPr>
          <w:noProof/>
        </w:rPr>
        <w:t>Figure 11.3</w:t>
      </w:r>
      <w:r>
        <w:rPr>
          <w:noProof/>
        </w:rPr>
        <w:noBreakHyphen/>
        <w:t>7 Singly occupied MO (left, isovalue = 0.05) and spin density (right, isovalue = 0.006) for [C-Mono]D</w:t>
      </w:r>
      <w:r w:rsidRPr="002C7A6F">
        <w:rPr>
          <w:noProof/>
          <w:vertAlign w:val="subscript"/>
        </w:rPr>
        <w:t>0</w:t>
      </w:r>
      <w:r>
        <w:rPr>
          <w:noProof/>
        </w:rPr>
        <w:tab/>
      </w:r>
      <w:r>
        <w:rPr>
          <w:noProof/>
        </w:rPr>
        <w:fldChar w:fldCharType="begin"/>
      </w:r>
      <w:r>
        <w:rPr>
          <w:noProof/>
        </w:rPr>
        <w:instrText xml:space="preserve"> PAGEREF _Toc464139263 \h </w:instrText>
      </w:r>
      <w:r>
        <w:rPr>
          <w:noProof/>
        </w:rPr>
      </w:r>
      <w:r>
        <w:rPr>
          <w:noProof/>
        </w:rPr>
        <w:fldChar w:fldCharType="separate"/>
      </w:r>
      <w:r>
        <w:rPr>
          <w:noProof/>
        </w:rPr>
        <w:t>94</w:t>
      </w:r>
      <w:r>
        <w:rPr>
          <w:noProof/>
        </w:rPr>
        <w:fldChar w:fldCharType="end"/>
      </w:r>
    </w:p>
    <w:p w14:paraId="2C0B5457" w14:textId="77777777" w:rsidR="00B103DC" w:rsidRDefault="00B103DC">
      <w:pPr>
        <w:pStyle w:val="TableofFigures"/>
        <w:tabs>
          <w:tab w:val="right" w:leader="underscore" w:pos="9730"/>
        </w:tabs>
        <w:rPr>
          <w:rFonts w:asciiTheme="minorHAnsi" w:hAnsiTheme="minorHAnsi"/>
          <w:i w:val="0"/>
          <w:noProof/>
          <w:sz w:val="24"/>
          <w:szCs w:val="24"/>
          <w:lang w:eastAsia="ja-JP"/>
        </w:rPr>
      </w:pPr>
      <w:r>
        <w:rPr>
          <w:noProof/>
        </w:rPr>
        <w:t>Figure 11.4</w:t>
      </w:r>
      <w:r>
        <w:rPr>
          <w:noProof/>
        </w:rPr>
        <w:noBreakHyphen/>
        <w:t>1 Dual irradiation data and predicted behavior of [A]S</w:t>
      </w:r>
      <w:r w:rsidRPr="002C7A6F">
        <w:rPr>
          <w:noProof/>
          <w:vertAlign w:val="subscript"/>
        </w:rPr>
        <w:t>0</w:t>
      </w:r>
      <w:r>
        <w:rPr>
          <w:noProof/>
        </w:rPr>
        <w:t xml:space="preserve"> (scaled)</w:t>
      </w:r>
      <w:r>
        <w:rPr>
          <w:noProof/>
        </w:rPr>
        <w:tab/>
      </w:r>
      <w:r>
        <w:rPr>
          <w:noProof/>
        </w:rPr>
        <w:fldChar w:fldCharType="begin"/>
      </w:r>
      <w:r>
        <w:rPr>
          <w:noProof/>
        </w:rPr>
        <w:instrText xml:space="preserve"> PAGEREF _Toc464139264 \h </w:instrText>
      </w:r>
      <w:r>
        <w:rPr>
          <w:noProof/>
        </w:rPr>
      </w:r>
      <w:r>
        <w:rPr>
          <w:noProof/>
        </w:rPr>
        <w:fldChar w:fldCharType="separate"/>
      </w:r>
      <w:r>
        <w:rPr>
          <w:noProof/>
        </w:rPr>
        <w:t>95</w:t>
      </w:r>
      <w:r>
        <w:rPr>
          <w:noProof/>
        </w:rPr>
        <w:fldChar w:fldCharType="end"/>
      </w:r>
    </w:p>
    <w:p w14:paraId="49AF63FF" w14:textId="77777777" w:rsidR="00B103DC" w:rsidRDefault="00B103DC">
      <w:pPr>
        <w:pStyle w:val="TableofFigures"/>
        <w:tabs>
          <w:tab w:val="right" w:leader="underscore" w:pos="9730"/>
        </w:tabs>
        <w:rPr>
          <w:rFonts w:asciiTheme="minorHAnsi" w:hAnsiTheme="minorHAnsi"/>
          <w:i w:val="0"/>
          <w:noProof/>
          <w:sz w:val="24"/>
          <w:szCs w:val="24"/>
          <w:lang w:eastAsia="ja-JP"/>
        </w:rPr>
      </w:pPr>
      <w:r>
        <w:rPr>
          <w:noProof/>
        </w:rPr>
        <w:t>Figure 11.4</w:t>
      </w:r>
      <w:r>
        <w:rPr>
          <w:noProof/>
        </w:rPr>
        <w:noBreakHyphen/>
        <w:t>2 Dual irradiation data and predicted behavior of [A]T</w:t>
      </w:r>
      <w:r w:rsidRPr="002C7A6F">
        <w:rPr>
          <w:noProof/>
          <w:vertAlign w:val="subscript"/>
        </w:rPr>
        <w:t>0</w:t>
      </w:r>
      <w:r>
        <w:rPr>
          <w:noProof/>
        </w:rPr>
        <w:t xml:space="preserve"> (scaled)</w:t>
      </w:r>
      <w:r>
        <w:rPr>
          <w:noProof/>
        </w:rPr>
        <w:tab/>
      </w:r>
      <w:r>
        <w:rPr>
          <w:noProof/>
        </w:rPr>
        <w:fldChar w:fldCharType="begin"/>
      </w:r>
      <w:r>
        <w:rPr>
          <w:noProof/>
        </w:rPr>
        <w:instrText xml:space="preserve"> PAGEREF _Toc464139265 \h </w:instrText>
      </w:r>
      <w:r>
        <w:rPr>
          <w:noProof/>
        </w:rPr>
      </w:r>
      <w:r>
        <w:rPr>
          <w:noProof/>
        </w:rPr>
        <w:fldChar w:fldCharType="separate"/>
      </w:r>
      <w:r>
        <w:rPr>
          <w:noProof/>
        </w:rPr>
        <w:t>96</w:t>
      </w:r>
      <w:r>
        <w:rPr>
          <w:noProof/>
        </w:rPr>
        <w:fldChar w:fldCharType="end"/>
      </w:r>
    </w:p>
    <w:p w14:paraId="689C1808" w14:textId="77777777" w:rsidR="00B103DC" w:rsidRDefault="00B103DC">
      <w:pPr>
        <w:pStyle w:val="TableofFigures"/>
        <w:tabs>
          <w:tab w:val="right" w:leader="underscore" w:pos="9730"/>
        </w:tabs>
        <w:rPr>
          <w:rFonts w:asciiTheme="minorHAnsi" w:hAnsiTheme="minorHAnsi"/>
          <w:i w:val="0"/>
          <w:noProof/>
          <w:sz w:val="24"/>
          <w:szCs w:val="24"/>
          <w:lang w:eastAsia="ja-JP"/>
        </w:rPr>
      </w:pPr>
      <w:r>
        <w:rPr>
          <w:noProof/>
        </w:rPr>
        <w:t>Figure 11.4</w:t>
      </w:r>
      <w:r>
        <w:rPr>
          <w:noProof/>
        </w:rPr>
        <w:noBreakHyphen/>
        <w:t>3 Dual irradiation data and predicted behavior of [B-Mono]D</w:t>
      </w:r>
      <w:r w:rsidRPr="002C7A6F">
        <w:rPr>
          <w:noProof/>
          <w:vertAlign w:val="subscript"/>
        </w:rPr>
        <w:t>0</w:t>
      </w:r>
      <w:r>
        <w:rPr>
          <w:noProof/>
        </w:rPr>
        <w:t xml:space="preserve"> (scaled)</w:t>
      </w:r>
      <w:r>
        <w:rPr>
          <w:noProof/>
        </w:rPr>
        <w:tab/>
      </w:r>
      <w:r>
        <w:rPr>
          <w:noProof/>
        </w:rPr>
        <w:fldChar w:fldCharType="begin"/>
      </w:r>
      <w:r>
        <w:rPr>
          <w:noProof/>
        </w:rPr>
        <w:instrText xml:space="preserve"> PAGEREF _Toc464139266 \h </w:instrText>
      </w:r>
      <w:r>
        <w:rPr>
          <w:noProof/>
        </w:rPr>
      </w:r>
      <w:r>
        <w:rPr>
          <w:noProof/>
        </w:rPr>
        <w:fldChar w:fldCharType="separate"/>
      </w:r>
      <w:r>
        <w:rPr>
          <w:noProof/>
        </w:rPr>
        <w:t>97</w:t>
      </w:r>
      <w:r>
        <w:rPr>
          <w:noProof/>
        </w:rPr>
        <w:fldChar w:fldCharType="end"/>
      </w:r>
    </w:p>
    <w:p w14:paraId="4752E869" w14:textId="77777777" w:rsidR="00B103DC" w:rsidRDefault="00B103DC">
      <w:pPr>
        <w:pStyle w:val="TableofFigures"/>
        <w:tabs>
          <w:tab w:val="right" w:leader="underscore" w:pos="9730"/>
        </w:tabs>
        <w:rPr>
          <w:rFonts w:asciiTheme="minorHAnsi" w:hAnsiTheme="minorHAnsi"/>
          <w:i w:val="0"/>
          <w:noProof/>
          <w:sz w:val="24"/>
          <w:szCs w:val="24"/>
          <w:lang w:eastAsia="ja-JP"/>
        </w:rPr>
      </w:pPr>
      <w:r>
        <w:rPr>
          <w:noProof/>
        </w:rPr>
        <w:t>Figure 11.5</w:t>
      </w:r>
      <w:r>
        <w:rPr>
          <w:noProof/>
        </w:rPr>
        <w:noBreakHyphen/>
        <w:t>1 [A]S</w:t>
      </w:r>
      <w:r w:rsidRPr="002C7A6F">
        <w:rPr>
          <w:noProof/>
          <w:vertAlign w:val="subscript"/>
        </w:rPr>
        <w:t xml:space="preserve">0 </w:t>
      </w:r>
      <w:r>
        <w:rPr>
          <w:noProof/>
        </w:rPr>
        <w:t>Structure and Coordinates</w:t>
      </w:r>
      <w:r>
        <w:rPr>
          <w:noProof/>
        </w:rPr>
        <w:tab/>
      </w:r>
      <w:r>
        <w:rPr>
          <w:noProof/>
        </w:rPr>
        <w:fldChar w:fldCharType="begin"/>
      </w:r>
      <w:r>
        <w:rPr>
          <w:noProof/>
        </w:rPr>
        <w:instrText xml:space="preserve"> PAGEREF _Toc464139267 \h </w:instrText>
      </w:r>
      <w:r>
        <w:rPr>
          <w:noProof/>
        </w:rPr>
      </w:r>
      <w:r>
        <w:rPr>
          <w:noProof/>
        </w:rPr>
        <w:fldChar w:fldCharType="separate"/>
      </w:r>
      <w:r>
        <w:rPr>
          <w:noProof/>
        </w:rPr>
        <w:t>98</w:t>
      </w:r>
      <w:r>
        <w:rPr>
          <w:noProof/>
        </w:rPr>
        <w:fldChar w:fldCharType="end"/>
      </w:r>
    </w:p>
    <w:p w14:paraId="52AAE780" w14:textId="77777777" w:rsidR="00B103DC" w:rsidRDefault="00B103DC">
      <w:pPr>
        <w:pStyle w:val="TableofFigures"/>
        <w:tabs>
          <w:tab w:val="right" w:leader="underscore" w:pos="9730"/>
        </w:tabs>
        <w:rPr>
          <w:rFonts w:asciiTheme="minorHAnsi" w:hAnsiTheme="minorHAnsi"/>
          <w:i w:val="0"/>
          <w:noProof/>
          <w:sz w:val="24"/>
          <w:szCs w:val="24"/>
          <w:lang w:eastAsia="ja-JP"/>
        </w:rPr>
      </w:pPr>
      <w:r>
        <w:rPr>
          <w:noProof/>
        </w:rPr>
        <w:t>Figure 11.5</w:t>
      </w:r>
      <w:r>
        <w:rPr>
          <w:noProof/>
        </w:rPr>
        <w:noBreakHyphen/>
        <w:t>2 [A-RR]S</w:t>
      </w:r>
      <w:r w:rsidRPr="002C7A6F">
        <w:rPr>
          <w:noProof/>
          <w:vertAlign w:val="subscript"/>
        </w:rPr>
        <w:t xml:space="preserve">0 </w:t>
      </w:r>
      <w:r>
        <w:rPr>
          <w:noProof/>
        </w:rPr>
        <w:t>Structure and Coordinates</w:t>
      </w:r>
      <w:r>
        <w:rPr>
          <w:noProof/>
        </w:rPr>
        <w:tab/>
      </w:r>
      <w:r>
        <w:rPr>
          <w:noProof/>
        </w:rPr>
        <w:fldChar w:fldCharType="begin"/>
      </w:r>
      <w:r>
        <w:rPr>
          <w:noProof/>
        </w:rPr>
        <w:instrText xml:space="preserve"> PAGEREF _Toc464139268 \h </w:instrText>
      </w:r>
      <w:r>
        <w:rPr>
          <w:noProof/>
        </w:rPr>
      </w:r>
      <w:r>
        <w:rPr>
          <w:noProof/>
        </w:rPr>
        <w:fldChar w:fldCharType="separate"/>
      </w:r>
      <w:r>
        <w:rPr>
          <w:noProof/>
        </w:rPr>
        <w:t>99</w:t>
      </w:r>
      <w:r>
        <w:rPr>
          <w:noProof/>
        </w:rPr>
        <w:fldChar w:fldCharType="end"/>
      </w:r>
    </w:p>
    <w:p w14:paraId="017FEDCC" w14:textId="77777777" w:rsidR="00B103DC" w:rsidRDefault="00B103DC">
      <w:pPr>
        <w:pStyle w:val="TableofFigures"/>
        <w:tabs>
          <w:tab w:val="right" w:leader="underscore" w:pos="9730"/>
        </w:tabs>
        <w:rPr>
          <w:rFonts w:asciiTheme="minorHAnsi" w:hAnsiTheme="minorHAnsi"/>
          <w:i w:val="0"/>
          <w:noProof/>
          <w:sz w:val="24"/>
          <w:szCs w:val="24"/>
          <w:lang w:eastAsia="ja-JP"/>
        </w:rPr>
      </w:pPr>
      <w:r>
        <w:rPr>
          <w:noProof/>
        </w:rPr>
        <w:t>Figure 11.5</w:t>
      </w:r>
      <w:r>
        <w:rPr>
          <w:noProof/>
        </w:rPr>
        <w:noBreakHyphen/>
        <w:t>3 [A-RS-1]S</w:t>
      </w:r>
      <w:r w:rsidRPr="002C7A6F">
        <w:rPr>
          <w:noProof/>
          <w:vertAlign w:val="subscript"/>
        </w:rPr>
        <w:t>0</w:t>
      </w:r>
      <w:r>
        <w:rPr>
          <w:noProof/>
        </w:rPr>
        <w:t xml:space="preserve"> Structure and Coordinates</w:t>
      </w:r>
      <w:r>
        <w:rPr>
          <w:noProof/>
        </w:rPr>
        <w:tab/>
      </w:r>
      <w:r>
        <w:rPr>
          <w:noProof/>
        </w:rPr>
        <w:fldChar w:fldCharType="begin"/>
      </w:r>
      <w:r>
        <w:rPr>
          <w:noProof/>
        </w:rPr>
        <w:instrText xml:space="preserve"> PAGEREF _Toc464139269 \h </w:instrText>
      </w:r>
      <w:r>
        <w:rPr>
          <w:noProof/>
        </w:rPr>
      </w:r>
      <w:r>
        <w:rPr>
          <w:noProof/>
        </w:rPr>
        <w:fldChar w:fldCharType="separate"/>
      </w:r>
      <w:r>
        <w:rPr>
          <w:noProof/>
        </w:rPr>
        <w:t>100</w:t>
      </w:r>
      <w:r>
        <w:rPr>
          <w:noProof/>
        </w:rPr>
        <w:fldChar w:fldCharType="end"/>
      </w:r>
    </w:p>
    <w:p w14:paraId="23D26BD9" w14:textId="77777777" w:rsidR="00B103DC" w:rsidRDefault="00B103DC">
      <w:pPr>
        <w:pStyle w:val="TableofFigures"/>
        <w:tabs>
          <w:tab w:val="right" w:leader="underscore" w:pos="9730"/>
        </w:tabs>
        <w:rPr>
          <w:rFonts w:asciiTheme="minorHAnsi" w:hAnsiTheme="minorHAnsi"/>
          <w:i w:val="0"/>
          <w:noProof/>
          <w:sz w:val="24"/>
          <w:szCs w:val="24"/>
          <w:lang w:eastAsia="ja-JP"/>
        </w:rPr>
      </w:pPr>
      <w:r>
        <w:rPr>
          <w:noProof/>
        </w:rPr>
        <w:t>Figure 11.5</w:t>
      </w:r>
      <w:r>
        <w:rPr>
          <w:noProof/>
        </w:rPr>
        <w:noBreakHyphen/>
        <w:t>4 [A-RS-2]S</w:t>
      </w:r>
      <w:r w:rsidRPr="002C7A6F">
        <w:rPr>
          <w:noProof/>
          <w:vertAlign w:val="subscript"/>
        </w:rPr>
        <w:t>0</w:t>
      </w:r>
      <w:r>
        <w:rPr>
          <w:noProof/>
        </w:rPr>
        <w:t xml:space="preserve"> Structure and Coordinates</w:t>
      </w:r>
      <w:r>
        <w:rPr>
          <w:noProof/>
        </w:rPr>
        <w:tab/>
      </w:r>
      <w:r>
        <w:rPr>
          <w:noProof/>
        </w:rPr>
        <w:fldChar w:fldCharType="begin"/>
      </w:r>
      <w:r>
        <w:rPr>
          <w:noProof/>
        </w:rPr>
        <w:instrText xml:space="preserve"> PAGEREF _Toc464139270 \h </w:instrText>
      </w:r>
      <w:r>
        <w:rPr>
          <w:noProof/>
        </w:rPr>
      </w:r>
      <w:r>
        <w:rPr>
          <w:noProof/>
        </w:rPr>
        <w:fldChar w:fldCharType="separate"/>
      </w:r>
      <w:r>
        <w:rPr>
          <w:noProof/>
        </w:rPr>
        <w:t>101</w:t>
      </w:r>
      <w:r>
        <w:rPr>
          <w:noProof/>
        </w:rPr>
        <w:fldChar w:fldCharType="end"/>
      </w:r>
    </w:p>
    <w:p w14:paraId="5A803B46" w14:textId="77777777" w:rsidR="00B103DC" w:rsidRDefault="00B103DC">
      <w:pPr>
        <w:pStyle w:val="TableofFigures"/>
        <w:tabs>
          <w:tab w:val="right" w:leader="underscore" w:pos="9730"/>
        </w:tabs>
        <w:rPr>
          <w:rFonts w:asciiTheme="minorHAnsi" w:hAnsiTheme="minorHAnsi"/>
          <w:i w:val="0"/>
          <w:noProof/>
          <w:sz w:val="24"/>
          <w:szCs w:val="24"/>
          <w:lang w:eastAsia="ja-JP"/>
        </w:rPr>
      </w:pPr>
      <w:r>
        <w:rPr>
          <w:noProof/>
        </w:rPr>
        <w:t>Figure 11.5</w:t>
      </w:r>
      <w:r>
        <w:rPr>
          <w:noProof/>
        </w:rPr>
        <w:noBreakHyphen/>
        <w:t>5 [A]T</w:t>
      </w:r>
      <w:r w:rsidRPr="002C7A6F">
        <w:rPr>
          <w:noProof/>
          <w:vertAlign w:val="subscript"/>
        </w:rPr>
        <w:t>0</w:t>
      </w:r>
      <w:r w:rsidRPr="002C7A6F">
        <w:rPr>
          <w:noProof/>
          <w:vertAlign w:val="superscript"/>
        </w:rPr>
        <w:t xml:space="preserve"> </w:t>
      </w:r>
      <w:r>
        <w:rPr>
          <w:noProof/>
        </w:rPr>
        <w:t>Structure and Coordinates</w:t>
      </w:r>
      <w:r>
        <w:rPr>
          <w:noProof/>
        </w:rPr>
        <w:tab/>
      </w:r>
      <w:r>
        <w:rPr>
          <w:noProof/>
        </w:rPr>
        <w:fldChar w:fldCharType="begin"/>
      </w:r>
      <w:r>
        <w:rPr>
          <w:noProof/>
        </w:rPr>
        <w:instrText xml:space="preserve"> PAGEREF _Toc464139271 \h </w:instrText>
      </w:r>
      <w:r>
        <w:rPr>
          <w:noProof/>
        </w:rPr>
      </w:r>
      <w:r>
        <w:rPr>
          <w:noProof/>
        </w:rPr>
        <w:fldChar w:fldCharType="separate"/>
      </w:r>
      <w:r>
        <w:rPr>
          <w:noProof/>
        </w:rPr>
        <w:t>102</w:t>
      </w:r>
      <w:r>
        <w:rPr>
          <w:noProof/>
        </w:rPr>
        <w:fldChar w:fldCharType="end"/>
      </w:r>
    </w:p>
    <w:p w14:paraId="046ED0CD" w14:textId="77777777" w:rsidR="00B103DC" w:rsidRDefault="00B103DC">
      <w:pPr>
        <w:pStyle w:val="TableofFigures"/>
        <w:tabs>
          <w:tab w:val="right" w:leader="underscore" w:pos="9730"/>
        </w:tabs>
        <w:rPr>
          <w:rFonts w:asciiTheme="minorHAnsi" w:hAnsiTheme="minorHAnsi"/>
          <w:i w:val="0"/>
          <w:noProof/>
          <w:sz w:val="24"/>
          <w:szCs w:val="24"/>
          <w:lang w:eastAsia="ja-JP"/>
        </w:rPr>
      </w:pPr>
      <w:r>
        <w:rPr>
          <w:noProof/>
        </w:rPr>
        <w:t>Figure 11.5</w:t>
      </w:r>
      <w:r>
        <w:rPr>
          <w:noProof/>
        </w:rPr>
        <w:noBreakHyphen/>
        <w:t>6 [A-Mono]S</w:t>
      </w:r>
      <w:r w:rsidRPr="002C7A6F">
        <w:rPr>
          <w:noProof/>
          <w:vertAlign w:val="subscript"/>
        </w:rPr>
        <w:t>0</w:t>
      </w:r>
      <w:r>
        <w:rPr>
          <w:noProof/>
        </w:rPr>
        <w:t xml:space="preserve"> Structure and Coordinates</w:t>
      </w:r>
      <w:r>
        <w:rPr>
          <w:noProof/>
        </w:rPr>
        <w:tab/>
      </w:r>
      <w:r>
        <w:rPr>
          <w:noProof/>
        </w:rPr>
        <w:fldChar w:fldCharType="begin"/>
      </w:r>
      <w:r>
        <w:rPr>
          <w:noProof/>
        </w:rPr>
        <w:instrText xml:space="preserve"> PAGEREF _Toc464139272 \h </w:instrText>
      </w:r>
      <w:r>
        <w:rPr>
          <w:noProof/>
        </w:rPr>
      </w:r>
      <w:r>
        <w:rPr>
          <w:noProof/>
        </w:rPr>
        <w:fldChar w:fldCharType="separate"/>
      </w:r>
      <w:r>
        <w:rPr>
          <w:noProof/>
        </w:rPr>
        <w:t>103</w:t>
      </w:r>
      <w:r>
        <w:rPr>
          <w:noProof/>
        </w:rPr>
        <w:fldChar w:fldCharType="end"/>
      </w:r>
    </w:p>
    <w:p w14:paraId="2A4CF488" w14:textId="77777777" w:rsidR="00B103DC" w:rsidRDefault="00B103DC">
      <w:pPr>
        <w:pStyle w:val="TableofFigures"/>
        <w:tabs>
          <w:tab w:val="right" w:leader="underscore" w:pos="9730"/>
        </w:tabs>
        <w:rPr>
          <w:rFonts w:asciiTheme="minorHAnsi" w:hAnsiTheme="minorHAnsi"/>
          <w:i w:val="0"/>
          <w:noProof/>
          <w:sz w:val="24"/>
          <w:szCs w:val="24"/>
          <w:lang w:eastAsia="ja-JP"/>
        </w:rPr>
      </w:pPr>
      <w:r>
        <w:rPr>
          <w:noProof/>
        </w:rPr>
        <w:t>Figure 11.5</w:t>
      </w:r>
      <w:r>
        <w:rPr>
          <w:noProof/>
        </w:rPr>
        <w:noBreakHyphen/>
        <w:t>7 [B]T</w:t>
      </w:r>
      <w:r w:rsidRPr="002C7A6F">
        <w:rPr>
          <w:noProof/>
          <w:vertAlign w:val="subscript"/>
        </w:rPr>
        <w:t>0</w:t>
      </w:r>
      <w:r>
        <w:rPr>
          <w:noProof/>
        </w:rPr>
        <w:t xml:space="preserve"> Structure and Coordinates</w:t>
      </w:r>
      <w:r>
        <w:rPr>
          <w:noProof/>
        </w:rPr>
        <w:tab/>
      </w:r>
      <w:r>
        <w:rPr>
          <w:noProof/>
        </w:rPr>
        <w:fldChar w:fldCharType="begin"/>
      </w:r>
      <w:r>
        <w:rPr>
          <w:noProof/>
        </w:rPr>
        <w:instrText xml:space="preserve"> PAGEREF _Toc464139273 \h </w:instrText>
      </w:r>
      <w:r>
        <w:rPr>
          <w:noProof/>
        </w:rPr>
      </w:r>
      <w:r>
        <w:rPr>
          <w:noProof/>
        </w:rPr>
        <w:fldChar w:fldCharType="separate"/>
      </w:r>
      <w:r>
        <w:rPr>
          <w:noProof/>
        </w:rPr>
        <w:t>104</w:t>
      </w:r>
      <w:r>
        <w:rPr>
          <w:noProof/>
        </w:rPr>
        <w:fldChar w:fldCharType="end"/>
      </w:r>
    </w:p>
    <w:p w14:paraId="654DD7C0" w14:textId="77777777" w:rsidR="00B103DC" w:rsidRDefault="00B103DC">
      <w:pPr>
        <w:pStyle w:val="TableofFigures"/>
        <w:tabs>
          <w:tab w:val="right" w:leader="underscore" w:pos="9730"/>
        </w:tabs>
        <w:rPr>
          <w:rFonts w:asciiTheme="minorHAnsi" w:hAnsiTheme="minorHAnsi"/>
          <w:i w:val="0"/>
          <w:noProof/>
          <w:sz w:val="24"/>
          <w:szCs w:val="24"/>
          <w:lang w:eastAsia="ja-JP"/>
        </w:rPr>
      </w:pPr>
      <w:r>
        <w:rPr>
          <w:noProof/>
        </w:rPr>
        <w:t>Figure 11.5</w:t>
      </w:r>
      <w:r>
        <w:rPr>
          <w:noProof/>
        </w:rPr>
        <w:noBreakHyphen/>
        <w:t>8 [B-Mono]D</w:t>
      </w:r>
      <w:r w:rsidRPr="002C7A6F">
        <w:rPr>
          <w:noProof/>
          <w:vertAlign w:val="subscript"/>
        </w:rPr>
        <w:t>0</w:t>
      </w:r>
      <w:r>
        <w:rPr>
          <w:noProof/>
        </w:rPr>
        <w:t xml:space="preserve"> (Me Model) Structure and Coordinates</w:t>
      </w:r>
      <w:r>
        <w:rPr>
          <w:noProof/>
        </w:rPr>
        <w:tab/>
      </w:r>
      <w:r>
        <w:rPr>
          <w:noProof/>
        </w:rPr>
        <w:fldChar w:fldCharType="begin"/>
      </w:r>
      <w:r>
        <w:rPr>
          <w:noProof/>
        </w:rPr>
        <w:instrText xml:space="preserve"> PAGEREF _Toc464139274 \h </w:instrText>
      </w:r>
      <w:r>
        <w:rPr>
          <w:noProof/>
        </w:rPr>
      </w:r>
      <w:r>
        <w:rPr>
          <w:noProof/>
        </w:rPr>
        <w:fldChar w:fldCharType="separate"/>
      </w:r>
      <w:r>
        <w:rPr>
          <w:noProof/>
        </w:rPr>
        <w:t>105</w:t>
      </w:r>
      <w:r>
        <w:rPr>
          <w:noProof/>
        </w:rPr>
        <w:fldChar w:fldCharType="end"/>
      </w:r>
    </w:p>
    <w:p w14:paraId="765AD27D" w14:textId="77777777" w:rsidR="00B103DC" w:rsidRDefault="00B103DC">
      <w:pPr>
        <w:pStyle w:val="TableofFigures"/>
        <w:tabs>
          <w:tab w:val="right" w:leader="underscore" w:pos="9730"/>
        </w:tabs>
        <w:rPr>
          <w:rFonts w:asciiTheme="minorHAnsi" w:hAnsiTheme="minorHAnsi"/>
          <w:i w:val="0"/>
          <w:noProof/>
          <w:sz w:val="24"/>
          <w:szCs w:val="24"/>
          <w:lang w:eastAsia="ja-JP"/>
        </w:rPr>
      </w:pPr>
      <w:r>
        <w:rPr>
          <w:noProof/>
        </w:rPr>
        <w:t>Figure 11.5</w:t>
      </w:r>
      <w:r>
        <w:rPr>
          <w:noProof/>
        </w:rPr>
        <w:noBreakHyphen/>
        <w:t>9 [B-Mono]D</w:t>
      </w:r>
      <w:r w:rsidRPr="002C7A6F">
        <w:rPr>
          <w:noProof/>
          <w:vertAlign w:val="subscript"/>
        </w:rPr>
        <w:t xml:space="preserve">0 </w:t>
      </w:r>
      <w:r>
        <w:rPr>
          <w:noProof/>
        </w:rPr>
        <w:t>Structure and Coordinates</w:t>
      </w:r>
      <w:r>
        <w:rPr>
          <w:noProof/>
        </w:rPr>
        <w:tab/>
      </w:r>
      <w:r>
        <w:rPr>
          <w:noProof/>
        </w:rPr>
        <w:fldChar w:fldCharType="begin"/>
      </w:r>
      <w:r>
        <w:rPr>
          <w:noProof/>
        </w:rPr>
        <w:instrText xml:space="preserve"> PAGEREF _Toc464139275 \h </w:instrText>
      </w:r>
      <w:r>
        <w:rPr>
          <w:noProof/>
        </w:rPr>
      </w:r>
      <w:r>
        <w:rPr>
          <w:noProof/>
        </w:rPr>
        <w:fldChar w:fldCharType="separate"/>
      </w:r>
      <w:r>
        <w:rPr>
          <w:noProof/>
        </w:rPr>
        <w:t>106</w:t>
      </w:r>
      <w:r>
        <w:rPr>
          <w:noProof/>
        </w:rPr>
        <w:fldChar w:fldCharType="end"/>
      </w:r>
    </w:p>
    <w:p w14:paraId="1549FB46" w14:textId="77777777" w:rsidR="00B103DC" w:rsidRDefault="00B103DC">
      <w:pPr>
        <w:pStyle w:val="TableofFigures"/>
        <w:tabs>
          <w:tab w:val="right" w:leader="underscore" w:pos="9730"/>
        </w:tabs>
        <w:rPr>
          <w:rFonts w:asciiTheme="minorHAnsi" w:hAnsiTheme="minorHAnsi"/>
          <w:i w:val="0"/>
          <w:noProof/>
          <w:sz w:val="24"/>
          <w:szCs w:val="24"/>
          <w:lang w:eastAsia="ja-JP"/>
        </w:rPr>
      </w:pPr>
      <w:r>
        <w:rPr>
          <w:noProof/>
        </w:rPr>
        <w:t>Figure 11.5</w:t>
      </w:r>
      <w:r>
        <w:rPr>
          <w:noProof/>
        </w:rPr>
        <w:noBreakHyphen/>
        <w:t>10 [B-Mono-Up]D</w:t>
      </w:r>
      <w:r w:rsidRPr="002C7A6F">
        <w:rPr>
          <w:noProof/>
          <w:vertAlign w:val="subscript"/>
        </w:rPr>
        <w:t>0</w:t>
      </w:r>
      <w:r w:rsidRPr="002C7A6F">
        <w:rPr>
          <w:noProof/>
          <w:vertAlign w:val="superscript"/>
        </w:rPr>
        <w:t xml:space="preserve"> </w:t>
      </w:r>
      <w:r>
        <w:rPr>
          <w:noProof/>
        </w:rPr>
        <w:t>Structure and Coordinates</w:t>
      </w:r>
      <w:r>
        <w:rPr>
          <w:noProof/>
        </w:rPr>
        <w:tab/>
      </w:r>
      <w:r>
        <w:rPr>
          <w:noProof/>
        </w:rPr>
        <w:fldChar w:fldCharType="begin"/>
      </w:r>
      <w:r>
        <w:rPr>
          <w:noProof/>
        </w:rPr>
        <w:instrText xml:space="preserve"> PAGEREF _Toc464139276 \h </w:instrText>
      </w:r>
      <w:r>
        <w:rPr>
          <w:noProof/>
        </w:rPr>
      </w:r>
      <w:r>
        <w:rPr>
          <w:noProof/>
        </w:rPr>
        <w:fldChar w:fldCharType="separate"/>
      </w:r>
      <w:r>
        <w:rPr>
          <w:noProof/>
        </w:rPr>
        <w:t>107</w:t>
      </w:r>
      <w:r>
        <w:rPr>
          <w:noProof/>
        </w:rPr>
        <w:fldChar w:fldCharType="end"/>
      </w:r>
    </w:p>
    <w:p w14:paraId="52397BA1" w14:textId="77777777" w:rsidR="00B103DC" w:rsidRDefault="00B103DC">
      <w:pPr>
        <w:pStyle w:val="TableofFigures"/>
        <w:tabs>
          <w:tab w:val="right" w:leader="underscore" w:pos="9730"/>
        </w:tabs>
        <w:rPr>
          <w:rFonts w:asciiTheme="minorHAnsi" w:hAnsiTheme="minorHAnsi"/>
          <w:i w:val="0"/>
          <w:noProof/>
          <w:sz w:val="24"/>
          <w:szCs w:val="24"/>
          <w:lang w:eastAsia="ja-JP"/>
        </w:rPr>
      </w:pPr>
      <w:r>
        <w:rPr>
          <w:noProof/>
        </w:rPr>
        <w:t>Figure 11.5</w:t>
      </w:r>
      <w:r>
        <w:rPr>
          <w:noProof/>
        </w:rPr>
        <w:noBreakHyphen/>
        <w:t>11 [B-Trans]T</w:t>
      </w:r>
      <w:r w:rsidRPr="002C7A6F">
        <w:rPr>
          <w:noProof/>
          <w:vertAlign w:val="subscript"/>
        </w:rPr>
        <w:t>0</w:t>
      </w:r>
      <w:r>
        <w:rPr>
          <w:noProof/>
        </w:rPr>
        <w:t xml:space="preserve"> Structure and Coordinates</w:t>
      </w:r>
      <w:r>
        <w:rPr>
          <w:noProof/>
        </w:rPr>
        <w:tab/>
      </w:r>
      <w:r>
        <w:rPr>
          <w:noProof/>
        </w:rPr>
        <w:fldChar w:fldCharType="begin"/>
      </w:r>
      <w:r>
        <w:rPr>
          <w:noProof/>
        </w:rPr>
        <w:instrText xml:space="preserve"> PAGEREF _Toc464139277 \h </w:instrText>
      </w:r>
      <w:r>
        <w:rPr>
          <w:noProof/>
        </w:rPr>
      </w:r>
      <w:r>
        <w:rPr>
          <w:noProof/>
        </w:rPr>
        <w:fldChar w:fldCharType="separate"/>
      </w:r>
      <w:r>
        <w:rPr>
          <w:noProof/>
        </w:rPr>
        <w:t>108</w:t>
      </w:r>
      <w:r>
        <w:rPr>
          <w:noProof/>
        </w:rPr>
        <w:fldChar w:fldCharType="end"/>
      </w:r>
    </w:p>
    <w:p w14:paraId="0248A91B" w14:textId="77777777" w:rsidR="00B103DC" w:rsidRDefault="00B103DC">
      <w:pPr>
        <w:pStyle w:val="TableofFigures"/>
        <w:tabs>
          <w:tab w:val="right" w:leader="underscore" w:pos="9730"/>
        </w:tabs>
        <w:rPr>
          <w:rFonts w:asciiTheme="minorHAnsi" w:hAnsiTheme="minorHAnsi"/>
          <w:i w:val="0"/>
          <w:noProof/>
          <w:sz w:val="24"/>
          <w:szCs w:val="24"/>
          <w:lang w:eastAsia="ja-JP"/>
        </w:rPr>
      </w:pPr>
      <w:r>
        <w:rPr>
          <w:noProof/>
        </w:rPr>
        <w:t>Figure 11.5</w:t>
      </w:r>
      <w:r>
        <w:rPr>
          <w:noProof/>
        </w:rPr>
        <w:noBreakHyphen/>
        <w:t>12 [B-Mono-Trans]D</w:t>
      </w:r>
      <w:r w:rsidRPr="002C7A6F">
        <w:rPr>
          <w:noProof/>
          <w:vertAlign w:val="subscript"/>
        </w:rPr>
        <w:t>0</w:t>
      </w:r>
      <w:r>
        <w:rPr>
          <w:noProof/>
        </w:rPr>
        <w:t xml:space="preserve"> Structure and Coordinates</w:t>
      </w:r>
      <w:r>
        <w:rPr>
          <w:noProof/>
        </w:rPr>
        <w:tab/>
      </w:r>
      <w:r>
        <w:rPr>
          <w:noProof/>
        </w:rPr>
        <w:fldChar w:fldCharType="begin"/>
      </w:r>
      <w:r>
        <w:rPr>
          <w:noProof/>
        </w:rPr>
        <w:instrText xml:space="preserve"> PAGEREF _Toc464139278 \h </w:instrText>
      </w:r>
      <w:r>
        <w:rPr>
          <w:noProof/>
        </w:rPr>
      </w:r>
      <w:r>
        <w:rPr>
          <w:noProof/>
        </w:rPr>
        <w:fldChar w:fldCharType="separate"/>
      </w:r>
      <w:r>
        <w:rPr>
          <w:noProof/>
        </w:rPr>
        <w:t>109</w:t>
      </w:r>
      <w:r>
        <w:rPr>
          <w:noProof/>
        </w:rPr>
        <w:fldChar w:fldCharType="end"/>
      </w:r>
    </w:p>
    <w:p w14:paraId="388C2D94" w14:textId="77777777" w:rsidR="00B103DC" w:rsidRDefault="00B103DC">
      <w:pPr>
        <w:pStyle w:val="TableofFigures"/>
        <w:tabs>
          <w:tab w:val="right" w:leader="underscore" w:pos="9730"/>
        </w:tabs>
        <w:rPr>
          <w:rFonts w:asciiTheme="minorHAnsi" w:hAnsiTheme="minorHAnsi"/>
          <w:i w:val="0"/>
          <w:noProof/>
          <w:sz w:val="24"/>
          <w:szCs w:val="24"/>
          <w:lang w:eastAsia="ja-JP"/>
        </w:rPr>
      </w:pPr>
      <w:r>
        <w:rPr>
          <w:noProof/>
        </w:rPr>
        <w:t>Figure 11.5</w:t>
      </w:r>
      <w:r>
        <w:rPr>
          <w:noProof/>
        </w:rPr>
        <w:noBreakHyphen/>
        <w:t>13 [B-Mono-Trans-Up]D</w:t>
      </w:r>
      <w:r w:rsidRPr="002C7A6F">
        <w:rPr>
          <w:noProof/>
          <w:vertAlign w:val="subscript"/>
        </w:rPr>
        <w:t>0</w:t>
      </w:r>
      <w:r>
        <w:rPr>
          <w:noProof/>
        </w:rPr>
        <w:t xml:space="preserve"> Structure and Coordinates</w:t>
      </w:r>
      <w:r>
        <w:rPr>
          <w:noProof/>
        </w:rPr>
        <w:tab/>
      </w:r>
      <w:r>
        <w:rPr>
          <w:noProof/>
        </w:rPr>
        <w:fldChar w:fldCharType="begin"/>
      </w:r>
      <w:r>
        <w:rPr>
          <w:noProof/>
        </w:rPr>
        <w:instrText xml:space="preserve"> PAGEREF _Toc464139279 \h </w:instrText>
      </w:r>
      <w:r>
        <w:rPr>
          <w:noProof/>
        </w:rPr>
      </w:r>
      <w:r>
        <w:rPr>
          <w:noProof/>
        </w:rPr>
        <w:fldChar w:fldCharType="separate"/>
      </w:r>
      <w:r>
        <w:rPr>
          <w:noProof/>
        </w:rPr>
        <w:t>110</w:t>
      </w:r>
      <w:r>
        <w:rPr>
          <w:noProof/>
        </w:rPr>
        <w:fldChar w:fldCharType="end"/>
      </w:r>
    </w:p>
    <w:p w14:paraId="74BD4628" w14:textId="77777777" w:rsidR="00B103DC" w:rsidRDefault="00B103DC">
      <w:pPr>
        <w:pStyle w:val="TableofFigures"/>
        <w:tabs>
          <w:tab w:val="right" w:leader="underscore" w:pos="9730"/>
        </w:tabs>
        <w:rPr>
          <w:rFonts w:asciiTheme="minorHAnsi" w:hAnsiTheme="minorHAnsi"/>
          <w:i w:val="0"/>
          <w:noProof/>
          <w:sz w:val="24"/>
          <w:szCs w:val="24"/>
          <w:lang w:eastAsia="ja-JP"/>
        </w:rPr>
      </w:pPr>
      <w:r>
        <w:rPr>
          <w:noProof/>
        </w:rPr>
        <w:t>Figure 11.5</w:t>
      </w:r>
      <w:r>
        <w:rPr>
          <w:noProof/>
        </w:rPr>
        <w:noBreakHyphen/>
        <w:t>14 [B-Alt]T</w:t>
      </w:r>
      <w:r w:rsidRPr="002C7A6F">
        <w:rPr>
          <w:noProof/>
          <w:vertAlign w:val="subscript"/>
        </w:rPr>
        <w:t>0</w:t>
      </w:r>
      <w:r>
        <w:rPr>
          <w:noProof/>
        </w:rPr>
        <w:t xml:space="preserve"> Structure and Coordinates</w:t>
      </w:r>
      <w:r>
        <w:rPr>
          <w:noProof/>
        </w:rPr>
        <w:tab/>
      </w:r>
      <w:r>
        <w:rPr>
          <w:noProof/>
        </w:rPr>
        <w:fldChar w:fldCharType="begin"/>
      </w:r>
      <w:r>
        <w:rPr>
          <w:noProof/>
        </w:rPr>
        <w:instrText xml:space="preserve"> PAGEREF _Toc464139280 \h </w:instrText>
      </w:r>
      <w:r>
        <w:rPr>
          <w:noProof/>
        </w:rPr>
      </w:r>
      <w:r>
        <w:rPr>
          <w:noProof/>
        </w:rPr>
        <w:fldChar w:fldCharType="separate"/>
      </w:r>
      <w:r>
        <w:rPr>
          <w:noProof/>
        </w:rPr>
        <w:t>111</w:t>
      </w:r>
      <w:r>
        <w:rPr>
          <w:noProof/>
        </w:rPr>
        <w:fldChar w:fldCharType="end"/>
      </w:r>
    </w:p>
    <w:p w14:paraId="1C3950A3" w14:textId="77777777" w:rsidR="00B103DC" w:rsidRDefault="00B103DC">
      <w:pPr>
        <w:pStyle w:val="TableofFigures"/>
        <w:tabs>
          <w:tab w:val="right" w:leader="underscore" w:pos="9730"/>
        </w:tabs>
        <w:rPr>
          <w:rFonts w:asciiTheme="minorHAnsi" w:hAnsiTheme="minorHAnsi"/>
          <w:i w:val="0"/>
          <w:noProof/>
          <w:sz w:val="24"/>
          <w:szCs w:val="24"/>
          <w:lang w:eastAsia="ja-JP"/>
        </w:rPr>
      </w:pPr>
      <w:r>
        <w:rPr>
          <w:noProof/>
        </w:rPr>
        <w:t>Figure 11.5</w:t>
      </w:r>
      <w:r>
        <w:rPr>
          <w:noProof/>
        </w:rPr>
        <w:noBreakHyphen/>
        <w:t>15 [BC] D</w:t>
      </w:r>
      <w:r w:rsidRPr="002C7A6F">
        <w:rPr>
          <w:noProof/>
          <w:vertAlign w:val="subscript"/>
        </w:rPr>
        <w:t>1</w:t>
      </w:r>
      <w:r>
        <w:rPr>
          <w:noProof/>
        </w:rPr>
        <w:t>/D</w:t>
      </w:r>
      <w:r w:rsidRPr="002C7A6F">
        <w:rPr>
          <w:noProof/>
          <w:vertAlign w:val="subscript"/>
        </w:rPr>
        <w:t xml:space="preserve">o </w:t>
      </w:r>
      <w:r>
        <w:rPr>
          <w:noProof/>
        </w:rPr>
        <w:t>MECI Structure and Coordinates</w:t>
      </w:r>
      <w:r>
        <w:rPr>
          <w:noProof/>
        </w:rPr>
        <w:tab/>
      </w:r>
      <w:r>
        <w:rPr>
          <w:noProof/>
        </w:rPr>
        <w:fldChar w:fldCharType="begin"/>
      </w:r>
      <w:r>
        <w:rPr>
          <w:noProof/>
        </w:rPr>
        <w:instrText xml:space="preserve"> PAGEREF _Toc464139281 \h </w:instrText>
      </w:r>
      <w:r>
        <w:rPr>
          <w:noProof/>
        </w:rPr>
      </w:r>
      <w:r>
        <w:rPr>
          <w:noProof/>
        </w:rPr>
        <w:fldChar w:fldCharType="separate"/>
      </w:r>
      <w:r>
        <w:rPr>
          <w:noProof/>
        </w:rPr>
        <w:t>112</w:t>
      </w:r>
      <w:r>
        <w:rPr>
          <w:noProof/>
        </w:rPr>
        <w:fldChar w:fldCharType="end"/>
      </w:r>
    </w:p>
    <w:p w14:paraId="5DD74A77" w14:textId="77777777" w:rsidR="00B103DC" w:rsidRDefault="00B103DC">
      <w:pPr>
        <w:pStyle w:val="TableofFigures"/>
        <w:tabs>
          <w:tab w:val="right" w:leader="underscore" w:pos="9730"/>
        </w:tabs>
        <w:rPr>
          <w:rFonts w:asciiTheme="minorHAnsi" w:hAnsiTheme="minorHAnsi"/>
          <w:i w:val="0"/>
          <w:noProof/>
          <w:sz w:val="24"/>
          <w:szCs w:val="24"/>
          <w:lang w:eastAsia="ja-JP"/>
        </w:rPr>
      </w:pPr>
      <w:r>
        <w:rPr>
          <w:noProof/>
        </w:rPr>
        <w:t>Figure 11.5</w:t>
      </w:r>
      <w:r>
        <w:rPr>
          <w:noProof/>
        </w:rPr>
        <w:noBreakHyphen/>
        <w:t>16 [BC] D</w:t>
      </w:r>
      <w:r w:rsidRPr="002C7A6F">
        <w:rPr>
          <w:noProof/>
          <w:vertAlign w:val="subscript"/>
        </w:rPr>
        <w:t>2</w:t>
      </w:r>
      <w:r>
        <w:rPr>
          <w:noProof/>
        </w:rPr>
        <w:t>/D</w:t>
      </w:r>
      <w:r w:rsidRPr="002C7A6F">
        <w:rPr>
          <w:noProof/>
          <w:vertAlign w:val="subscript"/>
        </w:rPr>
        <w:t>1</w:t>
      </w:r>
      <w:r>
        <w:rPr>
          <w:noProof/>
        </w:rPr>
        <w:t xml:space="preserve"> MECI Structure and Coordinates</w:t>
      </w:r>
      <w:r>
        <w:rPr>
          <w:noProof/>
        </w:rPr>
        <w:tab/>
      </w:r>
      <w:r>
        <w:rPr>
          <w:noProof/>
        </w:rPr>
        <w:fldChar w:fldCharType="begin"/>
      </w:r>
      <w:r>
        <w:rPr>
          <w:noProof/>
        </w:rPr>
        <w:instrText xml:space="preserve"> PAGEREF _Toc464139282 \h </w:instrText>
      </w:r>
      <w:r>
        <w:rPr>
          <w:noProof/>
        </w:rPr>
      </w:r>
      <w:r>
        <w:rPr>
          <w:noProof/>
        </w:rPr>
        <w:fldChar w:fldCharType="separate"/>
      </w:r>
      <w:r>
        <w:rPr>
          <w:noProof/>
        </w:rPr>
        <w:t>113</w:t>
      </w:r>
      <w:r>
        <w:rPr>
          <w:noProof/>
        </w:rPr>
        <w:fldChar w:fldCharType="end"/>
      </w:r>
    </w:p>
    <w:p w14:paraId="27509B7D" w14:textId="77777777" w:rsidR="00B103DC" w:rsidRDefault="00B103DC">
      <w:pPr>
        <w:pStyle w:val="TableofFigures"/>
        <w:tabs>
          <w:tab w:val="right" w:leader="underscore" w:pos="9730"/>
        </w:tabs>
        <w:rPr>
          <w:rFonts w:asciiTheme="minorHAnsi" w:hAnsiTheme="minorHAnsi"/>
          <w:i w:val="0"/>
          <w:noProof/>
          <w:sz w:val="24"/>
          <w:szCs w:val="24"/>
          <w:lang w:eastAsia="ja-JP"/>
        </w:rPr>
      </w:pPr>
      <w:r>
        <w:rPr>
          <w:noProof/>
        </w:rPr>
        <w:t>Figure 11.5</w:t>
      </w:r>
      <w:r>
        <w:rPr>
          <w:noProof/>
        </w:rPr>
        <w:noBreakHyphen/>
        <w:t>17 [C]T</w:t>
      </w:r>
      <w:r w:rsidRPr="002C7A6F">
        <w:rPr>
          <w:noProof/>
          <w:vertAlign w:val="subscript"/>
        </w:rPr>
        <w:t>0</w:t>
      </w:r>
      <w:r>
        <w:rPr>
          <w:noProof/>
        </w:rPr>
        <w:t xml:space="preserve"> Structure and Coordinates</w:t>
      </w:r>
      <w:r>
        <w:rPr>
          <w:noProof/>
        </w:rPr>
        <w:tab/>
      </w:r>
      <w:r>
        <w:rPr>
          <w:noProof/>
        </w:rPr>
        <w:fldChar w:fldCharType="begin"/>
      </w:r>
      <w:r>
        <w:rPr>
          <w:noProof/>
        </w:rPr>
        <w:instrText xml:space="preserve"> PAGEREF _Toc464139283 \h </w:instrText>
      </w:r>
      <w:r>
        <w:rPr>
          <w:noProof/>
        </w:rPr>
      </w:r>
      <w:r>
        <w:rPr>
          <w:noProof/>
        </w:rPr>
        <w:fldChar w:fldCharType="separate"/>
      </w:r>
      <w:r>
        <w:rPr>
          <w:noProof/>
        </w:rPr>
        <w:t>114</w:t>
      </w:r>
      <w:r>
        <w:rPr>
          <w:noProof/>
        </w:rPr>
        <w:fldChar w:fldCharType="end"/>
      </w:r>
    </w:p>
    <w:p w14:paraId="5A69BF3C" w14:textId="77777777" w:rsidR="00B103DC" w:rsidRDefault="00B103DC">
      <w:pPr>
        <w:pStyle w:val="TableofFigures"/>
        <w:tabs>
          <w:tab w:val="right" w:leader="underscore" w:pos="9730"/>
        </w:tabs>
        <w:rPr>
          <w:rFonts w:asciiTheme="minorHAnsi" w:hAnsiTheme="minorHAnsi"/>
          <w:i w:val="0"/>
          <w:noProof/>
          <w:sz w:val="24"/>
          <w:szCs w:val="24"/>
          <w:lang w:eastAsia="ja-JP"/>
        </w:rPr>
      </w:pPr>
      <w:r>
        <w:rPr>
          <w:noProof/>
        </w:rPr>
        <w:t>Figure 11.5</w:t>
      </w:r>
      <w:r>
        <w:rPr>
          <w:noProof/>
        </w:rPr>
        <w:noBreakHyphen/>
        <w:t>18 [C-Mono]D</w:t>
      </w:r>
      <w:r w:rsidRPr="002C7A6F">
        <w:rPr>
          <w:noProof/>
          <w:vertAlign w:val="subscript"/>
        </w:rPr>
        <w:t>0</w:t>
      </w:r>
      <w:r>
        <w:rPr>
          <w:noProof/>
        </w:rPr>
        <w:t xml:space="preserve"> Structure and Coordinates</w:t>
      </w:r>
      <w:r>
        <w:rPr>
          <w:noProof/>
        </w:rPr>
        <w:tab/>
      </w:r>
      <w:r>
        <w:rPr>
          <w:noProof/>
        </w:rPr>
        <w:fldChar w:fldCharType="begin"/>
      </w:r>
      <w:r>
        <w:rPr>
          <w:noProof/>
        </w:rPr>
        <w:instrText xml:space="preserve"> PAGEREF _Toc464139284 \h </w:instrText>
      </w:r>
      <w:r>
        <w:rPr>
          <w:noProof/>
        </w:rPr>
      </w:r>
      <w:r>
        <w:rPr>
          <w:noProof/>
        </w:rPr>
        <w:fldChar w:fldCharType="separate"/>
      </w:r>
      <w:r>
        <w:rPr>
          <w:noProof/>
        </w:rPr>
        <w:t>115</w:t>
      </w:r>
      <w:r>
        <w:rPr>
          <w:noProof/>
        </w:rPr>
        <w:fldChar w:fldCharType="end"/>
      </w:r>
    </w:p>
    <w:p w14:paraId="25DA3CD0" w14:textId="77777777" w:rsidR="00B103DC" w:rsidRDefault="00B103DC">
      <w:pPr>
        <w:pStyle w:val="TableofFigures"/>
        <w:tabs>
          <w:tab w:val="right" w:leader="underscore" w:pos="9730"/>
        </w:tabs>
        <w:rPr>
          <w:rFonts w:asciiTheme="minorHAnsi" w:hAnsiTheme="minorHAnsi"/>
          <w:i w:val="0"/>
          <w:noProof/>
          <w:sz w:val="24"/>
          <w:szCs w:val="24"/>
          <w:lang w:eastAsia="ja-JP"/>
        </w:rPr>
      </w:pPr>
      <w:r>
        <w:rPr>
          <w:noProof/>
        </w:rPr>
        <w:t>Figure 11.5</w:t>
      </w:r>
      <w:r>
        <w:rPr>
          <w:noProof/>
        </w:rPr>
        <w:noBreakHyphen/>
        <w:t>19 [C-Mono]D</w:t>
      </w:r>
      <w:r w:rsidRPr="002C7A6F">
        <w:rPr>
          <w:noProof/>
          <w:vertAlign w:val="subscript"/>
        </w:rPr>
        <w:t>0</w:t>
      </w:r>
      <w:r>
        <w:rPr>
          <w:noProof/>
        </w:rPr>
        <w:t xml:space="preserve"> (Me Model) Structure and Coordinates</w:t>
      </w:r>
      <w:r>
        <w:rPr>
          <w:noProof/>
        </w:rPr>
        <w:tab/>
      </w:r>
      <w:r>
        <w:rPr>
          <w:noProof/>
        </w:rPr>
        <w:fldChar w:fldCharType="begin"/>
      </w:r>
      <w:r>
        <w:rPr>
          <w:noProof/>
        </w:rPr>
        <w:instrText xml:space="preserve"> PAGEREF _Toc464139285 \h </w:instrText>
      </w:r>
      <w:r>
        <w:rPr>
          <w:noProof/>
        </w:rPr>
      </w:r>
      <w:r>
        <w:rPr>
          <w:noProof/>
        </w:rPr>
        <w:fldChar w:fldCharType="separate"/>
      </w:r>
      <w:r>
        <w:rPr>
          <w:noProof/>
        </w:rPr>
        <w:t>116</w:t>
      </w:r>
      <w:r>
        <w:rPr>
          <w:noProof/>
        </w:rPr>
        <w:fldChar w:fldCharType="end"/>
      </w:r>
    </w:p>
    <w:p w14:paraId="405BAD23" w14:textId="77777777" w:rsidR="00B103DC" w:rsidRDefault="00B103DC">
      <w:pPr>
        <w:pStyle w:val="TableofFigures"/>
        <w:tabs>
          <w:tab w:val="right" w:leader="underscore" w:pos="9730"/>
        </w:tabs>
        <w:rPr>
          <w:rFonts w:asciiTheme="minorHAnsi" w:hAnsiTheme="minorHAnsi"/>
          <w:i w:val="0"/>
          <w:noProof/>
          <w:sz w:val="24"/>
          <w:szCs w:val="24"/>
          <w:lang w:eastAsia="ja-JP"/>
        </w:rPr>
      </w:pPr>
      <w:r>
        <w:rPr>
          <w:noProof/>
        </w:rPr>
        <w:t>Figure 11.5</w:t>
      </w:r>
      <w:r>
        <w:rPr>
          <w:noProof/>
        </w:rPr>
        <w:noBreakHyphen/>
        <w:t>20 TS-[CD]T</w:t>
      </w:r>
      <w:r w:rsidRPr="002C7A6F">
        <w:rPr>
          <w:noProof/>
          <w:vertAlign w:val="subscript"/>
        </w:rPr>
        <w:t>0</w:t>
      </w:r>
      <w:r>
        <w:rPr>
          <w:noProof/>
        </w:rPr>
        <w:t xml:space="preserve"> Structure and Coordinates</w:t>
      </w:r>
      <w:r>
        <w:rPr>
          <w:noProof/>
        </w:rPr>
        <w:tab/>
      </w:r>
      <w:r>
        <w:rPr>
          <w:noProof/>
        </w:rPr>
        <w:fldChar w:fldCharType="begin"/>
      </w:r>
      <w:r>
        <w:rPr>
          <w:noProof/>
        </w:rPr>
        <w:instrText xml:space="preserve"> PAGEREF _Toc464139286 \h </w:instrText>
      </w:r>
      <w:r>
        <w:rPr>
          <w:noProof/>
        </w:rPr>
      </w:r>
      <w:r>
        <w:rPr>
          <w:noProof/>
        </w:rPr>
        <w:fldChar w:fldCharType="separate"/>
      </w:r>
      <w:r>
        <w:rPr>
          <w:noProof/>
        </w:rPr>
        <w:t>117</w:t>
      </w:r>
      <w:r>
        <w:rPr>
          <w:noProof/>
        </w:rPr>
        <w:fldChar w:fldCharType="end"/>
      </w:r>
    </w:p>
    <w:p w14:paraId="180DECB0" w14:textId="77777777" w:rsidR="00B103DC" w:rsidRDefault="00B103DC">
      <w:pPr>
        <w:pStyle w:val="TableofFigures"/>
        <w:tabs>
          <w:tab w:val="right" w:leader="underscore" w:pos="9730"/>
        </w:tabs>
        <w:rPr>
          <w:rFonts w:asciiTheme="minorHAnsi" w:hAnsiTheme="minorHAnsi"/>
          <w:i w:val="0"/>
          <w:noProof/>
          <w:sz w:val="24"/>
          <w:szCs w:val="24"/>
          <w:lang w:eastAsia="ja-JP"/>
        </w:rPr>
      </w:pPr>
      <w:r>
        <w:rPr>
          <w:noProof/>
        </w:rPr>
        <w:t>Figure 11.5</w:t>
      </w:r>
      <w:r>
        <w:rPr>
          <w:noProof/>
        </w:rPr>
        <w:noBreakHyphen/>
        <w:t>21 [D]T</w:t>
      </w:r>
      <w:r w:rsidRPr="002C7A6F">
        <w:rPr>
          <w:noProof/>
          <w:vertAlign w:val="subscript"/>
        </w:rPr>
        <w:t>0</w:t>
      </w:r>
      <w:r>
        <w:rPr>
          <w:noProof/>
        </w:rPr>
        <w:t xml:space="preserve"> [F]S</w:t>
      </w:r>
      <w:r w:rsidRPr="002C7A6F">
        <w:rPr>
          <w:noProof/>
          <w:vertAlign w:val="subscript"/>
        </w:rPr>
        <w:t>0</w:t>
      </w:r>
      <w:r>
        <w:rPr>
          <w:noProof/>
        </w:rPr>
        <w:t xml:space="preserve"> (Dimer Model) Structure and Coordinates</w:t>
      </w:r>
      <w:r>
        <w:rPr>
          <w:noProof/>
        </w:rPr>
        <w:tab/>
      </w:r>
      <w:r>
        <w:rPr>
          <w:noProof/>
        </w:rPr>
        <w:fldChar w:fldCharType="begin"/>
      </w:r>
      <w:r>
        <w:rPr>
          <w:noProof/>
        </w:rPr>
        <w:instrText xml:space="preserve"> PAGEREF _Toc464139287 \h </w:instrText>
      </w:r>
      <w:r>
        <w:rPr>
          <w:noProof/>
        </w:rPr>
      </w:r>
      <w:r>
        <w:rPr>
          <w:noProof/>
        </w:rPr>
        <w:fldChar w:fldCharType="separate"/>
      </w:r>
      <w:r>
        <w:rPr>
          <w:noProof/>
        </w:rPr>
        <w:t>118</w:t>
      </w:r>
      <w:r>
        <w:rPr>
          <w:noProof/>
        </w:rPr>
        <w:fldChar w:fldCharType="end"/>
      </w:r>
    </w:p>
    <w:p w14:paraId="693DCEA9" w14:textId="77777777" w:rsidR="00B103DC" w:rsidRDefault="00B103DC">
      <w:pPr>
        <w:pStyle w:val="TableofFigures"/>
        <w:tabs>
          <w:tab w:val="right" w:leader="underscore" w:pos="9730"/>
        </w:tabs>
        <w:rPr>
          <w:rFonts w:asciiTheme="minorHAnsi" w:hAnsiTheme="minorHAnsi"/>
          <w:i w:val="0"/>
          <w:noProof/>
          <w:sz w:val="24"/>
          <w:szCs w:val="24"/>
          <w:lang w:eastAsia="ja-JP"/>
        </w:rPr>
      </w:pPr>
      <w:r>
        <w:rPr>
          <w:noProof/>
        </w:rPr>
        <w:t>Figure 11.5</w:t>
      </w:r>
      <w:r>
        <w:rPr>
          <w:noProof/>
        </w:rPr>
        <w:noBreakHyphen/>
        <w:t>22 [D]T</w:t>
      </w:r>
      <w:r w:rsidRPr="002C7A6F">
        <w:rPr>
          <w:noProof/>
          <w:vertAlign w:val="subscript"/>
        </w:rPr>
        <w:t>0</w:t>
      </w:r>
      <w:r>
        <w:rPr>
          <w:noProof/>
        </w:rPr>
        <w:t xml:space="preserve"> Structure and Coordinates</w:t>
      </w:r>
      <w:r>
        <w:rPr>
          <w:noProof/>
        </w:rPr>
        <w:tab/>
      </w:r>
      <w:r>
        <w:rPr>
          <w:noProof/>
        </w:rPr>
        <w:fldChar w:fldCharType="begin"/>
      </w:r>
      <w:r>
        <w:rPr>
          <w:noProof/>
        </w:rPr>
        <w:instrText xml:space="preserve"> PAGEREF _Toc464139288 \h </w:instrText>
      </w:r>
      <w:r>
        <w:rPr>
          <w:noProof/>
        </w:rPr>
      </w:r>
      <w:r>
        <w:rPr>
          <w:noProof/>
        </w:rPr>
        <w:fldChar w:fldCharType="separate"/>
      </w:r>
      <w:r>
        <w:rPr>
          <w:noProof/>
        </w:rPr>
        <w:t>119</w:t>
      </w:r>
      <w:r>
        <w:rPr>
          <w:noProof/>
        </w:rPr>
        <w:fldChar w:fldCharType="end"/>
      </w:r>
    </w:p>
    <w:p w14:paraId="032E287A" w14:textId="77777777" w:rsidR="00B103DC" w:rsidRDefault="00B103DC">
      <w:pPr>
        <w:pStyle w:val="TableofFigures"/>
        <w:tabs>
          <w:tab w:val="right" w:leader="underscore" w:pos="9730"/>
        </w:tabs>
        <w:rPr>
          <w:rFonts w:asciiTheme="minorHAnsi" w:hAnsiTheme="minorHAnsi"/>
          <w:i w:val="0"/>
          <w:noProof/>
          <w:sz w:val="24"/>
          <w:szCs w:val="24"/>
          <w:lang w:eastAsia="ja-JP"/>
        </w:rPr>
      </w:pPr>
      <w:r>
        <w:rPr>
          <w:noProof/>
        </w:rPr>
        <w:t>Figure 11.5</w:t>
      </w:r>
      <w:r>
        <w:rPr>
          <w:noProof/>
        </w:rPr>
        <w:noBreakHyphen/>
        <w:t>23 Scan-[DE]T</w:t>
      </w:r>
      <w:r w:rsidRPr="002C7A6F">
        <w:rPr>
          <w:noProof/>
          <w:vertAlign w:val="subscript"/>
        </w:rPr>
        <w:t>0</w:t>
      </w:r>
      <w:r>
        <w:rPr>
          <w:noProof/>
        </w:rPr>
        <w:t xml:space="preserve"> Geometry 5 Structure and Coordinates</w:t>
      </w:r>
      <w:r>
        <w:rPr>
          <w:noProof/>
        </w:rPr>
        <w:tab/>
      </w:r>
      <w:r>
        <w:rPr>
          <w:noProof/>
        </w:rPr>
        <w:fldChar w:fldCharType="begin"/>
      </w:r>
      <w:r>
        <w:rPr>
          <w:noProof/>
        </w:rPr>
        <w:instrText xml:space="preserve"> PAGEREF _Toc464139289 \h </w:instrText>
      </w:r>
      <w:r>
        <w:rPr>
          <w:noProof/>
        </w:rPr>
      </w:r>
      <w:r>
        <w:rPr>
          <w:noProof/>
        </w:rPr>
        <w:fldChar w:fldCharType="separate"/>
      </w:r>
      <w:r>
        <w:rPr>
          <w:noProof/>
        </w:rPr>
        <w:t>120</w:t>
      </w:r>
      <w:r>
        <w:rPr>
          <w:noProof/>
        </w:rPr>
        <w:fldChar w:fldCharType="end"/>
      </w:r>
    </w:p>
    <w:p w14:paraId="1CD38632" w14:textId="77777777" w:rsidR="00B103DC" w:rsidRDefault="00B103DC">
      <w:pPr>
        <w:pStyle w:val="TableofFigures"/>
        <w:tabs>
          <w:tab w:val="right" w:leader="underscore" w:pos="9730"/>
        </w:tabs>
        <w:rPr>
          <w:rFonts w:asciiTheme="minorHAnsi" w:hAnsiTheme="minorHAnsi"/>
          <w:i w:val="0"/>
          <w:noProof/>
          <w:sz w:val="24"/>
          <w:szCs w:val="24"/>
          <w:lang w:eastAsia="ja-JP"/>
        </w:rPr>
      </w:pPr>
      <w:r>
        <w:rPr>
          <w:noProof/>
        </w:rPr>
        <w:t>Figure 11.5</w:t>
      </w:r>
      <w:r>
        <w:rPr>
          <w:noProof/>
        </w:rPr>
        <w:noBreakHyphen/>
        <w:t>24 [E]S</w:t>
      </w:r>
      <w:r w:rsidRPr="002C7A6F">
        <w:rPr>
          <w:noProof/>
          <w:vertAlign w:val="subscript"/>
        </w:rPr>
        <w:t xml:space="preserve">0 </w:t>
      </w:r>
      <w:r>
        <w:rPr>
          <w:noProof/>
        </w:rPr>
        <w:t>Structure and Coordinates</w:t>
      </w:r>
      <w:r>
        <w:rPr>
          <w:noProof/>
        </w:rPr>
        <w:tab/>
      </w:r>
      <w:r>
        <w:rPr>
          <w:noProof/>
        </w:rPr>
        <w:fldChar w:fldCharType="begin"/>
      </w:r>
      <w:r>
        <w:rPr>
          <w:noProof/>
        </w:rPr>
        <w:instrText xml:space="preserve"> PAGEREF _Toc464139290 \h </w:instrText>
      </w:r>
      <w:r>
        <w:rPr>
          <w:noProof/>
        </w:rPr>
      </w:r>
      <w:r>
        <w:rPr>
          <w:noProof/>
        </w:rPr>
        <w:fldChar w:fldCharType="separate"/>
      </w:r>
      <w:r>
        <w:rPr>
          <w:noProof/>
        </w:rPr>
        <w:t>121</w:t>
      </w:r>
      <w:r>
        <w:rPr>
          <w:noProof/>
        </w:rPr>
        <w:fldChar w:fldCharType="end"/>
      </w:r>
    </w:p>
    <w:p w14:paraId="79CFF6A4" w14:textId="77777777" w:rsidR="00B103DC" w:rsidRDefault="00B103DC">
      <w:pPr>
        <w:pStyle w:val="TableofFigures"/>
        <w:tabs>
          <w:tab w:val="right" w:leader="underscore" w:pos="9730"/>
        </w:tabs>
        <w:rPr>
          <w:rFonts w:asciiTheme="minorHAnsi" w:hAnsiTheme="minorHAnsi"/>
          <w:i w:val="0"/>
          <w:noProof/>
          <w:sz w:val="24"/>
          <w:szCs w:val="24"/>
          <w:lang w:eastAsia="ja-JP"/>
        </w:rPr>
      </w:pPr>
      <w:r>
        <w:rPr>
          <w:noProof/>
        </w:rPr>
        <w:t>Figure 11.5</w:t>
      </w:r>
      <w:r>
        <w:rPr>
          <w:noProof/>
        </w:rPr>
        <w:noBreakHyphen/>
        <w:t xml:space="preserve">25 </w:t>
      </w:r>
      <w:r w:rsidRPr="002C7A6F">
        <w:rPr>
          <w:noProof/>
          <w:vertAlign w:val="superscript"/>
        </w:rPr>
        <w:t>3</w:t>
      </w:r>
      <w:r>
        <w:rPr>
          <w:noProof/>
        </w:rPr>
        <w:t>O</w:t>
      </w:r>
      <w:r w:rsidRPr="002C7A6F">
        <w:rPr>
          <w:noProof/>
          <w:vertAlign w:val="subscript"/>
        </w:rPr>
        <w:t>2</w:t>
      </w:r>
      <w:r>
        <w:rPr>
          <w:noProof/>
        </w:rPr>
        <w:t xml:space="preserve"> Coordinates</w:t>
      </w:r>
      <w:r>
        <w:rPr>
          <w:noProof/>
        </w:rPr>
        <w:tab/>
      </w:r>
      <w:r>
        <w:rPr>
          <w:noProof/>
        </w:rPr>
        <w:fldChar w:fldCharType="begin"/>
      </w:r>
      <w:r>
        <w:rPr>
          <w:noProof/>
        </w:rPr>
        <w:instrText xml:space="preserve"> PAGEREF _Toc464139291 \h </w:instrText>
      </w:r>
      <w:r>
        <w:rPr>
          <w:noProof/>
        </w:rPr>
      </w:r>
      <w:r>
        <w:rPr>
          <w:noProof/>
        </w:rPr>
        <w:fldChar w:fldCharType="separate"/>
      </w:r>
      <w:r>
        <w:rPr>
          <w:noProof/>
        </w:rPr>
        <w:t>121</w:t>
      </w:r>
      <w:r>
        <w:rPr>
          <w:noProof/>
        </w:rPr>
        <w:fldChar w:fldCharType="end"/>
      </w:r>
    </w:p>
    <w:p w14:paraId="3A35F78D" w14:textId="77777777" w:rsidR="00B103DC" w:rsidRDefault="00B103DC">
      <w:pPr>
        <w:pStyle w:val="TableofFigures"/>
        <w:tabs>
          <w:tab w:val="right" w:leader="underscore" w:pos="9730"/>
        </w:tabs>
        <w:rPr>
          <w:rFonts w:asciiTheme="minorHAnsi" w:hAnsiTheme="minorHAnsi"/>
          <w:i w:val="0"/>
          <w:noProof/>
          <w:sz w:val="24"/>
          <w:szCs w:val="24"/>
          <w:lang w:eastAsia="ja-JP"/>
        </w:rPr>
      </w:pPr>
      <w:r>
        <w:rPr>
          <w:noProof/>
        </w:rPr>
        <w:t>Figure 11.5</w:t>
      </w:r>
      <w:r>
        <w:rPr>
          <w:noProof/>
        </w:rPr>
        <w:noBreakHyphen/>
        <w:t>26 [F]S</w:t>
      </w:r>
      <w:r w:rsidRPr="002C7A6F">
        <w:rPr>
          <w:noProof/>
          <w:vertAlign w:val="subscript"/>
        </w:rPr>
        <w:t>0</w:t>
      </w:r>
      <w:r>
        <w:rPr>
          <w:noProof/>
        </w:rPr>
        <w:t xml:space="preserve"> Structure and Coordinates</w:t>
      </w:r>
      <w:r>
        <w:rPr>
          <w:noProof/>
        </w:rPr>
        <w:tab/>
      </w:r>
      <w:r>
        <w:rPr>
          <w:noProof/>
        </w:rPr>
        <w:fldChar w:fldCharType="begin"/>
      </w:r>
      <w:r>
        <w:rPr>
          <w:noProof/>
        </w:rPr>
        <w:instrText xml:space="preserve"> PAGEREF _Toc464139292 \h </w:instrText>
      </w:r>
      <w:r>
        <w:rPr>
          <w:noProof/>
        </w:rPr>
      </w:r>
      <w:r>
        <w:rPr>
          <w:noProof/>
        </w:rPr>
        <w:fldChar w:fldCharType="separate"/>
      </w:r>
      <w:r>
        <w:rPr>
          <w:noProof/>
        </w:rPr>
        <w:t>122</w:t>
      </w:r>
      <w:r>
        <w:rPr>
          <w:noProof/>
        </w:rPr>
        <w:fldChar w:fldCharType="end"/>
      </w:r>
    </w:p>
    <w:p w14:paraId="4366AD5F" w14:textId="77777777" w:rsidR="00B103DC" w:rsidRDefault="00B103DC">
      <w:pPr>
        <w:pStyle w:val="TableofFigures"/>
        <w:tabs>
          <w:tab w:val="right" w:leader="underscore" w:pos="9730"/>
        </w:tabs>
        <w:rPr>
          <w:rFonts w:asciiTheme="minorHAnsi" w:hAnsiTheme="minorHAnsi"/>
          <w:i w:val="0"/>
          <w:noProof/>
          <w:sz w:val="24"/>
          <w:szCs w:val="24"/>
          <w:lang w:eastAsia="ja-JP"/>
        </w:rPr>
      </w:pPr>
      <w:r>
        <w:rPr>
          <w:noProof/>
        </w:rPr>
        <w:t>Figure 11.5</w:t>
      </w:r>
      <w:r>
        <w:rPr>
          <w:noProof/>
        </w:rPr>
        <w:noBreakHyphen/>
        <w:t>27 [F-Up]S</w:t>
      </w:r>
      <w:r w:rsidRPr="002C7A6F">
        <w:rPr>
          <w:noProof/>
          <w:vertAlign w:val="subscript"/>
        </w:rPr>
        <w:t>0</w:t>
      </w:r>
      <w:r>
        <w:rPr>
          <w:noProof/>
        </w:rPr>
        <w:tab/>
      </w:r>
      <w:r>
        <w:rPr>
          <w:noProof/>
        </w:rPr>
        <w:fldChar w:fldCharType="begin"/>
      </w:r>
      <w:r>
        <w:rPr>
          <w:noProof/>
        </w:rPr>
        <w:instrText xml:space="preserve"> PAGEREF _Toc464139293 \h </w:instrText>
      </w:r>
      <w:r>
        <w:rPr>
          <w:noProof/>
        </w:rPr>
      </w:r>
      <w:r>
        <w:rPr>
          <w:noProof/>
        </w:rPr>
        <w:fldChar w:fldCharType="separate"/>
      </w:r>
      <w:r>
        <w:rPr>
          <w:noProof/>
        </w:rPr>
        <w:t>123</w:t>
      </w:r>
      <w:r>
        <w:rPr>
          <w:noProof/>
        </w:rPr>
        <w:fldChar w:fldCharType="end"/>
      </w:r>
    </w:p>
    <w:p w14:paraId="5515E47C" w14:textId="77777777" w:rsidR="00B103DC" w:rsidRDefault="00B103DC">
      <w:pPr>
        <w:pStyle w:val="TableofFigures"/>
        <w:tabs>
          <w:tab w:val="right" w:leader="underscore" w:pos="9730"/>
        </w:tabs>
        <w:rPr>
          <w:rFonts w:asciiTheme="minorHAnsi" w:hAnsiTheme="minorHAnsi"/>
          <w:i w:val="0"/>
          <w:noProof/>
          <w:sz w:val="24"/>
          <w:szCs w:val="24"/>
          <w:lang w:eastAsia="ja-JP"/>
        </w:rPr>
      </w:pPr>
      <w:r>
        <w:rPr>
          <w:noProof/>
        </w:rPr>
        <w:t>Figure 11.5</w:t>
      </w:r>
      <w:r>
        <w:rPr>
          <w:noProof/>
        </w:rPr>
        <w:noBreakHyphen/>
        <w:t>28 [F-Trans]S</w:t>
      </w:r>
      <w:r w:rsidRPr="002C7A6F">
        <w:rPr>
          <w:noProof/>
          <w:vertAlign w:val="subscript"/>
        </w:rPr>
        <w:t>0</w:t>
      </w:r>
      <w:r w:rsidRPr="002C7A6F">
        <w:rPr>
          <w:noProof/>
          <w:vertAlign w:val="superscript"/>
        </w:rPr>
        <w:t xml:space="preserve"> </w:t>
      </w:r>
      <w:r>
        <w:rPr>
          <w:noProof/>
        </w:rPr>
        <w:t>Structure and Coordinates</w:t>
      </w:r>
      <w:r>
        <w:rPr>
          <w:noProof/>
        </w:rPr>
        <w:tab/>
      </w:r>
      <w:r>
        <w:rPr>
          <w:noProof/>
        </w:rPr>
        <w:fldChar w:fldCharType="begin"/>
      </w:r>
      <w:r>
        <w:rPr>
          <w:noProof/>
        </w:rPr>
        <w:instrText xml:space="preserve"> PAGEREF _Toc464139294 \h </w:instrText>
      </w:r>
      <w:r>
        <w:rPr>
          <w:noProof/>
        </w:rPr>
      </w:r>
      <w:r>
        <w:rPr>
          <w:noProof/>
        </w:rPr>
        <w:fldChar w:fldCharType="separate"/>
      </w:r>
      <w:r>
        <w:rPr>
          <w:noProof/>
        </w:rPr>
        <w:t>124</w:t>
      </w:r>
      <w:r>
        <w:rPr>
          <w:noProof/>
        </w:rPr>
        <w:fldChar w:fldCharType="end"/>
      </w:r>
    </w:p>
    <w:p w14:paraId="43EB541F" w14:textId="77777777" w:rsidR="00B103DC" w:rsidRDefault="00B103DC">
      <w:pPr>
        <w:pStyle w:val="TableofFigures"/>
        <w:tabs>
          <w:tab w:val="right" w:leader="underscore" w:pos="9730"/>
        </w:tabs>
        <w:rPr>
          <w:rFonts w:asciiTheme="minorHAnsi" w:hAnsiTheme="minorHAnsi"/>
          <w:i w:val="0"/>
          <w:noProof/>
          <w:sz w:val="24"/>
          <w:szCs w:val="24"/>
          <w:lang w:eastAsia="ja-JP"/>
        </w:rPr>
      </w:pPr>
      <w:r>
        <w:rPr>
          <w:noProof/>
        </w:rPr>
        <w:t>Figure 11.5</w:t>
      </w:r>
      <w:r>
        <w:rPr>
          <w:noProof/>
        </w:rPr>
        <w:noBreakHyphen/>
        <w:t>29 [F-Trans-Up]S</w:t>
      </w:r>
      <w:r w:rsidRPr="002C7A6F">
        <w:rPr>
          <w:noProof/>
          <w:vertAlign w:val="subscript"/>
        </w:rPr>
        <w:t>0</w:t>
      </w:r>
      <w:r>
        <w:rPr>
          <w:noProof/>
        </w:rPr>
        <w:t xml:space="preserve"> Structure and Coordinates</w:t>
      </w:r>
      <w:r>
        <w:rPr>
          <w:noProof/>
        </w:rPr>
        <w:tab/>
      </w:r>
      <w:r>
        <w:rPr>
          <w:noProof/>
        </w:rPr>
        <w:fldChar w:fldCharType="begin"/>
      </w:r>
      <w:r>
        <w:rPr>
          <w:noProof/>
        </w:rPr>
        <w:instrText xml:space="preserve"> PAGEREF _Toc464139295 \h </w:instrText>
      </w:r>
      <w:r>
        <w:rPr>
          <w:noProof/>
        </w:rPr>
      </w:r>
      <w:r>
        <w:rPr>
          <w:noProof/>
        </w:rPr>
        <w:fldChar w:fldCharType="separate"/>
      </w:r>
      <w:r>
        <w:rPr>
          <w:noProof/>
        </w:rPr>
        <w:t>125</w:t>
      </w:r>
      <w:r>
        <w:rPr>
          <w:noProof/>
        </w:rPr>
        <w:fldChar w:fldCharType="end"/>
      </w:r>
    </w:p>
    <w:p w14:paraId="3606F265" w14:textId="77777777" w:rsidR="00B103DC" w:rsidRDefault="00B103DC">
      <w:pPr>
        <w:pStyle w:val="TableofFigures"/>
        <w:tabs>
          <w:tab w:val="right" w:leader="underscore" w:pos="9730"/>
        </w:tabs>
        <w:rPr>
          <w:rFonts w:asciiTheme="minorHAnsi" w:hAnsiTheme="minorHAnsi"/>
          <w:i w:val="0"/>
          <w:noProof/>
          <w:sz w:val="24"/>
          <w:szCs w:val="24"/>
          <w:lang w:eastAsia="ja-JP"/>
        </w:rPr>
      </w:pPr>
      <w:r>
        <w:rPr>
          <w:noProof/>
        </w:rPr>
        <w:t>Figure 11.5</w:t>
      </w:r>
      <w:r>
        <w:rPr>
          <w:noProof/>
        </w:rPr>
        <w:noBreakHyphen/>
        <w:t>30 [F-Cis]S</w:t>
      </w:r>
      <w:r w:rsidRPr="002C7A6F">
        <w:rPr>
          <w:noProof/>
          <w:vertAlign w:val="subscript"/>
        </w:rPr>
        <w:t>0</w:t>
      </w:r>
      <w:r>
        <w:rPr>
          <w:noProof/>
        </w:rPr>
        <w:t xml:space="preserve"> Structure and Coordinates</w:t>
      </w:r>
      <w:r>
        <w:rPr>
          <w:noProof/>
        </w:rPr>
        <w:tab/>
      </w:r>
      <w:r>
        <w:rPr>
          <w:noProof/>
        </w:rPr>
        <w:fldChar w:fldCharType="begin"/>
      </w:r>
      <w:r>
        <w:rPr>
          <w:noProof/>
        </w:rPr>
        <w:instrText xml:space="preserve"> PAGEREF _Toc464139296 \h </w:instrText>
      </w:r>
      <w:r>
        <w:rPr>
          <w:noProof/>
        </w:rPr>
      </w:r>
      <w:r>
        <w:rPr>
          <w:noProof/>
        </w:rPr>
        <w:fldChar w:fldCharType="separate"/>
      </w:r>
      <w:r>
        <w:rPr>
          <w:noProof/>
        </w:rPr>
        <w:t>126</w:t>
      </w:r>
      <w:r>
        <w:rPr>
          <w:noProof/>
        </w:rPr>
        <w:fldChar w:fldCharType="end"/>
      </w:r>
    </w:p>
    <w:p w14:paraId="438DCAF5" w14:textId="77777777" w:rsidR="00B103DC" w:rsidRDefault="00B103DC">
      <w:pPr>
        <w:pStyle w:val="TableofFigures"/>
        <w:tabs>
          <w:tab w:val="right" w:leader="underscore" w:pos="9730"/>
        </w:tabs>
        <w:rPr>
          <w:rFonts w:asciiTheme="minorHAnsi" w:hAnsiTheme="minorHAnsi"/>
          <w:i w:val="0"/>
          <w:noProof/>
          <w:sz w:val="24"/>
          <w:szCs w:val="24"/>
          <w:lang w:eastAsia="ja-JP"/>
        </w:rPr>
      </w:pPr>
      <w:r>
        <w:rPr>
          <w:noProof/>
        </w:rPr>
        <w:t>Figure 11.5</w:t>
      </w:r>
      <w:r>
        <w:rPr>
          <w:noProof/>
        </w:rPr>
        <w:noBreakHyphen/>
        <w:t>31 [F-Cis-Up]S</w:t>
      </w:r>
      <w:r w:rsidRPr="002C7A6F">
        <w:rPr>
          <w:noProof/>
          <w:vertAlign w:val="subscript"/>
        </w:rPr>
        <w:t>0</w:t>
      </w:r>
      <w:r>
        <w:rPr>
          <w:noProof/>
        </w:rPr>
        <w:tab/>
      </w:r>
      <w:r>
        <w:rPr>
          <w:noProof/>
        </w:rPr>
        <w:fldChar w:fldCharType="begin"/>
      </w:r>
      <w:r>
        <w:rPr>
          <w:noProof/>
        </w:rPr>
        <w:instrText xml:space="preserve"> PAGEREF _Toc464139297 \h </w:instrText>
      </w:r>
      <w:r>
        <w:rPr>
          <w:noProof/>
        </w:rPr>
      </w:r>
      <w:r>
        <w:rPr>
          <w:noProof/>
        </w:rPr>
        <w:fldChar w:fldCharType="separate"/>
      </w:r>
      <w:r>
        <w:rPr>
          <w:noProof/>
        </w:rPr>
        <w:t>127</w:t>
      </w:r>
      <w:r>
        <w:rPr>
          <w:noProof/>
        </w:rPr>
        <w:fldChar w:fldCharType="end"/>
      </w:r>
    </w:p>
    <w:p w14:paraId="31AFF0AC" w14:textId="77777777" w:rsidR="00B103DC" w:rsidRDefault="00B103DC">
      <w:pPr>
        <w:pStyle w:val="TableofFigures"/>
        <w:tabs>
          <w:tab w:val="right" w:leader="underscore" w:pos="9730"/>
        </w:tabs>
        <w:rPr>
          <w:rFonts w:asciiTheme="minorHAnsi" w:hAnsiTheme="minorHAnsi"/>
          <w:i w:val="0"/>
          <w:noProof/>
          <w:sz w:val="24"/>
          <w:szCs w:val="24"/>
          <w:lang w:eastAsia="ja-JP"/>
        </w:rPr>
      </w:pPr>
      <w:r>
        <w:rPr>
          <w:noProof/>
        </w:rPr>
        <w:t>Figure 11.5</w:t>
      </w:r>
      <w:r>
        <w:rPr>
          <w:noProof/>
        </w:rPr>
        <w:noBreakHyphen/>
        <w:t>32 [Oxo Dimer]S</w:t>
      </w:r>
      <w:r w:rsidRPr="002C7A6F">
        <w:rPr>
          <w:noProof/>
          <w:vertAlign w:val="subscript"/>
        </w:rPr>
        <w:t>0</w:t>
      </w:r>
      <w:r>
        <w:rPr>
          <w:noProof/>
        </w:rPr>
        <w:t xml:space="preserve"> Structure and Coordinates</w:t>
      </w:r>
      <w:r>
        <w:rPr>
          <w:noProof/>
        </w:rPr>
        <w:tab/>
      </w:r>
      <w:r>
        <w:rPr>
          <w:noProof/>
        </w:rPr>
        <w:fldChar w:fldCharType="begin"/>
      </w:r>
      <w:r>
        <w:rPr>
          <w:noProof/>
        </w:rPr>
        <w:instrText xml:space="preserve"> PAGEREF _Toc464139298 \h </w:instrText>
      </w:r>
      <w:r>
        <w:rPr>
          <w:noProof/>
        </w:rPr>
      </w:r>
      <w:r>
        <w:rPr>
          <w:noProof/>
        </w:rPr>
        <w:fldChar w:fldCharType="separate"/>
      </w:r>
      <w:r>
        <w:rPr>
          <w:noProof/>
        </w:rPr>
        <w:t>128</w:t>
      </w:r>
      <w:r>
        <w:rPr>
          <w:noProof/>
        </w:rPr>
        <w:fldChar w:fldCharType="end"/>
      </w:r>
    </w:p>
    <w:p w14:paraId="7BC62ABD" w14:textId="4A0808F0" w:rsidR="004C0EA9" w:rsidRPr="005E7097" w:rsidRDefault="00681F13" w:rsidP="005E7097">
      <w:pPr>
        <w:pStyle w:val="Caption"/>
        <w:rPr>
          <w:szCs w:val="20"/>
        </w:rPr>
      </w:pPr>
      <w:r>
        <w:rPr>
          <w:szCs w:val="20"/>
        </w:rPr>
        <w:fldChar w:fldCharType="end"/>
      </w:r>
      <w:r w:rsidR="00CC7165">
        <w:br w:type="page"/>
      </w:r>
    </w:p>
    <w:p w14:paraId="41560C8C" w14:textId="447A4782" w:rsidR="008338CA" w:rsidRDefault="008338CA" w:rsidP="008338CA">
      <w:pPr>
        <w:pStyle w:val="Heading2"/>
      </w:pPr>
      <w:bookmarkStart w:id="1" w:name="_Toc464139110"/>
      <w:r>
        <w:t>Table of Tables</w:t>
      </w:r>
      <w:bookmarkEnd w:id="1"/>
    </w:p>
    <w:p w14:paraId="1D2C3858" w14:textId="77777777" w:rsidR="008338CA" w:rsidRPr="008338CA" w:rsidRDefault="008338CA" w:rsidP="008338CA">
      <w:pPr>
        <w:pStyle w:val="CaptionText"/>
      </w:pPr>
    </w:p>
    <w:p w14:paraId="0535DE58" w14:textId="77777777" w:rsidR="00B103DC" w:rsidRDefault="003815D0">
      <w:pPr>
        <w:pStyle w:val="TableofFigures"/>
        <w:tabs>
          <w:tab w:val="right" w:leader="underscore" w:pos="9730"/>
        </w:tabs>
        <w:rPr>
          <w:rFonts w:asciiTheme="minorHAnsi" w:hAnsiTheme="minorHAnsi"/>
          <w:i w:val="0"/>
          <w:noProof/>
          <w:sz w:val="24"/>
          <w:szCs w:val="24"/>
          <w:lang w:eastAsia="ja-JP"/>
        </w:rPr>
      </w:pPr>
      <w:r>
        <w:fldChar w:fldCharType="begin"/>
      </w:r>
      <w:r>
        <w:instrText xml:space="preserve"> TOC \c "Table" </w:instrText>
      </w:r>
      <w:r>
        <w:fldChar w:fldCharType="separate"/>
      </w:r>
      <w:bookmarkStart w:id="2" w:name="_GoBack"/>
      <w:bookmarkEnd w:id="2"/>
      <w:r w:rsidR="00B103DC">
        <w:rPr>
          <w:noProof/>
        </w:rPr>
        <w:t>Table 4.1</w:t>
      </w:r>
      <w:r w:rsidR="00B103DC">
        <w:rPr>
          <w:noProof/>
        </w:rPr>
        <w:noBreakHyphen/>
        <w:t>1 Optimized parameters for kinetic model</w:t>
      </w:r>
      <w:r w:rsidR="00B103DC">
        <w:rPr>
          <w:noProof/>
        </w:rPr>
        <w:tab/>
      </w:r>
      <w:r w:rsidR="00B103DC">
        <w:rPr>
          <w:noProof/>
        </w:rPr>
        <w:fldChar w:fldCharType="begin"/>
      </w:r>
      <w:r w:rsidR="00B103DC">
        <w:rPr>
          <w:noProof/>
        </w:rPr>
        <w:instrText xml:space="preserve"> PAGEREF _Toc464139299 \h </w:instrText>
      </w:r>
      <w:r w:rsidR="00B103DC">
        <w:rPr>
          <w:noProof/>
        </w:rPr>
      </w:r>
      <w:r w:rsidR="00B103DC">
        <w:rPr>
          <w:noProof/>
        </w:rPr>
        <w:fldChar w:fldCharType="separate"/>
      </w:r>
      <w:r w:rsidR="00B103DC">
        <w:rPr>
          <w:noProof/>
        </w:rPr>
        <w:t>15</w:t>
      </w:r>
      <w:r w:rsidR="00B103DC">
        <w:rPr>
          <w:noProof/>
        </w:rPr>
        <w:fldChar w:fldCharType="end"/>
      </w:r>
    </w:p>
    <w:p w14:paraId="7E9F90DC" w14:textId="77777777" w:rsidR="00B103DC" w:rsidRDefault="00B103DC">
      <w:pPr>
        <w:pStyle w:val="TableofFigures"/>
        <w:tabs>
          <w:tab w:val="right" w:leader="underscore" w:pos="9730"/>
        </w:tabs>
        <w:rPr>
          <w:rFonts w:asciiTheme="minorHAnsi" w:hAnsiTheme="minorHAnsi"/>
          <w:i w:val="0"/>
          <w:noProof/>
          <w:sz w:val="24"/>
          <w:szCs w:val="24"/>
          <w:lang w:eastAsia="ja-JP"/>
        </w:rPr>
      </w:pPr>
      <w:r>
        <w:rPr>
          <w:noProof/>
        </w:rPr>
        <w:t>Table 4.2</w:t>
      </w:r>
      <w:r>
        <w:rPr>
          <w:noProof/>
        </w:rPr>
        <w:noBreakHyphen/>
        <w:t>1 H/D kinetic isotope effect and temperature dependence of O</w:t>
      </w:r>
      <w:r w:rsidRPr="00B84275">
        <w:rPr>
          <w:noProof/>
          <w:vertAlign w:val="subscript"/>
        </w:rPr>
        <w:t>2</w:t>
      </w:r>
      <w:r>
        <w:rPr>
          <w:noProof/>
        </w:rPr>
        <w:t xml:space="preserve"> formation</w:t>
      </w:r>
      <w:r>
        <w:rPr>
          <w:noProof/>
        </w:rPr>
        <w:tab/>
      </w:r>
      <w:r>
        <w:rPr>
          <w:noProof/>
        </w:rPr>
        <w:fldChar w:fldCharType="begin"/>
      </w:r>
      <w:r>
        <w:rPr>
          <w:noProof/>
        </w:rPr>
        <w:instrText xml:space="preserve"> PAGEREF _Toc464139300 \h </w:instrText>
      </w:r>
      <w:r>
        <w:rPr>
          <w:noProof/>
        </w:rPr>
      </w:r>
      <w:r>
        <w:rPr>
          <w:noProof/>
        </w:rPr>
        <w:fldChar w:fldCharType="separate"/>
      </w:r>
      <w:r>
        <w:rPr>
          <w:noProof/>
        </w:rPr>
        <w:t>19</w:t>
      </w:r>
      <w:r>
        <w:rPr>
          <w:noProof/>
        </w:rPr>
        <w:fldChar w:fldCharType="end"/>
      </w:r>
    </w:p>
    <w:p w14:paraId="4A853F48" w14:textId="77777777" w:rsidR="00B103DC" w:rsidRDefault="00B103DC">
      <w:pPr>
        <w:pStyle w:val="TableofFigures"/>
        <w:tabs>
          <w:tab w:val="right" w:leader="underscore" w:pos="9730"/>
        </w:tabs>
        <w:rPr>
          <w:rFonts w:asciiTheme="minorHAnsi" w:hAnsiTheme="minorHAnsi"/>
          <w:i w:val="0"/>
          <w:noProof/>
          <w:sz w:val="24"/>
          <w:szCs w:val="24"/>
          <w:lang w:eastAsia="ja-JP"/>
        </w:rPr>
      </w:pPr>
      <w:r>
        <w:rPr>
          <w:noProof/>
        </w:rPr>
        <w:t>Table 4.4</w:t>
      </w:r>
      <w:r>
        <w:rPr>
          <w:noProof/>
        </w:rPr>
        <w:noBreakHyphen/>
        <w:t>1 Comparison of 2-cis and O</w:t>
      </w:r>
      <w:r w:rsidRPr="00B84275">
        <w:rPr>
          <w:noProof/>
          <w:vertAlign w:val="subscript"/>
        </w:rPr>
        <w:t>2</w:t>
      </w:r>
      <w:r>
        <w:rPr>
          <w:noProof/>
        </w:rPr>
        <w:t xml:space="preserve"> initial rates of formation</w:t>
      </w:r>
      <w:r>
        <w:rPr>
          <w:noProof/>
        </w:rPr>
        <w:tab/>
      </w:r>
      <w:r>
        <w:rPr>
          <w:noProof/>
        </w:rPr>
        <w:fldChar w:fldCharType="begin"/>
      </w:r>
      <w:r>
        <w:rPr>
          <w:noProof/>
        </w:rPr>
        <w:instrText xml:space="preserve"> PAGEREF _Toc464139301 \h </w:instrText>
      </w:r>
      <w:r>
        <w:rPr>
          <w:noProof/>
        </w:rPr>
      </w:r>
      <w:r>
        <w:rPr>
          <w:noProof/>
        </w:rPr>
        <w:fldChar w:fldCharType="separate"/>
      </w:r>
      <w:r>
        <w:rPr>
          <w:noProof/>
        </w:rPr>
        <w:t>23</w:t>
      </w:r>
      <w:r>
        <w:rPr>
          <w:noProof/>
        </w:rPr>
        <w:fldChar w:fldCharType="end"/>
      </w:r>
    </w:p>
    <w:p w14:paraId="74D994A1" w14:textId="77777777" w:rsidR="00B103DC" w:rsidRDefault="00B103DC">
      <w:pPr>
        <w:pStyle w:val="TableofFigures"/>
        <w:tabs>
          <w:tab w:val="right" w:leader="underscore" w:pos="9730"/>
        </w:tabs>
        <w:rPr>
          <w:rFonts w:asciiTheme="minorHAnsi" w:hAnsiTheme="minorHAnsi"/>
          <w:i w:val="0"/>
          <w:noProof/>
          <w:sz w:val="24"/>
          <w:szCs w:val="24"/>
          <w:lang w:eastAsia="ja-JP"/>
        </w:rPr>
      </w:pPr>
      <w:r>
        <w:rPr>
          <w:noProof/>
        </w:rPr>
        <w:t>Table 10.3</w:t>
      </w:r>
      <w:r>
        <w:rPr>
          <w:noProof/>
        </w:rPr>
        <w:noBreakHyphen/>
        <w:t>1 Optimized parameters for photochemical kinetic model</w:t>
      </w:r>
      <w:r w:rsidRPr="00B84275">
        <w:rPr>
          <w:noProof/>
          <w:vertAlign w:val="superscript"/>
        </w:rPr>
        <w:t>[a]</w:t>
      </w:r>
      <w:r>
        <w:rPr>
          <w:noProof/>
        </w:rPr>
        <w:tab/>
      </w:r>
      <w:r>
        <w:rPr>
          <w:noProof/>
        </w:rPr>
        <w:fldChar w:fldCharType="begin"/>
      </w:r>
      <w:r>
        <w:rPr>
          <w:noProof/>
        </w:rPr>
        <w:instrText xml:space="preserve"> PAGEREF _Toc464139302 \h </w:instrText>
      </w:r>
      <w:r>
        <w:rPr>
          <w:noProof/>
        </w:rPr>
      </w:r>
      <w:r>
        <w:rPr>
          <w:noProof/>
        </w:rPr>
        <w:fldChar w:fldCharType="separate"/>
      </w:r>
      <w:r>
        <w:rPr>
          <w:noProof/>
        </w:rPr>
        <w:t>66</w:t>
      </w:r>
      <w:r>
        <w:rPr>
          <w:noProof/>
        </w:rPr>
        <w:fldChar w:fldCharType="end"/>
      </w:r>
    </w:p>
    <w:p w14:paraId="5A27DEC5" w14:textId="77777777" w:rsidR="00B103DC" w:rsidRDefault="00B103DC">
      <w:pPr>
        <w:pStyle w:val="TableofFigures"/>
        <w:tabs>
          <w:tab w:val="right" w:leader="underscore" w:pos="9730"/>
        </w:tabs>
        <w:rPr>
          <w:rFonts w:asciiTheme="minorHAnsi" w:hAnsiTheme="minorHAnsi"/>
          <w:i w:val="0"/>
          <w:noProof/>
          <w:sz w:val="24"/>
          <w:szCs w:val="24"/>
          <w:lang w:eastAsia="ja-JP"/>
        </w:rPr>
      </w:pPr>
      <w:r>
        <w:rPr>
          <w:noProof/>
        </w:rPr>
        <w:t>Table 10.4</w:t>
      </w:r>
      <w:r>
        <w:rPr>
          <w:noProof/>
        </w:rPr>
        <w:noBreakHyphen/>
        <w:t>1 Comparison of experimental and predicted reaction probabilities</w:t>
      </w:r>
      <w:r>
        <w:rPr>
          <w:noProof/>
        </w:rPr>
        <w:tab/>
      </w:r>
      <w:r>
        <w:rPr>
          <w:noProof/>
        </w:rPr>
        <w:fldChar w:fldCharType="begin"/>
      </w:r>
      <w:r>
        <w:rPr>
          <w:noProof/>
        </w:rPr>
        <w:instrText xml:space="preserve"> PAGEREF _Toc464139303 \h </w:instrText>
      </w:r>
      <w:r>
        <w:rPr>
          <w:noProof/>
        </w:rPr>
      </w:r>
      <w:r>
        <w:rPr>
          <w:noProof/>
        </w:rPr>
        <w:fldChar w:fldCharType="separate"/>
      </w:r>
      <w:r>
        <w:rPr>
          <w:noProof/>
        </w:rPr>
        <w:t>67</w:t>
      </w:r>
      <w:r>
        <w:rPr>
          <w:noProof/>
        </w:rPr>
        <w:fldChar w:fldCharType="end"/>
      </w:r>
    </w:p>
    <w:p w14:paraId="469A1630" w14:textId="77777777" w:rsidR="00B103DC" w:rsidRDefault="00B103DC">
      <w:pPr>
        <w:pStyle w:val="TableofFigures"/>
        <w:tabs>
          <w:tab w:val="right" w:leader="underscore" w:pos="9730"/>
        </w:tabs>
        <w:rPr>
          <w:rFonts w:asciiTheme="minorHAnsi" w:hAnsiTheme="minorHAnsi"/>
          <w:i w:val="0"/>
          <w:noProof/>
          <w:sz w:val="24"/>
          <w:szCs w:val="24"/>
          <w:lang w:eastAsia="ja-JP"/>
        </w:rPr>
      </w:pPr>
      <w:r>
        <w:rPr>
          <w:noProof/>
        </w:rPr>
        <w:t>Table 11.2</w:t>
      </w:r>
      <w:r>
        <w:rPr>
          <w:noProof/>
        </w:rPr>
        <w:noBreakHyphen/>
        <w:t>1 Relative energies of [A]S</w:t>
      </w:r>
      <w:r w:rsidRPr="00B84275">
        <w:rPr>
          <w:noProof/>
          <w:vertAlign w:val="subscript"/>
        </w:rPr>
        <w:t>0</w:t>
      </w:r>
      <w:r>
        <w:rPr>
          <w:noProof/>
        </w:rPr>
        <w:t xml:space="preserve"> and [A-Mono]S</w:t>
      </w:r>
      <w:r w:rsidRPr="00B84275">
        <w:rPr>
          <w:noProof/>
          <w:vertAlign w:val="subscript"/>
        </w:rPr>
        <w:t>0</w:t>
      </w:r>
      <w:r>
        <w:rPr>
          <w:noProof/>
        </w:rPr>
        <w:tab/>
      </w:r>
      <w:r>
        <w:rPr>
          <w:noProof/>
        </w:rPr>
        <w:fldChar w:fldCharType="begin"/>
      </w:r>
      <w:r>
        <w:rPr>
          <w:noProof/>
        </w:rPr>
        <w:instrText xml:space="preserve"> PAGEREF _Toc464139304 \h </w:instrText>
      </w:r>
      <w:r>
        <w:rPr>
          <w:noProof/>
        </w:rPr>
      </w:r>
      <w:r>
        <w:rPr>
          <w:noProof/>
        </w:rPr>
        <w:fldChar w:fldCharType="separate"/>
      </w:r>
      <w:r>
        <w:rPr>
          <w:noProof/>
        </w:rPr>
        <w:t>70</w:t>
      </w:r>
      <w:r>
        <w:rPr>
          <w:noProof/>
        </w:rPr>
        <w:fldChar w:fldCharType="end"/>
      </w:r>
    </w:p>
    <w:p w14:paraId="20521B7D" w14:textId="77777777" w:rsidR="00B103DC" w:rsidRDefault="00B103DC">
      <w:pPr>
        <w:pStyle w:val="TableofFigures"/>
        <w:tabs>
          <w:tab w:val="right" w:leader="underscore" w:pos="9730"/>
        </w:tabs>
        <w:rPr>
          <w:rFonts w:asciiTheme="minorHAnsi" w:hAnsiTheme="minorHAnsi"/>
          <w:i w:val="0"/>
          <w:noProof/>
          <w:sz w:val="24"/>
          <w:szCs w:val="24"/>
          <w:lang w:eastAsia="ja-JP"/>
        </w:rPr>
      </w:pPr>
      <w:r>
        <w:rPr>
          <w:noProof/>
        </w:rPr>
        <w:t>Table 11.2</w:t>
      </w:r>
      <w:r>
        <w:rPr>
          <w:noProof/>
        </w:rPr>
        <w:noBreakHyphen/>
        <w:t>2 Relative energies of [A] isomers</w:t>
      </w:r>
      <w:r>
        <w:rPr>
          <w:noProof/>
        </w:rPr>
        <w:tab/>
      </w:r>
      <w:r>
        <w:rPr>
          <w:noProof/>
        </w:rPr>
        <w:fldChar w:fldCharType="begin"/>
      </w:r>
      <w:r>
        <w:rPr>
          <w:noProof/>
        </w:rPr>
        <w:instrText xml:space="preserve"> PAGEREF _Toc464139305 \h </w:instrText>
      </w:r>
      <w:r>
        <w:rPr>
          <w:noProof/>
        </w:rPr>
      </w:r>
      <w:r>
        <w:rPr>
          <w:noProof/>
        </w:rPr>
        <w:fldChar w:fldCharType="separate"/>
      </w:r>
      <w:r>
        <w:rPr>
          <w:noProof/>
        </w:rPr>
        <w:t>70</w:t>
      </w:r>
      <w:r>
        <w:rPr>
          <w:noProof/>
        </w:rPr>
        <w:fldChar w:fldCharType="end"/>
      </w:r>
    </w:p>
    <w:p w14:paraId="08F53B0B" w14:textId="77777777" w:rsidR="00B103DC" w:rsidRDefault="00B103DC">
      <w:pPr>
        <w:pStyle w:val="TableofFigures"/>
        <w:tabs>
          <w:tab w:val="right" w:leader="underscore" w:pos="9730"/>
        </w:tabs>
        <w:rPr>
          <w:rFonts w:asciiTheme="minorHAnsi" w:hAnsiTheme="minorHAnsi"/>
          <w:i w:val="0"/>
          <w:noProof/>
          <w:sz w:val="24"/>
          <w:szCs w:val="24"/>
          <w:lang w:eastAsia="ja-JP"/>
        </w:rPr>
      </w:pPr>
      <w:r>
        <w:rPr>
          <w:noProof/>
        </w:rPr>
        <w:t>Table 11.2</w:t>
      </w:r>
      <w:r>
        <w:rPr>
          <w:noProof/>
        </w:rPr>
        <w:noBreakHyphen/>
        <w:t>3 Relative energies of [B]T</w:t>
      </w:r>
      <w:r w:rsidRPr="00B84275">
        <w:rPr>
          <w:noProof/>
          <w:vertAlign w:val="subscript"/>
        </w:rPr>
        <w:t>0</w:t>
      </w:r>
      <w:r>
        <w:rPr>
          <w:noProof/>
        </w:rPr>
        <w:t xml:space="preserve"> isomers</w:t>
      </w:r>
      <w:r>
        <w:rPr>
          <w:noProof/>
        </w:rPr>
        <w:tab/>
      </w:r>
      <w:r>
        <w:rPr>
          <w:noProof/>
        </w:rPr>
        <w:fldChar w:fldCharType="begin"/>
      </w:r>
      <w:r>
        <w:rPr>
          <w:noProof/>
        </w:rPr>
        <w:instrText xml:space="preserve"> PAGEREF _Toc464139306 \h </w:instrText>
      </w:r>
      <w:r>
        <w:rPr>
          <w:noProof/>
        </w:rPr>
      </w:r>
      <w:r>
        <w:rPr>
          <w:noProof/>
        </w:rPr>
        <w:fldChar w:fldCharType="separate"/>
      </w:r>
      <w:r>
        <w:rPr>
          <w:noProof/>
        </w:rPr>
        <w:t>70</w:t>
      </w:r>
      <w:r>
        <w:rPr>
          <w:noProof/>
        </w:rPr>
        <w:fldChar w:fldCharType="end"/>
      </w:r>
    </w:p>
    <w:p w14:paraId="42E6C40D" w14:textId="77777777" w:rsidR="00B103DC" w:rsidRDefault="00B103DC">
      <w:pPr>
        <w:pStyle w:val="TableofFigures"/>
        <w:tabs>
          <w:tab w:val="right" w:leader="underscore" w:pos="9730"/>
        </w:tabs>
        <w:rPr>
          <w:rFonts w:asciiTheme="minorHAnsi" w:hAnsiTheme="minorHAnsi"/>
          <w:i w:val="0"/>
          <w:noProof/>
          <w:sz w:val="24"/>
          <w:szCs w:val="24"/>
          <w:lang w:eastAsia="ja-JP"/>
        </w:rPr>
      </w:pPr>
      <w:r>
        <w:rPr>
          <w:noProof/>
        </w:rPr>
        <w:t>Table 11.2</w:t>
      </w:r>
      <w:r>
        <w:rPr>
          <w:noProof/>
        </w:rPr>
        <w:noBreakHyphen/>
        <w:t>4 Relative energies of [B-Mono]D</w:t>
      </w:r>
      <w:r w:rsidRPr="00B84275">
        <w:rPr>
          <w:noProof/>
          <w:vertAlign w:val="subscript"/>
        </w:rPr>
        <w:t>0</w:t>
      </w:r>
      <w:r>
        <w:rPr>
          <w:noProof/>
        </w:rPr>
        <w:t xml:space="preserve"> isomers</w:t>
      </w:r>
      <w:r>
        <w:rPr>
          <w:noProof/>
        </w:rPr>
        <w:tab/>
      </w:r>
      <w:r>
        <w:rPr>
          <w:noProof/>
        </w:rPr>
        <w:fldChar w:fldCharType="begin"/>
      </w:r>
      <w:r>
        <w:rPr>
          <w:noProof/>
        </w:rPr>
        <w:instrText xml:space="preserve"> PAGEREF _Toc464139307 \h </w:instrText>
      </w:r>
      <w:r>
        <w:rPr>
          <w:noProof/>
        </w:rPr>
      </w:r>
      <w:r>
        <w:rPr>
          <w:noProof/>
        </w:rPr>
        <w:fldChar w:fldCharType="separate"/>
      </w:r>
      <w:r>
        <w:rPr>
          <w:noProof/>
        </w:rPr>
        <w:t>71</w:t>
      </w:r>
      <w:r>
        <w:rPr>
          <w:noProof/>
        </w:rPr>
        <w:fldChar w:fldCharType="end"/>
      </w:r>
    </w:p>
    <w:p w14:paraId="29FC0343" w14:textId="77777777" w:rsidR="00B103DC" w:rsidRDefault="00B103DC">
      <w:pPr>
        <w:pStyle w:val="TableofFigures"/>
        <w:tabs>
          <w:tab w:val="right" w:leader="underscore" w:pos="9730"/>
        </w:tabs>
        <w:rPr>
          <w:rFonts w:asciiTheme="minorHAnsi" w:hAnsiTheme="minorHAnsi"/>
          <w:i w:val="0"/>
          <w:noProof/>
          <w:sz w:val="24"/>
          <w:szCs w:val="24"/>
          <w:lang w:eastAsia="ja-JP"/>
        </w:rPr>
      </w:pPr>
      <w:r>
        <w:rPr>
          <w:noProof/>
        </w:rPr>
        <w:t>Table 11.2</w:t>
      </w:r>
      <w:r>
        <w:rPr>
          <w:noProof/>
        </w:rPr>
        <w:noBreakHyphen/>
        <w:t>5 Relative energy of [B-Alt]T</w:t>
      </w:r>
      <w:r w:rsidRPr="00B84275">
        <w:rPr>
          <w:noProof/>
          <w:vertAlign w:val="subscript"/>
        </w:rPr>
        <w:t>0</w:t>
      </w:r>
      <w:r>
        <w:rPr>
          <w:noProof/>
        </w:rPr>
        <w:tab/>
      </w:r>
      <w:r>
        <w:rPr>
          <w:noProof/>
        </w:rPr>
        <w:fldChar w:fldCharType="begin"/>
      </w:r>
      <w:r>
        <w:rPr>
          <w:noProof/>
        </w:rPr>
        <w:instrText xml:space="preserve"> PAGEREF _Toc464139308 \h </w:instrText>
      </w:r>
      <w:r>
        <w:rPr>
          <w:noProof/>
        </w:rPr>
      </w:r>
      <w:r>
        <w:rPr>
          <w:noProof/>
        </w:rPr>
        <w:fldChar w:fldCharType="separate"/>
      </w:r>
      <w:r>
        <w:rPr>
          <w:noProof/>
        </w:rPr>
        <w:t>71</w:t>
      </w:r>
      <w:r>
        <w:rPr>
          <w:noProof/>
        </w:rPr>
        <w:fldChar w:fldCharType="end"/>
      </w:r>
    </w:p>
    <w:p w14:paraId="4415E154" w14:textId="77777777" w:rsidR="00B103DC" w:rsidRDefault="00B103DC">
      <w:pPr>
        <w:pStyle w:val="TableofFigures"/>
        <w:tabs>
          <w:tab w:val="right" w:leader="underscore" w:pos="9730"/>
        </w:tabs>
        <w:rPr>
          <w:rFonts w:asciiTheme="minorHAnsi" w:hAnsiTheme="minorHAnsi"/>
          <w:i w:val="0"/>
          <w:noProof/>
          <w:sz w:val="24"/>
          <w:szCs w:val="24"/>
          <w:lang w:eastAsia="ja-JP"/>
        </w:rPr>
      </w:pPr>
      <w:r>
        <w:rPr>
          <w:noProof/>
        </w:rPr>
        <w:t>Table 11.2</w:t>
      </w:r>
      <w:r>
        <w:rPr>
          <w:noProof/>
        </w:rPr>
        <w:noBreakHyphen/>
        <w:t>6 Relative energy of Oxo Dimer</w:t>
      </w:r>
      <w:r>
        <w:rPr>
          <w:noProof/>
        </w:rPr>
        <w:tab/>
      </w:r>
      <w:r>
        <w:rPr>
          <w:noProof/>
        </w:rPr>
        <w:fldChar w:fldCharType="begin"/>
      </w:r>
      <w:r>
        <w:rPr>
          <w:noProof/>
        </w:rPr>
        <w:instrText xml:space="preserve"> PAGEREF _Toc464139309 \h </w:instrText>
      </w:r>
      <w:r>
        <w:rPr>
          <w:noProof/>
        </w:rPr>
      </w:r>
      <w:r>
        <w:rPr>
          <w:noProof/>
        </w:rPr>
        <w:fldChar w:fldCharType="separate"/>
      </w:r>
      <w:r>
        <w:rPr>
          <w:noProof/>
        </w:rPr>
        <w:t>71</w:t>
      </w:r>
      <w:r>
        <w:rPr>
          <w:noProof/>
        </w:rPr>
        <w:fldChar w:fldCharType="end"/>
      </w:r>
    </w:p>
    <w:p w14:paraId="16723201" w14:textId="77777777" w:rsidR="00B103DC" w:rsidRDefault="00B103DC">
      <w:pPr>
        <w:pStyle w:val="TableofFigures"/>
        <w:tabs>
          <w:tab w:val="right" w:leader="underscore" w:pos="9730"/>
        </w:tabs>
        <w:rPr>
          <w:rFonts w:asciiTheme="minorHAnsi" w:hAnsiTheme="minorHAnsi"/>
          <w:i w:val="0"/>
          <w:noProof/>
          <w:sz w:val="24"/>
          <w:szCs w:val="24"/>
          <w:lang w:eastAsia="ja-JP"/>
        </w:rPr>
      </w:pPr>
      <w:r>
        <w:rPr>
          <w:noProof/>
        </w:rPr>
        <w:t>Table 11.2</w:t>
      </w:r>
      <w:r>
        <w:rPr>
          <w:noProof/>
        </w:rPr>
        <w:noBreakHyphen/>
        <w:t>7 Reaction Energy for [F]S</w:t>
      </w:r>
      <w:r w:rsidRPr="00B84275">
        <w:rPr>
          <w:noProof/>
          <w:vertAlign w:val="subscript"/>
        </w:rPr>
        <w:t xml:space="preserve">0 </w:t>
      </w:r>
      <w:r>
        <w:rPr>
          <w:noProof/>
        </w:rPr>
        <w:t>+ H</w:t>
      </w:r>
      <w:r w:rsidRPr="00B84275">
        <w:rPr>
          <w:noProof/>
          <w:vertAlign w:val="subscript"/>
        </w:rPr>
        <w:t>2</w:t>
      </w:r>
      <w:r>
        <w:rPr>
          <w:noProof/>
        </w:rPr>
        <w:t xml:space="preserve">O </w:t>
      </w:r>
      <w:r>
        <w:rPr>
          <w:rFonts w:hint="eastAsia"/>
          <w:noProof/>
        </w:rPr>
        <w:t>→</w:t>
      </w:r>
      <w:r>
        <w:rPr>
          <w:noProof/>
        </w:rPr>
        <w:t xml:space="preserve"> [A-Mono]S</w:t>
      </w:r>
      <w:r w:rsidRPr="00B84275">
        <w:rPr>
          <w:noProof/>
          <w:vertAlign w:val="subscript"/>
        </w:rPr>
        <w:t>0</w:t>
      </w:r>
      <w:r>
        <w:rPr>
          <w:noProof/>
        </w:rPr>
        <w:t xml:space="preserve"> + H</w:t>
      </w:r>
      <w:r w:rsidRPr="00B84275">
        <w:rPr>
          <w:noProof/>
          <w:vertAlign w:val="subscript"/>
        </w:rPr>
        <w:t>2</w:t>
      </w:r>
      <w:r>
        <w:rPr>
          <w:noProof/>
        </w:rPr>
        <w:tab/>
      </w:r>
      <w:r>
        <w:rPr>
          <w:noProof/>
        </w:rPr>
        <w:fldChar w:fldCharType="begin"/>
      </w:r>
      <w:r>
        <w:rPr>
          <w:noProof/>
        </w:rPr>
        <w:instrText xml:space="preserve"> PAGEREF _Toc464139310 \h </w:instrText>
      </w:r>
      <w:r>
        <w:rPr>
          <w:noProof/>
        </w:rPr>
      </w:r>
      <w:r>
        <w:rPr>
          <w:noProof/>
        </w:rPr>
        <w:fldChar w:fldCharType="separate"/>
      </w:r>
      <w:r>
        <w:rPr>
          <w:noProof/>
        </w:rPr>
        <w:t>71</w:t>
      </w:r>
      <w:r>
        <w:rPr>
          <w:noProof/>
        </w:rPr>
        <w:fldChar w:fldCharType="end"/>
      </w:r>
    </w:p>
    <w:p w14:paraId="35F505B7" w14:textId="77777777" w:rsidR="00B103DC" w:rsidRDefault="00B103DC">
      <w:pPr>
        <w:pStyle w:val="TableofFigures"/>
        <w:tabs>
          <w:tab w:val="right" w:leader="underscore" w:pos="9730"/>
        </w:tabs>
        <w:rPr>
          <w:rFonts w:asciiTheme="minorHAnsi" w:hAnsiTheme="minorHAnsi"/>
          <w:i w:val="0"/>
          <w:noProof/>
          <w:sz w:val="24"/>
          <w:szCs w:val="24"/>
          <w:lang w:eastAsia="ja-JP"/>
        </w:rPr>
      </w:pPr>
      <w:r>
        <w:rPr>
          <w:noProof/>
        </w:rPr>
        <w:t>Table 11.2</w:t>
      </w:r>
      <w:r>
        <w:rPr>
          <w:noProof/>
        </w:rPr>
        <w:noBreakHyphen/>
        <w:t>8 Relative energies and theoretical NMR data for [F]S</w:t>
      </w:r>
      <w:r w:rsidRPr="00B84275">
        <w:rPr>
          <w:noProof/>
          <w:vertAlign w:val="subscript"/>
        </w:rPr>
        <w:t>0</w:t>
      </w:r>
      <w:r>
        <w:rPr>
          <w:noProof/>
        </w:rPr>
        <w:t xml:space="preserve"> isomers</w:t>
      </w:r>
      <w:r>
        <w:rPr>
          <w:noProof/>
        </w:rPr>
        <w:tab/>
      </w:r>
      <w:r>
        <w:rPr>
          <w:noProof/>
        </w:rPr>
        <w:fldChar w:fldCharType="begin"/>
      </w:r>
      <w:r>
        <w:rPr>
          <w:noProof/>
        </w:rPr>
        <w:instrText xml:space="preserve"> PAGEREF _Toc464139311 \h </w:instrText>
      </w:r>
      <w:r>
        <w:rPr>
          <w:noProof/>
        </w:rPr>
      </w:r>
      <w:r>
        <w:rPr>
          <w:noProof/>
        </w:rPr>
        <w:fldChar w:fldCharType="separate"/>
      </w:r>
      <w:r>
        <w:rPr>
          <w:noProof/>
        </w:rPr>
        <w:t>87</w:t>
      </w:r>
      <w:r>
        <w:rPr>
          <w:noProof/>
        </w:rPr>
        <w:fldChar w:fldCharType="end"/>
      </w:r>
    </w:p>
    <w:p w14:paraId="13E8FD8C" w14:textId="77777777" w:rsidR="00B103DC" w:rsidRDefault="00B103DC">
      <w:pPr>
        <w:pStyle w:val="TableofFigures"/>
        <w:tabs>
          <w:tab w:val="right" w:leader="underscore" w:pos="9730"/>
        </w:tabs>
        <w:rPr>
          <w:rFonts w:asciiTheme="minorHAnsi" w:hAnsiTheme="minorHAnsi"/>
          <w:i w:val="0"/>
          <w:noProof/>
          <w:sz w:val="24"/>
          <w:szCs w:val="24"/>
          <w:lang w:eastAsia="ja-JP"/>
        </w:rPr>
      </w:pPr>
      <w:r>
        <w:rPr>
          <w:noProof/>
        </w:rPr>
        <w:t>Table 11.3</w:t>
      </w:r>
      <w:r>
        <w:rPr>
          <w:noProof/>
        </w:rPr>
        <w:noBreakHyphen/>
        <w:t xml:space="preserve">1 Comparison of DFT and CASSCF reaction energies for [B] </w:t>
      </w:r>
      <w:r>
        <w:rPr>
          <w:rFonts w:hint="eastAsia"/>
          <w:noProof/>
        </w:rPr>
        <w:t>→</w:t>
      </w:r>
      <w:r>
        <w:rPr>
          <w:noProof/>
        </w:rPr>
        <w:t xml:space="preserve"> [C] and absorption wavelengths for [B-Mono]D</w:t>
      </w:r>
      <w:r w:rsidRPr="00B84275">
        <w:rPr>
          <w:noProof/>
          <w:vertAlign w:val="subscript"/>
        </w:rPr>
        <w:t>0</w:t>
      </w:r>
      <w:r>
        <w:rPr>
          <w:noProof/>
        </w:rPr>
        <w:tab/>
      </w:r>
      <w:r>
        <w:rPr>
          <w:noProof/>
        </w:rPr>
        <w:fldChar w:fldCharType="begin"/>
      </w:r>
      <w:r>
        <w:rPr>
          <w:noProof/>
        </w:rPr>
        <w:instrText xml:space="preserve"> PAGEREF _Toc464139312 \h </w:instrText>
      </w:r>
      <w:r>
        <w:rPr>
          <w:noProof/>
        </w:rPr>
      </w:r>
      <w:r>
        <w:rPr>
          <w:noProof/>
        </w:rPr>
        <w:fldChar w:fldCharType="separate"/>
      </w:r>
      <w:r>
        <w:rPr>
          <w:noProof/>
        </w:rPr>
        <w:t>88</w:t>
      </w:r>
      <w:r>
        <w:rPr>
          <w:noProof/>
        </w:rPr>
        <w:fldChar w:fldCharType="end"/>
      </w:r>
    </w:p>
    <w:p w14:paraId="7A24E9AB" w14:textId="77777777" w:rsidR="00DB2F7F" w:rsidRDefault="003815D0" w:rsidP="004C0EA9">
      <w:r>
        <w:fldChar w:fldCharType="end"/>
      </w:r>
    </w:p>
    <w:p w14:paraId="752535A9" w14:textId="77777777" w:rsidR="004C0EA9" w:rsidRDefault="0036060C" w:rsidP="004C0EA9">
      <w:r>
        <w:br w:type="page"/>
      </w:r>
    </w:p>
    <w:p w14:paraId="505ECB60" w14:textId="3CBC35EF" w:rsidR="005C11DF" w:rsidRDefault="0036060C" w:rsidP="005C11DF">
      <w:pPr>
        <w:pStyle w:val="Heading1"/>
      </w:pPr>
      <w:bookmarkStart w:id="3" w:name="_Toc464139111"/>
      <w:r>
        <w:t>Methods</w:t>
      </w:r>
      <w:r w:rsidR="005C11DF">
        <w:t xml:space="preserve"> and Materials</w:t>
      </w:r>
      <w:bookmarkEnd w:id="3"/>
    </w:p>
    <w:p w14:paraId="5FACFCB0" w14:textId="77777777" w:rsidR="005C11DF" w:rsidRPr="005C11DF" w:rsidRDefault="005C11DF" w:rsidP="005C11DF"/>
    <w:p w14:paraId="24BC8EB6" w14:textId="1FA97A6D" w:rsidR="0036060C" w:rsidRDefault="005C11DF" w:rsidP="0018776F">
      <w:r>
        <w:t xml:space="preserve">All experiments involving ruthenium complexes </w:t>
      </w:r>
      <w:r w:rsidR="00F0140B">
        <w:t>(unless stated</w:t>
      </w:r>
      <w:r w:rsidR="004F10C8">
        <w:t xml:space="preserve"> otherwise) </w:t>
      </w:r>
      <w:r>
        <w:t>were carried out under argon using either sta</w:t>
      </w:r>
      <w:r w:rsidR="004F10C8">
        <w:t>ndard Schlenk technique or in an</w:t>
      </w:r>
      <w:r>
        <w:t xml:space="preserve"> argon filled glovebox (</w:t>
      </w:r>
      <w:r w:rsidR="004F10C8">
        <w:t xml:space="preserve">MBRAUN). Organic solvents were purified using a solvent purification system (Innovative Technology) and stored under argon. Water was purified using a Merck Milli-Q system, followed by degassing using argon sparging and </w:t>
      </w:r>
      <w:r w:rsidR="007E72B0">
        <w:t>storage under argon. Organic deuterated</w:t>
      </w:r>
      <w:r w:rsidR="004F10C8">
        <w:t xml:space="preserve"> solvents were degassed using three freeze-pump-thaw cycles and stored over 3 Å molecular sieves. D</w:t>
      </w:r>
      <w:r w:rsidR="004F10C8">
        <w:rPr>
          <w:vertAlign w:val="subscript"/>
        </w:rPr>
        <w:t>2</w:t>
      </w:r>
      <w:r w:rsidR="004F10C8">
        <w:t xml:space="preserve">O was distilled under argon. </w:t>
      </w:r>
    </w:p>
    <w:p w14:paraId="6A1582A2" w14:textId="77777777" w:rsidR="0036060C" w:rsidRDefault="0036060C" w:rsidP="0018776F"/>
    <w:p w14:paraId="2B43C736" w14:textId="6CC55750" w:rsidR="00ED2A22" w:rsidRDefault="00310F53" w:rsidP="0018776F">
      <w:r w:rsidRPr="00310F53">
        <w:t>Carbonylchlorohydridotris(triphenylphosphine)ruthenium(II)</w:t>
      </w:r>
      <w:r w:rsidR="00FC6FEB">
        <w:t xml:space="preserve"> </w:t>
      </w:r>
      <w:r w:rsidR="00ED2A22">
        <w:t>((PPh</w:t>
      </w:r>
      <w:r w:rsidR="00ED2A22">
        <w:rPr>
          <w:vertAlign w:val="subscript"/>
        </w:rPr>
        <w:t>3</w:t>
      </w:r>
      <w:r w:rsidR="00ED2A22">
        <w:t>)</w:t>
      </w:r>
      <w:r w:rsidR="00ED2A22">
        <w:rPr>
          <w:vertAlign w:val="subscript"/>
        </w:rPr>
        <w:t>3</w:t>
      </w:r>
      <w:r w:rsidR="00ED2A22">
        <w:t>Ru</w:t>
      </w:r>
      <w:r w:rsidR="008F701A">
        <w:t>Cl(CO)</w:t>
      </w:r>
      <w:r w:rsidR="00ED2A22">
        <w:t xml:space="preserve">H) </w:t>
      </w:r>
      <w:r>
        <w:t>was purchased from Strem Chemicals,</w:t>
      </w:r>
      <w:r w:rsidR="00ED2A22">
        <w:t xml:space="preserve"> </w:t>
      </w:r>
      <w:r w:rsidR="00ED2A22" w:rsidRPr="00ED2A22">
        <w:t>2-((Di-tert-butylphosphinomethyl)-6-diethylaminomethyl)pyridine</w:t>
      </w:r>
      <w:r w:rsidR="00ED2A22">
        <w:t xml:space="preserve"> (in the following abbreviated as PNN) was purchased from Sigma Aldrich. Potassium </w:t>
      </w:r>
      <w:r w:rsidR="00ED2A22">
        <w:rPr>
          <w:i/>
        </w:rPr>
        <w:t>tert</w:t>
      </w:r>
      <w:r w:rsidR="00ED2A22">
        <w:t>-butoxide was purchased from TCI</w:t>
      </w:r>
      <w:r w:rsidR="0096519C">
        <w:t>, nitrous oxide was purchased from Linde</w:t>
      </w:r>
      <w:r w:rsidR="00ED2A22">
        <w:t xml:space="preserve"> and all other chemical</w:t>
      </w:r>
      <w:r w:rsidR="0096519C">
        <w:t>s</w:t>
      </w:r>
      <w:r w:rsidR="00ED2A22">
        <w:t xml:space="preserve"> were purchased from Sigma Aldrich. Chemicals were used as received. </w:t>
      </w:r>
    </w:p>
    <w:p w14:paraId="5641766A" w14:textId="623E1B43" w:rsidR="0036060C" w:rsidRDefault="0036060C" w:rsidP="0018776F"/>
    <w:p w14:paraId="1B6DE0A7" w14:textId="3C0EC9E6" w:rsidR="00ED2A22" w:rsidRDefault="00ED2A22" w:rsidP="0018776F">
      <w:r>
        <w:t>(PNN)Ru</w:t>
      </w:r>
      <w:r w:rsidR="008F701A">
        <w:t>Cl</w:t>
      </w:r>
      <w:r>
        <w:t>(</w:t>
      </w:r>
      <w:r w:rsidR="008F701A">
        <w:t>CO)</w:t>
      </w:r>
      <w:r>
        <w:t>H was prepared as previously described.</w:t>
      </w:r>
      <w:r>
        <w:fldChar w:fldCharType="begin"/>
      </w:r>
      <w:r>
        <w:instrText xml:space="preserve"> ADDIN ZOTERO_ITEM CSL_CITATION {"citationID":"Ztw6yNvx","properties":{"formattedCitation":"\\super 1\\nosupersub{}","plainCitation":"1","noteIndex":0},"citationItems":[{"id":637,"uris":["http://zotero.org/users/local/CdP7Gee4/items/Z9334FIS"],"uri":["http://zotero.org/users/local/CdP7Gee4/items/Z9334FIS"],"itemData":{"id":637,"type":"article-journal","abstract":"An efficient, environmentally benign method for the preparation of esters from alcohols under mild, neutral conditions without the need for carboxylic acid derivatives and condensing agents was developed. Catalyst design, based on new Ru(II) hydrido carbonyl complexes incorporating electron-rich PNP and PNN ligands has resulted in the novel complex (I) which is an outstanding catalyst for the dehydrogenation of primary alcohols to esters and H2 under neutral conditions.","container-title":"Journal of the American Chemical Society","DOI":"10.1021/ja052862b","ISSN":"0002-7863","issue":"31","journalAbbreviation":"J. Am. Chem. Soc.","page":"10840-10841","source":"ACS Publications","title":"Facile Conversion of Alcohols into Esters and Dihydrogen Catalyzed by New Ruthenium Complexes","volume":"127","author":[{"family":"Zhang","given":"Jing"},{"family":"Leitus","given":"Gregory"},{"family":"Ben-David","given":"Yehoshoa"},{"family":"Milstein","given":"David"}],"issued":{"date-parts":[["2005",8,1]]}}}],"schema":"https://github.com/citation-style-language/schema/raw/master/csl-citation.json"} </w:instrText>
      </w:r>
      <w:r>
        <w:fldChar w:fldCharType="separate"/>
      </w:r>
      <w:r w:rsidRPr="00ED2A22">
        <w:rPr>
          <w:rFonts w:cs="Arial"/>
          <w:vertAlign w:val="superscript"/>
        </w:rPr>
        <w:t>1</w:t>
      </w:r>
      <w:r>
        <w:fldChar w:fldCharType="end"/>
      </w:r>
    </w:p>
    <w:p w14:paraId="61501D70" w14:textId="77777777" w:rsidR="00ED2A22" w:rsidRDefault="00ED2A22" w:rsidP="0018776F"/>
    <w:p w14:paraId="77C3FD5D" w14:textId="6C0108F3" w:rsidR="00FC6FEB" w:rsidRDefault="007E72B0" w:rsidP="0018776F">
      <w:r>
        <w:t>Nuclear magnetic resonance (NMR)</w:t>
      </w:r>
      <w:r w:rsidR="0018776F">
        <w:t xml:space="preserve"> spectra were recorded on a Bruker AV-300</w:t>
      </w:r>
      <w:r w:rsidR="0096519C">
        <w:t xml:space="preserve"> (300 MHz)</w:t>
      </w:r>
      <w:r w:rsidR="0018776F">
        <w:t>, AV-400</w:t>
      </w:r>
      <w:r w:rsidR="0096519C">
        <w:t xml:space="preserve"> (400 MHz)</w:t>
      </w:r>
      <w:r w:rsidR="0018776F">
        <w:t xml:space="preserve"> or f300 </w:t>
      </w:r>
      <w:r w:rsidR="0096519C">
        <w:t xml:space="preserve">(300 MHz) </w:t>
      </w:r>
      <w:r w:rsidR="0018776F">
        <w:t xml:space="preserve">spectrometer and analyzed using MestreNova. </w:t>
      </w:r>
      <w:r w:rsidR="0018776F">
        <w:rPr>
          <w:vertAlign w:val="superscript"/>
        </w:rPr>
        <w:t>1</w:t>
      </w:r>
      <w:r w:rsidR="0018776F">
        <w:t xml:space="preserve">H and </w:t>
      </w:r>
      <w:r w:rsidR="0018776F">
        <w:rPr>
          <w:vertAlign w:val="superscript"/>
        </w:rPr>
        <w:t>13</w:t>
      </w:r>
      <w:r w:rsidR="0018776F">
        <w:t>C chemical shifts are reported relative to the respective solvent peak</w:t>
      </w:r>
      <w:r w:rsidR="00FC6FEB">
        <w:t xml:space="preserve"> as parts per million</w:t>
      </w:r>
      <w:r w:rsidR="0018776F">
        <w:t xml:space="preserve">. </w:t>
      </w:r>
      <w:r w:rsidR="0018776F">
        <w:rPr>
          <w:vertAlign w:val="superscript"/>
        </w:rPr>
        <w:t>31</w:t>
      </w:r>
      <w:r w:rsidR="0018776F">
        <w:t>P chemical shifts are reported relative to 0.3M H</w:t>
      </w:r>
      <w:r w:rsidR="0018776F">
        <w:rPr>
          <w:vertAlign w:val="subscript"/>
        </w:rPr>
        <w:t>3</w:t>
      </w:r>
      <w:r w:rsidR="0018776F">
        <w:t>PO</w:t>
      </w:r>
      <w:r w:rsidR="0018776F">
        <w:rPr>
          <w:vertAlign w:val="subscript"/>
        </w:rPr>
        <w:t>4</w:t>
      </w:r>
      <w:r w:rsidR="0018776F">
        <w:t xml:space="preserve"> in D</w:t>
      </w:r>
      <w:r w:rsidR="0018776F">
        <w:rPr>
          <w:vertAlign w:val="subscript"/>
        </w:rPr>
        <w:t>2</w:t>
      </w:r>
      <w:r w:rsidR="0018776F">
        <w:t>O</w:t>
      </w:r>
      <w:r w:rsidR="00C916BD">
        <w:t xml:space="preserve"> </w:t>
      </w:r>
      <w:r w:rsidR="00FC6FEB">
        <w:t>(set to ∂(</w:t>
      </w:r>
      <w:r w:rsidR="00FC6FEB">
        <w:rPr>
          <w:vertAlign w:val="superscript"/>
        </w:rPr>
        <w:t>31</w:t>
      </w:r>
      <w:r w:rsidR="00FC6FEB">
        <w:t>P) = -0.425 ppm) as parts per million. Multiplicities are indicated using the following abbreviations: s (singlet), d (doublet), t (triplet), q (quartet), m (multiplet), b (broad).</w:t>
      </w:r>
    </w:p>
    <w:p w14:paraId="0F00786F" w14:textId="721A487A" w:rsidR="00ED2A22" w:rsidRDefault="00ED2A22" w:rsidP="0018776F"/>
    <w:p w14:paraId="755B70BF" w14:textId="456815D3" w:rsidR="00FC6FEB" w:rsidRDefault="00FC6FEB" w:rsidP="0018776F">
      <w:r>
        <w:t>Infrared spectroscopy was performed using a Bruker-ALPHA FT-IR</w:t>
      </w:r>
      <w:r w:rsidR="00F0140B">
        <w:t xml:space="preserve"> spectrometer in </w:t>
      </w:r>
      <w:r>
        <w:t>attenuated total reflectance measurement mode.</w:t>
      </w:r>
      <w:r w:rsidR="00CA244C">
        <w:t xml:space="preserve"> The following abbreviations are used: br (broad), s (singlet), vs (very strong singlet), m (multiplet).</w:t>
      </w:r>
    </w:p>
    <w:p w14:paraId="5FE05074" w14:textId="77777777" w:rsidR="00FC6FEB" w:rsidRDefault="00FC6FEB" w:rsidP="0018776F"/>
    <w:p w14:paraId="3B7B6143" w14:textId="3F23D4E8" w:rsidR="00FC6FEB" w:rsidRDefault="007E72B0" w:rsidP="0018776F">
      <w:r>
        <w:t>Electron paramagnetic resonance (</w:t>
      </w:r>
      <w:r w:rsidR="00FC6FEB">
        <w:t>EPR</w:t>
      </w:r>
      <w:r>
        <w:t>)</w:t>
      </w:r>
      <w:r w:rsidR="00FC6FEB">
        <w:t xml:space="preserve"> spectroscopy was performed using a </w:t>
      </w:r>
      <w:r>
        <w:t>X-band Bruker EMX CW-micro EPR spectrometer equipped with an ER4119HS high-sensitivity resonator using a microwave power of ca. 6.9 mW, modulation frequency of 100 kHz and modulation amplitude up to 5 G.</w:t>
      </w:r>
    </w:p>
    <w:p w14:paraId="7EC142F7" w14:textId="77777777" w:rsidR="0096519C" w:rsidRDefault="0096519C" w:rsidP="0018776F"/>
    <w:p w14:paraId="57330520" w14:textId="20CA10DF" w:rsidR="0096519C" w:rsidRDefault="0096519C" w:rsidP="0018776F">
      <w:r>
        <w:t>UV/Vis spectroscopy was performe</w:t>
      </w:r>
      <w:r w:rsidR="00120B70">
        <w:t>d using an Analytik Jena SPECORD</w:t>
      </w:r>
      <w:r>
        <w:t xml:space="preserve"> S</w:t>
      </w:r>
      <w:r w:rsidR="00120B70">
        <w:t xml:space="preserve"> </w:t>
      </w:r>
      <w:r>
        <w:t xml:space="preserve">600 </w:t>
      </w:r>
      <w:r w:rsidR="00120B70">
        <w:t xml:space="preserve">diode array </w:t>
      </w:r>
      <w:r>
        <w:t>UV/Vis spectrometer</w:t>
      </w:r>
      <w:r w:rsidR="00120B70">
        <w:t xml:space="preserve"> (40 ms integration time, 100 accumulations)</w:t>
      </w:r>
      <w:r>
        <w:t>.</w:t>
      </w:r>
      <w:r w:rsidR="00120B70">
        <w:t xml:space="preserve"> Fluorescence spectroscopy was performed using a Cary Eclipse fluorescence spectrometer (Agilent), with 20 nm slit widths for excitation and emission (excitation wavelength: 370 nm).</w:t>
      </w:r>
      <w:r>
        <w:t xml:space="preserve"> </w:t>
      </w:r>
    </w:p>
    <w:p w14:paraId="74607E38" w14:textId="77777777" w:rsidR="00FC6FEB" w:rsidRDefault="00FC6FEB" w:rsidP="0018776F"/>
    <w:p w14:paraId="4134BF99" w14:textId="77777777" w:rsidR="00FC6FEB" w:rsidRDefault="00FC6FEB" w:rsidP="0018776F">
      <w:r>
        <w:t>Elemental analysis was performed using a Leco TruSpec Micro CHNS analyzer.</w:t>
      </w:r>
    </w:p>
    <w:p w14:paraId="32B53A7A" w14:textId="0B54B716" w:rsidR="00FC6FEB" w:rsidRDefault="00FC6FEB" w:rsidP="0018776F"/>
    <w:p w14:paraId="4C008E06" w14:textId="271C29E0" w:rsidR="00FC6FEB" w:rsidRDefault="00FC6FEB" w:rsidP="0018776F">
      <w:r>
        <w:t xml:space="preserve">Oxygen measurements were performed using a FireStingO2 optical oxygen meter (PyroScience GmbH) along with trace range robust probes (PyroScience GmbH, for liquid phase measurements) or trace range oxygen sensor spots (PyroScience GmbH, for gas phase measurements). Temperature compensation was done using a Pt100 temperature sensor (Therma Thermofühler GmbH). </w:t>
      </w:r>
    </w:p>
    <w:p w14:paraId="7323E1C0" w14:textId="77777777" w:rsidR="00FC6FEB" w:rsidRDefault="00FC6FEB" w:rsidP="0018776F"/>
    <w:p w14:paraId="23C82637" w14:textId="277C9DE4" w:rsidR="0055336D" w:rsidRDefault="00120B70" w:rsidP="0018776F">
      <w:r>
        <w:t>Irradiation was performed using two different light sources:</w:t>
      </w:r>
    </w:p>
    <w:p w14:paraId="7854317C" w14:textId="1F5578DE" w:rsidR="00120B70" w:rsidRDefault="00120B70" w:rsidP="0018776F">
      <w:r>
        <w:t>(a) A L</w:t>
      </w:r>
      <w:r w:rsidR="009E5488">
        <w:t xml:space="preserve">umatec SUPERLITE S 04 with a liquid light guide (Lumatec, light guide diameter: 1 cm). This is a mercury vapor light source with an integrated filter wheel to select different wavelength regions (for the spectral power distribution of the selected filter configurations, see </w:t>
      </w:r>
      <w:r w:rsidR="009E5488">
        <w:fldChar w:fldCharType="begin"/>
      </w:r>
      <w:r w:rsidR="009E5488">
        <w:instrText xml:space="preserve"> REF _Ref460507661 \h </w:instrText>
      </w:r>
      <w:r w:rsidR="009E5488">
        <w:fldChar w:fldCharType="separate"/>
      </w:r>
      <w:r w:rsidR="0073677E">
        <w:t xml:space="preserve">Figure </w:t>
      </w:r>
      <w:r w:rsidR="0073677E">
        <w:rPr>
          <w:noProof/>
        </w:rPr>
        <w:t>6.1</w:t>
      </w:r>
      <w:r w:rsidR="0073677E">
        <w:noBreakHyphen/>
      </w:r>
      <w:r w:rsidR="0073677E">
        <w:rPr>
          <w:noProof/>
        </w:rPr>
        <w:t>1</w:t>
      </w:r>
      <w:r w:rsidR="009E5488">
        <w:fldChar w:fldCharType="end"/>
      </w:r>
      <w:r w:rsidR="009E5488">
        <w:t>).</w:t>
      </w:r>
      <w:r w:rsidR="00A86379">
        <w:t xml:space="preserve"> This light source is referred to as the “Hg light source” in the following.</w:t>
      </w:r>
    </w:p>
    <w:p w14:paraId="28689A20" w14:textId="3D005D51" w:rsidR="00651620" w:rsidRDefault="009E5488" w:rsidP="00A86379">
      <w:r>
        <w:t xml:space="preserve">(b) </w:t>
      </w:r>
      <w:r w:rsidR="00222D23">
        <w:t>A 250 W quartz tungsten halogen (</w:t>
      </w:r>
      <w:r w:rsidR="00CA096A">
        <w:t xml:space="preserve">abbreviated as </w:t>
      </w:r>
      <w:r w:rsidR="00222D23">
        <w:t>QTH) Research Light Source with a F/1, 1.5 inch</w:t>
      </w:r>
      <w:r w:rsidR="00CA096A">
        <w:t>,</w:t>
      </w:r>
      <w:r w:rsidR="00222D23">
        <w:t xml:space="preserve"> two element</w:t>
      </w:r>
      <w:r w:rsidR="00CA096A">
        <w:t>,</w:t>
      </w:r>
      <w:r w:rsidR="00222D23">
        <w:t xml:space="preserve"> plano convex condenser (Newport). The light source was equipped with a 6 cm quartz distilled water filter (</w:t>
      </w:r>
      <w:r w:rsidR="00CA096A">
        <w:t>Quantum Design</w:t>
      </w:r>
      <w:r w:rsidR="00222D23">
        <w:t xml:space="preserve">), which filters out all wavelengths below 280 nm and above 1000 nm, and a manual light source shutter (Newport). Furthermore, the light source was combined with different colored class alternative longpass filters (Newport) </w:t>
      </w:r>
      <w:r w:rsidR="005D060A">
        <w:t>to further control the irradiation wavelengths.</w:t>
      </w:r>
      <w:r w:rsidR="00222D23">
        <w:t xml:space="preserve"> </w:t>
      </w:r>
      <w:r w:rsidR="00A86379">
        <w:t>This light source is referred</w:t>
      </w:r>
      <w:r w:rsidR="00222D23">
        <w:t xml:space="preserve"> </w:t>
      </w:r>
      <w:r w:rsidR="00A86379">
        <w:t>to as the “QTH light source” in the following.</w:t>
      </w:r>
      <w:r w:rsidR="00651620">
        <w:br w:type="page"/>
      </w:r>
    </w:p>
    <w:p w14:paraId="4FED7A64" w14:textId="77777777" w:rsidR="00651620" w:rsidRDefault="00651620" w:rsidP="00651620">
      <w:pPr>
        <w:pStyle w:val="Heading1"/>
      </w:pPr>
      <w:bookmarkStart w:id="4" w:name="_Toc464139112"/>
      <w:r>
        <w:t>Synthesis Procedures and Characterization</w:t>
      </w:r>
      <w:bookmarkEnd w:id="4"/>
    </w:p>
    <w:p w14:paraId="3243D6BB" w14:textId="71C63921" w:rsidR="006F6A1B" w:rsidRDefault="00160981" w:rsidP="00160981">
      <w:pPr>
        <w:pStyle w:val="Heading2"/>
      </w:pPr>
      <w:bookmarkStart w:id="5" w:name="_Toc464139113"/>
      <w:r>
        <w:t>Synthesis of Complex 1</w:t>
      </w:r>
      <w:bookmarkEnd w:id="5"/>
    </w:p>
    <w:p w14:paraId="1C2EE68A" w14:textId="12A2A453" w:rsidR="0004443D" w:rsidRDefault="0004443D" w:rsidP="0004443D">
      <w:pPr>
        <w:pStyle w:val="Heading3"/>
      </w:pPr>
      <w:bookmarkStart w:id="6" w:name="_Ref460588368"/>
      <w:bookmarkStart w:id="7" w:name="_Ref460590240"/>
      <w:bookmarkStart w:id="8" w:name="_Ref460590252"/>
      <w:bookmarkStart w:id="9" w:name="_Toc464139114"/>
      <w:r>
        <w:t>Synthesis using N</w:t>
      </w:r>
      <w:r>
        <w:rPr>
          <w:vertAlign w:val="subscript"/>
        </w:rPr>
        <w:t>2</w:t>
      </w:r>
      <w:r>
        <w:t>O</w:t>
      </w:r>
      <w:bookmarkEnd w:id="6"/>
      <w:bookmarkEnd w:id="7"/>
      <w:bookmarkEnd w:id="8"/>
      <w:bookmarkEnd w:id="9"/>
    </w:p>
    <w:p w14:paraId="4E4EF4B4" w14:textId="77777777" w:rsidR="0004443D" w:rsidRDefault="0004443D" w:rsidP="000318D2"/>
    <w:p w14:paraId="6F919A40" w14:textId="41FD2FDA" w:rsidR="00643E00" w:rsidRDefault="0004443D" w:rsidP="000318D2">
      <w:r>
        <w:t>Complex 1 was synthesized following a modified version of the previously reported procedure.</w:t>
      </w:r>
      <w:r>
        <w:fldChar w:fldCharType="begin"/>
      </w:r>
      <w:r>
        <w:instrText xml:space="preserve"> ADDIN ZOTERO_ITEM CSL_CITATION {"citationID":"FDhxkj3Z","properties":{"formattedCitation":"\\super 2\\nosupersub{}","plainCitation":"2","noteIndex":0},"citationItems":[{"id":46,"uris":["http://zotero.org/users/local/CdP7Gee4/items/WC4SNXT2"],"uri":["http://zotero.org/users/local/CdP7Gee4/items/WC4SNXT2"],"itemData":{"id":46,"type":"article-journal","abstract":"Discovery of an efficient artificial catalyst for the sunlight-driven splitting of water into dioxygen and dihydrogen is a major goal of renewable energy research. We describe a solution-phase reaction scheme that leads to the stoichiometric liberation of dihydrogen and dioxygen in consecutive thermal- and light-driven steps mediated by mononuclear, well-defined ruthenium complexes. The initial reaction of water at 25°C with a dearomatized ruthenium (II) [Ru(II)] pincer complex yields a monomeric aromatic Ru(II) hydrido-hydroxo complex that, on further reaction with water at 100°C, releases H2 and forms a cis dihydroxo complex. Irradiation of this complex in the 320-to-420–nanometer range liberates oxygen and regenerates the starting hydrido-hydroxo Ru(II) complex, probably by elimination of hydrogen peroxide, which rapidly disproportionates. Isotopic labeling experiments with H217O and H218O show unequivocally that the process of oxygen–oxygen bond formation is intramolecular, establishing a previously elusive fundamental step toward dioxygen-generating homogeneous catalysis.","container-title":"Science","DOI":"10.1126/science.1168600","ISSN":"0036-8075, 1095-9203","issue":"5923","journalAbbreviation":"Science","language":"en","note":"PMID: 19342584","page":"74-77","source":"www.sciencemag.org.libproxy1.nus.edu.sg","title":"Consecutive Thermal H2 and Light-Induced O2 Evolution from Water Promoted by a Metal Complex","volume":"324","author":[{"family":"Kohl","given":"Stephan W."},{"family":"Weiner","given":"Lev"},{"family":"Schwartsburd","given":"Leonid"},{"family":"Konstantinovski","given":"Leonid"},{"family":"Shimon","given":"Linda J. W."},{"family":"Ben-David","given":"Yehoshoa"},{"family":"Iron","given":"Mark A."},{"family":"Milstein","given":"David"}],"issued":{"date-parts":[["2009",4,3]]}}}],"schema":"https://github.com/citation-style-language/schema/raw/master/csl-citation.json"} </w:instrText>
      </w:r>
      <w:r>
        <w:fldChar w:fldCharType="separate"/>
      </w:r>
      <w:r w:rsidRPr="0004443D">
        <w:rPr>
          <w:rFonts w:cs="Arial"/>
          <w:vertAlign w:val="superscript"/>
        </w:rPr>
        <w:t>2</w:t>
      </w:r>
      <w:r>
        <w:fldChar w:fldCharType="end"/>
      </w:r>
    </w:p>
    <w:p w14:paraId="292183CE" w14:textId="77777777" w:rsidR="0004443D" w:rsidRDefault="0004443D" w:rsidP="000318D2"/>
    <w:p w14:paraId="34EAE707" w14:textId="2813CDE2" w:rsidR="006B6293" w:rsidRDefault="0004443D" w:rsidP="000318D2">
      <w:r>
        <w:t>(PNN)Ru</w:t>
      </w:r>
      <w:r w:rsidR="008F701A">
        <w:t>Cl(CO)</w:t>
      </w:r>
      <w:r>
        <w:t>H (302.5 mg, 0.62 mmol) and KO</w:t>
      </w:r>
      <w:r>
        <w:rPr>
          <w:i/>
        </w:rPr>
        <w:t>t</w:t>
      </w:r>
      <w:r>
        <w:t>Bu (</w:t>
      </w:r>
      <w:r w:rsidR="006B6293">
        <w:t>69.5 mg, 0.62 mmol) were placed in a Schlenk flask, followed by addition of 30 ml Et</w:t>
      </w:r>
      <w:r w:rsidR="006B6293">
        <w:rPr>
          <w:vertAlign w:val="subscript"/>
        </w:rPr>
        <w:t>2</w:t>
      </w:r>
      <w:r w:rsidR="006B6293">
        <w:t xml:space="preserve">O, yielding a dark red suspension. The suspension was stirred at room temperature for one hour, yielding a dark red solution with a small amount of solid (KCl). The solution was filtered into a separate Schlenk flask to remove the formed KCl and then the solvent was removed under vacuum, yielding a black-red solid </w:t>
      </w:r>
      <w:r w:rsidR="00191495">
        <w:t>of (PNN*)Ru(CO)H (PNN* indicates</w:t>
      </w:r>
      <w:r w:rsidR="006B6293">
        <w:t xml:space="preserve"> dearomatization of the PNN ligand). (PNN*)Ru(CO)H was directly used for the next reaction step without further purification and assuming quantitative conversion.</w:t>
      </w:r>
    </w:p>
    <w:p w14:paraId="1ECE3E19" w14:textId="77777777" w:rsidR="006B6293" w:rsidRDefault="006B6293" w:rsidP="000318D2"/>
    <w:p w14:paraId="0E2CA47A" w14:textId="5942CDFC" w:rsidR="006B6293" w:rsidRDefault="006B6293" w:rsidP="000318D2">
      <w:r>
        <w:t xml:space="preserve">To the Schlenk flask containing (PNN*)Ru(CO)H, 16 ml THF were added, yielding a dark red solution (see </w:t>
      </w:r>
      <w:r>
        <w:fldChar w:fldCharType="begin"/>
      </w:r>
      <w:r>
        <w:instrText xml:space="preserve"> REF _Ref460510464 \h </w:instrText>
      </w:r>
      <w:r>
        <w:fldChar w:fldCharType="separate"/>
      </w:r>
      <w:r w:rsidR="0073677E">
        <w:t xml:space="preserve">Figure </w:t>
      </w:r>
      <w:r w:rsidR="0073677E">
        <w:rPr>
          <w:noProof/>
        </w:rPr>
        <w:t>3.1</w:t>
      </w:r>
      <w:r w:rsidR="0073677E">
        <w:noBreakHyphen/>
      </w:r>
      <w:r w:rsidR="0073677E">
        <w:rPr>
          <w:noProof/>
        </w:rPr>
        <w:t>1</w:t>
      </w:r>
      <w:r>
        <w:fldChar w:fldCharType="end"/>
      </w:r>
      <w:r>
        <w:t>). To this solution, 9 equivalents of H</w:t>
      </w:r>
      <w:r>
        <w:rPr>
          <w:vertAlign w:val="subscript"/>
        </w:rPr>
        <w:t>2</w:t>
      </w:r>
      <w:r>
        <w:t xml:space="preserve">O (100 </w:t>
      </w:r>
      <w:r>
        <w:rPr>
          <w:lang w:val="el-GR"/>
        </w:rPr>
        <w:t>μ</w:t>
      </w:r>
      <w:r>
        <w:t>l</w:t>
      </w:r>
      <w:r w:rsidR="00147E14">
        <w:t>, 5.6 mmol</w:t>
      </w:r>
      <w:r>
        <w:t xml:space="preserve">) were added, resulting in an immediate color change from dark red to dark yellow/orange (see </w:t>
      </w:r>
      <w:r>
        <w:fldChar w:fldCharType="begin"/>
      </w:r>
      <w:r>
        <w:instrText xml:space="preserve"> REF _Ref460510464 \h </w:instrText>
      </w:r>
      <w:r>
        <w:fldChar w:fldCharType="separate"/>
      </w:r>
      <w:r w:rsidR="0073677E">
        <w:t xml:space="preserve">Figure </w:t>
      </w:r>
      <w:r w:rsidR="0073677E">
        <w:rPr>
          <w:noProof/>
        </w:rPr>
        <w:t>3.1</w:t>
      </w:r>
      <w:r w:rsidR="0073677E">
        <w:noBreakHyphen/>
      </w:r>
      <w:r w:rsidR="0073677E">
        <w:rPr>
          <w:noProof/>
        </w:rPr>
        <w:t>1</w:t>
      </w:r>
      <w:r>
        <w:fldChar w:fldCharType="end"/>
      </w:r>
      <w:r>
        <w:t xml:space="preserve">) due to formation of complex </w:t>
      </w:r>
      <w:r>
        <w:rPr>
          <w:b/>
        </w:rPr>
        <w:t>2-trans</w:t>
      </w:r>
      <w:r>
        <w:t>. It is important at this stage to add no more than 9 equivalents of H</w:t>
      </w:r>
      <w:r>
        <w:rPr>
          <w:vertAlign w:val="subscript"/>
        </w:rPr>
        <w:t>2</w:t>
      </w:r>
      <w:r>
        <w:t xml:space="preserve">O, as the presence of more water leads to a different reaction product (see </w:t>
      </w:r>
      <w:r>
        <w:fldChar w:fldCharType="begin"/>
      </w:r>
      <w:r>
        <w:instrText xml:space="preserve"> REF _Ref460510793 \h </w:instrText>
      </w:r>
      <w:r>
        <w:fldChar w:fldCharType="separate"/>
      </w:r>
      <w:r w:rsidR="0073677E">
        <w:t xml:space="preserve">Figure </w:t>
      </w:r>
      <w:r w:rsidR="0073677E">
        <w:rPr>
          <w:noProof/>
        </w:rPr>
        <w:t>7.7</w:t>
      </w:r>
      <w:r w:rsidR="0073677E">
        <w:noBreakHyphen/>
      </w:r>
      <w:r w:rsidR="0073677E">
        <w:rPr>
          <w:noProof/>
        </w:rPr>
        <w:t>1</w:t>
      </w:r>
      <w:r>
        <w:fldChar w:fldCharType="end"/>
      </w:r>
      <w:r>
        <w:t xml:space="preserve">) when </w:t>
      </w:r>
      <w:r>
        <w:rPr>
          <w:b/>
        </w:rPr>
        <w:t>2-trans</w:t>
      </w:r>
      <w:r>
        <w:t xml:space="preserve"> is exposed to N</w:t>
      </w:r>
      <w:r>
        <w:rPr>
          <w:vertAlign w:val="subscript"/>
        </w:rPr>
        <w:t>2</w:t>
      </w:r>
      <w:r>
        <w:t>O.</w:t>
      </w:r>
    </w:p>
    <w:p w14:paraId="3301AE6C" w14:textId="77777777" w:rsidR="006B6293" w:rsidRDefault="006B6293" w:rsidP="000318D2"/>
    <w:p w14:paraId="628D2F56" w14:textId="057EA4ED" w:rsidR="006B6293" w:rsidRDefault="006B6293" w:rsidP="000318D2">
      <w:r>
        <w:t xml:space="preserve">The THF solution of </w:t>
      </w:r>
      <w:r>
        <w:rPr>
          <w:b/>
        </w:rPr>
        <w:t>2-trans</w:t>
      </w:r>
      <w:r>
        <w:t xml:space="preserve"> containing 9 equivalents of H</w:t>
      </w:r>
      <w:r>
        <w:rPr>
          <w:vertAlign w:val="subscript"/>
        </w:rPr>
        <w:t>2</w:t>
      </w:r>
      <w:r>
        <w:t xml:space="preserve">O was transferred to a separate reaction assembly (see </w:t>
      </w:r>
      <w:r>
        <w:fldChar w:fldCharType="begin"/>
      </w:r>
      <w:r>
        <w:instrText xml:space="preserve"> REF _Ref460510899 \h </w:instrText>
      </w:r>
      <w:r>
        <w:fldChar w:fldCharType="separate"/>
      </w:r>
      <w:r w:rsidR="0073677E">
        <w:t xml:space="preserve">Figure </w:t>
      </w:r>
      <w:r w:rsidR="0073677E">
        <w:rPr>
          <w:noProof/>
        </w:rPr>
        <w:t>3.1</w:t>
      </w:r>
      <w:r w:rsidR="0073677E">
        <w:noBreakHyphen/>
      </w:r>
      <w:r w:rsidR="0073677E">
        <w:rPr>
          <w:noProof/>
        </w:rPr>
        <w:t>2</w:t>
      </w:r>
      <w:r>
        <w:fldChar w:fldCharType="end"/>
      </w:r>
      <w:r w:rsidR="000F51A6">
        <w:t>), where it was</w:t>
      </w:r>
      <w:r>
        <w:t xml:space="preserve"> sparged with N</w:t>
      </w:r>
      <w:r>
        <w:rPr>
          <w:vertAlign w:val="subscript"/>
        </w:rPr>
        <w:t>2</w:t>
      </w:r>
      <w:r>
        <w:t xml:space="preserve">O for 10 – 20 min. Afterwards, the Schlenk flask containing the solution of </w:t>
      </w:r>
      <w:r>
        <w:rPr>
          <w:b/>
        </w:rPr>
        <w:t>2-trans</w:t>
      </w:r>
      <w:r w:rsidR="000F51A6">
        <w:t xml:space="preserve"> was</w:t>
      </w:r>
      <w:r>
        <w:t xml:space="preserve"> closed under a N</w:t>
      </w:r>
      <w:r>
        <w:rPr>
          <w:vertAlign w:val="subscript"/>
        </w:rPr>
        <w:t>2</w:t>
      </w:r>
      <w:r w:rsidR="000F51A6">
        <w:t>O atmosphere and was</w:t>
      </w:r>
      <w:r>
        <w:t xml:space="preserve"> stirred at room temperature in the dark for 22 h. After the reaction time, a dark green solution was formed (see </w:t>
      </w:r>
      <w:r>
        <w:fldChar w:fldCharType="begin"/>
      </w:r>
      <w:r>
        <w:instrText xml:space="preserve"> REF _Ref460510464 \h </w:instrText>
      </w:r>
      <w:r>
        <w:fldChar w:fldCharType="separate"/>
      </w:r>
      <w:r w:rsidR="0073677E">
        <w:t xml:space="preserve">Figure </w:t>
      </w:r>
      <w:r w:rsidR="0073677E">
        <w:rPr>
          <w:noProof/>
        </w:rPr>
        <w:t>3.1</w:t>
      </w:r>
      <w:r w:rsidR="0073677E">
        <w:noBreakHyphen/>
      </w:r>
      <w:r w:rsidR="0073677E">
        <w:rPr>
          <w:noProof/>
        </w:rPr>
        <w:t>1</w:t>
      </w:r>
      <w:r>
        <w:fldChar w:fldCharType="end"/>
      </w:r>
      <w:r>
        <w:t>). If more</w:t>
      </w:r>
      <w:r w:rsidR="000F51A6">
        <w:t xml:space="preserve"> than 9 equivalents of water were</w:t>
      </w:r>
      <w:r>
        <w:t xml:space="preserve"> present in the reaction </w:t>
      </w:r>
      <w:r w:rsidR="000F51A6">
        <w:t>solution, a dark red solution was</w:t>
      </w:r>
      <w:r>
        <w:t xml:space="preserve"> formed instead, containing the different reaction product shown in </w:t>
      </w:r>
      <w:r>
        <w:fldChar w:fldCharType="begin"/>
      </w:r>
      <w:r>
        <w:instrText xml:space="preserve"> REF _Ref460510793 \h </w:instrText>
      </w:r>
      <w:r>
        <w:fldChar w:fldCharType="separate"/>
      </w:r>
      <w:r w:rsidR="0073677E">
        <w:t xml:space="preserve">Figure </w:t>
      </w:r>
      <w:r w:rsidR="0073677E">
        <w:rPr>
          <w:noProof/>
        </w:rPr>
        <w:t>7.7</w:t>
      </w:r>
      <w:r w:rsidR="0073677E">
        <w:noBreakHyphen/>
      </w:r>
      <w:r w:rsidR="0073677E">
        <w:rPr>
          <w:noProof/>
        </w:rPr>
        <w:t>1</w:t>
      </w:r>
      <w:r>
        <w:fldChar w:fldCharType="end"/>
      </w:r>
      <w:r>
        <w:t>.</w:t>
      </w:r>
    </w:p>
    <w:p w14:paraId="6A431A5F" w14:textId="77777777" w:rsidR="006B6293" w:rsidRDefault="006B6293" w:rsidP="000318D2"/>
    <w:p w14:paraId="2B57A486" w14:textId="70893CDB" w:rsidR="006B6293" w:rsidRPr="002900A6" w:rsidRDefault="006B6293" w:rsidP="000318D2">
      <w:r>
        <w:t>The dark green solution was concentrated in volume by roughly half, followed by addition of 100 ml Et</w:t>
      </w:r>
      <w:r>
        <w:rPr>
          <w:vertAlign w:val="subscript"/>
        </w:rPr>
        <w:t>2</w:t>
      </w:r>
      <w:r>
        <w:t xml:space="preserve">O, leading to precipitation of a solid. </w:t>
      </w:r>
      <w:r w:rsidR="000318D2">
        <w:t>The solid was filtered off, washed three times with 1 ml Et</w:t>
      </w:r>
      <w:r w:rsidR="000318D2">
        <w:rPr>
          <w:vertAlign w:val="subscript"/>
        </w:rPr>
        <w:t>2</w:t>
      </w:r>
      <w:r w:rsidR="000318D2">
        <w:t xml:space="preserve">O each and dried under vacuum, yielding </w:t>
      </w:r>
      <w:r w:rsidR="00147E14">
        <w:rPr>
          <w:b/>
        </w:rPr>
        <w:t xml:space="preserve">1 </w:t>
      </w:r>
      <w:r w:rsidR="00147E14">
        <w:t>as a yellow solid</w:t>
      </w:r>
      <w:r w:rsidR="000318D2">
        <w:rPr>
          <w:b/>
        </w:rPr>
        <w:t xml:space="preserve"> </w:t>
      </w:r>
      <w:r w:rsidR="000318D2">
        <w:t xml:space="preserve">(70 mg, 23% yield with respect to (PNN)Ru(CO)ClH, see </w:t>
      </w:r>
      <w:r w:rsidR="000318D2">
        <w:fldChar w:fldCharType="begin"/>
      </w:r>
      <w:r w:rsidR="000318D2">
        <w:instrText xml:space="preserve"> REF _Ref460511356 \h </w:instrText>
      </w:r>
      <w:r w:rsidR="000318D2">
        <w:fldChar w:fldCharType="separate"/>
      </w:r>
      <w:r w:rsidR="0073677E">
        <w:t xml:space="preserve">Figure </w:t>
      </w:r>
      <w:r w:rsidR="0073677E">
        <w:rPr>
          <w:noProof/>
        </w:rPr>
        <w:t>3.1</w:t>
      </w:r>
      <w:r w:rsidR="0073677E">
        <w:noBreakHyphen/>
      </w:r>
      <w:r w:rsidR="0073677E">
        <w:rPr>
          <w:noProof/>
        </w:rPr>
        <w:t>3</w:t>
      </w:r>
      <w:r w:rsidR="000318D2">
        <w:fldChar w:fldCharType="end"/>
      </w:r>
      <w:r w:rsidR="000318D2">
        <w:t>).</w:t>
      </w:r>
      <w:r w:rsidR="00CF7E47">
        <w:t xml:space="preserve"> The final product typically contain</w:t>
      </w:r>
      <w:r w:rsidR="00147E14">
        <w:t>s</w:t>
      </w:r>
      <w:r w:rsidR="00CF7E47">
        <w:t xml:space="preserve"> up to 3% of unreacted </w:t>
      </w:r>
      <w:r w:rsidR="00CF7E47">
        <w:rPr>
          <w:b/>
        </w:rPr>
        <w:t>2-trans</w:t>
      </w:r>
      <w:r w:rsidR="00CF7E47">
        <w:t>, which could not be removed.</w:t>
      </w:r>
      <w:r w:rsidR="002900A6">
        <w:t xml:space="preserve"> Unfortunately, repeated attempts to crystallize </w:t>
      </w:r>
      <w:r w:rsidR="002900A6">
        <w:rPr>
          <w:b/>
        </w:rPr>
        <w:t xml:space="preserve">1 </w:t>
      </w:r>
      <w:r w:rsidR="002900A6">
        <w:t xml:space="preserve">were unsuccessful. </w:t>
      </w:r>
    </w:p>
    <w:p w14:paraId="174F2533" w14:textId="77777777" w:rsidR="000318D2" w:rsidRDefault="000318D2" w:rsidP="000318D2"/>
    <w:p w14:paraId="4D2F7A73" w14:textId="1711A166" w:rsidR="000318D2" w:rsidRPr="000318D2" w:rsidRDefault="000318D2" w:rsidP="000318D2">
      <w:r>
        <w:t xml:space="preserve">We would like to note at this point that complex </w:t>
      </w:r>
      <w:r>
        <w:rPr>
          <w:b/>
        </w:rPr>
        <w:t xml:space="preserve">1 </w:t>
      </w:r>
      <w:r>
        <w:t>is in fact a yellow solid, yielding a yellow solution in H</w:t>
      </w:r>
      <w:r>
        <w:rPr>
          <w:vertAlign w:val="subscript"/>
        </w:rPr>
        <w:t>2</w:t>
      </w:r>
      <w:r>
        <w:t xml:space="preserve">O (see </w:t>
      </w:r>
      <w:r>
        <w:fldChar w:fldCharType="begin"/>
      </w:r>
      <w:r>
        <w:instrText xml:space="preserve"> REF _Ref460511356 \h </w:instrText>
      </w:r>
      <w:r>
        <w:fldChar w:fldCharType="separate"/>
      </w:r>
      <w:r w:rsidR="0073677E">
        <w:t xml:space="preserve">Figure </w:t>
      </w:r>
      <w:r w:rsidR="0073677E">
        <w:rPr>
          <w:noProof/>
        </w:rPr>
        <w:t>3.1</w:t>
      </w:r>
      <w:r w:rsidR="0073677E">
        <w:noBreakHyphen/>
      </w:r>
      <w:r w:rsidR="0073677E">
        <w:rPr>
          <w:noProof/>
        </w:rPr>
        <w:t>3</w:t>
      </w:r>
      <w:r>
        <w:fldChar w:fldCharType="end"/>
      </w:r>
      <w:r>
        <w:t>), and not a green solid yielding a green aqueous solution as described before.</w:t>
      </w:r>
      <w:r>
        <w:fldChar w:fldCharType="begin"/>
      </w:r>
      <w:r>
        <w:instrText xml:space="preserve"> ADDIN ZOTERO_ITEM CSL_CITATION {"citationID":"ZUcN98xo","properties":{"formattedCitation":"\\super 2\\nosupersub{}","plainCitation":"2","noteIndex":0},"citationItems":[{"id":46,"uris":["http://zotero.org/users/local/CdP7Gee4/items/WC4SNXT2"],"uri":["http://zotero.org/users/local/CdP7Gee4/items/WC4SNXT2"],"itemData":{"id":46,"type":"article-journal","abstract":"Discovery of an efficient artificial catalyst for the sunlight-driven splitting of water into dioxygen and dihydrogen is a major goal of renewable energy research. We describe a solution-phase reaction scheme that leads to the stoichiometric liberation of dihydrogen and dioxygen in consecutive thermal- and light-driven steps mediated by mononuclear, well-defined ruthenium complexes. The initial reaction of water at 25°C with a dearomatized ruthenium (II) [Ru(II)] pincer complex yields a monomeric aromatic Ru(II) hydrido-hydroxo complex that, on further reaction with water at 100°C, releases H2 and forms a cis dihydroxo complex. Irradiation of this complex in the 320-to-420–nanometer range liberates oxygen and regenerates the starting hydrido-hydroxo Ru(II) complex, probably by elimination of hydrogen peroxide, which rapidly disproportionates. Isotopic labeling experiments with H217O and H218O show unequivocally that the process of oxygen–oxygen bond formation is intramolecular, establishing a previously elusive fundamental step toward dioxygen-generating homogeneous catalysis.","container-title":"Science","DOI":"10.1126/science.1168600","ISSN":"0036-8075, 1095-9203","issue":"5923","journalAbbreviation":"Science","language":"en","note":"PMID: 19342584","page":"74-77","source":"www.sciencemag.org.libproxy1.nus.edu.sg","title":"Consecutive Thermal H2 and Light-Induced O2 Evolution from Water Promoted by a Metal Complex","volume":"324","author":[{"family":"Kohl","given":"Stephan W."},{"family":"Weiner","given":"Lev"},{"family":"Schwartsburd","given":"Leonid"},{"family":"Konstantinovski","given":"Leonid"},{"family":"Shimon","given":"Linda J. W."},{"family":"Ben-David","given":"Yehoshoa"},{"family":"Iron","given":"Mark A."},{"family":"Milstein","given":"David"}],"issued":{"date-parts":[["2009",4,3]]}}}],"schema":"https://github.com/citation-style-language/schema/raw/master/csl-citation.json"} </w:instrText>
      </w:r>
      <w:r>
        <w:fldChar w:fldCharType="separate"/>
      </w:r>
      <w:r w:rsidRPr="000318D2">
        <w:rPr>
          <w:rFonts w:cs="Arial"/>
          <w:vertAlign w:val="superscript"/>
        </w:rPr>
        <w:t>2</w:t>
      </w:r>
      <w:r>
        <w:fldChar w:fldCharType="end"/>
      </w:r>
      <w:r>
        <w:t xml:space="preserve"> The green color of the solution after reaction with N</w:t>
      </w:r>
      <w:r>
        <w:rPr>
          <w:vertAlign w:val="subscript"/>
        </w:rPr>
        <w:t>2</w:t>
      </w:r>
      <w:r>
        <w:t>O can be att</w:t>
      </w:r>
      <w:r w:rsidR="000F51A6">
        <w:t>ributed to Ru(III) species, which</w:t>
      </w:r>
      <w:r>
        <w:t xml:space="preserve"> are formed as side products during the reaction (see </w:t>
      </w:r>
      <w:r>
        <w:fldChar w:fldCharType="begin"/>
      </w:r>
      <w:r>
        <w:instrText xml:space="preserve"> REF _Ref460511671 \h </w:instrText>
      </w:r>
      <w:r>
        <w:fldChar w:fldCharType="separate"/>
      </w:r>
      <w:r w:rsidR="0073677E">
        <w:t xml:space="preserve">Figure </w:t>
      </w:r>
      <w:r w:rsidR="0073677E">
        <w:rPr>
          <w:noProof/>
        </w:rPr>
        <w:t>8.2</w:t>
      </w:r>
      <w:r w:rsidR="0073677E">
        <w:noBreakHyphen/>
      </w:r>
      <w:r w:rsidR="0073677E">
        <w:rPr>
          <w:noProof/>
        </w:rPr>
        <w:t>1</w:t>
      </w:r>
      <w:r>
        <w:fldChar w:fldCharType="end"/>
      </w:r>
      <w:r>
        <w:t xml:space="preserve"> for an EPR spectrum of the green raw product after reaction with N</w:t>
      </w:r>
      <w:r>
        <w:rPr>
          <w:vertAlign w:val="subscript"/>
        </w:rPr>
        <w:t>2</w:t>
      </w:r>
      <w:r>
        <w:t xml:space="preserve">O). Complex </w:t>
      </w:r>
      <w:r>
        <w:rPr>
          <w:b/>
        </w:rPr>
        <w:t>1</w:t>
      </w:r>
      <w:r>
        <w:t>, however is an EPR inactive Ru(II) species. The green color of the final product, which was previously described, might therefore be attributed to some residual Ru(III) species.</w:t>
      </w:r>
      <w:r w:rsidR="00593534">
        <w:t xml:space="preserve"> These residual Ru(III) species might also explain the additional absorption features in the originally reported UV/Vis spectrum</w:t>
      </w:r>
      <w:r w:rsidR="00593534">
        <w:fldChar w:fldCharType="begin"/>
      </w:r>
      <w:r w:rsidR="00593534">
        <w:instrText xml:space="preserve"> ADDIN ZOTERO_ITEM CSL_CITATION {"citationID":"3YdEktwK","properties":{"formattedCitation":"\\super 2\\nosupersub{}","plainCitation":"2","noteIndex":0},"citationItems":[{"id":46,"uris":["http://zotero.org/users/local/CdP7Gee4/items/WC4SNXT2"],"uri":["http://zotero.org/users/local/CdP7Gee4/items/WC4SNXT2"],"itemData":{"id":46,"type":"article-journal","abstract":"Discovery of an efficient artificial catalyst for the sunlight-driven splitting of water into dioxygen and dihydrogen is a major goal of renewable energy research. We describe a solution-phase reaction scheme that leads to the stoichiometric liberation of dihydrogen and dioxygen in consecutive thermal- and light-driven steps mediated by mononuclear, well-defined ruthenium complexes. The initial reaction of water at 25°C with a dearomatized ruthenium (II) [Ru(II)] pincer complex yields a monomeric aromatic Ru(II) hydrido-hydroxo complex that, on further reaction with water at 100°C, releases H2 and forms a cis dihydroxo complex. Irradiation of this complex in the 320-to-420–nanometer range liberates oxygen and regenerates the starting hydrido-hydroxo Ru(II) complex, probably by elimination of hydrogen peroxide, which rapidly disproportionates. Isotopic labeling experiments with H217O and H218O show unequivocally that the process of oxygen–oxygen bond formation is intramolecular, establishing a previously elusive fundamental step toward dioxygen-generating homogeneous catalysis.","container-title":"Science","DOI":"10.1126/science.1168600","ISSN":"0036-8075, 1095-9203","issue":"5923","journalAbbreviation":"Science","language":"en","note":"PMID: 19342584","page":"74-77","source":"www.sciencemag.org.libproxy1.nus.edu.sg","title":"Consecutive Thermal H2 and Light-Induced O2 Evolution from Water Promoted by a Metal Complex","volume":"324","author":[{"family":"Kohl","given":"Stephan W."},{"family":"Weiner","given":"Lev"},{"family":"Schwartsburd","given":"Leonid"},{"family":"Konstantinovski","given":"Leonid"},{"family":"Shimon","given":"Linda J. W."},{"family":"Ben-David","given":"Yehoshoa"},{"family":"Iron","given":"Mark A."},{"family":"Milstein","given":"David"}],"issued":{"date-parts":[["2009",4,3]]}}}],"schema":"https://github.com/citation-style-language/schema/raw/master/csl-citation.json"} </w:instrText>
      </w:r>
      <w:r w:rsidR="00593534">
        <w:fldChar w:fldCharType="separate"/>
      </w:r>
      <w:r w:rsidR="00593534" w:rsidRPr="00593534">
        <w:rPr>
          <w:rFonts w:cs="Arial"/>
          <w:vertAlign w:val="superscript"/>
        </w:rPr>
        <w:t>2</w:t>
      </w:r>
      <w:r w:rsidR="00593534">
        <w:fldChar w:fldCharType="end"/>
      </w:r>
      <w:r w:rsidR="00593534">
        <w:t xml:space="preserve"> compared to our UV/Vis spectrum.  </w:t>
      </w:r>
      <w:r>
        <w:t xml:space="preserve"> Furthermore, we found that in chlorinated solvents (such as dichloromethane</w:t>
      </w:r>
      <w:r w:rsidR="007840D8">
        <w:t>, DCM</w:t>
      </w:r>
      <w:r>
        <w:t xml:space="preserve">), </w:t>
      </w:r>
      <w:r>
        <w:rPr>
          <w:b/>
        </w:rPr>
        <w:t xml:space="preserve">1 </w:t>
      </w:r>
      <w:r>
        <w:t xml:space="preserve">can be converted to chloride complexes (possibly due to reaction with trace amounts of HCl present in the solvent). We therefore avoided the use of chlorinated solvents with </w:t>
      </w:r>
      <w:r>
        <w:rPr>
          <w:b/>
        </w:rPr>
        <w:t>1</w:t>
      </w:r>
      <w:r>
        <w:t>.</w:t>
      </w:r>
    </w:p>
    <w:p w14:paraId="6DE0968E" w14:textId="77777777" w:rsidR="000318D2" w:rsidRDefault="000318D2" w:rsidP="000318D2"/>
    <w:p w14:paraId="5BFCC4BD" w14:textId="5A3AEF99" w:rsidR="000318D2" w:rsidRPr="000318D2" w:rsidRDefault="000318D2" w:rsidP="000318D2">
      <w:r>
        <w:t xml:space="preserve">Spectroscopic data for </w:t>
      </w:r>
      <w:r>
        <w:rPr>
          <w:b/>
        </w:rPr>
        <w:t>1</w:t>
      </w:r>
      <w:r>
        <w:t>:</w:t>
      </w:r>
    </w:p>
    <w:p w14:paraId="7EB9E1CF" w14:textId="20D6DCC8" w:rsidR="000375D7" w:rsidRDefault="006B6293" w:rsidP="00160981">
      <w:r>
        <w:t xml:space="preserve"> </w:t>
      </w:r>
    </w:p>
    <w:p w14:paraId="3FD76CAE" w14:textId="343113EF" w:rsidR="007D0531" w:rsidRDefault="007D0531" w:rsidP="00A70315">
      <w:r w:rsidRPr="001F3763">
        <w:rPr>
          <w:vertAlign w:val="superscript"/>
        </w:rPr>
        <w:t>1</w:t>
      </w:r>
      <w:r w:rsidRPr="001F3763">
        <w:t>H NMR (400 MHz, H</w:t>
      </w:r>
      <w:r w:rsidRPr="001F3763">
        <w:rPr>
          <w:vertAlign w:val="subscript"/>
        </w:rPr>
        <w:t>2</w:t>
      </w:r>
      <w:r w:rsidRPr="001F3763">
        <w:t>O</w:t>
      </w:r>
      <w:r w:rsidR="00537C01" w:rsidRPr="001F3763">
        <w:t>, r.t.</w:t>
      </w:r>
      <w:r w:rsidRPr="001F3763">
        <w:t xml:space="preserve">) δ 7.37 (t, </w:t>
      </w:r>
      <w:r w:rsidRPr="001F3763">
        <w:rPr>
          <w:i/>
          <w:iCs/>
        </w:rPr>
        <w:t>J</w:t>
      </w:r>
      <w:r w:rsidRPr="001F3763">
        <w:t xml:space="preserve"> = 7.9 Hz, 1H</w:t>
      </w:r>
      <w:r w:rsidR="009C245C" w:rsidRPr="001F3763">
        <w:t>, py-</w:t>
      </w:r>
      <w:r w:rsidR="009C245C" w:rsidRPr="001F3763">
        <w:rPr>
          <w:i/>
        </w:rPr>
        <w:t>H</w:t>
      </w:r>
      <w:r w:rsidR="009C245C" w:rsidRPr="001F3763">
        <w:rPr>
          <w:vertAlign w:val="superscript"/>
        </w:rPr>
        <w:t>4</w:t>
      </w:r>
      <w:r w:rsidRPr="001F3763">
        <w:t xml:space="preserve">), 7.10 (d, </w:t>
      </w:r>
      <w:r w:rsidRPr="001F3763">
        <w:rPr>
          <w:i/>
          <w:iCs/>
        </w:rPr>
        <w:t>J</w:t>
      </w:r>
      <w:r w:rsidRPr="001F3763">
        <w:t xml:space="preserve"> = 7.9 Hz, 1H</w:t>
      </w:r>
      <w:r w:rsidR="009C245C" w:rsidRPr="001F3763">
        <w:t>, py-</w:t>
      </w:r>
      <w:r w:rsidR="009C245C" w:rsidRPr="001F3763">
        <w:rPr>
          <w:i/>
        </w:rPr>
        <w:t>H</w:t>
      </w:r>
      <w:r w:rsidR="009C245C" w:rsidRPr="001F3763">
        <w:rPr>
          <w:vertAlign w:val="superscript"/>
        </w:rPr>
        <w:t>3</w:t>
      </w:r>
      <w:r w:rsidRPr="001F3763">
        <w:t xml:space="preserve">), 7.00 (d, </w:t>
      </w:r>
      <w:r w:rsidRPr="001F3763">
        <w:rPr>
          <w:i/>
          <w:iCs/>
        </w:rPr>
        <w:t>J</w:t>
      </w:r>
      <w:r w:rsidRPr="001F3763">
        <w:t xml:space="preserve"> = 7.8 Hz, 1H</w:t>
      </w:r>
      <w:r w:rsidR="009C245C" w:rsidRPr="001F3763">
        <w:t>, py-</w:t>
      </w:r>
      <w:r w:rsidR="009C245C" w:rsidRPr="001F3763">
        <w:rPr>
          <w:i/>
        </w:rPr>
        <w:t>H</w:t>
      </w:r>
      <w:r w:rsidR="009C245C" w:rsidRPr="001F3763">
        <w:rPr>
          <w:vertAlign w:val="superscript"/>
        </w:rPr>
        <w:t>5</w:t>
      </w:r>
      <w:r w:rsidRPr="001F3763">
        <w:t xml:space="preserve">), 3.87 (dd, </w:t>
      </w:r>
      <w:r w:rsidRPr="001F3763">
        <w:rPr>
          <w:i/>
          <w:iCs/>
        </w:rPr>
        <w:t>J</w:t>
      </w:r>
      <w:r w:rsidRPr="001F3763">
        <w:t xml:space="preserve"> = 15.3, 3.2 Hz, 1H</w:t>
      </w:r>
      <w:r w:rsidR="009C245C" w:rsidRPr="001F3763">
        <w:t>, py-NC</w:t>
      </w:r>
      <w:r w:rsidR="009C245C" w:rsidRPr="001F3763">
        <w:rPr>
          <w:i/>
        </w:rPr>
        <w:t>H</w:t>
      </w:r>
      <w:r w:rsidR="009C245C" w:rsidRPr="001F3763">
        <w:rPr>
          <w:vertAlign w:val="subscript"/>
        </w:rPr>
        <w:t>2</w:t>
      </w:r>
      <w:r w:rsidRPr="001F3763">
        <w:t xml:space="preserve">), 3.75 (d, </w:t>
      </w:r>
      <w:r w:rsidRPr="001F3763">
        <w:rPr>
          <w:i/>
          <w:iCs/>
        </w:rPr>
        <w:t>J</w:t>
      </w:r>
      <w:r w:rsidRPr="001F3763">
        <w:t xml:space="preserve"> = 15.2 Hz, 1H</w:t>
      </w:r>
      <w:r w:rsidR="009C245C" w:rsidRPr="001F3763">
        <w:t>, py-NC</w:t>
      </w:r>
      <w:r w:rsidR="009C245C" w:rsidRPr="001F3763">
        <w:rPr>
          <w:i/>
        </w:rPr>
        <w:t>H</w:t>
      </w:r>
      <w:r w:rsidR="009C245C" w:rsidRPr="001F3763">
        <w:rPr>
          <w:vertAlign w:val="subscript"/>
        </w:rPr>
        <w:t>2</w:t>
      </w:r>
      <w:r w:rsidRPr="001F3763">
        <w:t xml:space="preserve">), 3.48 (dd, </w:t>
      </w:r>
      <w:r w:rsidRPr="001F3763">
        <w:rPr>
          <w:i/>
          <w:iCs/>
        </w:rPr>
        <w:t>J</w:t>
      </w:r>
      <w:r w:rsidRPr="001F3763">
        <w:t xml:space="preserve"> = 17.5, 10.9 Hz, 1H</w:t>
      </w:r>
      <w:r w:rsidR="009C245C" w:rsidRPr="001F3763">
        <w:t>, py-PC</w:t>
      </w:r>
      <w:r w:rsidR="009C245C" w:rsidRPr="001F3763">
        <w:rPr>
          <w:i/>
        </w:rPr>
        <w:t>H</w:t>
      </w:r>
      <w:r w:rsidR="009C245C" w:rsidRPr="001F3763">
        <w:rPr>
          <w:vertAlign w:val="subscript"/>
        </w:rPr>
        <w:t>2</w:t>
      </w:r>
      <w:r w:rsidRPr="001F3763">
        <w:t xml:space="preserve">), 3.04 (dd, </w:t>
      </w:r>
      <w:r w:rsidRPr="001F3763">
        <w:rPr>
          <w:i/>
          <w:iCs/>
        </w:rPr>
        <w:t>J</w:t>
      </w:r>
      <w:r w:rsidRPr="001F3763">
        <w:t xml:space="preserve"> = 17.4, 7.4 Hz, 1H</w:t>
      </w:r>
      <w:r w:rsidR="009C245C" w:rsidRPr="001F3763">
        <w:t>, py-PC</w:t>
      </w:r>
      <w:r w:rsidR="009C245C" w:rsidRPr="001F3763">
        <w:rPr>
          <w:i/>
        </w:rPr>
        <w:t>H</w:t>
      </w:r>
      <w:r w:rsidR="009C245C" w:rsidRPr="001F3763">
        <w:rPr>
          <w:vertAlign w:val="subscript"/>
        </w:rPr>
        <w:t>2</w:t>
      </w:r>
      <w:r w:rsidRPr="001F3763">
        <w:t xml:space="preserve">), 2.79 (dq, </w:t>
      </w:r>
      <w:r w:rsidRPr="001F3763">
        <w:rPr>
          <w:i/>
          <w:iCs/>
        </w:rPr>
        <w:t>J</w:t>
      </w:r>
      <w:r w:rsidRPr="001F3763">
        <w:t xml:space="preserve"> = 13.9, 6.9 Hz, 1H</w:t>
      </w:r>
      <w:r w:rsidR="009C245C" w:rsidRPr="001F3763">
        <w:t>, C</w:t>
      </w:r>
      <w:r w:rsidR="009C245C" w:rsidRPr="001F3763">
        <w:rPr>
          <w:i/>
        </w:rPr>
        <w:t>H</w:t>
      </w:r>
      <w:r w:rsidR="009C245C" w:rsidRPr="001F3763">
        <w:rPr>
          <w:vertAlign w:val="subscript"/>
        </w:rPr>
        <w:t>2</w:t>
      </w:r>
      <w:r w:rsidR="009C245C" w:rsidRPr="001F3763">
        <w:t>CH</w:t>
      </w:r>
      <w:r w:rsidR="009C245C" w:rsidRPr="001F3763">
        <w:rPr>
          <w:vertAlign w:val="subscript"/>
        </w:rPr>
        <w:t>3</w:t>
      </w:r>
      <w:r w:rsidRPr="001F3763">
        <w:t xml:space="preserve">), 2.50 (dq, </w:t>
      </w:r>
      <w:r w:rsidRPr="001F3763">
        <w:rPr>
          <w:i/>
          <w:iCs/>
        </w:rPr>
        <w:t>J</w:t>
      </w:r>
      <w:r w:rsidRPr="001F3763">
        <w:t xml:space="preserve"> = 14.4, 7.2 Hz, 1H</w:t>
      </w:r>
      <w:r w:rsidR="009C245C" w:rsidRPr="001F3763">
        <w:t>, C</w:t>
      </w:r>
      <w:r w:rsidR="009C245C" w:rsidRPr="001F3763">
        <w:rPr>
          <w:i/>
        </w:rPr>
        <w:t>H</w:t>
      </w:r>
      <w:r w:rsidR="009C245C" w:rsidRPr="001F3763">
        <w:rPr>
          <w:vertAlign w:val="subscript"/>
        </w:rPr>
        <w:t>2</w:t>
      </w:r>
      <w:r w:rsidR="009C245C" w:rsidRPr="001F3763">
        <w:t>CH</w:t>
      </w:r>
      <w:r w:rsidR="009C245C" w:rsidRPr="001F3763">
        <w:rPr>
          <w:vertAlign w:val="subscript"/>
        </w:rPr>
        <w:t>3</w:t>
      </w:r>
      <w:r w:rsidRPr="001F3763">
        <w:t>), 2.45 – 2.29 (m, 2H</w:t>
      </w:r>
      <w:r w:rsidR="009C245C" w:rsidRPr="001F3763">
        <w:t>, C</w:t>
      </w:r>
      <w:r w:rsidR="009C245C" w:rsidRPr="001F3763">
        <w:rPr>
          <w:i/>
        </w:rPr>
        <w:t>H</w:t>
      </w:r>
      <w:r w:rsidR="009C245C" w:rsidRPr="001F3763">
        <w:rPr>
          <w:vertAlign w:val="subscript"/>
        </w:rPr>
        <w:t>2</w:t>
      </w:r>
      <w:r w:rsidR="009C245C" w:rsidRPr="001F3763">
        <w:t>CH</w:t>
      </w:r>
      <w:r w:rsidR="009C245C" w:rsidRPr="001F3763">
        <w:rPr>
          <w:vertAlign w:val="subscript"/>
        </w:rPr>
        <w:t>3</w:t>
      </w:r>
      <w:r w:rsidRPr="001F3763">
        <w:t xml:space="preserve">), 1.02 (d, </w:t>
      </w:r>
      <w:r w:rsidRPr="001F3763">
        <w:rPr>
          <w:i/>
          <w:iCs/>
        </w:rPr>
        <w:t>J</w:t>
      </w:r>
      <w:r w:rsidRPr="001F3763">
        <w:t xml:space="preserve"> = 14.5 Hz, 9H</w:t>
      </w:r>
      <w:r w:rsidR="009C245C" w:rsidRPr="001F3763">
        <w:t>, P(C(C</w:t>
      </w:r>
      <w:r w:rsidR="009C245C" w:rsidRPr="001F3763">
        <w:rPr>
          <w:i/>
        </w:rPr>
        <w:t>H</w:t>
      </w:r>
      <w:r w:rsidR="009C245C" w:rsidRPr="001F3763">
        <w:rPr>
          <w:vertAlign w:val="subscript"/>
        </w:rPr>
        <w:t>3</w:t>
      </w:r>
      <w:r w:rsidR="009C245C" w:rsidRPr="001F3763">
        <w:t>)</w:t>
      </w:r>
      <w:r w:rsidR="009C245C" w:rsidRPr="001F3763">
        <w:rPr>
          <w:vertAlign w:val="subscript"/>
        </w:rPr>
        <w:t>3</w:t>
      </w:r>
      <w:r w:rsidR="00537C01" w:rsidRPr="001F3763">
        <w:t>)</w:t>
      </w:r>
      <w:r w:rsidR="00537C01" w:rsidRPr="001F3763">
        <w:rPr>
          <w:vertAlign w:val="subscript"/>
        </w:rPr>
        <w:t>2</w:t>
      </w:r>
      <w:r w:rsidRPr="001F3763">
        <w:t xml:space="preserve">), 0.76 (t, </w:t>
      </w:r>
      <w:r w:rsidRPr="001F3763">
        <w:rPr>
          <w:i/>
          <w:iCs/>
        </w:rPr>
        <w:t>J</w:t>
      </w:r>
      <w:r w:rsidRPr="001F3763">
        <w:t xml:space="preserve"> = 7.0 Hz, 3H</w:t>
      </w:r>
      <w:r w:rsidR="009C245C" w:rsidRPr="001F3763">
        <w:t>, CH</w:t>
      </w:r>
      <w:r w:rsidR="009C245C" w:rsidRPr="001F3763">
        <w:rPr>
          <w:vertAlign w:val="subscript"/>
        </w:rPr>
        <w:t>2</w:t>
      </w:r>
      <w:r w:rsidR="009C245C" w:rsidRPr="001F3763">
        <w:t>C</w:t>
      </w:r>
      <w:r w:rsidR="009C245C" w:rsidRPr="001F3763">
        <w:rPr>
          <w:i/>
        </w:rPr>
        <w:t>H</w:t>
      </w:r>
      <w:r w:rsidR="009C245C" w:rsidRPr="001F3763">
        <w:rPr>
          <w:vertAlign w:val="subscript"/>
        </w:rPr>
        <w:t>3</w:t>
      </w:r>
      <w:r w:rsidRPr="001F3763">
        <w:t xml:space="preserve">), 0.71 (t, </w:t>
      </w:r>
      <w:r w:rsidRPr="001F3763">
        <w:rPr>
          <w:i/>
          <w:iCs/>
        </w:rPr>
        <w:t>J</w:t>
      </w:r>
      <w:r w:rsidRPr="001F3763">
        <w:t xml:space="preserve"> = 7.1 Hz, 3H</w:t>
      </w:r>
      <w:r w:rsidR="009C245C" w:rsidRPr="001F3763">
        <w:t>, CH</w:t>
      </w:r>
      <w:r w:rsidR="009C245C" w:rsidRPr="001F3763">
        <w:rPr>
          <w:vertAlign w:val="subscript"/>
        </w:rPr>
        <w:t>2</w:t>
      </w:r>
      <w:r w:rsidR="009C245C" w:rsidRPr="001F3763">
        <w:t>C</w:t>
      </w:r>
      <w:r w:rsidR="009C245C" w:rsidRPr="001F3763">
        <w:rPr>
          <w:i/>
        </w:rPr>
        <w:t>H</w:t>
      </w:r>
      <w:r w:rsidR="009C245C" w:rsidRPr="001F3763">
        <w:rPr>
          <w:vertAlign w:val="subscript"/>
        </w:rPr>
        <w:t>3</w:t>
      </w:r>
      <w:r w:rsidRPr="001F3763">
        <w:t xml:space="preserve">), 0.68 (d, </w:t>
      </w:r>
      <w:r w:rsidRPr="001F3763">
        <w:rPr>
          <w:i/>
          <w:iCs/>
        </w:rPr>
        <w:t>J</w:t>
      </w:r>
      <w:r w:rsidR="009C245C" w:rsidRPr="001F3763">
        <w:t xml:space="preserve"> = 13.0 Hz, 9</w:t>
      </w:r>
      <w:r w:rsidRPr="001F3763">
        <w:t>H</w:t>
      </w:r>
      <w:r w:rsidR="009C245C" w:rsidRPr="001F3763">
        <w:t>, P(C(C</w:t>
      </w:r>
      <w:r w:rsidR="009C245C" w:rsidRPr="001F3763">
        <w:rPr>
          <w:i/>
        </w:rPr>
        <w:t>H</w:t>
      </w:r>
      <w:r w:rsidR="009C245C" w:rsidRPr="001F3763">
        <w:rPr>
          <w:vertAlign w:val="subscript"/>
        </w:rPr>
        <w:t>3</w:t>
      </w:r>
      <w:r w:rsidR="009C245C" w:rsidRPr="001F3763">
        <w:t>)</w:t>
      </w:r>
      <w:r w:rsidR="009C245C" w:rsidRPr="001F3763">
        <w:rPr>
          <w:vertAlign w:val="subscript"/>
        </w:rPr>
        <w:t>3</w:t>
      </w:r>
      <w:r w:rsidR="00537C01" w:rsidRPr="001F3763">
        <w:t>)</w:t>
      </w:r>
      <w:r w:rsidR="00537C01" w:rsidRPr="001F3763">
        <w:rPr>
          <w:vertAlign w:val="subscript"/>
        </w:rPr>
        <w:t>2</w:t>
      </w:r>
      <w:r w:rsidRPr="001F3763">
        <w:t>)</w:t>
      </w:r>
      <w:r w:rsidR="00537C01" w:rsidRPr="001F3763">
        <w:t xml:space="preserve"> ppm</w:t>
      </w:r>
      <w:r w:rsidRPr="001F3763">
        <w:t>.</w:t>
      </w:r>
      <w:r w:rsidR="000318D2">
        <w:t xml:space="preserve"> (see </w:t>
      </w:r>
      <w:r w:rsidR="000318D2">
        <w:fldChar w:fldCharType="begin"/>
      </w:r>
      <w:r w:rsidR="000318D2">
        <w:instrText xml:space="preserve"> REF _Ref460511859 \h </w:instrText>
      </w:r>
      <w:r w:rsidR="000318D2">
        <w:fldChar w:fldCharType="separate"/>
      </w:r>
      <w:r w:rsidR="0073677E">
        <w:t xml:space="preserve">Figure </w:t>
      </w:r>
      <w:r w:rsidR="0073677E">
        <w:rPr>
          <w:noProof/>
        </w:rPr>
        <w:t>7.1</w:t>
      </w:r>
      <w:r w:rsidR="0073677E">
        <w:noBreakHyphen/>
      </w:r>
      <w:r w:rsidR="0073677E">
        <w:rPr>
          <w:noProof/>
        </w:rPr>
        <w:t>1</w:t>
      </w:r>
      <w:r w:rsidR="000318D2">
        <w:fldChar w:fldCharType="end"/>
      </w:r>
      <w:r w:rsidR="000318D2">
        <w:t>)</w:t>
      </w:r>
    </w:p>
    <w:p w14:paraId="7C464AD6" w14:textId="77777777" w:rsidR="000318D2" w:rsidRDefault="000318D2" w:rsidP="00A70315"/>
    <w:p w14:paraId="220697A7" w14:textId="1E6D6162" w:rsidR="000318D2" w:rsidRPr="000318D2" w:rsidRDefault="004F7405" w:rsidP="00A70315">
      <w:pPr>
        <w:rPr>
          <w:sz w:val="16"/>
          <w:szCs w:val="16"/>
        </w:rPr>
      </w:pPr>
      <w:r>
        <w:rPr>
          <w:vertAlign w:val="superscript"/>
        </w:rPr>
        <w:t>1</w:t>
      </w:r>
      <w:r>
        <w:t>H NMR data is provided in H</w:t>
      </w:r>
      <w:r>
        <w:rPr>
          <w:vertAlign w:val="subscript"/>
        </w:rPr>
        <w:t>2</w:t>
      </w:r>
      <w:r>
        <w:t>O since it avoids disappearance of methylene protons (which occurs for D</w:t>
      </w:r>
      <w:r>
        <w:rPr>
          <w:vertAlign w:val="subscript"/>
        </w:rPr>
        <w:t>2</w:t>
      </w:r>
      <w:r>
        <w:t xml:space="preserve">O). </w:t>
      </w:r>
      <w:r w:rsidR="000318D2">
        <w:t xml:space="preserve">In the </w:t>
      </w:r>
      <w:r w:rsidR="000318D2">
        <w:rPr>
          <w:vertAlign w:val="superscript"/>
        </w:rPr>
        <w:t>1</w:t>
      </w:r>
      <w:r w:rsidR="000318D2">
        <w:t xml:space="preserve">H NMR spectrum of </w:t>
      </w:r>
      <w:r w:rsidR="000318D2">
        <w:rPr>
          <w:b/>
        </w:rPr>
        <w:t>1</w:t>
      </w:r>
      <w:r w:rsidR="000318D2">
        <w:t xml:space="preserve"> in DMSO-d</w:t>
      </w:r>
      <w:r w:rsidR="000318D2">
        <w:rPr>
          <w:vertAlign w:val="subscript"/>
        </w:rPr>
        <w:t>6</w:t>
      </w:r>
      <w:r w:rsidR="000318D2">
        <w:t>, a broadened singlet can be observed at ∂(</w:t>
      </w:r>
      <w:r w:rsidR="000318D2">
        <w:rPr>
          <w:vertAlign w:val="superscript"/>
        </w:rPr>
        <w:t>1</w:t>
      </w:r>
      <w:r w:rsidR="000318D2">
        <w:t xml:space="preserve">H) = 4.22 ppm, integrating to 2H (see </w:t>
      </w:r>
      <w:r w:rsidR="000318D2">
        <w:fldChar w:fldCharType="begin"/>
      </w:r>
      <w:r w:rsidR="000318D2">
        <w:instrText xml:space="preserve"> REF _Ref460512305 \h </w:instrText>
      </w:r>
      <w:r w:rsidR="000318D2">
        <w:fldChar w:fldCharType="separate"/>
      </w:r>
      <w:r w:rsidR="0073677E">
        <w:t xml:space="preserve">Figure </w:t>
      </w:r>
      <w:r w:rsidR="0073677E">
        <w:rPr>
          <w:noProof/>
        </w:rPr>
        <w:t>7.1</w:t>
      </w:r>
      <w:r w:rsidR="0073677E">
        <w:noBreakHyphen/>
      </w:r>
      <w:r w:rsidR="0073677E">
        <w:rPr>
          <w:noProof/>
        </w:rPr>
        <w:t>3</w:t>
      </w:r>
      <w:r w:rsidR="000318D2">
        <w:fldChar w:fldCharType="end"/>
      </w:r>
      <w:r w:rsidR="000318D2">
        <w:t>). This signal might be attributed to the two hydroxo protons,</w:t>
      </w:r>
      <w:r w:rsidR="000318D2">
        <w:fldChar w:fldCharType="begin"/>
      </w:r>
      <w:r w:rsidR="000318D2">
        <w:instrText xml:space="preserve"> ADDIN ZOTERO_ITEM CSL_CITATION {"citationID":"GCxh5m6D","properties":{"formattedCitation":"\\super 3\\nosupersub{}","plainCitation":"3","noteIndex":0},"citationItems":[{"id":5148,"uris":["http://zotero.org/users/local/CdP7Gee4/items/TQPMN36E"],"uri":["http://zotero.org/users/local/CdP7Gee4/items/TQPMN36E"],"itemData":{"id":5148,"type":"article-journal","abstract":"Abstract Novel neutral and cationic RhI and IrI complexes that contain only DMSO molecules as dative ligands with S-, O-, and bridging S,O-binding modes were isolated and characterized. The neutral derivatives [RhCl(DMSO)3] (1) and [IrCl(DMSO)3] (2) were synthesized from the dimeric precursors [M2Cl2(coe)4] (M=Rh, Ir; COE=cyclooctene). The dimeric IrI compound [Ir2Cl2(DMSO)4] (3) was obtained from 2. The first example of a square-planar complex with a bidentate S,O-bridging DMSO ligand, [(coe)(DMSO)Rh(?-Cl)(?-DMSO)RhCl(DMSO)] (4), was obtained by treating [Rh2Cl2(coe)4] with three equivalents of DMSO. The mixed DMSO?olefin complex [IrCl(cod)(DMSO)] (5, COD=cyclooctadiene) was generated from [Ir2Cl2(cod)2]. Substitution reactions of these neutral systems afforded the complexes [RhCl(py)(DMSO)2] (6), [IrCl(py)(DMSO)2] (7), [IrCl(iPr3P)(DMSO)2] (8), [RhCl(dmbpy)(DMSO)] (9, dmbpy=4,4?-dimethyl-2,2?-bipyridine), and [IrCl(dmbpy)(DMSO)] (10). The cationic O-bound complex [Rh(cod)(DMSO)2]BF4 (11) was synthesized from [Rh(cod)2]BF4. Treatment of the cationic complexes [M(coe)2(O?CMe2)2]PF6 (M=Rh, Ir) with DMSO gave the mixed S- and O-bound DMSO complexes [M(DMSO)2(DMSO)2]PF6 (Rh=12; Ir=in situ characterization). Substitution of the O-bound DMSO ligands with dmbpy or pyridine resulted in the isolation of [Rh(dmbpy)(DMSO)2]PF6 (13) and [Ir(py)2(DMSO)2]PF6 (14). Oxidative addition of hydrogen to [IrCl(DMSO)3] (2) gave the kinetic product fac-[Ir(H)2Cl(DMSO)3] (15) which was then easily converted to the more thermodynamically stable product mer-[Ir(H)2Cl(DMSO)3] (16). Oxidative addition of water to both neutral and cationic IrI DMSO complexes gave the corresponding hydrido?hydroxo addition products syn-[(DMSO)2HIr(?-OH)2(?-Cl)IrH(DMSO)2][IrCl2(DMSO)2] (17) and anti-[(DMSO)2(DMSO)HIr(?-OH)2IrH(DMSO)2(DMSO)][PF6]2 (18). The cationic [Ir(DMSO)2(DMSO)2]PF6 complex (formed in situ from [Ir(coe)2(O?CMe2)2]PF6) also reacts with methanol to give the hydrido?alkoxo complex syn-[(DMSO)2HIr(?-OCH3)3IrH(DMSO)2]PF6 (19). Complexes 1, 2, 4, 5, 11, 12, 14, 17, 18, and 19 were characterized by crystallography.","container-title":"Chemistry – A European Journal","DOI":"10.1002/chem.200305144","ISSN":"0947-6539","issue":"21","journalAbbreviation":"Chemistry – A European Journal","note":"Bridging Hydroxo Ligand at 4 - 5 ppm in DMSO-d6/Acetone-d6","page":"5237-5249","source":"chemistry-europe.onlinelibrary.wiley.com (Atypon)","title":"Dimethylsulfoxide as a Ligand for RhI and IrI Complexes—Isolation, Structure, and Reactivity Towards X</w:instrText>
      </w:r>
      <w:r w:rsidR="000318D2">
        <w:rPr>
          <w:rFonts w:ascii="American Typewriter" w:hAnsi="American Typewriter" w:cs="American Typewriter"/>
        </w:rPr>
        <w:instrText></w:instrText>
      </w:r>
      <w:r w:rsidR="000318D2">
        <w:instrText xml:space="preserve">H Bonds (X=H, OH, OCH3)","volume":"9","author":[{"family":"Dorta","given":"Reto"},{"family":"Rozenberg","given":"Haim"},{"family":"Shimon","given":"Linda J. W."},{"family":"Milstein","given":"David"}],"issued":{"date-parts":[["2003",11,7]]}}}],"schema":"https://github.com/citation-style-language/schema/raw/master/csl-citation.json"} </w:instrText>
      </w:r>
      <w:r w:rsidR="000318D2">
        <w:fldChar w:fldCharType="separate"/>
      </w:r>
      <w:r w:rsidR="000318D2" w:rsidRPr="000318D2">
        <w:rPr>
          <w:rFonts w:cs="Arial"/>
          <w:vertAlign w:val="superscript"/>
        </w:rPr>
        <w:t>3</w:t>
      </w:r>
      <w:r w:rsidR="000318D2">
        <w:fldChar w:fldCharType="end"/>
      </w:r>
      <w:r w:rsidR="000318D2">
        <w:t xml:space="preserve"> being shifted significantly downfield compared to the previously described value of ∂(</w:t>
      </w:r>
      <w:r w:rsidR="000318D2">
        <w:rPr>
          <w:vertAlign w:val="superscript"/>
        </w:rPr>
        <w:t>1</w:t>
      </w:r>
      <w:r w:rsidR="000318D2">
        <w:t>H) = -7.4 due to interaction with DMSO-d</w:t>
      </w:r>
      <w:r w:rsidR="000318D2">
        <w:rPr>
          <w:vertAlign w:val="subscript"/>
        </w:rPr>
        <w:t>6</w:t>
      </w:r>
      <w:r w:rsidR="000318D2">
        <w:t xml:space="preserve">. </w:t>
      </w:r>
    </w:p>
    <w:p w14:paraId="46712A8C" w14:textId="77777777" w:rsidR="00643E00" w:rsidRPr="001F3763" w:rsidRDefault="00643E00" w:rsidP="00A70315"/>
    <w:p w14:paraId="7E7A26CE" w14:textId="08386EC4" w:rsidR="001B083B" w:rsidRPr="001F3763" w:rsidRDefault="001B083B" w:rsidP="00A70315">
      <w:pPr>
        <w:rPr>
          <w:sz w:val="16"/>
          <w:szCs w:val="16"/>
        </w:rPr>
      </w:pPr>
      <w:r w:rsidRPr="001F3763">
        <w:rPr>
          <w:vertAlign w:val="superscript"/>
        </w:rPr>
        <w:t>13</w:t>
      </w:r>
      <w:r w:rsidRPr="001F3763">
        <w:t>C NMR (101 MHz, DMSO-</w:t>
      </w:r>
      <w:r w:rsidRPr="001F3763">
        <w:rPr>
          <w:i/>
          <w:iCs/>
        </w:rPr>
        <w:t>d</w:t>
      </w:r>
      <w:r w:rsidRPr="001F3763">
        <w:rPr>
          <w:vertAlign w:val="subscript"/>
        </w:rPr>
        <w:t>6</w:t>
      </w:r>
      <w:r w:rsidR="00537C01" w:rsidRPr="001F3763">
        <w:t>, r.t.</w:t>
      </w:r>
      <w:r w:rsidRPr="001F3763">
        <w:t xml:space="preserve">) δ 207.92 (d, </w:t>
      </w:r>
      <w:r w:rsidRPr="001F3763">
        <w:rPr>
          <w:i/>
          <w:iCs/>
        </w:rPr>
        <w:t>J</w:t>
      </w:r>
      <w:r w:rsidRPr="001F3763">
        <w:t xml:space="preserve"> = 15.1 Hz</w:t>
      </w:r>
      <w:r w:rsidR="009C245C" w:rsidRPr="001F3763">
        <w:t xml:space="preserve">, </w:t>
      </w:r>
      <w:r w:rsidR="009C245C" w:rsidRPr="001F3763">
        <w:rPr>
          <w:i/>
        </w:rPr>
        <w:t>C</w:t>
      </w:r>
      <w:r w:rsidR="009C245C" w:rsidRPr="001F3763">
        <w:t>O</w:t>
      </w:r>
      <w:r w:rsidRPr="001F3763">
        <w:t>), 164.41</w:t>
      </w:r>
      <w:r w:rsidR="009C245C" w:rsidRPr="001F3763">
        <w:t xml:space="preserve"> (s, py-</w:t>
      </w:r>
      <w:r w:rsidR="009C245C" w:rsidRPr="001F3763">
        <w:rPr>
          <w:i/>
        </w:rPr>
        <w:t>C</w:t>
      </w:r>
      <w:r w:rsidR="00537C01" w:rsidRPr="001F3763">
        <w:rPr>
          <w:vertAlign w:val="superscript"/>
        </w:rPr>
        <w:t>3</w:t>
      </w:r>
      <w:r w:rsidR="009C245C" w:rsidRPr="001F3763">
        <w:t>)</w:t>
      </w:r>
      <w:r w:rsidRPr="001F3763">
        <w:t>, 160.55</w:t>
      </w:r>
      <w:r w:rsidR="009C245C" w:rsidRPr="001F3763">
        <w:t xml:space="preserve"> (s, py-</w:t>
      </w:r>
      <w:r w:rsidR="009C245C" w:rsidRPr="001F3763">
        <w:rPr>
          <w:i/>
        </w:rPr>
        <w:t>C</w:t>
      </w:r>
      <w:r w:rsidR="00537C01" w:rsidRPr="001F3763">
        <w:rPr>
          <w:vertAlign w:val="superscript"/>
        </w:rPr>
        <w:t>5</w:t>
      </w:r>
      <w:r w:rsidR="009C245C" w:rsidRPr="001F3763">
        <w:t>)</w:t>
      </w:r>
      <w:r w:rsidRPr="001F3763">
        <w:t>, 138.51</w:t>
      </w:r>
      <w:r w:rsidR="009C245C" w:rsidRPr="001F3763">
        <w:t xml:space="preserve"> (s, py-</w:t>
      </w:r>
      <w:r w:rsidR="009C245C" w:rsidRPr="001F3763">
        <w:rPr>
          <w:i/>
        </w:rPr>
        <w:t>C</w:t>
      </w:r>
      <w:r w:rsidR="009C245C" w:rsidRPr="001F3763">
        <w:rPr>
          <w:vertAlign w:val="superscript"/>
        </w:rPr>
        <w:t>4</w:t>
      </w:r>
      <w:r w:rsidR="009C245C" w:rsidRPr="001F3763">
        <w:t>)</w:t>
      </w:r>
      <w:r w:rsidRPr="001F3763">
        <w:t xml:space="preserve">, 122.22 (d, </w:t>
      </w:r>
      <w:r w:rsidRPr="001F3763">
        <w:rPr>
          <w:i/>
          <w:iCs/>
        </w:rPr>
        <w:t>J</w:t>
      </w:r>
      <w:r w:rsidRPr="001F3763">
        <w:t xml:space="preserve"> = 8.1 Hz</w:t>
      </w:r>
      <w:r w:rsidR="009C245C" w:rsidRPr="001F3763">
        <w:t>, py-</w:t>
      </w:r>
      <w:r w:rsidR="009C245C" w:rsidRPr="001F3763">
        <w:rPr>
          <w:i/>
        </w:rPr>
        <w:t>C</w:t>
      </w:r>
      <w:r w:rsidR="009C245C" w:rsidRPr="001F3763">
        <w:rPr>
          <w:vertAlign w:val="superscript"/>
        </w:rPr>
        <w:t>6</w:t>
      </w:r>
      <w:r w:rsidRPr="001F3763">
        <w:t>), 120.97</w:t>
      </w:r>
      <w:r w:rsidR="00537C01" w:rsidRPr="001F3763">
        <w:t xml:space="preserve"> (s, py-</w:t>
      </w:r>
      <w:r w:rsidR="00537C01" w:rsidRPr="001F3763">
        <w:rPr>
          <w:i/>
        </w:rPr>
        <w:t>C</w:t>
      </w:r>
      <w:r w:rsidR="00537C01" w:rsidRPr="001F3763">
        <w:rPr>
          <w:vertAlign w:val="superscript"/>
        </w:rPr>
        <w:t>2</w:t>
      </w:r>
      <w:r w:rsidR="00537C01" w:rsidRPr="001F3763">
        <w:t>)</w:t>
      </w:r>
      <w:r w:rsidRPr="001F3763">
        <w:t>, 62.10</w:t>
      </w:r>
      <w:r w:rsidR="00537C01" w:rsidRPr="001F3763">
        <w:t xml:space="preserve"> (s, py-N</w:t>
      </w:r>
      <w:r w:rsidR="00537C01" w:rsidRPr="001F3763">
        <w:rPr>
          <w:i/>
        </w:rPr>
        <w:t>C</w:t>
      </w:r>
      <w:r w:rsidR="00537C01" w:rsidRPr="001F3763">
        <w:t>H</w:t>
      </w:r>
      <w:r w:rsidR="00537C01" w:rsidRPr="001F3763">
        <w:rPr>
          <w:vertAlign w:val="subscript"/>
        </w:rPr>
        <w:t>2</w:t>
      </w:r>
      <w:r w:rsidR="00537C01" w:rsidRPr="001F3763">
        <w:t xml:space="preserve">) </w:t>
      </w:r>
      <w:r w:rsidRPr="001F3763">
        <w:t>, 51.00</w:t>
      </w:r>
      <w:r w:rsidR="00537C01" w:rsidRPr="001F3763">
        <w:t xml:space="preserve"> (s, </w:t>
      </w:r>
      <w:r w:rsidR="00537C01" w:rsidRPr="001F3763">
        <w:rPr>
          <w:i/>
        </w:rPr>
        <w:t>C</w:t>
      </w:r>
      <w:r w:rsidR="00537C01" w:rsidRPr="001F3763">
        <w:t>H</w:t>
      </w:r>
      <w:r w:rsidR="00537C01" w:rsidRPr="001F3763">
        <w:rPr>
          <w:vertAlign w:val="subscript"/>
        </w:rPr>
        <w:t>2</w:t>
      </w:r>
      <w:r w:rsidR="00537C01" w:rsidRPr="001F3763">
        <w:t>CH</w:t>
      </w:r>
      <w:r w:rsidR="00537C01" w:rsidRPr="001F3763">
        <w:rPr>
          <w:vertAlign w:val="subscript"/>
        </w:rPr>
        <w:t>3</w:t>
      </w:r>
      <w:r w:rsidR="00537C01" w:rsidRPr="001F3763">
        <w:t>)</w:t>
      </w:r>
      <w:r w:rsidRPr="001F3763">
        <w:t>, 44.17</w:t>
      </w:r>
      <w:r w:rsidR="00537C01" w:rsidRPr="001F3763">
        <w:t xml:space="preserve"> (s, </w:t>
      </w:r>
      <w:r w:rsidR="00537C01" w:rsidRPr="001F3763">
        <w:rPr>
          <w:i/>
        </w:rPr>
        <w:t>C</w:t>
      </w:r>
      <w:r w:rsidR="00537C01" w:rsidRPr="001F3763">
        <w:t>H</w:t>
      </w:r>
      <w:r w:rsidR="00537C01" w:rsidRPr="001F3763">
        <w:rPr>
          <w:vertAlign w:val="subscript"/>
        </w:rPr>
        <w:t>2</w:t>
      </w:r>
      <w:r w:rsidR="00537C01" w:rsidRPr="001F3763">
        <w:t>CH</w:t>
      </w:r>
      <w:r w:rsidR="00537C01" w:rsidRPr="001F3763">
        <w:rPr>
          <w:vertAlign w:val="subscript"/>
        </w:rPr>
        <w:t>3</w:t>
      </w:r>
      <w:r w:rsidR="00537C01" w:rsidRPr="001F3763">
        <w:t>)</w:t>
      </w:r>
      <w:r w:rsidRPr="001F3763">
        <w:t xml:space="preserve">, 37.78 (d, </w:t>
      </w:r>
      <w:r w:rsidRPr="001F3763">
        <w:rPr>
          <w:i/>
          <w:iCs/>
        </w:rPr>
        <w:t>J</w:t>
      </w:r>
      <w:r w:rsidRPr="001F3763">
        <w:t xml:space="preserve"> = 12.9 Hz</w:t>
      </w:r>
      <w:r w:rsidR="00537C01" w:rsidRPr="001F3763">
        <w:t>, P(</w:t>
      </w:r>
      <w:r w:rsidR="00537C01" w:rsidRPr="001F3763">
        <w:rPr>
          <w:i/>
        </w:rPr>
        <w:t>C</w:t>
      </w:r>
      <w:r w:rsidR="00537C01" w:rsidRPr="001F3763">
        <w:t>(CH</w:t>
      </w:r>
      <w:r w:rsidR="00537C01" w:rsidRPr="001F3763">
        <w:rPr>
          <w:vertAlign w:val="subscript"/>
        </w:rPr>
        <w:t>3</w:t>
      </w:r>
      <w:r w:rsidRPr="001F3763">
        <w:t>)</w:t>
      </w:r>
      <w:r w:rsidR="00537C01" w:rsidRPr="001F3763">
        <w:rPr>
          <w:vertAlign w:val="subscript"/>
        </w:rPr>
        <w:t>3</w:t>
      </w:r>
      <w:r w:rsidR="00537C01" w:rsidRPr="001F3763">
        <w:t>)</w:t>
      </w:r>
      <w:r w:rsidR="00537C01" w:rsidRPr="001F3763">
        <w:rPr>
          <w:vertAlign w:val="subscript"/>
        </w:rPr>
        <w:t>2</w:t>
      </w:r>
      <w:r w:rsidR="00537C01" w:rsidRPr="001F3763">
        <w:t>)</w:t>
      </w:r>
      <w:r w:rsidRPr="001F3763">
        <w:t xml:space="preserve">, 37.60 (d, </w:t>
      </w:r>
      <w:r w:rsidRPr="001F3763">
        <w:rPr>
          <w:i/>
          <w:iCs/>
        </w:rPr>
        <w:t>J</w:t>
      </w:r>
      <w:r w:rsidRPr="001F3763">
        <w:t xml:space="preserve"> = 24.8 Hz</w:t>
      </w:r>
      <w:r w:rsidR="00537C01" w:rsidRPr="001F3763">
        <w:t>, py-P</w:t>
      </w:r>
      <w:r w:rsidR="00537C01" w:rsidRPr="001F3763">
        <w:rPr>
          <w:i/>
        </w:rPr>
        <w:t>C</w:t>
      </w:r>
      <w:r w:rsidR="00537C01" w:rsidRPr="001F3763">
        <w:t>H</w:t>
      </w:r>
      <w:r w:rsidR="00537C01" w:rsidRPr="001F3763">
        <w:rPr>
          <w:vertAlign w:val="subscript"/>
        </w:rPr>
        <w:t>2</w:t>
      </w:r>
      <w:r w:rsidRPr="001F3763">
        <w:t xml:space="preserve">), 36.51 (d, </w:t>
      </w:r>
      <w:r w:rsidRPr="001F3763">
        <w:rPr>
          <w:i/>
          <w:iCs/>
        </w:rPr>
        <w:t>J</w:t>
      </w:r>
      <w:r w:rsidRPr="001F3763">
        <w:t xml:space="preserve"> = 15.0 Hz</w:t>
      </w:r>
      <w:r w:rsidR="00537C01" w:rsidRPr="001F3763">
        <w:t>, P(</w:t>
      </w:r>
      <w:r w:rsidR="00537C01" w:rsidRPr="001F3763">
        <w:rPr>
          <w:i/>
        </w:rPr>
        <w:t>C</w:t>
      </w:r>
      <w:r w:rsidR="00537C01" w:rsidRPr="001F3763">
        <w:t>(CH</w:t>
      </w:r>
      <w:r w:rsidR="00537C01" w:rsidRPr="001F3763">
        <w:rPr>
          <w:vertAlign w:val="subscript"/>
        </w:rPr>
        <w:t>3</w:t>
      </w:r>
      <w:r w:rsidR="00537C01" w:rsidRPr="001F3763">
        <w:t>)</w:t>
      </w:r>
      <w:r w:rsidR="00537C01" w:rsidRPr="001F3763">
        <w:rPr>
          <w:vertAlign w:val="subscript"/>
        </w:rPr>
        <w:t>3</w:t>
      </w:r>
      <w:r w:rsidR="00537C01" w:rsidRPr="001F3763">
        <w:t>)</w:t>
      </w:r>
      <w:r w:rsidR="00537C01" w:rsidRPr="001F3763">
        <w:rPr>
          <w:vertAlign w:val="subscript"/>
        </w:rPr>
        <w:t>2</w:t>
      </w:r>
      <w:r w:rsidRPr="001F3763">
        <w:t xml:space="preserve">), 30.48 (d, </w:t>
      </w:r>
      <w:r w:rsidRPr="001F3763">
        <w:rPr>
          <w:i/>
          <w:iCs/>
        </w:rPr>
        <w:t>J</w:t>
      </w:r>
      <w:r w:rsidRPr="001F3763">
        <w:t xml:space="preserve"> = 3.6 Hz</w:t>
      </w:r>
      <w:r w:rsidR="00537C01" w:rsidRPr="001F3763">
        <w:t>, P(C(</w:t>
      </w:r>
      <w:r w:rsidR="00537C01" w:rsidRPr="001F3763">
        <w:rPr>
          <w:i/>
        </w:rPr>
        <w:t>C</w:t>
      </w:r>
      <w:r w:rsidR="00537C01" w:rsidRPr="001F3763">
        <w:t>H</w:t>
      </w:r>
      <w:r w:rsidR="00537C01" w:rsidRPr="001F3763">
        <w:rPr>
          <w:vertAlign w:val="subscript"/>
        </w:rPr>
        <w:t>3</w:t>
      </w:r>
      <w:r w:rsidR="00537C01" w:rsidRPr="001F3763">
        <w:t>)</w:t>
      </w:r>
      <w:r w:rsidR="00537C01" w:rsidRPr="001F3763">
        <w:rPr>
          <w:vertAlign w:val="subscript"/>
        </w:rPr>
        <w:t>3</w:t>
      </w:r>
      <w:r w:rsidR="00537C01" w:rsidRPr="001F3763">
        <w:t>)</w:t>
      </w:r>
      <w:r w:rsidR="00537C01" w:rsidRPr="001F3763">
        <w:rPr>
          <w:vertAlign w:val="subscript"/>
        </w:rPr>
        <w:t>2</w:t>
      </w:r>
      <w:r w:rsidRPr="001F3763">
        <w:t xml:space="preserve">), 28.97 (d, </w:t>
      </w:r>
      <w:r w:rsidRPr="001F3763">
        <w:rPr>
          <w:i/>
          <w:iCs/>
        </w:rPr>
        <w:t>J</w:t>
      </w:r>
      <w:r w:rsidRPr="001F3763">
        <w:t xml:space="preserve"> = 2.6 Hz</w:t>
      </w:r>
      <w:r w:rsidR="00537C01" w:rsidRPr="001F3763">
        <w:t>, P(C(</w:t>
      </w:r>
      <w:r w:rsidR="00537C01" w:rsidRPr="001F3763">
        <w:rPr>
          <w:i/>
        </w:rPr>
        <w:t>C</w:t>
      </w:r>
      <w:r w:rsidR="00537C01" w:rsidRPr="001F3763">
        <w:t>H</w:t>
      </w:r>
      <w:r w:rsidR="00537C01" w:rsidRPr="001F3763">
        <w:rPr>
          <w:vertAlign w:val="subscript"/>
        </w:rPr>
        <w:t>3</w:t>
      </w:r>
      <w:r w:rsidR="00537C01" w:rsidRPr="001F3763">
        <w:t>)</w:t>
      </w:r>
      <w:r w:rsidR="00537C01" w:rsidRPr="001F3763">
        <w:rPr>
          <w:vertAlign w:val="subscript"/>
        </w:rPr>
        <w:t>3</w:t>
      </w:r>
      <w:r w:rsidR="00537C01" w:rsidRPr="001F3763">
        <w:t>)</w:t>
      </w:r>
      <w:r w:rsidR="00537C01" w:rsidRPr="001F3763">
        <w:rPr>
          <w:vertAlign w:val="subscript"/>
        </w:rPr>
        <w:t>2</w:t>
      </w:r>
      <w:r w:rsidRPr="001F3763">
        <w:t>), 9.28</w:t>
      </w:r>
      <w:r w:rsidR="00537C01" w:rsidRPr="001F3763">
        <w:t xml:space="preserve"> (s, CH</w:t>
      </w:r>
      <w:r w:rsidR="00537C01" w:rsidRPr="001F3763">
        <w:rPr>
          <w:vertAlign w:val="subscript"/>
        </w:rPr>
        <w:t>2</w:t>
      </w:r>
      <w:r w:rsidR="00537C01" w:rsidRPr="001F3763">
        <w:rPr>
          <w:i/>
        </w:rPr>
        <w:t>C</w:t>
      </w:r>
      <w:r w:rsidR="00537C01" w:rsidRPr="001F3763">
        <w:t>H</w:t>
      </w:r>
      <w:r w:rsidR="00537C01" w:rsidRPr="001F3763">
        <w:rPr>
          <w:vertAlign w:val="subscript"/>
        </w:rPr>
        <w:t>3</w:t>
      </w:r>
      <w:r w:rsidR="00537C01" w:rsidRPr="001F3763">
        <w:t>)</w:t>
      </w:r>
      <w:r w:rsidRPr="001F3763">
        <w:t>, 8.87</w:t>
      </w:r>
      <w:r w:rsidR="00537C01" w:rsidRPr="001F3763">
        <w:t xml:space="preserve"> (s, CH</w:t>
      </w:r>
      <w:r w:rsidR="00537C01" w:rsidRPr="001F3763">
        <w:rPr>
          <w:vertAlign w:val="subscript"/>
        </w:rPr>
        <w:t>2</w:t>
      </w:r>
      <w:r w:rsidR="00537C01" w:rsidRPr="001F3763">
        <w:rPr>
          <w:i/>
        </w:rPr>
        <w:t>C</w:t>
      </w:r>
      <w:r w:rsidR="00537C01" w:rsidRPr="001F3763">
        <w:t>H</w:t>
      </w:r>
      <w:r w:rsidR="00537C01" w:rsidRPr="001F3763">
        <w:rPr>
          <w:vertAlign w:val="subscript"/>
        </w:rPr>
        <w:t>3</w:t>
      </w:r>
      <w:r w:rsidR="00537C01" w:rsidRPr="001F3763">
        <w:t>) ppm</w:t>
      </w:r>
      <w:r w:rsidRPr="001F3763">
        <w:t>.</w:t>
      </w:r>
      <w:r w:rsidR="000318D2">
        <w:t xml:space="preserve"> (see </w:t>
      </w:r>
      <w:r w:rsidR="000318D2">
        <w:fldChar w:fldCharType="begin"/>
      </w:r>
      <w:r w:rsidR="000318D2">
        <w:instrText xml:space="preserve"> REF _Ref460511873 \h </w:instrText>
      </w:r>
      <w:r w:rsidR="000318D2">
        <w:fldChar w:fldCharType="separate"/>
      </w:r>
      <w:r w:rsidR="0073677E">
        <w:t xml:space="preserve">Figure </w:t>
      </w:r>
      <w:r w:rsidR="0073677E">
        <w:rPr>
          <w:noProof/>
        </w:rPr>
        <w:t>7.1</w:t>
      </w:r>
      <w:r w:rsidR="0073677E">
        <w:noBreakHyphen/>
      </w:r>
      <w:r w:rsidR="0073677E">
        <w:rPr>
          <w:noProof/>
        </w:rPr>
        <w:t>4</w:t>
      </w:r>
      <w:r w:rsidR="000318D2">
        <w:fldChar w:fldCharType="end"/>
      </w:r>
      <w:r w:rsidR="000318D2">
        <w:t>)</w:t>
      </w:r>
    </w:p>
    <w:p w14:paraId="2F2FA6E5" w14:textId="77777777" w:rsidR="00643E00" w:rsidRPr="001F3763" w:rsidRDefault="00643E00" w:rsidP="00A70315">
      <w:pPr>
        <w:rPr>
          <w:sz w:val="16"/>
          <w:szCs w:val="16"/>
        </w:rPr>
      </w:pPr>
    </w:p>
    <w:p w14:paraId="522274FC" w14:textId="21353CE7" w:rsidR="001B083B" w:rsidRPr="001F3763" w:rsidRDefault="001B083B" w:rsidP="00A70315">
      <w:r w:rsidRPr="001F3763">
        <w:rPr>
          <w:vertAlign w:val="superscript"/>
        </w:rPr>
        <w:t>31</w:t>
      </w:r>
      <w:r w:rsidRPr="001F3763">
        <w:t>P</w:t>
      </w:r>
      <w:r w:rsidR="00537C01" w:rsidRPr="001F3763">
        <w:t>{</w:t>
      </w:r>
      <w:r w:rsidR="00537C01" w:rsidRPr="001F3763">
        <w:rPr>
          <w:vertAlign w:val="superscript"/>
        </w:rPr>
        <w:t>1</w:t>
      </w:r>
      <w:r w:rsidR="00537C01" w:rsidRPr="001F3763">
        <w:t>H}</w:t>
      </w:r>
      <w:r w:rsidRPr="001F3763">
        <w:t xml:space="preserve"> NMR (162 MHz, DMSO-</w:t>
      </w:r>
      <w:r w:rsidRPr="001F3763">
        <w:rPr>
          <w:i/>
          <w:iCs/>
        </w:rPr>
        <w:t>d</w:t>
      </w:r>
      <w:r w:rsidRPr="001F3763">
        <w:rPr>
          <w:vertAlign w:val="subscript"/>
        </w:rPr>
        <w:t>6</w:t>
      </w:r>
      <w:r w:rsidR="00537C01" w:rsidRPr="001F3763">
        <w:t>, r.t.</w:t>
      </w:r>
      <w:r w:rsidRPr="001F3763">
        <w:t>) δ 92.56</w:t>
      </w:r>
      <w:r w:rsidR="00537C01" w:rsidRPr="001F3763">
        <w:t xml:space="preserve"> (s, </w:t>
      </w:r>
      <w:r w:rsidR="00537C01" w:rsidRPr="001F3763">
        <w:rPr>
          <w:i/>
        </w:rPr>
        <w:t>P</w:t>
      </w:r>
      <w:r w:rsidR="00537C01" w:rsidRPr="001F3763">
        <w:rPr>
          <w:vertAlign w:val="superscript"/>
        </w:rPr>
        <w:t>t</w:t>
      </w:r>
      <w:r w:rsidR="00537C01" w:rsidRPr="001F3763">
        <w:t>Bu</w:t>
      </w:r>
      <w:r w:rsidR="00537C01" w:rsidRPr="001F3763">
        <w:rPr>
          <w:vertAlign w:val="subscript"/>
        </w:rPr>
        <w:t>2</w:t>
      </w:r>
      <w:r w:rsidR="00537C01" w:rsidRPr="001F3763">
        <w:t>) ppm</w:t>
      </w:r>
      <w:r w:rsidRPr="001F3763">
        <w:t>.</w:t>
      </w:r>
      <w:r w:rsidR="000318D2">
        <w:t xml:space="preserve"> (see </w:t>
      </w:r>
      <w:r w:rsidR="000318D2">
        <w:fldChar w:fldCharType="begin"/>
      </w:r>
      <w:r w:rsidR="000318D2">
        <w:instrText xml:space="preserve"> REF _Ref460511888 \h </w:instrText>
      </w:r>
      <w:r w:rsidR="000318D2">
        <w:fldChar w:fldCharType="separate"/>
      </w:r>
      <w:r w:rsidR="0073677E">
        <w:t xml:space="preserve">Figure </w:t>
      </w:r>
      <w:r w:rsidR="0073677E">
        <w:rPr>
          <w:noProof/>
        </w:rPr>
        <w:t>7.1</w:t>
      </w:r>
      <w:r w:rsidR="0073677E">
        <w:noBreakHyphen/>
      </w:r>
      <w:r w:rsidR="0073677E">
        <w:rPr>
          <w:noProof/>
        </w:rPr>
        <w:t>5</w:t>
      </w:r>
      <w:r w:rsidR="000318D2">
        <w:fldChar w:fldCharType="end"/>
      </w:r>
      <w:r w:rsidR="000318D2">
        <w:t>)</w:t>
      </w:r>
    </w:p>
    <w:p w14:paraId="0EEEC091" w14:textId="77777777" w:rsidR="001B083B" w:rsidRPr="001F3763" w:rsidRDefault="001B083B" w:rsidP="00A70315">
      <w:pPr>
        <w:rPr>
          <w:sz w:val="16"/>
          <w:szCs w:val="16"/>
        </w:rPr>
      </w:pPr>
    </w:p>
    <w:p w14:paraId="785E260E" w14:textId="7CCFD6AC" w:rsidR="001B083B" w:rsidRPr="001F3763" w:rsidRDefault="001B083B" w:rsidP="00A70315">
      <w:pPr>
        <w:rPr>
          <w:sz w:val="16"/>
          <w:szCs w:val="16"/>
        </w:rPr>
      </w:pPr>
      <w:r w:rsidRPr="001F3763">
        <w:rPr>
          <w:vertAlign w:val="superscript"/>
        </w:rPr>
        <w:t>31</w:t>
      </w:r>
      <w:r w:rsidRPr="001F3763">
        <w:t>P</w:t>
      </w:r>
      <w:r w:rsidR="00537C01" w:rsidRPr="001F3763">
        <w:t>{</w:t>
      </w:r>
      <w:r w:rsidR="00537C01" w:rsidRPr="001F3763">
        <w:rPr>
          <w:vertAlign w:val="superscript"/>
        </w:rPr>
        <w:t>1</w:t>
      </w:r>
      <w:r w:rsidR="00537C01" w:rsidRPr="001F3763">
        <w:t>H}</w:t>
      </w:r>
      <w:r w:rsidRPr="001F3763">
        <w:t xml:space="preserve"> NMR (162 MHz,</w:t>
      </w:r>
      <w:r w:rsidR="009C245C" w:rsidRPr="001F3763">
        <w:t xml:space="preserve"> H</w:t>
      </w:r>
      <w:r w:rsidR="009C245C" w:rsidRPr="001F3763">
        <w:rPr>
          <w:vertAlign w:val="subscript"/>
        </w:rPr>
        <w:t>2</w:t>
      </w:r>
      <w:r w:rsidR="009C245C" w:rsidRPr="001F3763">
        <w:t>O</w:t>
      </w:r>
      <w:r w:rsidR="00537C01" w:rsidRPr="001F3763">
        <w:t>, r.t.</w:t>
      </w:r>
      <w:r w:rsidRPr="001F3763">
        <w:t>) δ 88.24</w:t>
      </w:r>
      <w:r w:rsidR="00537C01" w:rsidRPr="001F3763">
        <w:t xml:space="preserve"> (s, </w:t>
      </w:r>
      <w:r w:rsidR="00537C01" w:rsidRPr="001F3763">
        <w:rPr>
          <w:i/>
        </w:rPr>
        <w:t>P</w:t>
      </w:r>
      <w:r w:rsidR="00537C01" w:rsidRPr="001F3763">
        <w:rPr>
          <w:vertAlign w:val="superscript"/>
        </w:rPr>
        <w:t>t</w:t>
      </w:r>
      <w:r w:rsidR="00537C01" w:rsidRPr="001F3763">
        <w:t>Bu</w:t>
      </w:r>
      <w:r w:rsidR="00537C01" w:rsidRPr="001F3763">
        <w:rPr>
          <w:vertAlign w:val="subscript"/>
        </w:rPr>
        <w:t>2</w:t>
      </w:r>
      <w:r w:rsidR="00537C01" w:rsidRPr="001F3763">
        <w:t>) ppm</w:t>
      </w:r>
      <w:r w:rsidRPr="001F3763">
        <w:t>.</w:t>
      </w:r>
      <w:r w:rsidR="000318D2">
        <w:t xml:space="preserve"> (see </w:t>
      </w:r>
      <w:r w:rsidR="000318D2">
        <w:fldChar w:fldCharType="begin"/>
      </w:r>
      <w:r w:rsidR="000318D2">
        <w:instrText xml:space="preserve"> REF _Ref460511903 \h </w:instrText>
      </w:r>
      <w:r w:rsidR="000318D2">
        <w:fldChar w:fldCharType="separate"/>
      </w:r>
      <w:r w:rsidR="0073677E">
        <w:t xml:space="preserve">Figure </w:t>
      </w:r>
      <w:r w:rsidR="0073677E">
        <w:rPr>
          <w:noProof/>
        </w:rPr>
        <w:t>7.1</w:t>
      </w:r>
      <w:r w:rsidR="0073677E">
        <w:noBreakHyphen/>
      </w:r>
      <w:r w:rsidR="0073677E">
        <w:rPr>
          <w:noProof/>
        </w:rPr>
        <w:t>2</w:t>
      </w:r>
      <w:r w:rsidR="000318D2">
        <w:fldChar w:fldCharType="end"/>
      </w:r>
      <w:r w:rsidR="000318D2">
        <w:t>)</w:t>
      </w:r>
    </w:p>
    <w:p w14:paraId="4EE6EDCE" w14:textId="77777777" w:rsidR="00643E00" w:rsidRDefault="00643E00" w:rsidP="00A70315"/>
    <w:p w14:paraId="0C3DE875" w14:textId="725CF971" w:rsidR="00643E00" w:rsidRPr="00CA244C" w:rsidRDefault="000318D2" w:rsidP="00A70315">
      <w:r>
        <w:t xml:space="preserve">IR (ATR): </w:t>
      </w:r>
      <w:r w:rsidR="00CA244C">
        <w:t>ν̃</w:t>
      </w:r>
      <w:r w:rsidR="00CA244C">
        <w:rPr>
          <w:lang w:val="el-GR"/>
        </w:rPr>
        <w:t xml:space="preserve"> =</w:t>
      </w:r>
      <w:r>
        <w:t xml:space="preserve"> </w:t>
      </w:r>
      <w:r w:rsidR="00CA244C">
        <w:t>3393br (OH), 2948m, 1917vs (CO), 1568s cm</w:t>
      </w:r>
      <w:r w:rsidR="00CA244C">
        <w:rPr>
          <w:vertAlign w:val="superscript"/>
        </w:rPr>
        <w:t>-1</w:t>
      </w:r>
      <w:r w:rsidR="00CA244C">
        <w:t xml:space="preserve">. (see </w:t>
      </w:r>
      <w:r w:rsidR="00CA244C">
        <w:fldChar w:fldCharType="begin"/>
      </w:r>
      <w:r w:rsidR="00CA244C">
        <w:instrText xml:space="preserve"> REF _Ref460513474 \h </w:instrText>
      </w:r>
      <w:r w:rsidR="00CA244C">
        <w:fldChar w:fldCharType="separate"/>
      </w:r>
      <w:r w:rsidR="0073677E">
        <w:t xml:space="preserve">Figure </w:t>
      </w:r>
      <w:r w:rsidR="0073677E">
        <w:rPr>
          <w:noProof/>
        </w:rPr>
        <w:t>8.1</w:t>
      </w:r>
      <w:r w:rsidR="0073677E">
        <w:noBreakHyphen/>
      </w:r>
      <w:r w:rsidR="0073677E">
        <w:rPr>
          <w:noProof/>
        </w:rPr>
        <w:t>1</w:t>
      </w:r>
      <w:r w:rsidR="00CA244C">
        <w:fldChar w:fldCharType="end"/>
      </w:r>
      <w:r w:rsidR="00CA244C">
        <w:t>)</w:t>
      </w:r>
    </w:p>
    <w:p w14:paraId="7466843D" w14:textId="77777777" w:rsidR="00C41893" w:rsidRDefault="00C41893" w:rsidP="00A70315"/>
    <w:p w14:paraId="1BEC0B67" w14:textId="141DE8FC" w:rsidR="00C41893" w:rsidRPr="00CA244C" w:rsidRDefault="00C41893" w:rsidP="00A70315">
      <w:r>
        <w:t>UV/Vis (H</w:t>
      </w:r>
      <w:r>
        <w:rPr>
          <w:vertAlign w:val="subscript"/>
        </w:rPr>
        <w:t>2</w:t>
      </w:r>
      <w:r>
        <w:t xml:space="preserve">O): </w:t>
      </w:r>
      <w:r w:rsidR="00CA244C">
        <w:rPr>
          <w:lang w:val="el-GR"/>
        </w:rPr>
        <w:t>λ</w:t>
      </w:r>
      <w:r w:rsidR="00CA244C">
        <w:rPr>
          <w:vertAlign w:val="subscript"/>
        </w:rPr>
        <w:t xml:space="preserve">abs </w:t>
      </w:r>
      <w:r w:rsidR="00CA244C">
        <w:t>(</w:t>
      </w:r>
      <w:r w:rsidR="00CA244C">
        <w:rPr>
          <w:lang w:val="el-GR"/>
        </w:rPr>
        <w:t xml:space="preserve">ε </w:t>
      </w:r>
      <w:r w:rsidR="00CA244C">
        <w:t>/ cm</w:t>
      </w:r>
      <w:r w:rsidR="00CA244C">
        <w:rPr>
          <w:vertAlign w:val="superscript"/>
        </w:rPr>
        <w:t>-1</w:t>
      </w:r>
      <w:r w:rsidR="00CA244C">
        <w:t xml:space="preserve"> M</w:t>
      </w:r>
      <w:r w:rsidR="00CA244C">
        <w:rPr>
          <w:vertAlign w:val="superscript"/>
        </w:rPr>
        <w:t>-1</w:t>
      </w:r>
      <w:r w:rsidR="00CA244C">
        <w:t>) = 370 (1630), 305 (3510).</w:t>
      </w:r>
    </w:p>
    <w:p w14:paraId="3E0B8434" w14:textId="77777777" w:rsidR="00643E00" w:rsidRDefault="00643E00" w:rsidP="00A70315"/>
    <w:p w14:paraId="5ADBA577" w14:textId="0591C8D0" w:rsidR="006F6A1B" w:rsidRDefault="00C41893" w:rsidP="00A70315">
      <w:r>
        <w:t>Elemental analysis: anal. c</w:t>
      </w:r>
      <w:r w:rsidR="0068169A">
        <w:t>alc</w:t>
      </w:r>
      <w:r>
        <w:t>.</w:t>
      </w:r>
      <w:r w:rsidR="0068169A">
        <w:t xml:space="preserve"> for C</w:t>
      </w:r>
      <w:r w:rsidR="0068169A">
        <w:rPr>
          <w:vertAlign w:val="subscript"/>
        </w:rPr>
        <w:t>20</w:t>
      </w:r>
      <w:r w:rsidR="0068169A">
        <w:t>H</w:t>
      </w:r>
      <w:r w:rsidR="0068169A">
        <w:rPr>
          <w:vertAlign w:val="subscript"/>
        </w:rPr>
        <w:t>37</w:t>
      </w:r>
      <w:r w:rsidR="0068169A">
        <w:t>N</w:t>
      </w:r>
      <w:r w:rsidR="0068169A">
        <w:rPr>
          <w:vertAlign w:val="subscript"/>
        </w:rPr>
        <w:t>2</w:t>
      </w:r>
      <w:r w:rsidR="0068169A">
        <w:t>O</w:t>
      </w:r>
      <w:r w:rsidR="0068169A">
        <w:rPr>
          <w:vertAlign w:val="subscript"/>
        </w:rPr>
        <w:t>3</w:t>
      </w:r>
      <w:r w:rsidR="0068169A">
        <w:t>PRu • 3 H</w:t>
      </w:r>
      <w:r w:rsidR="0068169A">
        <w:rPr>
          <w:vertAlign w:val="subscript"/>
        </w:rPr>
        <w:t>2</w:t>
      </w:r>
      <w:r w:rsidR="0068169A">
        <w:t>O</w:t>
      </w:r>
      <w:r>
        <w:t>: C, 44.52; H, 8.03; N, 5.19. Found: C, 44.25; H, 8.078; N, 5.002.</w:t>
      </w:r>
      <w:r w:rsidR="006F6A1B">
        <w:br w:type="page"/>
      </w:r>
    </w:p>
    <w:p w14:paraId="3767B99F" w14:textId="77777777" w:rsidR="006F6A1B" w:rsidRDefault="006F6A1B" w:rsidP="006F6A1B">
      <w:pPr>
        <w:pStyle w:val="Heading3"/>
      </w:pPr>
      <w:bookmarkStart w:id="10" w:name="_Toc464139115"/>
      <w:r>
        <w:t>Photographs Showing Synthesis and Product</w:t>
      </w:r>
      <w:bookmarkEnd w:id="10"/>
    </w:p>
    <w:p w14:paraId="2148D81D" w14:textId="77777777" w:rsidR="00160981" w:rsidRPr="00160981" w:rsidRDefault="006F6A1B" w:rsidP="00160981">
      <w:r>
        <w:rPr>
          <w:noProof/>
        </w:rPr>
        <w:drawing>
          <wp:anchor distT="0" distB="0" distL="114300" distR="114300" simplePos="0" relativeHeight="251761664" behindDoc="0" locked="0" layoutInCell="1" allowOverlap="1" wp14:anchorId="3C8CAEB0" wp14:editId="7C166F79">
            <wp:simplePos x="0" y="0"/>
            <wp:positionH relativeFrom="column">
              <wp:posOffset>2188845</wp:posOffset>
            </wp:positionH>
            <wp:positionV relativeFrom="paragraph">
              <wp:posOffset>182245</wp:posOffset>
            </wp:positionV>
            <wp:extent cx="1811655" cy="1371600"/>
            <wp:effectExtent l="0" t="0" r="0" b="0"/>
            <wp:wrapTopAndBottom/>
            <wp:docPr id="116" name="Picture 116" descr="Macintosh HD:Users:Jacob:Documents:Water_Splitting:Two_Photon_Water_Splitting:Experimental_Data:Photographs:Complex_2_in_THF_10_equiv_H2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 descr="Macintosh HD:Users:Jacob:Documents:Water_Splitting:Two_Photon_Water_Splitting:Experimental_Data:Photographs:Complex_2_in_THF_10_equiv_H2O.jp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811655" cy="137160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762688" behindDoc="0" locked="0" layoutInCell="1" allowOverlap="1" wp14:anchorId="03BF777C" wp14:editId="635793B5">
            <wp:simplePos x="0" y="0"/>
            <wp:positionH relativeFrom="column">
              <wp:posOffset>4102100</wp:posOffset>
            </wp:positionH>
            <wp:positionV relativeFrom="paragraph">
              <wp:posOffset>182245</wp:posOffset>
            </wp:positionV>
            <wp:extent cx="2070100" cy="1371600"/>
            <wp:effectExtent l="0" t="0" r="12700" b="0"/>
            <wp:wrapTopAndBottom/>
            <wp:docPr id="117" name="Picture 117" descr="Macintosh HD:Users:Jacob:Documents:Water_Splitting:Two_Photon_Water_Splitting:Experimental_Data:Photographs:N2O_Product_Soluti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 descr="Macintosh HD:Users:Jacob:Documents:Water_Splitting:Two_Photon_Water_Splitting:Experimental_Data:Photographs:N2O_Product_Solution.jp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070100" cy="1371600"/>
                    </a:xfrm>
                    <a:prstGeom prst="rect">
                      <a:avLst/>
                    </a:prstGeom>
                    <a:noFill/>
                    <a:ln>
                      <a:noFill/>
                    </a:ln>
                  </pic:spPr>
                </pic:pic>
              </a:graphicData>
            </a:graphic>
            <wp14:sizeRelH relativeFrom="page">
              <wp14:pctWidth>0</wp14:pctWidth>
            </wp14:sizeRelH>
            <wp14:sizeRelV relativeFrom="page">
              <wp14:pctHeight>0</wp14:pctHeight>
            </wp14:sizeRelV>
          </wp:anchor>
        </w:drawing>
      </w:r>
      <w:r w:rsidR="00526B8E">
        <w:rPr>
          <w:noProof/>
        </w:rPr>
        <w:drawing>
          <wp:anchor distT="0" distB="0" distL="114300" distR="114300" simplePos="0" relativeHeight="251760640" behindDoc="0" locked="0" layoutInCell="1" allowOverlap="1" wp14:anchorId="31CA616B" wp14:editId="3C081778">
            <wp:simplePos x="0" y="0"/>
            <wp:positionH relativeFrom="column">
              <wp:posOffset>38100</wp:posOffset>
            </wp:positionH>
            <wp:positionV relativeFrom="paragraph">
              <wp:posOffset>182245</wp:posOffset>
            </wp:positionV>
            <wp:extent cx="2019300" cy="1371600"/>
            <wp:effectExtent l="0" t="0" r="12700" b="0"/>
            <wp:wrapTopAndBottom/>
            <wp:docPr id="115" name="Picture 115" descr="Macintosh HD:Users:Jacob:Documents:Water_Splitting:Two_Photon_Water_Splitting:Experimental_Data:Photographs:Complex_3_in_THF.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2" descr="Macintosh HD:Users:Jacob:Documents:Water_Splitting:Two_Photon_Water_Splitting:Experimental_Data:Photographs:Complex_3_in_THF.jp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019300" cy="13716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29791BA" w14:textId="77777777" w:rsidR="006F6A1B" w:rsidRDefault="006F6A1B" w:rsidP="00526B8E">
      <w:pPr>
        <w:pStyle w:val="Caption"/>
      </w:pPr>
    </w:p>
    <w:p w14:paraId="0BBE4119" w14:textId="0AF028B2" w:rsidR="00651620" w:rsidRDefault="00526B8E" w:rsidP="00526B8E">
      <w:pPr>
        <w:pStyle w:val="Caption"/>
      </w:pPr>
      <w:bookmarkStart w:id="11" w:name="_Ref460510464"/>
      <w:bookmarkStart w:id="12" w:name="_Toc464139193"/>
      <w:r>
        <w:t xml:space="preserve">Figure </w:t>
      </w:r>
      <w:fldSimple w:instr=" STYLEREF 2 \s ">
        <w:r w:rsidR="0073677E">
          <w:rPr>
            <w:noProof/>
          </w:rPr>
          <w:t>3.1</w:t>
        </w:r>
      </w:fldSimple>
      <w:r w:rsidR="008F3988">
        <w:noBreakHyphen/>
      </w:r>
      <w:fldSimple w:instr=" SEQ Figure \* ARABIC \s 2 ">
        <w:r w:rsidR="0073677E">
          <w:rPr>
            <w:noProof/>
          </w:rPr>
          <w:t>1</w:t>
        </w:r>
      </w:fldSimple>
      <w:bookmarkEnd w:id="11"/>
      <w:r>
        <w:t xml:space="preserve"> Photographs of synthesis stages during preparation of complex </w:t>
      </w:r>
      <w:r w:rsidR="00DB1899">
        <w:t>1</w:t>
      </w:r>
      <w:bookmarkEnd w:id="12"/>
    </w:p>
    <w:p w14:paraId="1CD41C3A" w14:textId="77777777" w:rsidR="00526B8E" w:rsidRDefault="00526B8E" w:rsidP="00F30CFB">
      <w:pPr>
        <w:pStyle w:val="CaptionText"/>
      </w:pPr>
      <w:r>
        <w:t>Left: Solution of [Ru(PNN*)(CO)H] in THF (dark red solution).</w:t>
      </w:r>
    </w:p>
    <w:p w14:paraId="104B93C3" w14:textId="31234611" w:rsidR="00526B8E" w:rsidRDefault="00526B8E" w:rsidP="00F30CFB">
      <w:pPr>
        <w:pStyle w:val="CaptionText"/>
      </w:pPr>
      <w:r>
        <w:t xml:space="preserve">Middle: Solution </w:t>
      </w:r>
      <w:r w:rsidR="00A14D4B">
        <w:t>on the left after addition of 9</w:t>
      </w:r>
      <w:r>
        <w:t xml:space="preserve"> equivalents of H</w:t>
      </w:r>
      <w:r>
        <w:rPr>
          <w:vertAlign w:val="subscript"/>
        </w:rPr>
        <w:t>2</w:t>
      </w:r>
      <w:r>
        <w:t xml:space="preserve">O, forming complex </w:t>
      </w:r>
      <w:r>
        <w:rPr>
          <w:b/>
        </w:rPr>
        <w:t xml:space="preserve">2-trans </w:t>
      </w:r>
      <w:r>
        <w:t>(dark yellow/orange solution).</w:t>
      </w:r>
    </w:p>
    <w:p w14:paraId="3E705AFF" w14:textId="77777777" w:rsidR="00526B8E" w:rsidRDefault="00526B8E" w:rsidP="00F30CFB">
      <w:pPr>
        <w:pStyle w:val="CaptionText"/>
      </w:pPr>
      <w:r>
        <w:t>Right: Solution in the middle after reaction with N</w:t>
      </w:r>
      <w:r>
        <w:rPr>
          <w:vertAlign w:val="subscript"/>
        </w:rPr>
        <w:t>2</w:t>
      </w:r>
      <w:r>
        <w:t xml:space="preserve">O for 22h (dark green solution). </w:t>
      </w:r>
    </w:p>
    <w:p w14:paraId="775FBED7" w14:textId="77777777" w:rsidR="00526B8E" w:rsidRDefault="00526B8E" w:rsidP="00526B8E">
      <w:r>
        <w:rPr>
          <w:noProof/>
        </w:rPr>
        <w:drawing>
          <wp:anchor distT="0" distB="0" distL="114300" distR="114300" simplePos="0" relativeHeight="251763712" behindDoc="0" locked="0" layoutInCell="1" allowOverlap="1" wp14:anchorId="1D792904" wp14:editId="4C2750CD">
            <wp:simplePos x="0" y="0"/>
            <wp:positionH relativeFrom="column">
              <wp:posOffset>0</wp:posOffset>
            </wp:positionH>
            <wp:positionV relativeFrom="paragraph">
              <wp:posOffset>137795</wp:posOffset>
            </wp:positionV>
            <wp:extent cx="6182995" cy="4637405"/>
            <wp:effectExtent l="0" t="0" r="0" b="10795"/>
            <wp:wrapTopAndBottom/>
            <wp:docPr id="118" name="Picture 118" descr="Macintosh HD:Users:Jacob:Documents:Water_Splitting:Two_Photon_Water_Splitting:Experimental_Data:Photographs:N2O_Reaction_Set_U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 descr="Macintosh HD:Users:Jacob:Documents:Water_Splitting:Two_Photon_Water_Splitting:Experimental_Data:Photographs:N2O_Reaction_Set_Up.jp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6182995" cy="463740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F292A4E" w14:textId="466A1E1E" w:rsidR="00526B8E" w:rsidRDefault="00526B8E" w:rsidP="00526B8E">
      <w:pPr>
        <w:pStyle w:val="Caption"/>
      </w:pPr>
      <w:bookmarkStart w:id="13" w:name="_Ref460510899"/>
      <w:bookmarkStart w:id="14" w:name="_Toc464139194"/>
      <w:r>
        <w:t xml:space="preserve">Figure </w:t>
      </w:r>
      <w:fldSimple w:instr=" STYLEREF 2 \s ">
        <w:r w:rsidR="0073677E">
          <w:rPr>
            <w:noProof/>
          </w:rPr>
          <w:t>3.1</w:t>
        </w:r>
      </w:fldSimple>
      <w:r w:rsidR="008F3988">
        <w:noBreakHyphen/>
      </w:r>
      <w:fldSimple w:instr=" SEQ Figure \* ARABIC \s 2 ">
        <w:r w:rsidR="0073677E">
          <w:rPr>
            <w:noProof/>
          </w:rPr>
          <w:t>2</w:t>
        </w:r>
      </w:fldSimple>
      <w:bookmarkEnd w:id="13"/>
      <w:r>
        <w:t xml:space="preserve"> Reaction set-up for reaction of 2-trans with N</w:t>
      </w:r>
      <w:r>
        <w:rPr>
          <w:vertAlign w:val="subscript"/>
        </w:rPr>
        <w:t>2</w:t>
      </w:r>
      <w:r>
        <w:t>O</w:t>
      </w:r>
      <w:bookmarkEnd w:id="14"/>
    </w:p>
    <w:p w14:paraId="5948B0E6" w14:textId="77777777" w:rsidR="00526B8E" w:rsidRPr="006F6A1B" w:rsidRDefault="006F6A1B" w:rsidP="00F30CFB">
      <w:pPr>
        <w:pStyle w:val="CaptionText"/>
      </w:pPr>
      <w:r>
        <w:t>From right to left: N</w:t>
      </w:r>
      <w:r>
        <w:rPr>
          <w:vertAlign w:val="subscript"/>
        </w:rPr>
        <w:t>2</w:t>
      </w:r>
      <w:r>
        <w:t xml:space="preserve">O gas tank (right bottom) is connected to a T-piece (right), which leads to the Schlenk line (top connection) and to a Schlenk flask (top middle). This Schlenk flask is topped with a rubber septum containing a cannula (top), which leads into the main reaction flask (containing </w:t>
      </w:r>
      <w:r>
        <w:rPr>
          <w:b/>
        </w:rPr>
        <w:t>2-trans</w:t>
      </w:r>
      <w:r>
        <w:t xml:space="preserve">) through a septum (red cap) and a valve. The main reaction flask is connected to a second T-piece valve (left), which leads to the Schlenk line (bottom) and to a separate bubble counter (left). Background is blurred to highlight the reaction assembly. </w:t>
      </w:r>
    </w:p>
    <w:p w14:paraId="54B75B18" w14:textId="77777777" w:rsidR="006F6A1B" w:rsidRDefault="006F6A1B">
      <w:r>
        <w:br w:type="page"/>
      </w:r>
    </w:p>
    <w:p w14:paraId="192E8502" w14:textId="77777777" w:rsidR="00526B8E" w:rsidRDefault="006F6A1B" w:rsidP="0012619B">
      <w:r>
        <w:rPr>
          <w:noProof/>
        </w:rPr>
        <w:drawing>
          <wp:anchor distT="0" distB="0" distL="114300" distR="114300" simplePos="0" relativeHeight="251765760" behindDoc="0" locked="0" layoutInCell="1" allowOverlap="1" wp14:anchorId="1B5393DA" wp14:editId="705BE1B1">
            <wp:simplePos x="0" y="0"/>
            <wp:positionH relativeFrom="column">
              <wp:posOffset>4236085</wp:posOffset>
            </wp:positionH>
            <wp:positionV relativeFrom="paragraph">
              <wp:posOffset>0</wp:posOffset>
            </wp:positionV>
            <wp:extent cx="1707515" cy="3086100"/>
            <wp:effectExtent l="0" t="0" r="0" b="12700"/>
            <wp:wrapTopAndBottom/>
            <wp:docPr id="120" name="Picture 120" descr="Macintosh HD:Users:Jacob:Documents:Water_Splitting:Two_Photon_Water_Splitting:Experimental_Data:Photographs:Complex_1_in_H2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 descr="Macintosh HD:Users:Jacob:Documents:Water_Splitting:Two_Photon_Water_Splitting:Experimental_Data:Photographs:Complex_1_in_H2O.jp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707515" cy="308610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764736" behindDoc="0" locked="0" layoutInCell="1" allowOverlap="1" wp14:anchorId="0FEE38CB" wp14:editId="41057007">
            <wp:simplePos x="0" y="0"/>
            <wp:positionH relativeFrom="column">
              <wp:posOffset>127000</wp:posOffset>
            </wp:positionH>
            <wp:positionV relativeFrom="paragraph">
              <wp:posOffset>0</wp:posOffset>
            </wp:positionV>
            <wp:extent cx="3759200" cy="2400300"/>
            <wp:effectExtent l="0" t="0" r="0" b="12700"/>
            <wp:wrapTopAndBottom/>
            <wp:docPr id="119" name="Picture 119" descr="Macintosh HD:Users:Jacob:Documents:Water_Splitting:Two_Photon_Water_Splitting:Experimental_Data:Photographs:Complex_1_Solid_Stat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 descr="Macintosh HD:Users:Jacob:Documents:Water_Splitting:Two_Photon_Water_Splitting:Experimental_Data:Photographs:Complex_1_Solid_State.jp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759200" cy="24003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8B156AC" w14:textId="4E194784" w:rsidR="006F6A1B" w:rsidRDefault="006F6A1B" w:rsidP="006F6A1B">
      <w:pPr>
        <w:pStyle w:val="Caption"/>
      </w:pPr>
      <w:bookmarkStart w:id="15" w:name="_Ref460511356"/>
      <w:bookmarkStart w:id="16" w:name="_Toc464139195"/>
      <w:r>
        <w:t xml:space="preserve">Figure </w:t>
      </w:r>
      <w:fldSimple w:instr=" STYLEREF 2 \s ">
        <w:r w:rsidR="0073677E">
          <w:rPr>
            <w:noProof/>
          </w:rPr>
          <w:t>3.1</w:t>
        </w:r>
      </w:fldSimple>
      <w:r w:rsidR="008F3988">
        <w:noBreakHyphen/>
      </w:r>
      <w:fldSimple w:instr=" SEQ Figure \* ARABIC \s 2 ">
        <w:r w:rsidR="0073677E">
          <w:rPr>
            <w:noProof/>
          </w:rPr>
          <w:t>3</w:t>
        </w:r>
      </w:fldSimple>
      <w:bookmarkEnd w:id="15"/>
      <w:r>
        <w:t xml:space="preserve"> Complex 1 as a solid (left) and </w:t>
      </w:r>
      <w:r w:rsidR="00BB0692">
        <w:t xml:space="preserve">in </w:t>
      </w:r>
      <w:r>
        <w:t>aqueous solution (right)</w:t>
      </w:r>
      <w:bookmarkEnd w:id="16"/>
    </w:p>
    <w:p w14:paraId="3656E01F" w14:textId="77777777" w:rsidR="006F6A1B" w:rsidRDefault="006F6A1B" w:rsidP="0012619B"/>
    <w:p w14:paraId="21A38B9D" w14:textId="77777777" w:rsidR="000C700E" w:rsidRDefault="000C700E" w:rsidP="0012619B"/>
    <w:p w14:paraId="3DE0E4B9" w14:textId="77777777" w:rsidR="006F6A1B" w:rsidRDefault="006F6A1B" w:rsidP="0012619B"/>
    <w:p w14:paraId="1D66E13F" w14:textId="678B74EC" w:rsidR="000C700E" w:rsidRDefault="000C700E" w:rsidP="000C700E">
      <w:pPr>
        <w:pStyle w:val="Heading3"/>
      </w:pPr>
      <w:bookmarkStart w:id="17" w:name="_Toc464139116"/>
      <w:r>
        <w:t xml:space="preserve">Synthesis </w:t>
      </w:r>
      <w:r w:rsidR="003B7F4A">
        <w:t>using Ag</w:t>
      </w:r>
      <w:r w:rsidR="003B7F4A">
        <w:rPr>
          <w:vertAlign w:val="subscript"/>
        </w:rPr>
        <w:t>2</w:t>
      </w:r>
      <w:r w:rsidR="003B7F4A">
        <w:t>O</w:t>
      </w:r>
      <w:bookmarkEnd w:id="17"/>
    </w:p>
    <w:p w14:paraId="01B53CC1" w14:textId="77777777" w:rsidR="000C700E" w:rsidRDefault="000C700E" w:rsidP="000C700E"/>
    <w:p w14:paraId="1090E4BB" w14:textId="1ACE2195" w:rsidR="000C700E" w:rsidRDefault="008F701A" w:rsidP="008C7CA6">
      <w:r>
        <w:t>(PNN)RuCl</w:t>
      </w:r>
      <w:r>
        <w:rPr>
          <w:vertAlign w:val="subscript"/>
        </w:rPr>
        <w:t>2</w:t>
      </w:r>
      <w:r>
        <w:t>(CO) (66 mg, 0.126 mmol</w:t>
      </w:r>
      <w:r w:rsidR="008C7CA6">
        <w:t>, mixture of cis and trans isomers</w:t>
      </w:r>
      <w:r>
        <w:t>) and Ag</w:t>
      </w:r>
      <w:r>
        <w:rPr>
          <w:vertAlign w:val="subscript"/>
        </w:rPr>
        <w:t>2</w:t>
      </w:r>
      <w:r>
        <w:t>O (179 mg, 0.772 mmol) were place</w:t>
      </w:r>
      <w:r w:rsidR="00191495">
        <w:t>d</w:t>
      </w:r>
      <w:r>
        <w:t xml:space="preserve"> in a Schlenk flask along with 4.5 ml of acetone and 0.6 ml of H</w:t>
      </w:r>
      <w:r>
        <w:rPr>
          <w:vertAlign w:val="subscript"/>
        </w:rPr>
        <w:t>2</w:t>
      </w:r>
      <w:r>
        <w:t>O, yielding a dark yellow suspension. The suspension was stirred for 2 h in the dark, after which it was filtered into a separate Schlenk flask, yielding a dark yellow solution. Subsequently, all volatiles were removed under vacuum and the dark yellow residue was redissolved in 2.1 ml THF, yielding a dark yellow solution with some insoluble material. The insoluble materials were removed via filtration, an</w:t>
      </w:r>
      <w:r w:rsidR="008C7CA6">
        <w:t>d</w:t>
      </w:r>
      <w:r>
        <w:t xml:space="preserve"> 18 ml Et</w:t>
      </w:r>
      <w:r>
        <w:rPr>
          <w:vertAlign w:val="subscript"/>
        </w:rPr>
        <w:t>2</w:t>
      </w:r>
      <w:r>
        <w:t>O were added to the dark yellow THF solution to precipitate the product</w:t>
      </w:r>
      <w:r w:rsidR="008C7CA6">
        <w:t>. The solid was filtered off,</w:t>
      </w:r>
      <w:r>
        <w:t xml:space="preserve"> washed three times with </w:t>
      </w:r>
      <w:r w:rsidR="008C7CA6">
        <w:t>1 ml Et</w:t>
      </w:r>
      <w:r w:rsidR="008C7CA6">
        <w:rPr>
          <w:vertAlign w:val="subscript"/>
        </w:rPr>
        <w:t>2</w:t>
      </w:r>
      <w:r w:rsidR="008C7CA6">
        <w:t>O each and dried under vacuum, yielding a yellow solid.</w:t>
      </w:r>
    </w:p>
    <w:p w14:paraId="3A76BAE6" w14:textId="77777777" w:rsidR="008C7CA6" w:rsidRDefault="008C7CA6" w:rsidP="008C7CA6"/>
    <w:p w14:paraId="5247749E" w14:textId="7F9EF1D8" w:rsidR="008C7CA6" w:rsidRDefault="008C7CA6" w:rsidP="008C7CA6">
      <w:r>
        <w:t xml:space="preserve">While this synthesis procedure does yield complex </w:t>
      </w:r>
      <w:r>
        <w:rPr>
          <w:b/>
        </w:rPr>
        <w:t>1</w:t>
      </w:r>
      <w:r>
        <w:t xml:space="preserve"> (see </w:t>
      </w:r>
      <w:r>
        <w:fldChar w:fldCharType="begin"/>
      </w:r>
      <w:r>
        <w:instrText xml:space="preserve"> REF _Ref460587485 \h </w:instrText>
      </w:r>
      <w:r>
        <w:fldChar w:fldCharType="separate"/>
      </w:r>
      <w:r w:rsidR="0073677E">
        <w:t xml:space="preserve">Figure </w:t>
      </w:r>
      <w:r w:rsidR="0073677E">
        <w:rPr>
          <w:noProof/>
        </w:rPr>
        <w:t>7.1</w:t>
      </w:r>
      <w:r w:rsidR="0073677E">
        <w:noBreakHyphen/>
      </w:r>
      <w:r w:rsidR="0073677E">
        <w:rPr>
          <w:noProof/>
        </w:rPr>
        <w:t>6</w:t>
      </w:r>
      <w:r>
        <w:fldChar w:fldCharType="end"/>
      </w:r>
      <w:r>
        <w:t xml:space="preserve"> and </w:t>
      </w:r>
      <w:r>
        <w:fldChar w:fldCharType="begin"/>
      </w:r>
      <w:r>
        <w:instrText xml:space="preserve"> REF _Ref460587496 \h </w:instrText>
      </w:r>
      <w:r>
        <w:fldChar w:fldCharType="separate"/>
      </w:r>
      <w:r w:rsidR="0073677E">
        <w:t xml:space="preserve">Figure </w:t>
      </w:r>
      <w:r w:rsidR="0073677E">
        <w:rPr>
          <w:noProof/>
        </w:rPr>
        <w:t>7.1</w:t>
      </w:r>
      <w:r w:rsidR="0073677E">
        <w:noBreakHyphen/>
      </w:r>
      <w:r w:rsidR="0073677E">
        <w:rPr>
          <w:noProof/>
        </w:rPr>
        <w:t>7</w:t>
      </w:r>
      <w:r>
        <w:fldChar w:fldCharType="end"/>
      </w:r>
      <w:r>
        <w:t xml:space="preserve"> for NMR spectra of the product), the obtained product is less pure than the one obtained via the N</w:t>
      </w:r>
      <w:r>
        <w:rPr>
          <w:vertAlign w:val="subscript"/>
        </w:rPr>
        <w:t>2</w:t>
      </w:r>
      <w:r>
        <w:t>O synthesis route. The main impurity can be observed at ∂(</w:t>
      </w:r>
      <w:r>
        <w:rPr>
          <w:vertAlign w:val="superscript"/>
        </w:rPr>
        <w:t>31</w:t>
      </w:r>
      <w:r>
        <w:t>P) = 55.12 ppm, which might be attributed to an alkyl phosphinic acid resulting from ligand oxidation by Ag</w:t>
      </w:r>
      <w:r>
        <w:rPr>
          <w:vertAlign w:val="subscript"/>
        </w:rPr>
        <w:t>2</w:t>
      </w:r>
      <w:r>
        <w:t>O. Due to the less pure nature of the product, the N</w:t>
      </w:r>
      <w:r>
        <w:rPr>
          <w:vertAlign w:val="subscript"/>
        </w:rPr>
        <w:t>2</w:t>
      </w:r>
      <w:r>
        <w:t>O synthesis route was the preferred one. However, further improvements to this silver based synthesis route might offer a more simple and general access to ruthenium dihydroxo complexes.</w:t>
      </w:r>
    </w:p>
    <w:p w14:paraId="36240149" w14:textId="77777777" w:rsidR="008C7CA6" w:rsidRDefault="008C7CA6" w:rsidP="000C700E"/>
    <w:p w14:paraId="51609EB9" w14:textId="77777777" w:rsidR="008C7CA6" w:rsidRPr="008C7CA6" w:rsidRDefault="008C7CA6" w:rsidP="000C700E"/>
    <w:p w14:paraId="0EDBFC31" w14:textId="52A763DE" w:rsidR="000C700E" w:rsidRDefault="00B00FC1" w:rsidP="00B00FC1">
      <w:pPr>
        <w:pStyle w:val="Heading3"/>
      </w:pPr>
      <w:bookmarkStart w:id="18" w:name="_Ref460589301"/>
      <w:bookmarkStart w:id="19" w:name="_Toc464139117"/>
      <w:r>
        <w:t>Synthesis via Reflux of 2-trans</w:t>
      </w:r>
      <w:bookmarkEnd w:id="18"/>
      <w:bookmarkEnd w:id="19"/>
    </w:p>
    <w:p w14:paraId="051D5DE2" w14:textId="77777777" w:rsidR="00B00FC1" w:rsidRDefault="00B00FC1" w:rsidP="00B00FC1"/>
    <w:p w14:paraId="63AA9355" w14:textId="77777777" w:rsidR="00EF2FB1" w:rsidRDefault="00B00FC1" w:rsidP="00E179C2">
      <w:r>
        <w:t xml:space="preserve">This is a modified version of the previously described procedure for the synthesis of </w:t>
      </w:r>
      <w:r>
        <w:rPr>
          <w:b/>
        </w:rPr>
        <w:t>1</w:t>
      </w:r>
      <w:r>
        <w:t xml:space="preserve"> via reflux of </w:t>
      </w:r>
      <w:r>
        <w:rPr>
          <w:b/>
        </w:rPr>
        <w:t>2-trans</w:t>
      </w:r>
      <w:r>
        <w:t>.</w:t>
      </w:r>
      <w:r>
        <w:fldChar w:fldCharType="begin"/>
      </w:r>
      <w:r>
        <w:instrText xml:space="preserve"> ADDIN ZOTERO_ITEM CSL_CITATION {"citationID":"gvlMKQkW","properties":{"formattedCitation":"\\super 2\\nosupersub{}","plainCitation":"2","noteIndex":0},"citationItems":[{"id":46,"uris":["http://zotero.org/users/local/CdP7Gee4/items/WC4SNXT2"],"uri":["http://zotero.org/users/local/CdP7Gee4/items/WC4SNXT2"],"itemData":{"id":46,"type":"article-journal","abstract":"Discovery of an efficient artificial catalyst for the sunlight-driven splitting of water into dioxygen and dihydrogen is a major goal of renewable energy research. We describe a solution-phase reaction scheme that leads to the stoichiometric liberation of dihydrogen and dioxygen in consecutive thermal- and light-driven steps mediated by mononuclear, well-defined ruthenium complexes. The initial reaction of water at 25°C with a dearomatized ruthenium (II) [Ru(II)] pincer complex yields a monomeric aromatic Ru(II) hydrido-hydroxo complex that, on further reaction with water at 100°C, releases H2 and forms a cis dihydroxo complex. Irradiation of this complex in the 320-to-420–nanometer range liberates oxygen and regenerates the starting hydrido-hydroxo Ru(II) complex, probably by elimination of hydrogen peroxide, which rapidly disproportionates. Isotopic labeling experiments with H217O and H218O show unequivocally that the process of oxygen–oxygen bond formation is intramolecular, establishing a previously elusive fundamental step toward dioxygen-generating homogeneous catalysis.","container-title":"Science","DOI":"10.1126/science.1168600","ISSN":"0036-8075, 1095-9203","issue":"5923","journalAbbreviation":"Science","language":"en","note":"PMID: 19342584","page":"74-77","source":"www.sciencemag.org.libproxy1.nus.edu.sg","title":"Consecutive Thermal H2 and Light-Induced O2 Evolution from Water Promoted by a Metal Complex","volume":"324","author":[{"family":"Kohl","given":"Stephan W."},{"family":"Weiner","given":"Lev"},{"family":"Schwartsburd","given":"Leonid"},{"family":"Konstantinovski","given":"Leonid"},{"family":"Shimon","given":"Linda J. W."},{"family":"Ben-David","given":"Yehoshoa"},{"family":"Iron","given":"Mark A."},{"family":"Milstein","given":"David"}],"issued":{"date-parts":[["2009",4,3]]}}}],"schema":"https://github.com/citation-style-language/schema/raw/master/csl-citation.json"} </w:instrText>
      </w:r>
      <w:r>
        <w:fldChar w:fldCharType="separate"/>
      </w:r>
      <w:r w:rsidRPr="00B00FC1">
        <w:rPr>
          <w:rFonts w:cs="Arial"/>
          <w:vertAlign w:val="superscript"/>
        </w:rPr>
        <w:t>2</w:t>
      </w:r>
      <w:r>
        <w:fldChar w:fldCharType="end"/>
      </w:r>
      <w:r>
        <w:t xml:space="preserve"> </w:t>
      </w:r>
    </w:p>
    <w:p w14:paraId="1C1B0E4B" w14:textId="77777777" w:rsidR="00EF2FB1" w:rsidRDefault="00EF2FB1" w:rsidP="00E179C2"/>
    <w:p w14:paraId="602E4714" w14:textId="3143D8A9" w:rsidR="00E179C2" w:rsidRDefault="00B00FC1" w:rsidP="00E179C2">
      <w:r>
        <w:t xml:space="preserve">(PNN*)Ru(CO)H was synthesized as described in </w:t>
      </w:r>
      <w:r>
        <w:fldChar w:fldCharType="begin"/>
      </w:r>
      <w:r>
        <w:instrText xml:space="preserve"> REF _Ref460588368 \r \h </w:instrText>
      </w:r>
      <w:r>
        <w:fldChar w:fldCharType="separate"/>
      </w:r>
      <w:r w:rsidR="0073677E">
        <w:t>3.1.1</w:t>
      </w:r>
      <w:r>
        <w:fldChar w:fldCharType="end"/>
      </w:r>
      <w:r>
        <w:t xml:space="preserve">, using 53 mg (0.109 mmol) of (PNN)RuCl(CO)H. To the Schlenk </w:t>
      </w:r>
      <w:r w:rsidR="00A14D4B">
        <w:t xml:space="preserve">flask </w:t>
      </w:r>
      <w:r>
        <w:t>containing</w:t>
      </w:r>
      <w:r w:rsidR="00191495">
        <w:t xml:space="preserve"> solid</w:t>
      </w:r>
      <w:r>
        <w:t xml:space="preserve"> (PNN*)Ru(CO)H, 2.5 ml of H</w:t>
      </w:r>
      <w:r>
        <w:rPr>
          <w:vertAlign w:val="subscript"/>
        </w:rPr>
        <w:t>2</w:t>
      </w:r>
      <w:r>
        <w:t>O were added, yielding a clear, light yellow solution</w:t>
      </w:r>
      <w:r w:rsidR="00E179C2">
        <w:t xml:space="preserve"> of </w:t>
      </w:r>
      <w:r w:rsidR="00E179C2">
        <w:rPr>
          <w:b/>
        </w:rPr>
        <w:t>2-trans</w:t>
      </w:r>
      <w:r>
        <w:t>.</w:t>
      </w:r>
    </w:p>
    <w:p w14:paraId="5F7BF5BB" w14:textId="7278C997" w:rsidR="00E179C2" w:rsidRDefault="00B00FC1" w:rsidP="00E179C2">
      <w:r>
        <w:t xml:space="preserve">The solution was then refluxed for three days, during which </w:t>
      </w:r>
      <w:r w:rsidR="00E179C2">
        <w:t>time the color of the solution changed to dark red/orange and a small amount of black, insoluble material formed.</w:t>
      </w:r>
    </w:p>
    <w:p w14:paraId="54BE9628" w14:textId="66AFDD4F" w:rsidR="00E179C2" w:rsidRDefault="00E179C2" w:rsidP="00E179C2"/>
    <w:p w14:paraId="70F8869F" w14:textId="060B68B7" w:rsidR="00E179C2" w:rsidRDefault="00E179C2" w:rsidP="00E179C2">
      <w:r>
        <w:t xml:space="preserve">At the end of the reaction time, the solution was cooled to room temperature and analyzed using NMR spectroscopy (see </w:t>
      </w:r>
      <w:r>
        <w:fldChar w:fldCharType="begin"/>
      </w:r>
      <w:r>
        <w:instrText xml:space="preserve"> REF _Ref460588788 \h </w:instrText>
      </w:r>
      <w:r>
        <w:fldChar w:fldCharType="separate"/>
      </w:r>
      <w:r w:rsidR="0073677E">
        <w:t xml:space="preserve">Figure </w:t>
      </w:r>
      <w:r w:rsidR="0073677E">
        <w:rPr>
          <w:noProof/>
        </w:rPr>
        <w:t>7.1</w:t>
      </w:r>
      <w:r w:rsidR="0073677E">
        <w:noBreakHyphen/>
      </w:r>
      <w:r w:rsidR="0073677E">
        <w:rPr>
          <w:noProof/>
        </w:rPr>
        <w:t>8</w:t>
      </w:r>
      <w:r>
        <w:fldChar w:fldCharType="end"/>
      </w:r>
      <w:r>
        <w:t xml:space="preserve"> and </w:t>
      </w:r>
      <w:r>
        <w:fldChar w:fldCharType="begin"/>
      </w:r>
      <w:r>
        <w:instrText xml:space="preserve"> REF _Ref460588800 \h </w:instrText>
      </w:r>
      <w:r>
        <w:fldChar w:fldCharType="separate"/>
      </w:r>
      <w:r w:rsidR="0073677E">
        <w:t xml:space="preserve">Figure </w:t>
      </w:r>
      <w:r w:rsidR="0073677E">
        <w:rPr>
          <w:noProof/>
        </w:rPr>
        <w:t>7.1</w:t>
      </w:r>
      <w:r w:rsidR="0073677E">
        <w:noBreakHyphen/>
      </w:r>
      <w:r w:rsidR="0073677E">
        <w:rPr>
          <w:noProof/>
        </w:rPr>
        <w:t>9</w:t>
      </w:r>
      <w:r>
        <w:fldChar w:fldCharType="end"/>
      </w:r>
      <w:r>
        <w:t xml:space="preserve">), showing formation of </w:t>
      </w:r>
      <w:r>
        <w:rPr>
          <w:b/>
        </w:rPr>
        <w:t>1</w:t>
      </w:r>
      <w:r>
        <w:t xml:space="preserve"> along with unreacted </w:t>
      </w:r>
      <w:r>
        <w:rPr>
          <w:b/>
        </w:rPr>
        <w:t>2-trans</w:t>
      </w:r>
      <w:r>
        <w:t xml:space="preserve"> and other, unidentified reaction products. The obtained product was not isolated.</w:t>
      </w:r>
    </w:p>
    <w:p w14:paraId="0951730F" w14:textId="77777777" w:rsidR="00E179C2" w:rsidRDefault="00E179C2" w:rsidP="00E179C2"/>
    <w:p w14:paraId="6553A290" w14:textId="55DD4502" w:rsidR="00E179C2" w:rsidRDefault="00E179C2" w:rsidP="00E179C2">
      <w:pPr>
        <w:pStyle w:val="Heading2"/>
      </w:pPr>
      <w:bookmarkStart w:id="20" w:name="_Toc464139118"/>
      <w:r>
        <w:t>Synthesis of Complex 2-trans</w:t>
      </w:r>
      <w:bookmarkEnd w:id="20"/>
    </w:p>
    <w:p w14:paraId="42825FEC" w14:textId="779AF1B5" w:rsidR="00E179C2" w:rsidRDefault="00E179C2" w:rsidP="002B5494">
      <w:pPr>
        <w:pStyle w:val="Heading3"/>
      </w:pPr>
      <w:bookmarkStart w:id="21" w:name="_Toc464139119"/>
      <w:r>
        <w:t>Synthesis in H</w:t>
      </w:r>
      <w:r>
        <w:rPr>
          <w:vertAlign w:val="subscript"/>
        </w:rPr>
        <w:t>2</w:t>
      </w:r>
      <w:r>
        <w:t>O</w:t>
      </w:r>
      <w:bookmarkEnd w:id="21"/>
    </w:p>
    <w:p w14:paraId="67DBD583" w14:textId="77777777" w:rsidR="00E179C2" w:rsidRDefault="00E179C2" w:rsidP="002B5494"/>
    <w:p w14:paraId="0E3794E8" w14:textId="22E4C06C" w:rsidR="00E179C2" w:rsidRDefault="00BB2E43" w:rsidP="002B5494">
      <w:r>
        <w:t xml:space="preserve">Complex </w:t>
      </w:r>
      <w:r>
        <w:rPr>
          <w:b/>
        </w:rPr>
        <w:t>2-trans</w:t>
      </w:r>
      <w:r>
        <w:t xml:space="preserve"> was synthesized in H</w:t>
      </w:r>
      <w:r>
        <w:rPr>
          <w:vertAlign w:val="subscript"/>
        </w:rPr>
        <w:t>2</w:t>
      </w:r>
      <w:r>
        <w:t xml:space="preserve">O as described in </w:t>
      </w:r>
      <w:r>
        <w:fldChar w:fldCharType="begin"/>
      </w:r>
      <w:r>
        <w:instrText xml:space="preserve"> REF _Ref460589301 \r \h </w:instrText>
      </w:r>
      <w:r>
        <w:fldChar w:fldCharType="separate"/>
      </w:r>
      <w:r w:rsidR="0073677E">
        <w:t>3.1.4</w:t>
      </w:r>
      <w:r>
        <w:fldChar w:fldCharType="end"/>
      </w:r>
      <w:r>
        <w:t xml:space="preserve">, yielding a clear, light yellow solution. The obtained product was analyzed using NMR spectroscopy (see </w:t>
      </w:r>
      <w:r>
        <w:fldChar w:fldCharType="begin"/>
      </w:r>
      <w:r>
        <w:instrText xml:space="preserve"> REF _Ref460589354 \h </w:instrText>
      </w:r>
      <w:r>
        <w:fldChar w:fldCharType="separate"/>
      </w:r>
      <w:r w:rsidR="0073677E">
        <w:t xml:space="preserve">Figure </w:t>
      </w:r>
      <w:r w:rsidR="0073677E">
        <w:rPr>
          <w:noProof/>
        </w:rPr>
        <w:t>7.2</w:t>
      </w:r>
      <w:r w:rsidR="0073677E">
        <w:noBreakHyphen/>
      </w:r>
      <w:r w:rsidR="0073677E">
        <w:rPr>
          <w:noProof/>
        </w:rPr>
        <w:t>1</w:t>
      </w:r>
      <w:r>
        <w:fldChar w:fldCharType="end"/>
      </w:r>
      <w:r>
        <w:t xml:space="preserve"> and </w:t>
      </w:r>
      <w:r>
        <w:fldChar w:fldCharType="begin"/>
      </w:r>
      <w:r>
        <w:instrText xml:space="preserve"> REF _Ref460589361 \h </w:instrText>
      </w:r>
      <w:r>
        <w:fldChar w:fldCharType="separate"/>
      </w:r>
      <w:r w:rsidR="0073677E">
        <w:t xml:space="preserve">Figure </w:t>
      </w:r>
      <w:r w:rsidR="0073677E">
        <w:rPr>
          <w:noProof/>
        </w:rPr>
        <w:t>7.2</w:t>
      </w:r>
      <w:r w:rsidR="0073677E">
        <w:noBreakHyphen/>
      </w:r>
      <w:r w:rsidR="0073677E">
        <w:rPr>
          <w:noProof/>
        </w:rPr>
        <w:t>2</w:t>
      </w:r>
      <w:r>
        <w:fldChar w:fldCharType="end"/>
      </w:r>
      <w:r>
        <w:t>) and was not isolated. Obtained NMR data was consistent with the previously described.</w:t>
      </w:r>
      <w:r>
        <w:fldChar w:fldCharType="begin"/>
      </w:r>
      <w:r>
        <w:instrText xml:space="preserve"> ADDIN ZOTERO_ITEM CSL_CITATION {"citationID":"meHjvytj","properties":{"formattedCitation":"\\super 2\\nosupersub{}","plainCitation":"2","noteIndex":0},"citationItems":[{"id":46,"uris":["http://zotero.org/users/local/CdP7Gee4/items/WC4SNXT2"],"uri":["http://zotero.org/users/local/CdP7Gee4/items/WC4SNXT2"],"itemData":{"id":46,"type":"article-journal","abstract":"Discovery of an efficient artificial catalyst for the sunlight-driven splitting of water into dioxygen and dihydrogen is a major goal of renewable energy research. We describe a solution-phase reaction scheme that leads to the stoichiometric liberation of dihydrogen and dioxygen in consecutive thermal- and light-driven steps mediated by mononuclear, well-defined ruthenium complexes. The initial reaction of water at 25°C with a dearomatized ruthenium (II) [Ru(II)] pincer complex yields a monomeric aromatic Ru(II) hydrido-hydroxo complex that, on further reaction with water at 100°C, releases H2 and forms a cis dihydroxo complex. Irradiation of this complex in the 320-to-420–nanometer range liberates oxygen and regenerates the starting hydrido-hydroxo Ru(II) complex, probably by elimination of hydrogen peroxide, which rapidly disproportionates. Isotopic labeling experiments with H217O and H218O show unequivocally that the process of oxygen–oxygen bond formation is intramolecular, establishing a previously elusive fundamental step toward dioxygen-generating homogeneous catalysis.","container-title":"Science","DOI":"10.1126/science.1168600","ISSN":"0036-8075, 1095-9203","issue":"5923","journalAbbreviation":"Science","language":"en","note":"PMID: 19342584","page":"74-77","source":"www.sciencemag.org.libproxy1.nus.edu.sg","title":"Consecutive Thermal H2 and Light-Induced O2 Evolution from Water Promoted by a Metal Complex","volume":"324","author":[{"family":"Kohl","given":"Stephan W."},{"family":"Weiner","given":"Lev"},{"family":"Schwartsburd","given":"Leonid"},{"family":"Konstantinovski","given":"Leonid"},{"family":"Shimon","given":"Linda J. W."},{"family":"Ben-David","given":"Yehoshoa"},{"family":"Iron","given":"Mark A."},{"family":"Milstein","given":"David"}],"issued":{"date-parts":[["2009",4,3]]}}}],"schema":"https://github.com/citation-style-language/schema/raw/master/csl-citation.json"} </w:instrText>
      </w:r>
      <w:r>
        <w:fldChar w:fldCharType="separate"/>
      </w:r>
      <w:r w:rsidRPr="00BB2E43">
        <w:rPr>
          <w:rFonts w:cs="Arial"/>
          <w:vertAlign w:val="superscript"/>
        </w:rPr>
        <w:t>2</w:t>
      </w:r>
      <w:r>
        <w:fldChar w:fldCharType="end"/>
      </w:r>
      <w:r>
        <w:t xml:space="preserve"> </w:t>
      </w:r>
    </w:p>
    <w:p w14:paraId="3CB6AD80" w14:textId="77777777" w:rsidR="00BB2E43" w:rsidRDefault="00BB2E43" w:rsidP="002B5494"/>
    <w:p w14:paraId="472ADF2A" w14:textId="33CBB65B" w:rsidR="00BB2E43" w:rsidRDefault="00BB2E43" w:rsidP="002B5494">
      <w:pPr>
        <w:pStyle w:val="Heading3"/>
      </w:pPr>
      <w:bookmarkStart w:id="22" w:name="_Toc464139120"/>
      <w:r>
        <w:t>Crystallization of 2-trans</w:t>
      </w:r>
      <w:bookmarkEnd w:id="22"/>
    </w:p>
    <w:p w14:paraId="52C03C07" w14:textId="77777777" w:rsidR="00BB2E43" w:rsidRDefault="00BB2E43" w:rsidP="002B5494"/>
    <w:p w14:paraId="291F846C" w14:textId="7B56DBF1" w:rsidR="00BB2E43" w:rsidRDefault="00274A16" w:rsidP="002B5494">
      <w:r>
        <w:t xml:space="preserve">(PNN*)Ru(CO)H (31 mg, 0.069 mmol, synthesized as described in </w:t>
      </w:r>
      <w:r>
        <w:fldChar w:fldCharType="begin"/>
      </w:r>
      <w:r>
        <w:instrText xml:space="preserve"> REF _Ref460590252 \r \h </w:instrText>
      </w:r>
      <w:r>
        <w:fldChar w:fldCharType="separate"/>
      </w:r>
      <w:r w:rsidR="0073677E">
        <w:t>3.1.1</w:t>
      </w:r>
      <w:r>
        <w:fldChar w:fldCharType="end"/>
      </w:r>
      <w:r>
        <w:t>) was dissolved in 1.1 ml toluene, yielding a dark red solution. To this solution, 9 equivalents of H</w:t>
      </w:r>
      <w:r>
        <w:rPr>
          <w:vertAlign w:val="subscript"/>
        </w:rPr>
        <w:t>2</w:t>
      </w:r>
      <w:r>
        <w:t>O (11 µl, 0</w:t>
      </w:r>
      <w:r w:rsidR="002B5494">
        <w:t>.61 mmol</w:t>
      </w:r>
      <w:r>
        <w:t>) were added</w:t>
      </w:r>
      <w:r w:rsidR="002B5494">
        <w:t xml:space="preserve">, leading to a rapid color change to form a clear orange solution with a small aqueous phase at the bottom. The organic phase was transferred to a separate Schlenk flask and stored at -32 °C overnight, yielding colorless/light yellow crystals. In an ice bath, the liquid phase was removed using a syringe and the crystals were washed twice with 0.4 ml ice-cold heptane. </w:t>
      </w:r>
    </w:p>
    <w:p w14:paraId="4E40A243" w14:textId="77777777" w:rsidR="002B5494" w:rsidRDefault="002B5494" w:rsidP="002B5494"/>
    <w:p w14:paraId="209DCBF8" w14:textId="5EB34C1C" w:rsidR="002B5494" w:rsidRDefault="002B5494" w:rsidP="002B5494">
      <w:r>
        <w:t>The thus obtained crystals were used in both the N</w:t>
      </w:r>
      <w:r>
        <w:rPr>
          <w:vertAlign w:val="subscript"/>
        </w:rPr>
        <w:t>2</w:t>
      </w:r>
      <w:r>
        <w:t xml:space="preserve">O and reflux synthesis route for complex </w:t>
      </w:r>
      <w:r>
        <w:rPr>
          <w:b/>
        </w:rPr>
        <w:t>1</w:t>
      </w:r>
      <w:r>
        <w:t xml:space="preserve">, yielding the same results as in situ prepared </w:t>
      </w:r>
      <w:r>
        <w:rPr>
          <w:b/>
        </w:rPr>
        <w:t>2-trans</w:t>
      </w:r>
      <w:r>
        <w:t xml:space="preserve"> (as described above).</w:t>
      </w:r>
    </w:p>
    <w:p w14:paraId="5D1F5CBB" w14:textId="77777777" w:rsidR="002B5494" w:rsidRDefault="002B5494" w:rsidP="00BB2E43"/>
    <w:p w14:paraId="77714581" w14:textId="3D910F6E" w:rsidR="002B5494" w:rsidRDefault="002B5494" w:rsidP="00BB2E43">
      <w:r>
        <w:t xml:space="preserve">When the aqueous phase of this synthesis (still containing some of the toluene phase as well) was stored at room temperature for one day, colorless, plate-shaped crystals of </w:t>
      </w:r>
      <w:r>
        <w:rPr>
          <w:b/>
        </w:rPr>
        <w:t xml:space="preserve">2-trans </w:t>
      </w:r>
      <w:r>
        <w:t>suitable for X-ray crystallography were formed.</w:t>
      </w:r>
    </w:p>
    <w:p w14:paraId="4A230C06" w14:textId="77777777" w:rsidR="002B5494" w:rsidRDefault="002B5494" w:rsidP="00BB2E43"/>
    <w:p w14:paraId="0109D338" w14:textId="31196DF3" w:rsidR="002B5494" w:rsidRDefault="002B5494" w:rsidP="00542F61">
      <w:pPr>
        <w:pStyle w:val="Heading2"/>
      </w:pPr>
      <w:bookmarkStart w:id="23" w:name="_Toc464139121"/>
      <w:r>
        <w:t>Synthesis of (p-cymene)RuCl</w:t>
      </w:r>
      <w:r>
        <w:rPr>
          <w:vertAlign w:val="subscript"/>
        </w:rPr>
        <w:t>2</w:t>
      </w:r>
      <w:r>
        <w:t>(CO)</w:t>
      </w:r>
      <w:bookmarkEnd w:id="23"/>
    </w:p>
    <w:p w14:paraId="3C4B5570" w14:textId="77777777" w:rsidR="002B5494" w:rsidRDefault="002B5494" w:rsidP="00542F61"/>
    <w:p w14:paraId="379BC8F6" w14:textId="47883FC5" w:rsidR="002B5494" w:rsidRDefault="007840D8" w:rsidP="00542F61">
      <w:r>
        <w:t>(p-cymene)RuCl</w:t>
      </w:r>
      <w:r>
        <w:rPr>
          <w:vertAlign w:val="subscript"/>
        </w:rPr>
        <w:t>2</w:t>
      </w:r>
      <w:r>
        <w:t>(CO) was prepared using a previously described procedure.</w:t>
      </w:r>
      <w:r>
        <w:fldChar w:fldCharType="begin"/>
      </w:r>
      <w:r>
        <w:instrText xml:space="preserve"> ADDIN ZOTERO_ITEM CSL_CITATION {"citationID":"QlfDHS9Y","properties":{"formattedCitation":"\\super 4\\nosupersub{}","plainCitation":"4","noteIndex":0},"citationItems":[{"id":5165,"uris":["http://zotero.org/users/local/CdP7Gee4/items/XM5XX496"],"uri":["http://zotero.org/users/local/CdP7Gee4/items/XM5XX496"],"itemData":{"id":5165,"type":"article","publisher":"Weizmann Institute of Science","title":"PhD Thesis","author":[{"family":"Weissman","given":"Haim"}],"issued":{"date-parts":[["2004"]]}}}],"schema":"https://github.com/citation-style-language/schema/raw/master/csl-citation.json"} </w:instrText>
      </w:r>
      <w:r>
        <w:fldChar w:fldCharType="separate"/>
      </w:r>
      <w:r w:rsidRPr="007840D8">
        <w:rPr>
          <w:rFonts w:cs="Arial"/>
          <w:vertAlign w:val="superscript"/>
        </w:rPr>
        <w:t>4</w:t>
      </w:r>
      <w:r>
        <w:fldChar w:fldCharType="end"/>
      </w:r>
    </w:p>
    <w:p w14:paraId="51035151" w14:textId="77777777" w:rsidR="007840D8" w:rsidRDefault="007840D8" w:rsidP="00542F61"/>
    <w:p w14:paraId="075367B9" w14:textId="4BBB3890" w:rsidR="007840D8" w:rsidRPr="007840D8" w:rsidRDefault="007840D8" w:rsidP="00542F61">
      <w:r>
        <w:t xml:space="preserve">In a 50 ml Schlenk </w:t>
      </w:r>
      <w:r w:rsidR="00542F61">
        <w:t>flask (internal volume ca. 65 m</w:t>
      </w:r>
      <w:r>
        <w:t xml:space="preserve">l), a </w:t>
      </w:r>
      <w:r w:rsidR="00542F61">
        <w:t xml:space="preserve">orange/red </w:t>
      </w:r>
      <w:r>
        <w:t>solution of [(p-cymene)RuCl</w:t>
      </w:r>
      <w:r>
        <w:rPr>
          <w:vertAlign w:val="subscript"/>
        </w:rPr>
        <w:t>2</w:t>
      </w:r>
      <w:r>
        <w:t>]</w:t>
      </w:r>
      <w:r>
        <w:rPr>
          <w:vertAlign w:val="subscript"/>
        </w:rPr>
        <w:t>2</w:t>
      </w:r>
      <w:r>
        <w:t xml:space="preserve"> (200 mg, 0.33 mmol) in 4 ml DCM was placed under vacuum using freeze-pump-thaw and warmed back to room temperature. Subsequently, 16 ml of CO gas (ca. 0.66 mmol, 2 equivalents) were injected into the Schlenk flask through a septum using a gas-tight syringe. </w:t>
      </w:r>
      <w:r w:rsidR="00542F61">
        <w:t>The solution was then stirred at room temperature for 45 min, during which the color changed to deep red. Subsequently, the solvent was removed, y</w:t>
      </w:r>
      <w:r w:rsidR="00FF00B2">
        <w:t>ielding a salmon pink solid (187 mg, 85</w:t>
      </w:r>
      <w:r w:rsidR="00542F61">
        <w:t xml:space="preserve">% yield). Characterization by NMR spectroscopy (see </w:t>
      </w:r>
      <w:r w:rsidR="00542F61">
        <w:fldChar w:fldCharType="begin"/>
      </w:r>
      <w:r w:rsidR="00542F61">
        <w:instrText xml:space="preserve"> REF _Ref460592023 \h </w:instrText>
      </w:r>
      <w:r w:rsidR="00542F61">
        <w:fldChar w:fldCharType="separate"/>
      </w:r>
      <w:r w:rsidR="0073677E">
        <w:t xml:space="preserve">Figure </w:t>
      </w:r>
      <w:r w:rsidR="0073677E">
        <w:rPr>
          <w:noProof/>
        </w:rPr>
        <w:t>7.3</w:t>
      </w:r>
      <w:r w:rsidR="0073677E">
        <w:noBreakHyphen/>
      </w:r>
      <w:r w:rsidR="0073677E">
        <w:rPr>
          <w:noProof/>
        </w:rPr>
        <w:t>1</w:t>
      </w:r>
      <w:r w:rsidR="00542F61">
        <w:fldChar w:fldCharType="end"/>
      </w:r>
      <w:r w:rsidR="00542F61">
        <w:t>) was consistent with the previously reported data.</w:t>
      </w:r>
      <w:r w:rsidR="00542F61">
        <w:fldChar w:fldCharType="begin"/>
      </w:r>
      <w:r w:rsidR="00542F61">
        <w:instrText xml:space="preserve"> ADDIN ZOTERO_ITEM CSL_CITATION {"citationID":"iz1J1FkF","properties":{"formattedCitation":"\\super 4\\nosupersub{}","plainCitation":"4","noteIndex":0},"citationItems":[{"id":5165,"uris":["http://zotero.org/users/local/CdP7Gee4/items/XM5XX496"],"uri":["http://zotero.org/users/local/CdP7Gee4/items/XM5XX496"],"itemData":{"id":5165,"type":"article","publisher":"Weizmann Institute of Science","title":"PhD Thesis","author":[{"family":"Weissman","given":"Haim"}],"issued":{"date-parts":[["2004"]]}}}],"schema":"https://github.com/citation-style-language/schema/raw/master/csl-citation.json"} </w:instrText>
      </w:r>
      <w:r w:rsidR="00542F61">
        <w:fldChar w:fldCharType="separate"/>
      </w:r>
      <w:r w:rsidR="00542F61" w:rsidRPr="00542F61">
        <w:rPr>
          <w:rFonts w:cs="Arial"/>
          <w:vertAlign w:val="superscript"/>
        </w:rPr>
        <w:t>4</w:t>
      </w:r>
      <w:r w:rsidR="00542F61">
        <w:fldChar w:fldCharType="end"/>
      </w:r>
    </w:p>
    <w:p w14:paraId="414836C3" w14:textId="77777777" w:rsidR="00542F61" w:rsidRDefault="00542F61" w:rsidP="00542F61"/>
    <w:p w14:paraId="0A69B567" w14:textId="4C33F2F8" w:rsidR="00542F61" w:rsidRDefault="00542F61" w:rsidP="00542F61">
      <w:pPr>
        <w:pStyle w:val="Heading2"/>
      </w:pPr>
      <w:bookmarkStart w:id="24" w:name="_Toc464139122"/>
      <w:r>
        <w:t>Synthesis of (PNN)RuCl</w:t>
      </w:r>
      <w:r>
        <w:rPr>
          <w:vertAlign w:val="subscript"/>
        </w:rPr>
        <w:t>2</w:t>
      </w:r>
      <w:r>
        <w:t>(CO)</w:t>
      </w:r>
      <w:bookmarkEnd w:id="24"/>
    </w:p>
    <w:p w14:paraId="3462C533" w14:textId="77777777" w:rsidR="00542F61" w:rsidRDefault="00542F61" w:rsidP="00542F61"/>
    <w:p w14:paraId="6566CA9A" w14:textId="534930F3" w:rsidR="00542F61" w:rsidRPr="006A6D75" w:rsidRDefault="00FF00B2" w:rsidP="00542F61">
      <w:pPr>
        <w:rPr>
          <w:lang w:val="el-GR"/>
        </w:rPr>
      </w:pPr>
      <w:r>
        <w:t>(p-cymene)RuCl</w:t>
      </w:r>
      <w:r>
        <w:rPr>
          <w:vertAlign w:val="subscript"/>
        </w:rPr>
        <w:t>2</w:t>
      </w:r>
      <w:r>
        <w:t xml:space="preserve">(CO) (375 mg, 1.12 mmol) was suspended in THF (10 ml) and a solution of PNN (376 mg, 1.17 mmol in 15 ml THF) was added, yielding a red suspension. It was then refluxed for </w:t>
      </w:r>
      <w:r w:rsidR="001D05EA">
        <w:t>15</w:t>
      </w:r>
      <w:r w:rsidR="001D05EA">
        <w:rPr>
          <w:lang w:val="el-GR"/>
        </w:rPr>
        <w:t xml:space="preserve"> h, yielding an orange solution with a yellow solid. The reaction solution was cooled to room temperature and stored at -32 °C overnight, leading to precipitation of more yellow solid. After warming back to room temperature, the volume of the reaction solution was reduced by ca. 70% under vacuum, followed by addition of 80 ml of heptane. The solid was filtered off from the yellow suspension and washed three times with 4 ml of heptane, followed by drying under vacuum. This yielded a yellow solid (457 mg, 78% yield with respect to (p-cymene)RuCl</w:t>
      </w:r>
      <w:r w:rsidR="001D05EA">
        <w:rPr>
          <w:vertAlign w:val="subscript"/>
          <w:lang w:val="el-GR"/>
        </w:rPr>
        <w:t>2</w:t>
      </w:r>
      <w:r w:rsidR="001D05EA">
        <w:rPr>
          <w:lang w:val="el-GR"/>
        </w:rPr>
        <w:t xml:space="preserve">(CO)). Characterization by NMR spectroscopy showed the presence of a mixture of the cis and trans isomers (see </w:t>
      </w:r>
      <w:r w:rsidR="001D05EA">
        <w:rPr>
          <w:lang w:val="el-GR"/>
        </w:rPr>
        <w:fldChar w:fldCharType="begin"/>
      </w:r>
      <w:r w:rsidR="001D05EA">
        <w:rPr>
          <w:lang w:val="el-GR"/>
        </w:rPr>
        <w:instrText xml:space="preserve"> REF _Ref460593826 \h </w:instrText>
      </w:r>
      <w:r w:rsidR="001D05EA">
        <w:rPr>
          <w:lang w:val="el-GR"/>
        </w:rPr>
      </w:r>
      <w:r w:rsidR="001D05EA">
        <w:rPr>
          <w:lang w:val="el-GR"/>
        </w:rPr>
        <w:fldChar w:fldCharType="separate"/>
      </w:r>
      <w:r w:rsidR="0073677E">
        <w:t xml:space="preserve">Figure </w:t>
      </w:r>
      <w:r w:rsidR="0073677E">
        <w:rPr>
          <w:noProof/>
        </w:rPr>
        <w:t>7.4</w:t>
      </w:r>
      <w:r w:rsidR="0073677E">
        <w:noBreakHyphen/>
      </w:r>
      <w:r w:rsidR="0073677E">
        <w:rPr>
          <w:noProof/>
        </w:rPr>
        <w:t>1</w:t>
      </w:r>
      <w:r w:rsidR="001D05EA">
        <w:rPr>
          <w:lang w:val="el-GR"/>
        </w:rPr>
        <w:fldChar w:fldCharType="end"/>
      </w:r>
      <w:r w:rsidR="001D05EA">
        <w:rPr>
          <w:lang w:val="el-GR"/>
        </w:rPr>
        <w:t xml:space="preserve"> and </w:t>
      </w:r>
      <w:r w:rsidR="001D05EA">
        <w:rPr>
          <w:lang w:val="el-GR"/>
        </w:rPr>
        <w:fldChar w:fldCharType="begin"/>
      </w:r>
      <w:r w:rsidR="001D05EA">
        <w:rPr>
          <w:lang w:val="el-GR"/>
        </w:rPr>
        <w:instrText xml:space="preserve"> REF _Ref460593839 \h </w:instrText>
      </w:r>
      <w:r w:rsidR="001D05EA">
        <w:rPr>
          <w:lang w:val="el-GR"/>
        </w:rPr>
      </w:r>
      <w:r w:rsidR="001D05EA">
        <w:rPr>
          <w:lang w:val="el-GR"/>
        </w:rPr>
        <w:fldChar w:fldCharType="separate"/>
      </w:r>
      <w:r w:rsidR="0073677E">
        <w:t xml:space="preserve">Figure </w:t>
      </w:r>
      <w:r w:rsidR="0073677E">
        <w:rPr>
          <w:noProof/>
        </w:rPr>
        <w:t>7.4</w:t>
      </w:r>
      <w:r w:rsidR="0073677E">
        <w:noBreakHyphen/>
      </w:r>
      <w:r w:rsidR="0073677E">
        <w:rPr>
          <w:noProof/>
        </w:rPr>
        <w:t>2</w:t>
      </w:r>
      <w:r w:rsidR="001D05EA">
        <w:rPr>
          <w:lang w:val="el-GR"/>
        </w:rPr>
        <w:fldChar w:fldCharType="end"/>
      </w:r>
      <w:r w:rsidR="006A6D75">
        <w:rPr>
          <w:lang w:val="el-GR"/>
        </w:rPr>
        <w:t>, ca. 3% of impurity are visible at ∂(</w:t>
      </w:r>
      <w:r w:rsidR="006A6D75">
        <w:rPr>
          <w:vertAlign w:val="superscript"/>
          <w:lang w:val="el-GR"/>
        </w:rPr>
        <w:t>31</w:t>
      </w:r>
      <w:r w:rsidR="006A6D75">
        <w:rPr>
          <w:lang w:val="el-GR"/>
        </w:rPr>
        <w:t>P</w:t>
      </w:r>
      <w:r w:rsidR="001D05EA">
        <w:rPr>
          <w:lang w:val="el-GR"/>
        </w:rPr>
        <w:t>)</w:t>
      </w:r>
      <w:r w:rsidR="006A6D75">
        <w:rPr>
          <w:lang w:val="el-GR"/>
        </w:rPr>
        <w:t xml:space="preserve"> = 74.57 ppm)</w:t>
      </w:r>
      <w:r w:rsidR="001D05EA">
        <w:rPr>
          <w:lang w:val="el-GR"/>
        </w:rPr>
        <w:t xml:space="preserve"> and the obtained data was consistent with the previsouly reported.</w:t>
      </w:r>
      <w:r w:rsidR="001D05EA">
        <w:rPr>
          <w:lang w:val="el-GR"/>
        </w:rPr>
        <w:fldChar w:fldCharType="begin"/>
      </w:r>
      <w:r w:rsidR="001D05EA">
        <w:rPr>
          <w:lang w:val="el-GR"/>
        </w:rPr>
        <w:instrText xml:space="preserve"> ADDIN ZOTERO_ITEM CSL_CITATION {"citationID":"HutgxH43","properties":{"formattedCitation":"\\super 5\\nosupersub{}","plainCitation":"5","noteIndex":0},"citationItems":[{"id":3305,"uris":["http://zotero.org/users/local/CdP7Gee4/items/APGEZ869"],"uri":["http://zotero.org/users/local/CdP7Gee4/items/APGEZ869"],"itemData":{"id":3305,"type":"article-journal","abstract":"Reaction of the electron-rich, bulky tridentate PNN ligand (PNN = 2-di-tert-butylphosphinomethyl-6-diethylaminomethylpyridine) with Ru(PPh3)3Cl2 at 65 °C resulted in formation of the mononuclear dinitrogen complex (PNN)Ru(Cl)2N21a (minor) and the N2 bridged Ru(II) dinuclear complex [(PNN)Ru(Cl)2]2(µ-N2) 1b (major). These complexes can be interconverted; passing argon through a solution of the mixture resulted in formation of pure 1b. The cationic square-pyramidal [(PNN)Ru(PPh3)Cl]OTf 2 was obtained by the reaction of complex 1b with silver triflate followed by PPh3. Reaction of complex 1b with CO yielded (PNN)Ru(CO)Cl23, which upon reaction with one equiv. of AgBF4 gave the cationic [(PNN)Ru(CO)Cl]BF44. The dicationic [(PNN)Ru(CO)(H2O)(acetone)](BF4)25 was obtained from 3 with 2 equiv. of AgBF4 in acetone solution. Complexes 1b, 2 and 5 were structurally characterized by X-ray crystallography. Complexes 1b and 3, upon addition of an equivalent of base, catalyzed the dehydrogenation of secondary alcohols to the corresponding ketones and primary alcohols to esters in good yields and high selectivity accompanied with the evolution of hydrogen gas.","container-title":"Dalton Transactions","DOI":"10.1039/B613438F","ISSN":"1477-9234","issue":"1","journalAbbreviation":"Dalton Trans.","language":"en","page":"107-113","source":"pubs.rsc.org.libproxy1.nus.edu.sg","title":"Electron-rich, bulky PNN-type ruthenium complexes: synthesis, characterization and catalysis of alcohol dehydrogenation","title-short":"Electron-rich, bulky PNN-type ruthenium complexes","volume":"0","author":[{"family":"Zhang","given":"Jing"},{"family":"Gandelman","given":"Mark"},{"family":"Shimon","given":"Linda J. W."},{"family":"Milstein","given":"David"}],"issued":{"date-parts":[["2006",12,12]]}}}],"schema":"https://github.com/citation-style-language/schema/raw/master/csl-citation.json"} </w:instrText>
      </w:r>
      <w:r w:rsidR="001D05EA">
        <w:rPr>
          <w:lang w:val="el-GR"/>
        </w:rPr>
        <w:fldChar w:fldCharType="separate"/>
      </w:r>
      <w:r w:rsidR="001D05EA" w:rsidRPr="001D05EA">
        <w:rPr>
          <w:rFonts w:cs="Arial"/>
          <w:vertAlign w:val="superscript"/>
        </w:rPr>
        <w:t>5</w:t>
      </w:r>
      <w:r w:rsidR="001D05EA">
        <w:rPr>
          <w:lang w:val="el-GR"/>
        </w:rPr>
        <w:fldChar w:fldCharType="end"/>
      </w:r>
    </w:p>
    <w:p w14:paraId="66C9C1CF" w14:textId="651D06FA" w:rsidR="00542F61" w:rsidRPr="00542F61" w:rsidRDefault="00651620" w:rsidP="00542F61">
      <w:r>
        <w:br w:type="page"/>
      </w:r>
    </w:p>
    <w:p w14:paraId="700D0199" w14:textId="4304C15E" w:rsidR="00357489" w:rsidRDefault="00651620" w:rsidP="00357489">
      <w:pPr>
        <w:pStyle w:val="Heading1"/>
      </w:pPr>
      <w:bookmarkStart w:id="25" w:name="_Toc464139123"/>
      <w:r>
        <w:t>Procedures for Irradiation and Subsequent Data Analysis</w:t>
      </w:r>
      <w:bookmarkEnd w:id="25"/>
    </w:p>
    <w:p w14:paraId="0C176A21" w14:textId="370F4538" w:rsidR="00F31778" w:rsidRDefault="00E97AFC" w:rsidP="00F31778">
      <w:pPr>
        <w:pStyle w:val="Heading2"/>
      </w:pPr>
      <w:bookmarkStart w:id="26" w:name="_Toc464139124"/>
      <w:r>
        <w:t>NMR Scale Irradiation</w:t>
      </w:r>
      <w:bookmarkEnd w:id="26"/>
    </w:p>
    <w:p w14:paraId="794F28BC" w14:textId="11E8528A" w:rsidR="00F31778" w:rsidRDefault="00F31778" w:rsidP="00F31778">
      <w:pPr>
        <w:pStyle w:val="Heading3"/>
      </w:pPr>
      <w:bookmarkStart w:id="27" w:name="_Toc464139125"/>
      <w:r>
        <w:t>Irradiation Procedure</w:t>
      </w:r>
      <w:bookmarkEnd w:id="27"/>
    </w:p>
    <w:p w14:paraId="5FDF3B07" w14:textId="77777777" w:rsidR="00F31778" w:rsidRDefault="00F31778" w:rsidP="00F31778"/>
    <w:p w14:paraId="6CDAAFB4" w14:textId="309D4F0D" w:rsidR="00F31778" w:rsidRDefault="00CA096A" w:rsidP="00CA096A">
      <w:r>
        <w:t xml:space="preserve">550 µl of a 0.01M solution of </w:t>
      </w:r>
      <w:r>
        <w:rPr>
          <w:b/>
        </w:rPr>
        <w:t>1</w:t>
      </w:r>
      <w:r>
        <w:t xml:space="preserve"> </w:t>
      </w:r>
      <w:r w:rsidR="001116AB">
        <w:t>(prepared via the N</w:t>
      </w:r>
      <w:r w:rsidR="001116AB">
        <w:rPr>
          <w:vertAlign w:val="subscript"/>
        </w:rPr>
        <w:t>2</w:t>
      </w:r>
      <w:r w:rsidR="001116AB">
        <w:t xml:space="preserve">O synthesis route) </w:t>
      </w:r>
      <w:r>
        <w:t>in H</w:t>
      </w:r>
      <w:r>
        <w:rPr>
          <w:vertAlign w:val="subscript"/>
        </w:rPr>
        <w:t>2</w:t>
      </w:r>
      <w:r>
        <w:t>O was placed inside a J. Young NMR tube along with a flame sealed capillary containing a 0.3M H</w:t>
      </w:r>
      <w:r>
        <w:rPr>
          <w:vertAlign w:val="subscript"/>
        </w:rPr>
        <w:t>3</w:t>
      </w:r>
      <w:r>
        <w:t>PO</w:t>
      </w:r>
      <w:r>
        <w:rPr>
          <w:vertAlign w:val="subscript"/>
        </w:rPr>
        <w:t>4</w:t>
      </w:r>
      <w:r>
        <w:t xml:space="preserve"> solution in D</w:t>
      </w:r>
      <w:r>
        <w:rPr>
          <w:vertAlign w:val="subscript"/>
        </w:rPr>
        <w:t>2</w:t>
      </w:r>
      <w:r>
        <w:t xml:space="preserve">O. </w:t>
      </w:r>
      <w:r>
        <w:rPr>
          <w:vertAlign w:val="superscript"/>
        </w:rPr>
        <w:t>1</w:t>
      </w:r>
      <w:r>
        <w:t xml:space="preserve">H and quantitative </w:t>
      </w:r>
      <w:r>
        <w:rPr>
          <w:vertAlign w:val="superscript"/>
        </w:rPr>
        <w:t>31</w:t>
      </w:r>
      <w:r>
        <w:t>P{</w:t>
      </w:r>
      <w:r>
        <w:rPr>
          <w:vertAlign w:val="superscript"/>
        </w:rPr>
        <w:t>1</w:t>
      </w:r>
      <w:r>
        <w:t xml:space="preserve">H} NMR spectra were then recorded before irradiation. Subsequently, the NMR tube was irradiated with either the QTH or Hg light source (or both) while being cooled with a 20 W fan (for the irradiation set-up see </w:t>
      </w:r>
      <w:r>
        <w:fldChar w:fldCharType="begin"/>
      </w:r>
      <w:r>
        <w:instrText xml:space="preserve"> REF _Ref460596597 \h </w:instrText>
      </w:r>
      <w:r>
        <w:fldChar w:fldCharType="separate"/>
      </w:r>
      <w:r w:rsidR="0073677E">
        <w:t xml:space="preserve">Figure </w:t>
      </w:r>
      <w:r w:rsidR="0073677E">
        <w:rPr>
          <w:noProof/>
        </w:rPr>
        <w:t>4.5</w:t>
      </w:r>
      <w:r w:rsidR="0073677E">
        <w:noBreakHyphen/>
      </w:r>
      <w:r w:rsidR="0073677E">
        <w:rPr>
          <w:noProof/>
        </w:rPr>
        <w:t>1</w:t>
      </w:r>
      <w:r>
        <w:fldChar w:fldCharType="end"/>
      </w:r>
      <w:r>
        <w:t xml:space="preserve">). </w:t>
      </w:r>
    </w:p>
    <w:p w14:paraId="6940FB0F" w14:textId="77777777" w:rsidR="00CA096A" w:rsidRDefault="00CA096A" w:rsidP="00CA096A"/>
    <w:p w14:paraId="5D5DD69E" w14:textId="705660E8" w:rsidR="00CA096A" w:rsidRDefault="00CA096A" w:rsidP="00CA096A">
      <w:r>
        <w:t>For the concentration-time profile experiments, only the QTH light source was used for irradiation, being equipped with the distilled water filter.</w:t>
      </w:r>
      <w:r w:rsidR="00EF5977">
        <w:t xml:space="preserve"> The total irradiation time was 46.5 h.</w:t>
      </w:r>
      <w:r>
        <w:t xml:space="preserve"> For dual irradiation experiments, either or both light sources were used, the Hg light source being filtered to 320 – 400 nm (see </w:t>
      </w:r>
      <w:r>
        <w:fldChar w:fldCharType="begin"/>
      </w:r>
      <w:r>
        <w:instrText xml:space="preserve"> REF _Ref460507661 \h </w:instrText>
      </w:r>
      <w:r>
        <w:fldChar w:fldCharType="separate"/>
      </w:r>
      <w:r w:rsidR="0073677E">
        <w:t xml:space="preserve">Figure </w:t>
      </w:r>
      <w:r w:rsidR="0073677E">
        <w:rPr>
          <w:noProof/>
        </w:rPr>
        <w:t>6.1</w:t>
      </w:r>
      <w:r w:rsidR="0073677E">
        <w:noBreakHyphen/>
      </w:r>
      <w:r w:rsidR="0073677E">
        <w:rPr>
          <w:noProof/>
        </w:rPr>
        <w:t>1</w:t>
      </w:r>
      <w:r>
        <w:fldChar w:fldCharType="end"/>
      </w:r>
      <w:r w:rsidR="004661AD">
        <w:t>, fixed intensity setting</w:t>
      </w:r>
      <w:r>
        <w:t>) and the QTH light</w:t>
      </w:r>
      <w:r w:rsidR="008C62AC">
        <w:t xml:space="preserve"> source being equipped with a &gt;</w:t>
      </w:r>
      <w:r w:rsidR="004661AD">
        <w:t xml:space="preserve"> 495 nm long</w:t>
      </w:r>
      <w:r>
        <w:t>pass filter in addition to the distilled water filter.</w:t>
      </w:r>
      <w:r w:rsidR="004F3AD7">
        <w:t xml:space="preserve"> For each dual irradiation experiment, the irradiation time was 17 h.</w:t>
      </w:r>
      <w:r w:rsidR="008C62AC">
        <w:t xml:space="preserve"> In all cases care was taken not to alter the positioning of either the NMR tube or light sources between experiments, so as not</w:t>
      </w:r>
      <w:r w:rsidR="00DB0FA6">
        <w:t xml:space="preserve"> to change the photon flux</w:t>
      </w:r>
      <w:r w:rsidR="008C62AC">
        <w:t xml:space="preserve"> received by the NMR tube.</w:t>
      </w:r>
      <w:r w:rsidR="00DD25A3">
        <w:t xml:space="preserve"> QTH and Hg light source</w:t>
      </w:r>
      <w:r w:rsidR="00DB0FA6">
        <w:t>s</w:t>
      </w:r>
      <w:r w:rsidR="00DD25A3">
        <w:t xml:space="preserve"> were arrange</w:t>
      </w:r>
      <w:r w:rsidR="009507E6">
        <w:t>d</w:t>
      </w:r>
      <w:r w:rsidR="00DD25A3">
        <w:t xml:space="preserve"> at a 90° angle. </w:t>
      </w:r>
    </w:p>
    <w:p w14:paraId="289E6B85" w14:textId="77777777" w:rsidR="008C62AC" w:rsidRDefault="008C62AC" w:rsidP="00CA096A"/>
    <w:p w14:paraId="44FA921E" w14:textId="47B54BF9" w:rsidR="00B72AED" w:rsidRDefault="008C62AC" w:rsidP="00CA096A">
      <w:r>
        <w:t>After irradiation with th</w:t>
      </w:r>
      <w:r w:rsidR="004661AD">
        <w:t>e QTH light source (no longpass</w:t>
      </w:r>
      <w:r>
        <w:t xml:space="preserve"> </w:t>
      </w:r>
      <w:r w:rsidR="004661AD">
        <w:t xml:space="preserve">filter) or Hg light source, the color of the solution changed to yellow/orange. In case of irradiation with the QTH light source equipped with a &gt; 495 nm longpass filter, no color </w:t>
      </w:r>
      <w:r w:rsidR="00DD25A3">
        <w:t xml:space="preserve">change </w:t>
      </w:r>
      <w:r w:rsidR="004661AD">
        <w:t xml:space="preserve">occurred. Immediately after irradiation, </w:t>
      </w:r>
      <w:r w:rsidR="004661AD">
        <w:rPr>
          <w:vertAlign w:val="superscript"/>
        </w:rPr>
        <w:t>1</w:t>
      </w:r>
      <w:r w:rsidR="004661AD">
        <w:t xml:space="preserve">H and quantitative </w:t>
      </w:r>
      <w:r w:rsidR="004661AD">
        <w:rPr>
          <w:vertAlign w:val="superscript"/>
        </w:rPr>
        <w:t>31</w:t>
      </w:r>
      <w:r w:rsidR="004661AD">
        <w:t>P{</w:t>
      </w:r>
      <w:r w:rsidR="004661AD">
        <w:rPr>
          <w:vertAlign w:val="superscript"/>
        </w:rPr>
        <w:t>1</w:t>
      </w:r>
      <w:r w:rsidR="004661AD">
        <w:t>H} NMR spectra we</w:t>
      </w:r>
      <w:r w:rsidR="00B72AED">
        <w:t>re recorded.</w:t>
      </w:r>
    </w:p>
    <w:p w14:paraId="4678A1DE" w14:textId="77777777" w:rsidR="001116AB" w:rsidRDefault="001116AB" w:rsidP="00CA096A"/>
    <w:p w14:paraId="1CE69652" w14:textId="3CD08637" w:rsidR="001116AB" w:rsidRPr="00264866" w:rsidRDefault="001116AB" w:rsidP="00CA096A">
      <w:r>
        <w:t xml:space="preserve">Irradiation experiments could also be performed in the same way using complex </w:t>
      </w:r>
      <w:r>
        <w:rPr>
          <w:b/>
        </w:rPr>
        <w:t xml:space="preserve">1 </w:t>
      </w:r>
      <w:r>
        <w:t>prepared via the Ag</w:t>
      </w:r>
      <w:r>
        <w:rPr>
          <w:vertAlign w:val="subscript"/>
        </w:rPr>
        <w:t>2</w:t>
      </w:r>
      <w:r>
        <w:t xml:space="preserve">O synthesis route. In this case, however, </w:t>
      </w:r>
      <w:r>
        <w:rPr>
          <w:b/>
        </w:rPr>
        <w:t xml:space="preserve">1 </w:t>
      </w:r>
      <w:r>
        <w:t>had to be dissolved in a 52 mM aqueous KOH solution instead of pure H</w:t>
      </w:r>
      <w:r>
        <w:rPr>
          <w:vertAlign w:val="subscript"/>
        </w:rPr>
        <w:t>2</w:t>
      </w:r>
      <w:r>
        <w:t>O. This was likely necessary to compensate</w:t>
      </w:r>
      <w:r w:rsidR="00DB0FA6">
        <w:t xml:space="preserve"> for</w:t>
      </w:r>
      <w:r>
        <w:t xml:space="preserve"> the weakly acidic nature of </w:t>
      </w:r>
      <w:r>
        <w:rPr>
          <w:b/>
        </w:rPr>
        <w:t>1</w:t>
      </w:r>
      <w:r>
        <w:t xml:space="preserve"> obtained via the Ag</w:t>
      </w:r>
      <w:r>
        <w:rPr>
          <w:vertAlign w:val="subscript"/>
        </w:rPr>
        <w:t>2</w:t>
      </w:r>
      <w:r>
        <w:t xml:space="preserve">O route (likely due to the phosphinic acid impurity). When irradiation of </w:t>
      </w:r>
      <w:r>
        <w:rPr>
          <w:b/>
        </w:rPr>
        <w:t>1</w:t>
      </w:r>
      <w:r>
        <w:t xml:space="preserve"> (Ag</w:t>
      </w:r>
      <w:r>
        <w:rPr>
          <w:vertAlign w:val="subscript"/>
        </w:rPr>
        <w:t>2</w:t>
      </w:r>
      <w:r>
        <w:t>O route) wa</w:t>
      </w:r>
      <w:r w:rsidR="00264866">
        <w:t>s performed in 52 mM KOH aq.</w:t>
      </w:r>
      <w:r>
        <w:t xml:space="preserve">, the results were effectively identical to those obtained using the above described procedure. For simplicity, however, all reported experiments (except noted otherwise) were performed using </w:t>
      </w:r>
      <w:r>
        <w:rPr>
          <w:b/>
        </w:rPr>
        <w:t xml:space="preserve">1 </w:t>
      </w:r>
      <w:r>
        <w:t xml:space="preserve">obtained via </w:t>
      </w:r>
      <w:r w:rsidR="00264866">
        <w:t>the N</w:t>
      </w:r>
      <w:r w:rsidR="00264866">
        <w:rPr>
          <w:vertAlign w:val="subscript"/>
        </w:rPr>
        <w:t>2</w:t>
      </w:r>
      <w:r w:rsidR="00264866">
        <w:t>O synthesis route in pure H</w:t>
      </w:r>
      <w:r w:rsidR="00264866">
        <w:rPr>
          <w:vertAlign w:val="subscript"/>
        </w:rPr>
        <w:t>2</w:t>
      </w:r>
      <w:r w:rsidR="00264866">
        <w:t>O.</w:t>
      </w:r>
    </w:p>
    <w:p w14:paraId="0A1EDA9B" w14:textId="77777777" w:rsidR="001116AB" w:rsidRPr="001116AB" w:rsidRDefault="001116AB" w:rsidP="00CA096A"/>
    <w:p w14:paraId="18491B9E" w14:textId="08B4A0C0" w:rsidR="00B72AED" w:rsidRDefault="00B72AED" w:rsidP="00B72AED">
      <w:pPr>
        <w:pStyle w:val="Heading3"/>
      </w:pPr>
      <w:bookmarkStart w:id="28" w:name="_Toc464139126"/>
      <w:r>
        <w:t>Interpretation of NMR Results</w:t>
      </w:r>
      <w:bookmarkEnd w:id="28"/>
    </w:p>
    <w:p w14:paraId="1130658E" w14:textId="77777777" w:rsidR="00B72AED" w:rsidRDefault="00B72AED" w:rsidP="00B72AED"/>
    <w:p w14:paraId="4EFBBB56" w14:textId="77777777" w:rsidR="00E869C0" w:rsidRDefault="00B72AED" w:rsidP="00CA096A">
      <w:r>
        <w:t xml:space="preserve">Irradiation with either the QTH light source (no longpass filter) or Hg light source resulted in the same qualitative changes as observed by NMR spectroscopy. </w:t>
      </w:r>
      <w:r>
        <w:fldChar w:fldCharType="begin"/>
      </w:r>
      <w:r>
        <w:instrText xml:space="preserve"> REF _Ref460598018 \h </w:instrText>
      </w:r>
      <w:r>
        <w:fldChar w:fldCharType="separate"/>
      </w:r>
      <w:r w:rsidR="0073677E">
        <w:t xml:space="preserve">Figure </w:t>
      </w:r>
      <w:r w:rsidR="0073677E">
        <w:rPr>
          <w:noProof/>
        </w:rPr>
        <w:t>7.5</w:t>
      </w:r>
      <w:r w:rsidR="0073677E">
        <w:noBreakHyphen/>
      </w:r>
      <w:r w:rsidR="0073677E">
        <w:rPr>
          <w:noProof/>
        </w:rPr>
        <w:t>1</w:t>
      </w:r>
      <w:r>
        <w:fldChar w:fldCharType="end"/>
      </w:r>
      <w:r>
        <w:t xml:space="preserve"> and </w:t>
      </w:r>
      <w:r>
        <w:fldChar w:fldCharType="begin"/>
      </w:r>
      <w:r>
        <w:instrText xml:space="preserve"> REF _Ref460598026 \h </w:instrText>
      </w:r>
      <w:r>
        <w:fldChar w:fldCharType="separate"/>
      </w:r>
      <w:r w:rsidR="0073677E">
        <w:t xml:space="preserve">Figure </w:t>
      </w:r>
      <w:r w:rsidR="0073677E">
        <w:rPr>
          <w:noProof/>
        </w:rPr>
        <w:t>7.5</w:t>
      </w:r>
      <w:r w:rsidR="0073677E">
        <w:noBreakHyphen/>
      </w:r>
      <w:r w:rsidR="0073677E">
        <w:rPr>
          <w:noProof/>
        </w:rPr>
        <w:t>2</w:t>
      </w:r>
      <w:r>
        <w:fldChar w:fldCharType="end"/>
      </w:r>
      <w:r>
        <w:t xml:space="preserve"> show representative examples of </w:t>
      </w:r>
      <w:r>
        <w:rPr>
          <w:vertAlign w:val="superscript"/>
        </w:rPr>
        <w:t>1</w:t>
      </w:r>
      <w:r>
        <w:t xml:space="preserve">H and </w:t>
      </w:r>
      <w:r>
        <w:rPr>
          <w:vertAlign w:val="superscript"/>
        </w:rPr>
        <w:t>31</w:t>
      </w:r>
      <w:r>
        <w:t>P{</w:t>
      </w:r>
      <w:r>
        <w:rPr>
          <w:vertAlign w:val="superscript"/>
        </w:rPr>
        <w:t>1</w:t>
      </w:r>
      <w:r>
        <w:t>H} spectra recorded after irradiation</w:t>
      </w:r>
      <w:r w:rsidR="00E869C0">
        <w:t>, respectively</w:t>
      </w:r>
      <w:r>
        <w:t xml:space="preserve">. In the </w:t>
      </w:r>
      <w:r>
        <w:rPr>
          <w:vertAlign w:val="superscript"/>
        </w:rPr>
        <w:t>1</w:t>
      </w:r>
      <w:r>
        <w:t xml:space="preserve">H spectrum, appearance of a new hydride signal at </w:t>
      </w:r>
      <w:r w:rsidR="00E869C0">
        <w:t>∂(</w:t>
      </w:r>
      <w:r w:rsidR="00E869C0">
        <w:rPr>
          <w:vertAlign w:val="superscript"/>
        </w:rPr>
        <w:t>1</w:t>
      </w:r>
      <w:r w:rsidR="00E869C0">
        <w:t xml:space="preserve">H) = -5.24 ppm can be observed. In the </w:t>
      </w:r>
      <w:r w:rsidR="00E869C0">
        <w:rPr>
          <w:vertAlign w:val="superscript"/>
        </w:rPr>
        <w:t>31</w:t>
      </w:r>
      <w:r w:rsidR="00E869C0">
        <w:t>P{</w:t>
      </w:r>
      <w:r w:rsidR="00E869C0">
        <w:rPr>
          <w:vertAlign w:val="superscript"/>
        </w:rPr>
        <w:t>1</w:t>
      </w:r>
      <w:r w:rsidR="00E869C0">
        <w:t>H} spectrum, the major changes are a significant reduction in signal intensity for ∂(</w:t>
      </w:r>
      <w:r w:rsidR="00E869C0">
        <w:rPr>
          <w:vertAlign w:val="superscript"/>
        </w:rPr>
        <w:t>31</w:t>
      </w:r>
      <w:r w:rsidR="00E869C0">
        <w:t xml:space="preserve">P) = 88.22 ppm (complex </w:t>
      </w:r>
      <w:r w:rsidR="00E869C0">
        <w:rPr>
          <w:b/>
        </w:rPr>
        <w:t>1</w:t>
      </w:r>
      <w:r w:rsidR="00E869C0">
        <w:t>), and the appearance of two new signals at ∂(</w:t>
      </w:r>
      <w:r w:rsidR="00E869C0">
        <w:rPr>
          <w:vertAlign w:val="superscript"/>
        </w:rPr>
        <w:t>31</w:t>
      </w:r>
      <w:r w:rsidR="00E869C0">
        <w:t>P) = 104.36 ppm and ∂(</w:t>
      </w:r>
      <w:r w:rsidR="00E869C0">
        <w:rPr>
          <w:vertAlign w:val="superscript"/>
        </w:rPr>
        <w:t>31</w:t>
      </w:r>
      <w:r w:rsidR="00E869C0">
        <w:t xml:space="preserve">P) = 95.12 ppm (along with some smaller signals). </w:t>
      </w:r>
    </w:p>
    <w:p w14:paraId="70185129" w14:textId="77777777" w:rsidR="00CD438B" w:rsidRDefault="00CD438B" w:rsidP="00CA096A"/>
    <w:p w14:paraId="06C25AA3" w14:textId="571CEDB0" w:rsidR="00CA096A" w:rsidRDefault="00E869C0" w:rsidP="00CA096A">
      <w:r>
        <w:t xml:space="preserve">Through </w:t>
      </w:r>
      <w:r>
        <w:rPr>
          <w:vertAlign w:val="superscript"/>
        </w:rPr>
        <w:t>1</w:t>
      </w:r>
      <w:r>
        <w:t>H-</w:t>
      </w:r>
      <w:r>
        <w:rPr>
          <w:vertAlign w:val="superscript"/>
        </w:rPr>
        <w:t>31</w:t>
      </w:r>
      <w:r>
        <w:t xml:space="preserve">P HMBC (see </w:t>
      </w:r>
      <w:r>
        <w:fldChar w:fldCharType="begin"/>
      </w:r>
      <w:r>
        <w:instrText xml:space="preserve"> REF _Ref460598290 \h </w:instrText>
      </w:r>
      <w:r>
        <w:fldChar w:fldCharType="separate"/>
      </w:r>
      <w:r w:rsidR="0073677E">
        <w:t xml:space="preserve">Figure </w:t>
      </w:r>
      <w:r w:rsidR="0073677E">
        <w:rPr>
          <w:noProof/>
        </w:rPr>
        <w:t>7.5</w:t>
      </w:r>
      <w:r w:rsidR="0073677E">
        <w:noBreakHyphen/>
      </w:r>
      <w:r w:rsidR="0073677E">
        <w:rPr>
          <w:noProof/>
        </w:rPr>
        <w:t>3</w:t>
      </w:r>
      <w:r>
        <w:fldChar w:fldCharType="end"/>
      </w:r>
      <w:r>
        <w:t>) it could be established that the hydride at ∂(</w:t>
      </w:r>
      <w:r>
        <w:rPr>
          <w:vertAlign w:val="superscript"/>
        </w:rPr>
        <w:t>1</w:t>
      </w:r>
      <w:r>
        <w:t>H) = -5.24 ppm and the ∂(</w:t>
      </w:r>
      <w:r>
        <w:rPr>
          <w:vertAlign w:val="superscript"/>
        </w:rPr>
        <w:t>31</w:t>
      </w:r>
      <w:r>
        <w:t xml:space="preserve">P) = 104.36 ppm signal are coupled, showing that this is a species distinct from </w:t>
      </w:r>
      <w:r>
        <w:rPr>
          <w:b/>
        </w:rPr>
        <w:t>2-trans</w:t>
      </w:r>
      <w:r>
        <w:t xml:space="preserve"> (∂(</w:t>
      </w:r>
      <w:r>
        <w:rPr>
          <w:vertAlign w:val="superscript"/>
        </w:rPr>
        <w:t>1</w:t>
      </w:r>
      <w:r>
        <w:t>H) = -18.9 ppm, ∂(</w:t>
      </w:r>
      <w:r>
        <w:rPr>
          <w:vertAlign w:val="superscript"/>
        </w:rPr>
        <w:t>31</w:t>
      </w:r>
      <w:r>
        <w:t xml:space="preserve">P) = 104.2 ppm, see </w:t>
      </w:r>
      <w:r>
        <w:fldChar w:fldCharType="begin"/>
      </w:r>
      <w:r>
        <w:instrText xml:space="preserve"> REF _Ref460598290 \h </w:instrText>
      </w:r>
      <w:r>
        <w:fldChar w:fldCharType="separate"/>
      </w:r>
      <w:r w:rsidR="0073677E">
        <w:t xml:space="preserve">Figure </w:t>
      </w:r>
      <w:r w:rsidR="0073677E">
        <w:rPr>
          <w:noProof/>
        </w:rPr>
        <w:t>7.5</w:t>
      </w:r>
      <w:r w:rsidR="0073677E">
        <w:noBreakHyphen/>
      </w:r>
      <w:r w:rsidR="0073677E">
        <w:rPr>
          <w:noProof/>
        </w:rPr>
        <w:t>3</w:t>
      </w:r>
      <w:r>
        <w:fldChar w:fldCharType="end"/>
      </w:r>
      <w:r>
        <w:t>).</w:t>
      </w:r>
      <w:r w:rsidR="006E13A3">
        <w:t xml:space="preserve"> However, it can be observed that in the dark (over the course of hours and days), the ∂(</w:t>
      </w:r>
      <w:r w:rsidR="006E13A3">
        <w:rPr>
          <w:vertAlign w:val="superscript"/>
        </w:rPr>
        <w:t>31</w:t>
      </w:r>
      <w:r w:rsidR="006E13A3">
        <w:t xml:space="preserve">P) = 104.36 ppm species converts to </w:t>
      </w:r>
      <w:r w:rsidR="006E13A3">
        <w:rPr>
          <w:b/>
        </w:rPr>
        <w:t>2-trans</w:t>
      </w:r>
      <w:r w:rsidR="006E13A3">
        <w:t xml:space="preserve"> (see </w:t>
      </w:r>
      <w:r w:rsidR="006E13A3">
        <w:fldChar w:fldCharType="begin"/>
      </w:r>
      <w:r w:rsidR="006E13A3">
        <w:instrText xml:space="preserve"> REF _Ref460598813 \h </w:instrText>
      </w:r>
      <w:r w:rsidR="006E13A3">
        <w:fldChar w:fldCharType="separate"/>
      </w:r>
      <w:r w:rsidR="0073677E">
        <w:t xml:space="preserve">Figure </w:t>
      </w:r>
      <w:r w:rsidR="0073677E">
        <w:rPr>
          <w:noProof/>
        </w:rPr>
        <w:t>7.6</w:t>
      </w:r>
      <w:r w:rsidR="0073677E">
        <w:noBreakHyphen/>
      </w:r>
      <w:r w:rsidR="0073677E">
        <w:rPr>
          <w:noProof/>
        </w:rPr>
        <w:t>1</w:t>
      </w:r>
      <w:r w:rsidR="006E13A3">
        <w:fldChar w:fldCharType="end"/>
      </w:r>
      <w:r w:rsidR="006E13A3">
        <w:t xml:space="preserve"> and </w:t>
      </w:r>
      <w:r w:rsidR="006E13A3">
        <w:fldChar w:fldCharType="begin"/>
      </w:r>
      <w:r w:rsidR="006E13A3">
        <w:instrText xml:space="preserve"> REF _Ref460598821 \h </w:instrText>
      </w:r>
      <w:r w:rsidR="006E13A3">
        <w:fldChar w:fldCharType="separate"/>
      </w:r>
      <w:r w:rsidR="0073677E">
        <w:t xml:space="preserve">Figure </w:t>
      </w:r>
      <w:r w:rsidR="0073677E">
        <w:rPr>
          <w:noProof/>
        </w:rPr>
        <w:t>7.6</w:t>
      </w:r>
      <w:r w:rsidR="0073677E">
        <w:noBreakHyphen/>
      </w:r>
      <w:r w:rsidR="0073677E">
        <w:rPr>
          <w:noProof/>
        </w:rPr>
        <w:t>2</w:t>
      </w:r>
      <w:r w:rsidR="006E13A3">
        <w:fldChar w:fldCharType="end"/>
      </w:r>
      <w:r w:rsidR="001116AB">
        <w:t>). Furthermore, when</w:t>
      </w:r>
      <w:r w:rsidR="006E13A3">
        <w:t xml:space="preserve"> </w:t>
      </w:r>
      <w:r w:rsidR="006E13A3">
        <w:rPr>
          <w:b/>
        </w:rPr>
        <w:t>2-trans</w:t>
      </w:r>
      <w:r w:rsidR="001116AB">
        <w:t xml:space="preserve"> is irradiated</w:t>
      </w:r>
      <w:r w:rsidR="006E13A3">
        <w:t xml:space="preserve"> (Hg light source, 320 – 500 nm) in the presence of O</w:t>
      </w:r>
      <w:r w:rsidR="006E13A3">
        <w:rPr>
          <w:vertAlign w:val="subscript"/>
        </w:rPr>
        <w:t>2</w:t>
      </w:r>
      <w:r w:rsidR="006E13A3">
        <w:t>, it converts to the ∂(</w:t>
      </w:r>
      <w:r w:rsidR="006E13A3">
        <w:rPr>
          <w:vertAlign w:val="superscript"/>
        </w:rPr>
        <w:t>31</w:t>
      </w:r>
      <w:r w:rsidR="006E13A3">
        <w:t xml:space="preserve">P) = 104.36 ppm species (see </w:t>
      </w:r>
      <w:r w:rsidR="006E13A3">
        <w:fldChar w:fldCharType="begin"/>
      </w:r>
      <w:r w:rsidR="006E13A3">
        <w:instrText xml:space="preserve"> REF _Ref460598937 \h </w:instrText>
      </w:r>
      <w:r w:rsidR="006E13A3">
        <w:fldChar w:fldCharType="separate"/>
      </w:r>
      <w:r w:rsidR="0073677E">
        <w:t xml:space="preserve">Figure </w:t>
      </w:r>
      <w:r w:rsidR="0073677E">
        <w:rPr>
          <w:noProof/>
        </w:rPr>
        <w:t>7.5</w:t>
      </w:r>
      <w:r w:rsidR="0073677E">
        <w:noBreakHyphen/>
      </w:r>
      <w:r w:rsidR="0073677E">
        <w:rPr>
          <w:noProof/>
        </w:rPr>
        <w:t>5</w:t>
      </w:r>
      <w:r w:rsidR="006E13A3">
        <w:fldChar w:fldCharType="end"/>
      </w:r>
      <w:r w:rsidR="006E13A3">
        <w:t xml:space="preserve"> and </w:t>
      </w:r>
      <w:r w:rsidR="006E13A3">
        <w:fldChar w:fldCharType="begin"/>
      </w:r>
      <w:r w:rsidR="006E13A3">
        <w:instrText xml:space="preserve"> REF _Ref460598947 \h </w:instrText>
      </w:r>
      <w:r w:rsidR="006E13A3">
        <w:fldChar w:fldCharType="separate"/>
      </w:r>
      <w:r w:rsidR="0073677E">
        <w:t xml:space="preserve">Figure </w:t>
      </w:r>
      <w:r w:rsidR="0073677E">
        <w:rPr>
          <w:noProof/>
        </w:rPr>
        <w:t>7.5</w:t>
      </w:r>
      <w:r w:rsidR="0073677E">
        <w:noBreakHyphen/>
      </w:r>
      <w:r w:rsidR="0073677E">
        <w:rPr>
          <w:noProof/>
        </w:rPr>
        <w:t>6</w:t>
      </w:r>
      <w:r w:rsidR="006E13A3">
        <w:fldChar w:fldCharType="end"/>
      </w:r>
      <w:r w:rsidR="006E13A3">
        <w:t>). The interconversion of these two species indicates that they are isomers. When comparing their NMR charac</w:t>
      </w:r>
      <w:r w:rsidR="001116AB">
        <w:t>teristics, the biggest difference</w:t>
      </w:r>
      <w:r w:rsidR="006E13A3">
        <w:t xml:space="preserve"> is the significantly downfield shifted hydride signal at ∂(</w:t>
      </w:r>
      <w:r w:rsidR="006E13A3">
        <w:rPr>
          <w:vertAlign w:val="superscript"/>
        </w:rPr>
        <w:t>1</w:t>
      </w:r>
      <w:r w:rsidR="006E13A3">
        <w:t>H) = -5.24 ppm for the ∂(</w:t>
      </w:r>
      <w:r w:rsidR="006E13A3">
        <w:rPr>
          <w:vertAlign w:val="superscript"/>
        </w:rPr>
        <w:t>31</w:t>
      </w:r>
      <w:r w:rsidR="006E13A3">
        <w:t>P) = 104.36 ppm species. Such a chemical shift is consistent with the hydride being trans to a CO ligand.</w:t>
      </w:r>
      <w:r w:rsidR="006E13A3">
        <w:fldChar w:fldCharType="begin"/>
      </w:r>
      <w:r w:rsidR="006E13A3">
        <w:instrText xml:space="preserve"> ADDIN ZOTERO_ITEM CSL_CITATION {"citationID":"FMrEZz5p","properties":{"formattedCitation":"\\super 6,7\\nosupersub{}","plainCitation":"6,7","noteIndex":0},"citationItems":[{"id":3905,"uris":["http://zotero.org/users/local/CdP7Gee4/items/A3IC5FMN"],"uri":</w:instrText>
      </w:r>
      <w:r w:rsidR="006E13A3">
        <w:rPr>
          <w:rFonts w:hint="eastAsia"/>
        </w:rPr>
        <w:instrText>["http://zotero.org/users/local/CdP7Gee4/items/A3IC5FMN"],"itemData":{"id":3905,"type":"article-journal","abstract":"The synthesis of novel PNN ruthenium pincer complexes based on 2,2</w:instrText>
      </w:r>
      <w:r w:rsidR="006E13A3">
        <w:rPr>
          <w:rFonts w:hint="eastAsia"/>
        </w:rPr>
        <w:instrText>′</w:instrText>
      </w:r>
      <w:r w:rsidR="006E13A3">
        <w:rPr>
          <w:rFonts w:hint="eastAsia"/>
        </w:rPr>
        <w:instrText>-dipyridinemethane phosphine derivatives, as well as on 2,2</w:instrText>
      </w:r>
      <w:r w:rsidR="006E13A3">
        <w:rPr>
          <w:rFonts w:hint="eastAsia"/>
        </w:rPr>
        <w:instrText>′</w:instrText>
      </w:r>
      <w:r w:rsidR="006E13A3">
        <w:rPr>
          <w:rFonts w:hint="eastAsia"/>
        </w:rPr>
        <w:instrText>-oxobispyri</w:instrText>
      </w:r>
      <w:r w:rsidR="006E13A3">
        <w:instrText>dine phosphine ligands, and their reactivity toward dearomatization and cyclometalation are described. The dearomatized compounds 7a,b undergo cyclometalation to yield complexes 8a,b. In order for cyclometalation to proceed, the coordination sphere around the Ru center has to rearrange, and this depends on the flexibility of the system, showing that the cyclometalation is qualitatively faster in the case of the dimethyl derivative 7a than in the case of the spyrocyclopentyl derivative 7b. The cyclometalat</w:instrText>
      </w:r>
      <w:r w:rsidR="006E13A3">
        <w:rPr>
          <w:rFonts w:hint="eastAsia"/>
        </w:rPr>
        <w:instrText>ion occurs diastereoselectively and leads to only one diastereomer of the cyclometalated compounds. In the case of the 2,2</w:instrText>
      </w:r>
      <w:r w:rsidR="006E13A3">
        <w:rPr>
          <w:rFonts w:hint="eastAsia"/>
        </w:rPr>
        <w:instrText>′</w:instrText>
      </w:r>
      <w:r w:rsidR="006E13A3">
        <w:rPr>
          <w:rFonts w:hint="eastAsia"/>
        </w:rPr>
        <w:instrText>-oxobispyridine complex 6c, the dearomatized complex was too unstable to be isolated; however it was possible to isolate and charact</w:instrText>
      </w:r>
      <w:r w:rsidR="006E13A3">
        <w:instrText>erize a stable dicarbonyl-dearomatized ruthenium(II) complex, 9c, when the deprotonation was performed under a CO atmosphere. Dearomatization of 6a under CO also led to dicarbonyl-dearomatized ruthenium(II) complex 9a, which slowly rearranged into the dicarbonyl-aromatized ruthenium(0) complex 10a. These complexes were tested in catalytic alcohol–amine coupling, esterification of primary alcohols, and hydrogenation of secondary amides. Moderate activity was observed in hydrogenation of amides to alcohols and amines and low activity in the other transformations, owing mainly to the formation of stable cyclometalated compounds.","container-title":"Organometallics","DOI":"10.1021/om400194w","ISSN":"0276-7333","issue":"10","journalAbbreviation":"Organometalli</w:instrText>
      </w:r>
      <w:r w:rsidR="006E13A3">
        <w:rPr>
          <w:rFonts w:hint="eastAsia"/>
        </w:rPr>
        <w:instrText>cs","note":"Ru hydride trans to CO","page":"2973-2982","source":"ACS Publications","title":"PNN Ruthenium Pincer Complexes Based on Phosphinated 2,2</w:instrText>
      </w:r>
      <w:r w:rsidR="006E13A3">
        <w:rPr>
          <w:rFonts w:hint="eastAsia"/>
        </w:rPr>
        <w:instrText>′</w:instrText>
      </w:r>
      <w:r w:rsidR="006E13A3">
        <w:rPr>
          <w:rFonts w:hint="eastAsia"/>
        </w:rPr>
        <w:instrText>-Dipyridinemethane and 2,2</w:instrText>
      </w:r>
      <w:r w:rsidR="006E13A3">
        <w:rPr>
          <w:rFonts w:hint="eastAsia"/>
        </w:rPr>
        <w:instrText>′</w:instrText>
      </w:r>
      <w:r w:rsidR="006E13A3">
        <w:rPr>
          <w:rFonts w:hint="eastAsia"/>
        </w:rPr>
        <w:instrText>-Oxobispyridine. Metal</w:instrText>
      </w:r>
      <w:r w:rsidR="006E13A3">
        <w:rPr>
          <w:rFonts w:hint="eastAsia"/>
        </w:rPr>
        <w:instrText>–</w:instrText>
      </w:r>
      <w:r w:rsidR="006E13A3">
        <w:rPr>
          <w:rFonts w:hint="eastAsia"/>
        </w:rPr>
        <w:instrText>Ligand Cooperation in Cyclometalation and Catalysis","vo</w:instrText>
      </w:r>
      <w:r w:rsidR="006E13A3">
        <w:instrText xml:space="preserve">lume":"32","author":[{"family":"Barrios-Francisco","given":"Rigoberto"},{"family":"Balaraman","given":"Ekambaram"},{"family":"Diskin-Posner","given":"Yael"},{"family":"Leitus","given":"Gregory"},{"family":"Shimon","given":"Linda J. W."},{"family":"Milstein","given":"David"}],"issued":{"date-parts":[["2013",5,24]]}}},{"id":3902,"uris":["http://zotero.org/users/local/CdP7Gee4/items/PCAT2C9W"],"uri":["http://zotero.org/users/local/CdP7Gee4/items/PCAT2C9W"],"itemData":{"id":3902,"type":"article-journal","abstract":"Binary catalyst systems comprising a cationic Ru–CNC pincer complex and an alkali metal salt were developed for selective hydroboration of CO2 utilizing pinacolborane at r.t. and 1 atm CO2, with the combination of [Ru(CNCBn)(CO)2(H)][PF6] and KOCO2tBu producing formoxyborane in 76% yield. A bicyclic catalytic mechanism was proposed and discussed.","container-title":"Chemical Communications","DOI":"10.1039/C6CC06278D","ISSN":"1364-548X","issue":"79","journalAbbreviation":"Chem. Commun.","language":"en","note":"Ru(CNC)(CO)2H complexes, hydride at -5 ppm","page":"11842-11845","source":"pubs.rsc.org","title":"A binary catalyst system of a cationic Ru–CNC pincer complex with an alkali metal salt for selective hydroboration of carbon dioxide","volume":"52","author":[{"family":"Ng","given":"Chee Koon"},{"family":"Wu","given":"Jie"},{"family":"Hor","given":"T. S. Andy"},{"family":"Luo","given":"He-Kuan"}],"issued":{"date-parts":[["2016",9,27]]}}}],"schema":"https://github.com/citation-style-language/schema/raw/master/csl-citation.json"} </w:instrText>
      </w:r>
      <w:r w:rsidR="006E13A3">
        <w:fldChar w:fldCharType="separate"/>
      </w:r>
      <w:r w:rsidR="006E13A3" w:rsidRPr="006E13A3">
        <w:rPr>
          <w:rFonts w:cs="Arial"/>
          <w:vertAlign w:val="superscript"/>
        </w:rPr>
        <w:t>6,7</w:t>
      </w:r>
      <w:r w:rsidR="006E13A3">
        <w:fldChar w:fldCharType="end"/>
      </w:r>
      <w:r w:rsidR="006E13A3">
        <w:t xml:space="preserve"> This is corroborated by DFT calculations for different isomers of </w:t>
      </w:r>
      <w:r w:rsidR="006E13A3">
        <w:rPr>
          <w:b/>
        </w:rPr>
        <w:t>2</w:t>
      </w:r>
      <w:r w:rsidR="006E13A3">
        <w:t xml:space="preserve">, which predict a change of ca. 10 ppm for the hydride signal when the hydride ligand is trans to the CO ligand (see </w:t>
      </w:r>
      <w:r w:rsidR="006E13A3">
        <w:fldChar w:fldCharType="begin"/>
      </w:r>
      <w:r w:rsidR="006E13A3">
        <w:instrText xml:space="preserve"> REF _Ref460599256 \h </w:instrText>
      </w:r>
      <w:r w:rsidR="006E13A3">
        <w:fldChar w:fldCharType="separate"/>
      </w:r>
      <w:r w:rsidR="0073677E">
        <w:t xml:space="preserve">Table </w:t>
      </w:r>
      <w:r w:rsidR="0073677E">
        <w:rPr>
          <w:noProof/>
        </w:rPr>
        <w:t>11.2</w:t>
      </w:r>
      <w:r w:rsidR="0073677E">
        <w:noBreakHyphen/>
      </w:r>
      <w:r w:rsidR="0073677E">
        <w:rPr>
          <w:noProof/>
        </w:rPr>
        <w:t>8</w:t>
      </w:r>
      <w:r w:rsidR="006E13A3">
        <w:fldChar w:fldCharType="end"/>
      </w:r>
      <w:r w:rsidR="006E13A3">
        <w:t xml:space="preserve">), as compared to being trans to the OH ligand (as is the case for </w:t>
      </w:r>
      <w:r w:rsidR="006E13A3">
        <w:rPr>
          <w:b/>
        </w:rPr>
        <w:t>2-trans</w:t>
      </w:r>
      <w:r w:rsidR="006E13A3">
        <w:t xml:space="preserve">). Furthermore, DFT calculations predict </w:t>
      </w:r>
      <w:r w:rsidR="006E13A3">
        <w:rPr>
          <w:b/>
        </w:rPr>
        <w:t>2-cis</w:t>
      </w:r>
      <w:r w:rsidR="006E13A3">
        <w:t xml:space="preserve"> (</w:t>
      </w:r>
      <w:r w:rsidR="009D4F6C">
        <w:t xml:space="preserve">where the hydride ligand is trans to CO and the OH ligand is in the equatorial position) to be less stable than </w:t>
      </w:r>
      <w:r w:rsidR="009D4F6C">
        <w:rPr>
          <w:b/>
        </w:rPr>
        <w:t>2-trans</w:t>
      </w:r>
      <w:r w:rsidR="009D4F6C">
        <w:t xml:space="preserve"> by more than 10 kcal/mol. This difference in stability would explain the spontaneous conversion of the ∂(</w:t>
      </w:r>
      <w:r w:rsidR="009D4F6C">
        <w:rPr>
          <w:vertAlign w:val="superscript"/>
        </w:rPr>
        <w:t>31</w:t>
      </w:r>
      <w:r w:rsidR="009D4F6C">
        <w:t xml:space="preserve">P) = 104.36 ppm species to </w:t>
      </w:r>
      <w:r w:rsidR="009D4F6C">
        <w:rPr>
          <w:b/>
        </w:rPr>
        <w:t>2-trans</w:t>
      </w:r>
      <w:r w:rsidR="009D4F6C">
        <w:t>. Based on the characteristic hydride shift and these DFT results, we therefore assign the ∂(</w:t>
      </w:r>
      <w:r w:rsidR="009D4F6C">
        <w:rPr>
          <w:vertAlign w:val="superscript"/>
        </w:rPr>
        <w:t>31</w:t>
      </w:r>
      <w:r w:rsidR="009D4F6C">
        <w:t xml:space="preserve">P) = 104.36 ppm species to </w:t>
      </w:r>
      <w:r w:rsidR="009D4F6C">
        <w:rPr>
          <w:b/>
        </w:rPr>
        <w:t>2-cis</w:t>
      </w:r>
      <w:r w:rsidR="00CD438B">
        <w:t>.</w:t>
      </w:r>
    </w:p>
    <w:p w14:paraId="7E81F6BE" w14:textId="77777777" w:rsidR="00CD438B" w:rsidRDefault="00CD438B" w:rsidP="00CA096A"/>
    <w:p w14:paraId="6FEE7971" w14:textId="26B9AF0B" w:rsidR="00CD438B" w:rsidRPr="004C572C" w:rsidRDefault="001116AB" w:rsidP="00CA096A">
      <w:r>
        <w:t>The second major product of irradiation can be observed at ∂(</w:t>
      </w:r>
      <w:r>
        <w:rPr>
          <w:vertAlign w:val="superscript"/>
        </w:rPr>
        <w:t>31</w:t>
      </w:r>
      <w:r>
        <w:t xml:space="preserve">P) = 95.12 ppm. For this species, the phosphorous signal couples to two different tert-butyl groups (see </w:t>
      </w:r>
      <w:r>
        <w:rPr>
          <w:vertAlign w:val="superscript"/>
        </w:rPr>
        <w:t>1</w:t>
      </w:r>
      <w:r>
        <w:t>H-</w:t>
      </w:r>
      <w:r>
        <w:rPr>
          <w:vertAlign w:val="superscript"/>
        </w:rPr>
        <w:t>31</w:t>
      </w:r>
      <w:r>
        <w:t xml:space="preserve">P HMBC of aliphatic region in </w:t>
      </w:r>
      <w:r>
        <w:fldChar w:fldCharType="begin"/>
      </w:r>
      <w:r>
        <w:instrText xml:space="preserve"> REF _Ref460599926 \h </w:instrText>
      </w:r>
      <w:r>
        <w:fldChar w:fldCharType="separate"/>
      </w:r>
      <w:r w:rsidR="0073677E">
        <w:t xml:space="preserve">Figure </w:t>
      </w:r>
      <w:r w:rsidR="0073677E">
        <w:rPr>
          <w:noProof/>
        </w:rPr>
        <w:t>7.5</w:t>
      </w:r>
      <w:r w:rsidR="0073677E">
        <w:noBreakHyphen/>
      </w:r>
      <w:r w:rsidR="0073677E">
        <w:rPr>
          <w:noProof/>
        </w:rPr>
        <w:t>4</w:t>
      </w:r>
      <w:r>
        <w:fldChar w:fldCharType="end"/>
      </w:r>
      <w:r>
        <w:t xml:space="preserve">). This indicates that, just like complex </w:t>
      </w:r>
      <w:r>
        <w:rPr>
          <w:b/>
        </w:rPr>
        <w:t>1</w:t>
      </w:r>
      <w:r>
        <w:t>, this complex has no symmetry, resulting in two chemically distinct tert-butyl groups</w:t>
      </w:r>
      <w:r w:rsidR="00264866">
        <w:t xml:space="preserve">. This observation rules out that this species is the trans isomer of </w:t>
      </w:r>
      <w:r w:rsidR="00264866">
        <w:rPr>
          <w:b/>
        </w:rPr>
        <w:t>1</w:t>
      </w:r>
      <w:r w:rsidR="00264866">
        <w:t>. In the dark, the</w:t>
      </w:r>
      <w:r>
        <w:t xml:space="preserve"> species slowly converts back to </w:t>
      </w:r>
      <w:r>
        <w:rPr>
          <w:b/>
        </w:rPr>
        <w:t xml:space="preserve">1 </w:t>
      </w:r>
      <w:r>
        <w:t xml:space="preserve">(see </w:t>
      </w:r>
      <w:r>
        <w:fldChar w:fldCharType="begin"/>
      </w:r>
      <w:r>
        <w:instrText xml:space="preserve"> REF _Ref460600079 \h </w:instrText>
      </w:r>
      <w:r>
        <w:fldChar w:fldCharType="separate"/>
      </w:r>
      <w:r w:rsidR="0073677E">
        <w:t xml:space="preserve">Figure </w:t>
      </w:r>
      <w:r w:rsidR="0073677E">
        <w:rPr>
          <w:noProof/>
        </w:rPr>
        <w:t>7.6</w:t>
      </w:r>
      <w:r w:rsidR="0073677E">
        <w:noBreakHyphen/>
      </w:r>
      <w:r w:rsidR="0073677E">
        <w:rPr>
          <w:noProof/>
        </w:rPr>
        <w:t>3</w:t>
      </w:r>
      <w:r>
        <w:fldChar w:fldCharType="end"/>
      </w:r>
      <w:r w:rsidR="00264866">
        <w:t xml:space="preserve">, in this case the experiment was performed using </w:t>
      </w:r>
      <w:r w:rsidR="00264866">
        <w:rPr>
          <w:b/>
        </w:rPr>
        <w:t>1</w:t>
      </w:r>
      <w:r w:rsidR="00264866">
        <w:t xml:space="preserve"> prepared via the Ag</w:t>
      </w:r>
      <w:r w:rsidR="00264866">
        <w:rPr>
          <w:vertAlign w:val="subscript"/>
        </w:rPr>
        <w:t>2</w:t>
      </w:r>
      <w:r w:rsidR="00264866">
        <w:t xml:space="preserve">O route in 52 mM KOH aq., but the same is observed using the standard reaction conditions). We tentatively assign this species to </w:t>
      </w:r>
      <w:r w:rsidR="00264866">
        <w:rPr>
          <w:b/>
        </w:rPr>
        <w:t>Oxo</w:t>
      </w:r>
      <w:r w:rsidR="00264866">
        <w:t xml:space="preserve"> </w:t>
      </w:r>
      <w:r w:rsidR="00264866">
        <w:rPr>
          <w:b/>
        </w:rPr>
        <w:t>Dimer</w:t>
      </w:r>
      <w:r w:rsidR="00264866">
        <w:t xml:space="preserve">, an oxo-bridged dimer formed via formal dehydration of </w:t>
      </w:r>
      <w:r w:rsidR="00264866">
        <w:rPr>
          <w:b/>
        </w:rPr>
        <w:t>1</w:t>
      </w:r>
      <w:r w:rsidR="00264866">
        <w:t xml:space="preserve"> (see </w:t>
      </w:r>
      <w:r w:rsidR="00264866">
        <w:fldChar w:fldCharType="begin"/>
      </w:r>
      <w:r w:rsidR="00264866">
        <w:instrText xml:space="preserve"> REF _Ref460600781 \h </w:instrText>
      </w:r>
      <w:r w:rsidR="00264866">
        <w:fldChar w:fldCharType="separate"/>
      </w:r>
      <w:r w:rsidR="0073677E">
        <w:t xml:space="preserve">Figure </w:t>
      </w:r>
      <w:r w:rsidR="0073677E">
        <w:rPr>
          <w:noProof/>
        </w:rPr>
        <w:t>11.5</w:t>
      </w:r>
      <w:r w:rsidR="0073677E">
        <w:noBreakHyphen/>
      </w:r>
      <w:r w:rsidR="0073677E">
        <w:rPr>
          <w:noProof/>
        </w:rPr>
        <w:t>32</w:t>
      </w:r>
      <w:r w:rsidR="00264866">
        <w:fldChar w:fldCharType="end"/>
      </w:r>
      <w:r w:rsidR="00264866">
        <w:t xml:space="preserve"> for the computed structure). DFT calculations predict </w:t>
      </w:r>
      <w:r w:rsidR="00264866">
        <w:rPr>
          <w:b/>
        </w:rPr>
        <w:t>Oxo Dimer</w:t>
      </w:r>
      <w:r w:rsidR="00264866">
        <w:t xml:space="preserve"> to be slightly less stable than </w:t>
      </w:r>
      <w:r w:rsidR="00264866">
        <w:rPr>
          <w:b/>
        </w:rPr>
        <w:t>1</w:t>
      </w:r>
      <w:r w:rsidR="00264866">
        <w:t xml:space="preserve">, explaining why slow hydrolysis back to </w:t>
      </w:r>
      <w:r w:rsidR="00264866">
        <w:rPr>
          <w:b/>
        </w:rPr>
        <w:t xml:space="preserve">1 </w:t>
      </w:r>
      <w:r w:rsidR="00264866">
        <w:t xml:space="preserve">might occur in the dark. </w:t>
      </w:r>
      <w:r w:rsidR="004C572C">
        <w:t>Furthermore, a reasonable pathway for</w:t>
      </w:r>
      <w:r w:rsidR="00DB0FA6">
        <w:t xml:space="preserve"> photochemical</w:t>
      </w:r>
      <w:r w:rsidR="004C572C">
        <w:t xml:space="preserve"> </w:t>
      </w:r>
      <w:r w:rsidR="004C572C">
        <w:rPr>
          <w:b/>
        </w:rPr>
        <w:t xml:space="preserve">Oxo Dimer </w:t>
      </w:r>
      <w:r w:rsidR="004C572C">
        <w:t>formation can proposed based on Ru-O bond formation in intermediate [</w:t>
      </w:r>
      <w:r w:rsidR="004C572C">
        <w:rPr>
          <w:b/>
        </w:rPr>
        <w:t>B-Trans</w:t>
      </w:r>
      <w:r w:rsidR="004C572C">
        <w:t>]T</w:t>
      </w:r>
      <w:r w:rsidR="004C572C">
        <w:rPr>
          <w:vertAlign w:val="subscript"/>
        </w:rPr>
        <w:t>0</w:t>
      </w:r>
      <w:r w:rsidR="004C572C">
        <w:t xml:space="preserve"> (see </w:t>
      </w:r>
      <w:r w:rsidR="004C572C">
        <w:fldChar w:fldCharType="begin"/>
      </w:r>
      <w:r w:rsidR="004C572C">
        <w:instrText xml:space="preserve"> REF _Ref461719962 \r \h </w:instrText>
      </w:r>
      <w:r w:rsidR="004C572C">
        <w:fldChar w:fldCharType="separate"/>
      </w:r>
      <w:r w:rsidR="0073677E">
        <w:t>9.2</w:t>
      </w:r>
      <w:r w:rsidR="004C572C">
        <w:fldChar w:fldCharType="end"/>
      </w:r>
      <w:r w:rsidR="004C572C">
        <w:t>).</w:t>
      </w:r>
    </w:p>
    <w:p w14:paraId="0B41222D" w14:textId="77777777" w:rsidR="00264866" w:rsidRDefault="00264866" w:rsidP="00CA096A"/>
    <w:p w14:paraId="20BB3CB4" w14:textId="02299902" w:rsidR="00264866" w:rsidRDefault="00264866" w:rsidP="00CA096A">
      <w:r>
        <w:t>Due to these isomerization reactions, NMR spectra for quantitative analysis were recorded immediately after irradiation.</w:t>
      </w:r>
    </w:p>
    <w:p w14:paraId="10DFA384" w14:textId="77777777" w:rsidR="00264866" w:rsidRPr="00264866" w:rsidRDefault="00264866" w:rsidP="00CA096A"/>
    <w:p w14:paraId="5F398CB9" w14:textId="3595D519" w:rsidR="00DD25A3" w:rsidRDefault="00DD25A3" w:rsidP="00DD25A3">
      <w:pPr>
        <w:pStyle w:val="Heading3"/>
      </w:pPr>
      <w:bookmarkStart w:id="29" w:name="_Toc464139127"/>
      <w:r>
        <w:t>Data Analysis for Concentration-Time Profile</w:t>
      </w:r>
      <w:bookmarkEnd w:id="29"/>
    </w:p>
    <w:p w14:paraId="3DD87F3B" w14:textId="77777777" w:rsidR="00DD25A3" w:rsidRDefault="00DD25A3" w:rsidP="00DD25A3"/>
    <w:p w14:paraId="6E90C4DC" w14:textId="2B387FC0" w:rsidR="00264866" w:rsidRDefault="004464EB" w:rsidP="00A86B78">
      <w:r>
        <w:t xml:space="preserve">For the concentration-time profile, quantitative </w:t>
      </w:r>
      <w:r>
        <w:rPr>
          <w:vertAlign w:val="superscript"/>
        </w:rPr>
        <w:t>31</w:t>
      </w:r>
      <w:r>
        <w:t>P{</w:t>
      </w:r>
      <w:r>
        <w:rPr>
          <w:vertAlign w:val="superscript"/>
        </w:rPr>
        <w:t>1</w:t>
      </w:r>
      <w:r>
        <w:t xml:space="preserve">H} NMR spectra were recorded before (t = 0 h) and after 0.75, 2.97, 21.07, </w:t>
      </w:r>
      <w:r w:rsidR="00D36BF9">
        <w:t xml:space="preserve">24.44, 42.54 and 46.45 h of irradiation (irradiation of the sample was stopped after the indicated time, NMR spectra were recorded and irradiation was then resumed). For each time point, the relative concentrations of </w:t>
      </w:r>
      <w:r w:rsidR="00D36BF9">
        <w:rPr>
          <w:b/>
        </w:rPr>
        <w:t>1</w:t>
      </w:r>
      <w:r w:rsidR="00D36BF9">
        <w:t xml:space="preserve">, </w:t>
      </w:r>
      <w:r w:rsidR="00D36BF9">
        <w:rPr>
          <w:b/>
        </w:rPr>
        <w:t xml:space="preserve">2-cis </w:t>
      </w:r>
      <w:r w:rsidR="00D36BF9">
        <w:t xml:space="preserve">and </w:t>
      </w:r>
      <w:r w:rsidR="00D36BF9">
        <w:rPr>
          <w:b/>
        </w:rPr>
        <w:t xml:space="preserve">Oxo Dimer </w:t>
      </w:r>
      <w:r w:rsidR="00D36BF9">
        <w:t xml:space="preserve">were determined via integration of the corresponding </w:t>
      </w:r>
      <w:r w:rsidR="00D36BF9">
        <w:rPr>
          <w:vertAlign w:val="superscript"/>
        </w:rPr>
        <w:t>31</w:t>
      </w:r>
      <w:r w:rsidR="00D36BF9">
        <w:t>P{</w:t>
      </w:r>
      <w:r w:rsidR="00D36BF9">
        <w:rPr>
          <w:vertAlign w:val="superscript"/>
        </w:rPr>
        <w:t>1</w:t>
      </w:r>
      <w:r w:rsidR="00D36BF9">
        <w:t xml:space="preserve">H} NMR signals. For t = 0 h, a small amount of </w:t>
      </w:r>
      <w:r w:rsidR="00D36BF9">
        <w:rPr>
          <w:b/>
        </w:rPr>
        <w:t xml:space="preserve">2-trans </w:t>
      </w:r>
      <w:r w:rsidR="00D36BF9">
        <w:t xml:space="preserve">could be observed, which was treated as </w:t>
      </w:r>
      <w:r w:rsidR="00D36BF9">
        <w:rPr>
          <w:b/>
        </w:rPr>
        <w:t xml:space="preserve">2-cis </w:t>
      </w:r>
      <w:r w:rsidR="00D36BF9">
        <w:t xml:space="preserve">in the following (since </w:t>
      </w:r>
      <w:r w:rsidR="00D36BF9">
        <w:rPr>
          <w:b/>
        </w:rPr>
        <w:t xml:space="preserve">2-trans </w:t>
      </w:r>
      <w:r w:rsidR="00D36BF9">
        <w:t xml:space="preserve">can photochemically convert to </w:t>
      </w:r>
      <w:r w:rsidR="00D36BF9">
        <w:rPr>
          <w:b/>
        </w:rPr>
        <w:t>2-cis</w:t>
      </w:r>
      <w:r w:rsidR="00D36BF9">
        <w:t xml:space="preserve">, see above). Therefore, the amount of </w:t>
      </w:r>
      <w:r w:rsidR="00D36BF9">
        <w:rPr>
          <w:b/>
        </w:rPr>
        <w:t xml:space="preserve">2-cis </w:t>
      </w:r>
      <w:r w:rsidR="00D36BF9">
        <w:t xml:space="preserve">at t = 0 h is not equal to zero. For all subsequent time points, no </w:t>
      </w:r>
      <w:r w:rsidR="00D36BF9">
        <w:rPr>
          <w:b/>
        </w:rPr>
        <w:t xml:space="preserve">2-trans </w:t>
      </w:r>
      <w:r w:rsidR="00D36BF9">
        <w:t>was observed.</w:t>
      </w:r>
    </w:p>
    <w:p w14:paraId="3F1C7496" w14:textId="77777777" w:rsidR="00D36BF9" w:rsidRDefault="00D36BF9" w:rsidP="00A86B78"/>
    <w:p w14:paraId="52816E1B" w14:textId="224B64CD" w:rsidR="00D36BF9" w:rsidRPr="00226664" w:rsidRDefault="00D36BF9" w:rsidP="00A86B78">
      <w:r>
        <w:t xml:space="preserve">For data analysis, the concentrations of </w:t>
      </w:r>
      <w:r>
        <w:rPr>
          <w:b/>
        </w:rPr>
        <w:t>1</w:t>
      </w:r>
      <w:r>
        <w:t xml:space="preserve">, </w:t>
      </w:r>
      <w:r>
        <w:rPr>
          <w:b/>
        </w:rPr>
        <w:t xml:space="preserve">2-cis </w:t>
      </w:r>
      <w:r>
        <w:t xml:space="preserve">and </w:t>
      </w:r>
      <w:r>
        <w:rPr>
          <w:b/>
        </w:rPr>
        <w:t xml:space="preserve">Oxo Dimer </w:t>
      </w:r>
      <w:r>
        <w:t>were normalized, so that</w:t>
      </w:r>
      <w:r w:rsidR="00226664">
        <w:t xml:space="preserve"> for each time point the sum of the concentrations for</w:t>
      </w:r>
      <w:r>
        <w:t xml:space="preserve"> these </w:t>
      </w:r>
      <w:r w:rsidR="00226664">
        <w:t xml:space="preserve">three </w:t>
      </w:r>
      <w:r>
        <w:t xml:space="preserve">compounds would be equal to one. </w:t>
      </w:r>
      <w:r w:rsidR="00226664">
        <w:t xml:space="preserve">This normalization ignores the formation of other products. However, since the amount of side products observable by </w:t>
      </w:r>
      <w:r w:rsidR="00226664">
        <w:rPr>
          <w:vertAlign w:val="superscript"/>
        </w:rPr>
        <w:t>31</w:t>
      </w:r>
      <w:r w:rsidR="00226664">
        <w:t>P{</w:t>
      </w:r>
      <w:r w:rsidR="00226664">
        <w:rPr>
          <w:vertAlign w:val="superscript"/>
        </w:rPr>
        <w:t>1</w:t>
      </w:r>
      <w:r w:rsidR="00226664">
        <w:t xml:space="preserve">H} spectroscopy amounts to only around 7% after 46.45 h of irradiation this was deemed acceptable. </w:t>
      </w:r>
    </w:p>
    <w:p w14:paraId="42DD2ED2" w14:textId="77777777" w:rsidR="00264866" w:rsidRDefault="00264866" w:rsidP="00A86B78"/>
    <w:p w14:paraId="05F471F8" w14:textId="77777777" w:rsidR="00D20123" w:rsidRDefault="00226664" w:rsidP="00A86B78">
      <w:r>
        <w:t xml:space="preserve">The resulting, normalized concentrations of </w:t>
      </w:r>
      <w:r>
        <w:rPr>
          <w:b/>
        </w:rPr>
        <w:t>1</w:t>
      </w:r>
      <w:r>
        <w:t xml:space="preserve">, </w:t>
      </w:r>
      <w:r>
        <w:rPr>
          <w:b/>
        </w:rPr>
        <w:t xml:space="preserve">2-cis </w:t>
      </w:r>
      <w:r>
        <w:t xml:space="preserve">and </w:t>
      </w:r>
      <w:r>
        <w:rPr>
          <w:b/>
        </w:rPr>
        <w:t xml:space="preserve">Oxo Dimer </w:t>
      </w:r>
      <w:r>
        <w:t xml:space="preserve">are shown in </w:t>
      </w:r>
      <w:r>
        <w:fldChar w:fldCharType="begin"/>
      </w:r>
      <w:r>
        <w:instrText xml:space="preserve"> REF _Ref460674470 \h </w:instrText>
      </w:r>
      <w:r>
        <w:fldChar w:fldCharType="separate"/>
      </w:r>
      <w:r w:rsidR="0073677E">
        <w:t xml:space="preserve">Figure </w:t>
      </w:r>
      <w:r w:rsidR="0073677E">
        <w:rPr>
          <w:noProof/>
        </w:rPr>
        <w:t>4.1</w:t>
      </w:r>
      <w:r w:rsidR="0073677E">
        <w:noBreakHyphen/>
      </w:r>
      <w:r w:rsidR="0073677E">
        <w:rPr>
          <w:noProof/>
        </w:rPr>
        <w:t>1</w:t>
      </w:r>
      <w:r>
        <w:fldChar w:fldCharType="end"/>
      </w:r>
      <w:r>
        <w:t xml:space="preserve"> as dots. These datapoints were then fitted with a kinetic model based on the reaction network shown in </w:t>
      </w:r>
      <w:r>
        <w:fldChar w:fldCharType="begin"/>
      </w:r>
      <w:r>
        <w:instrText xml:space="preserve"> REF _Ref460674516 \h </w:instrText>
      </w:r>
      <w:r>
        <w:fldChar w:fldCharType="separate"/>
      </w:r>
      <w:r w:rsidR="0073677E">
        <w:t xml:space="preserve">Table </w:t>
      </w:r>
      <w:r w:rsidR="0073677E">
        <w:rPr>
          <w:noProof/>
        </w:rPr>
        <w:t>4.1</w:t>
      </w:r>
      <w:r w:rsidR="0073677E">
        <w:noBreakHyphen/>
      </w:r>
      <w:r w:rsidR="0073677E">
        <w:rPr>
          <w:noProof/>
        </w:rPr>
        <w:t>1</w:t>
      </w:r>
      <w:r>
        <w:fldChar w:fldCharType="end"/>
      </w:r>
      <w:r>
        <w:t xml:space="preserve">, with </w:t>
      </w:r>
      <w:r>
        <w:rPr>
          <w:i/>
        </w:rPr>
        <w:t>k</w:t>
      </w:r>
      <w:r>
        <w:rPr>
          <w:i/>
          <w:vertAlign w:val="subscript"/>
        </w:rPr>
        <w:t>1</w:t>
      </w:r>
      <w:r>
        <w:rPr>
          <w:i/>
        </w:rPr>
        <w:t>, k</w:t>
      </w:r>
      <w:r>
        <w:rPr>
          <w:i/>
          <w:vertAlign w:val="subscript"/>
        </w:rPr>
        <w:t>2</w:t>
      </w:r>
      <w:r>
        <w:rPr>
          <w:i/>
        </w:rPr>
        <w:t xml:space="preserve"> </w:t>
      </w:r>
      <w:r>
        <w:t xml:space="preserve">and </w:t>
      </w:r>
      <w:r>
        <w:rPr>
          <w:i/>
        </w:rPr>
        <w:t>k</w:t>
      </w:r>
      <w:r>
        <w:rPr>
          <w:i/>
          <w:vertAlign w:val="subscript"/>
        </w:rPr>
        <w:t>3</w:t>
      </w:r>
      <w:r>
        <w:t xml:space="preserve"> being the optimization param</w:t>
      </w:r>
      <w:r w:rsidR="001F6A99">
        <w:t xml:space="preserve">eters. Fitting was performed via the following steps: </w:t>
      </w:r>
    </w:p>
    <w:p w14:paraId="65CAB04D" w14:textId="77777777" w:rsidR="00D20123" w:rsidRDefault="00D20123" w:rsidP="00A86B78"/>
    <w:p w14:paraId="5481EA91" w14:textId="39AE254F" w:rsidR="00D20123" w:rsidRDefault="001F6A99" w:rsidP="00D20123">
      <w:pPr>
        <w:pStyle w:val="ListParagraph"/>
        <w:numPr>
          <w:ilvl w:val="0"/>
          <w:numId w:val="6"/>
        </w:numPr>
      </w:pPr>
      <w:r>
        <w:t>Converting</w:t>
      </w:r>
      <w:r w:rsidR="00226664">
        <w:t xml:space="preserve"> the reaction network to the corresponding rate laws describing the time-dependent concentration changes of </w:t>
      </w:r>
      <w:r w:rsidR="00226664" w:rsidRPr="00D20123">
        <w:rPr>
          <w:b/>
        </w:rPr>
        <w:t>1</w:t>
      </w:r>
      <w:r w:rsidR="00226664">
        <w:t xml:space="preserve">, </w:t>
      </w:r>
      <w:r w:rsidR="00226664" w:rsidRPr="00D20123">
        <w:rPr>
          <w:b/>
        </w:rPr>
        <w:t xml:space="preserve">2-cis </w:t>
      </w:r>
      <w:r w:rsidR="00226664">
        <w:t xml:space="preserve">and </w:t>
      </w:r>
      <w:r w:rsidR="00226664" w:rsidRPr="00D20123">
        <w:rPr>
          <w:b/>
        </w:rPr>
        <w:t>Oxo Dimer</w:t>
      </w:r>
      <w:r>
        <w:t xml:space="preserve">; </w:t>
      </w:r>
    </w:p>
    <w:p w14:paraId="7CEC680E" w14:textId="401F2091" w:rsidR="00CA096A" w:rsidRPr="00226664" w:rsidRDefault="001F6A99" w:rsidP="00D20123">
      <w:pPr>
        <w:pStyle w:val="ListParagraph"/>
        <w:numPr>
          <w:ilvl w:val="0"/>
          <w:numId w:val="6"/>
        </w:numPr>
      </w:pPr>
      <w:r>
        <w:t xml:space="preserve">At each optimization step, numerically solving the resulting system of differential equations with an updated guess for </w:t>
      </w:r>
      <w:r w:rsidRPr="00D20123">
        <w:rPr>
          <w:i/>
        </w:rPr>
        <w:t>k</w:t>
      </w:r>
      <w:r w:rsidRPr="00D20123">
        <w:rPr>
          <w:i/>
          <w:vertAlign w:val="subscript"/>
        </w:rPr>
        <w:t>1</w:t>
      </w:r>
      <w:r w:rsidRPr="00D20123">
        <w:rPr>
          <w:i/>
        </w:rPr>
        <w:t>, k</w:t>
      </w:r>
      <w:r w:rsidRPr="00D20123">
        <w:rPr>
          <w:i/>
          <w:vertAlign w:val="subscript"/>
        </w:rPr>
        <w:t>2</w:t>
      </w:r>
      <w:r w:rsidRPr="00D20123">
        <w:rPr>
          <w:i/>
        </w:rPr>
        <w:t xml:space="preserve"> </w:t>
      </w:r>
      <w:r>
        <w:t xml:space="preserve">and </w:t>
      </w:r>
      <w:r w:rsidRPr="00D20123">
        <w:rPr>
          <w:i/>
        </w:rPr>
        <w:t>k</w:t>
      </w:r>
      <w:r w:rsidRPr="00D20123">
        <w:rPr>
          <w:i/>
          <w:vertAlign w:val="subscript"/>
        </w:rPr>
        <w:t>3</w:t>
      </w:r>
      <w:r w:rsidRPr="00D20123">
        <w:rPr>
          <w:i/>
        </w:rPr>
        <w:t xml:space="preserve"> </w:t>
      </w:r>
      <w:r>
        <w:t>(generated using the L-BFGS-B a</w:t>
      </w:r>
      <w:r w:rsidR="00BA7530">
        <w:t xml:space="preserve">lgorithm), until convergence was </w:t>
      </w:r>
      <w:r>
        <w:t xml:space="preserve">reached. The optimized parameters for </w:t>
      </w:r>
      <w:r w:rsidRPr="00D20123">
        <w:rPr>
          <w:i/>
        </w:rPr>
        <w:t>k</w:t>
      </w:r>
      <w:r w:rsidRPr="00D20123">
        <w:rPr>
          <w:i/>
          <w:vertAlign w:val="subscript"/>
        </w:rPr>
        <w:t>1</w:t>
      </w:r>
      <w:r w:rsidRPr="00D20123">
        <w:rPr>
          <w:i/>
        </w:rPr>
        <w:t>, k</w:t>
      </w:r>
      <w:r w:rsidRPr="00D20123">
        <w:rPr>
          <w:i/>
          <w:vertAlign w:val="subscript"/>
        </w:rPr>
        <w:t>2</w:t>
      </w:r>
      <w:r w:rsidRPr="00D20123">
        <w:rPr>
          <w:i/>
        </w:rPr>
        <w:t xml:space="preserve"> </w:t>
      </w:r>
      <w:r>
        <w:t xml:space="preserve">and </w:t>
      </w:r>
      <w:r w:rsidRPr="00D20123">
        <w:rPr>
          <w:i/>
        </w:rPr>
        <w:t>k</w:t>
      </w:r>
      <w:r w:rsidRPr="00D20123">
        <w:rPr>
          <w:i/>
          <w:vertAlign w:val="subscript"/>
        </w:rPr>
        <w:t>3</w:t>
      </w:r>
      <w:r w:rsidRPr="00D20123">
        <w:rPr>
          <w:i/>
        </w:rPr>
        <w:t xml:space="preserve"> </w:t>
      </w:r>
      <w:r>
        <w:t xml:space="preserve">are shown in </w:t>
      </w:r>
      <w:r>
        <w:fldChar w:fldCharType="begin"/>
      </w:r>
      <w:r>
        <w:instrText xml:space="preserve"> REF _Ref460674516 \h </w:instrText>
      </w:r>
      <w:r>
        <w:fldChar w:fldCharType="separate"/>
      </w:r>
      <w:r w:rsidR="0073677E">
        <w:t xml:space="preserve">Table </w:t>
      </w:r>
      <w:r w:rsidR="0073677E">
        <w:rPr>
          <w:noProof/>
        </w:rPr>
        <w:t>4.1</w:t>
      </w:r>
      <w:r w:rsidR="0073677E">
        <w:noBreakHyphen/>
      </w:r>
      <w:r w:rsidR="0073677E">
        <w:rPr>
          <w:noProof/>
        </w:rPr>
        <w:t>1</w:t>
      </w:r>
      <w:r>
        <w:fldChar w:fldCharType="end"/>
      </w:r>
      <w:r>
        <w:t xml:space="preserve">. </w:t>
      </w:r>
    </w:p>
    <w:p w14:paraId="1BA43D72" w14:textId="77777777" w:rsidR="00E97AFC" w:rsidRDefault="00E97AFC" w:rsidP="00E97AFC"/>
    <w:p w14:paraId="76DB4983" w14:textId="3B6D0B6B" w:rsidR="005A065B" w:rsidRPr="005A065B" w:rsidRDefault="005A065B" w:rsidP="00E97AFC">
      <w:r>
        <w:t xml:space="preserve">From the data shown in </w:t>
      </w:r>
      <w:r>
        <w:fldChar w:fldCharType="begin"/>
      </w:r>
      <w:r>
        <w:instrText xml:space="preserve"> REF _Ref460674470 \h </w:instrText>
      </w:r>
      <w:r>
        <w:fldChar w:fldCharType="separate"/>
      </w:r>
      <w:r w:rsidR="0073677E">
        <w:t xml:space="preserve">Figure </w:t>
      </w:r>
      <w:r w:rsidR="0073677E">
        <w:rPr>
          <w:noProof/>
        </w:rPr>
        <w:t>4.1</w:t>
      </w:r>
      <w:r w:rsidR="0073677E">
        <w:noBreakHyphen/>
      </w:r>
      <w:r w:rsidR="0073677E">
        <w:rPr>
          <w:noProof/>
        </w:rPr>
        <w:t>1</w:t>
      </w:r>
      <w:r>
        <w:fldChar w:fldCharType="end"/>
      </w:r>
      <w:r>
        <w:t xml:space="preserve"> it can be seen that </w:t>
      </w:r>
      <w:r>
        <w:rPr>
          <w:b/>
        </w:rPr>
        <w:t xml:space="preserve">Oxo Dimer </w:t>
      </w:r>
      <w:r>
        <w:t xml:space="preserve">is not an intermediate formed en route to </w:t>
      </w:r>
      <w:r>
        <w:rPr>
          <w:b/>
        </w:rPr>
        <w:t>2-cis</w:t>
      </w:r>
      <w:r>
        <w:t xml:space="preserve">, as the rate of </w:t>
      </w:r>
      <w:r>
        <w:rPr>
          <w:b/>
        </w:rPr>
        <w:t xml:space="preserve">2-cis </w:t>
      </w:r>
      <w:r>
        <w:t xml:space="preserve">formation does not increase with increasing </w:t>
      </w:r>
      <w:r>
        <w:rPr>
          <w:b/>
        </w:rPr>
        <w:t xml:space="preserve">Oxo Dimer </w:t>
      </w:r>
      <w:r>
        <w:t>concentration.</w:t>
      </w:r>
    </w:p>
    <w:p w14:paraId="06D609A5" w14:textId="2065E078" w:rsidR="00E97AFC" w:rsidRDefault="00E97AFC" w:rsidP="00E97AFC">
      <w:pPr>
        <w:pStyle w:val="Caption"/>
      </w:pPr>
      <w:bookmarkStart w:id="30" w:name="_Ref460674470"/>
      <w:bookmarkStart w:id="31" w:name="_Toc464139196"/>
      <w:r>
        <w:rPr>
          <w:noProof/>
        </w:rPr>
        <w:drawing>
          <wp:anchor distT="0" distB="0" distL="114300" distR="114300" simplePos="0" relativeHeight="251779072" behindDoc="0" locked="0" layoutInCell="1" allowOverlap="1" wp14:anchorId="08A7A3CC" wp14:editId="3EBFD765">
            <wp:simplePos x="0" y="0"/>
            <wp:positionH relativeFrom="column">
              <wp:posOffset>201295</wp:posOffset>
            </wp:positionH>
            <wp:positionV relativeFrom="paragraph">
              <wp:posOffset>-457200</wp:posOffset>
            </wp:positionV>
            <wp:extent cx="5856605" cy="4387215"/>
            <wp:effectExtent l="0" t="0" r="0" b="0"/>
            <wp:wrapTopAndBottom/>
            <wp:docPr id="136" name="Picture 136" descr="Macintosh HD:Users:Jacob:Documents:Water_Splitting:Two_Photon_Water_Splitting:Figures:ODE_fit.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3" descr="Macintosh HD:Users:Jacob:Documents:Water_Splitting:Two_Photon_Water_Splitting:Figures:ODE_fit.pdf"/>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856605" cy="4387215"/>
                    </a:xfrm>
                    <a:prstGeom prst="rect">
                      <a:avLst/>
                    </a:prstGeom>
                    <a:noFill/>
                    <a:ln>
                      <a:noFill/>
                    </a:ln>
                  </pic:spPr>
                </pic:pic>
              </a:graphicData>
            </a:graphic>
            <wp14:sizeRelH relativeFrom="page">
              <wp14:pctWidth>0</wp14:pctWidth>
            </wp14:sizeRelH>
            <wp14:sizeRelV relativeFrom="page">
              <wp14:pctHeight>0</wp14:pctHeight>
            </wp14:sizeRelV>
          </wp:anchor>
        </w:drawing>
      </w:r>
      <w:r>
        <w:t xml:space="preserve">Figure </w:t>
      </w:r>
      <w:fldSimple w:instr=" STYLEREF 2 \s ">
        <w:r w:rsidR="0073677E">
          <w:rPr>
            <w:noProof/>
          </w:rPr>
          <w:t>4.1</w:t>
        </w:r>
      </w:fldSimple>
      <w:r w:rsidR="008F3988">
        <w:noBreakHyphen/>
      </w:r>
      <w:fldSimple w:instr=" SEQ Figure \* ARABIC \s 2 ">
        <w:r w:rsidR="0073677E">
          <w:rPr>
            <w:noProof/>
          </w:rPr>
          <w:t>1</w:t>
        </w:r>
      </w:fldSimple>
      <w:bookmarkEnd w:id="30"/>
      <w:r>
        <w:t xml:space="preserve"> Concentration-time profile for irradiation of complex 1 with QTH light source</w:t>
      </w:r>
      <w:bookmarkEnd w:id="31"/>
    </w:p>
    <w:p w14:paraId="5C3CC081" w14:textId="33BA5165" w:rsidR="00E97AFC" w:rsidRPr="00E97AFC" w:rsidRDefault="00E97AFC" w:rsidP="00E97AFC">
      <w:pPr>
        <w:pStyle w:val="CaptionText"/>
      </w:pPr>
      <w:r>
        <w:t xml:space="preserve">Dots show normalized concentrations obtained via integration of NMR spectra measured after indicated irradiation times. Straight lines are kinetic fit obtained using the kinetic model: </w:t>
      </w:r>
      <w:r>
        <w:rPr>
          <w:b/>
        </w:rPr>
        <w:t xml:space="preserve">1 </w:t>
      </w:r>
      <w:r>
        <w:t xml:space="preserve">+ </w:t>
      </w:r>
      <w:r>
        <w:rPr>
          <w:b/>
        </w:rPr>
        <w:t xml:space="preserve">1 </w:t>
      </w:r>
      <w:r w:rsidR="00193999" w:rsidRPr="00A027AC">
        <w:rPr>
          <w:rFonts w:hint="eastAsia"/>
        </w:rPr>
        <w:t>→</w:t>
      </w:r>
      <w:r>
        <w:t xml:space="preserve"> </w:t>
      </w:r>
      <w:r>
        <w:rPr>
          <w:b/>
        </w:rPr>
        <w:t>Oxo Dimer</w:t>
      </w:r>
      <w:r w:rsidR="00193999">
        <w:rPr>
          <w:b/>
        </w:rPr>
        <w:t xml:space="preserve"> </w:t>
      </w:r>
      <w:r w:rsidR="00193999">
        <w:t>(</w:t>
      </w:r>
      <w:r w:rsidR="00193999" w:rsidRPr="00193999">
        <w:rPr>
          <w:i/>
        </w:rPr>
        <w:t>k</w:t>
      </w:r>
      <w:r w:rsidR="00193999" w:rsidRPr="00193999">
        <w:rPr>
          <w:i/>
          <w:vertAlign w:val="subscript"/>
        </w:rPr>
        <w:t>1</w:t>
      </w:r>
      <w:r w:rsidR="00193999" w:rsidRPr="00193999">
        <w:t>)</w:t>
      </w:r>
      <w:r w:rsidR="00193999">
        <w:t>,</w:t>
      </w:r>
      <w:r w:rsidR="00193999">
        <w:rPr>
          <w:b/>
        </w:rPr>
        <w:t xml:space="preserve"> 1 </w:t>
      </w:r>
      <w:r w:rsidR="00193999">
        <w:t xml:space="preserve">+ </w:t>
      </w:r>
      <w:r w:rsidR="00193999">
        <w:rPr>
          <w:b/>
        </w:rPr>
        <w:t xml:space="preserve">1 </w:t>
      </w:r>
      <w:r w:rsidR="00193999" w:rsidRPr="00A027AC">
        <w:rPr>
          <w:rFonts w:hint="eastAsia"/>
        </w:rPr>
        <w:t>→</w:t>
      </w:r>
      <w:r w:rsidR="00193999">
        <w:t xml:space="preserve"> </w:t>
      </w:r>
      <w:r w:rsidR="00DD7BF1">
        <w:t xml:space="preserve">2 </w:t>
      </w:r>
      <w:r w:rsidR="00193999">
        <w:rPr>
          <w:b/>
        </w:rPr>
        <w:t xml:space="preserve">2-cis </w:t>
      </w:r>
      <w:r w:rsidR="00193999">
        <w:t>(</w:t>
      </w:r>
      <w:r w:rsidR="00193999" w:rsidRPr="00193999">
        <w:rPr>
          <w:i/>
        </w:rPr>
        <w:t>k</w:t>
      </w:r>
      <w:r w:rsidR="00193999" w:rsidRPr="00193999">
        <w:rPr>
          <w:i/>
          <w:vertAlign w:val="subscript"/>
        </w:rPr>
        <w:t>2</w:t>
      </w:r>
      <w:r w:rsidR="00193999">
        <w:t>)</w:t>
      </w:r>
      <w:r w:rsidR="00193999">
        <w:rPr>
          <w:b/>
        </w:rPr>
        <w:t>,</w:t>
      </w:r>
      <w:r w:rsidR="00193999">
        <w:t xml:space="preserve"> and </w:t>
      </w:r>
      <w:r w:rsidR="00193999">
        <w:rPr>
          <w:b/>
        </w:rPr>
        <w:t xml:space="preserve">Oxo Dimer </w:t>
      </w:r>
      <w:r w:rsidR="00193999" w:rsidRPr="00A027AC">
        <w:rPr>
          <w:rFonts w:hint="eastAsia"/>
        </w:rPr>
        <w:t>→</w:t>
      </w:r>
      <w:r w:rsidR="00193999">
        <w:t xml:space="preserve"> </w:t>
      </w:r>
      <w:r w:rsidR="00193999">
        <w:rPr>
          <w:b/>
        </w:rPr>
        <w:t xml:space="preserve">1 </w:t>
      </w:r>
      <w:r w:rsidR="00193999">
        <w:t xml:space="preserve">+ </w:t>
      </w:r>
      <w:r w:rsidR="00193999">
        <w:rPr>
          <w:b/>
        </w:rPr>
        <w:t xml:space="preserve">1 </w:t>
      </w:r>
      <w:r w:rsidR="00193999">
        <w:t>(</w:t>
      </w:r>
      <w:r w:rsidR="00193999" w:rsidRPr="00193999">
        <w:rPr>
          <w:i/>
        </w:rPr>
        <w:t>k</w:t>
      </w:r>
      <w:r w:rsidR="00193999" w:rsidRPr="00193999">
        <w:rPr>
          <w:i/>
          <w:vertAlign w:val="subscript"/>
        </w:rPr>
        <w:t>3</w:t>
      </w:r>
      <w:r w:rsidR="00193999">
        <w:t>)</w:t>
      </w:r>
      <w:r>
        <w:t>.</w:t>
      </w:r>
      <w:r>
        <w:rPr>
          <w:b/>
        </w:rPr>
        <w:t xml:space="preserve"> </w:t>
      </w:r>
    </w:p>
    <w:p w14:paraId="41C06555" w14:textId="06F4F8D8" w:rsidR="00193999" w:rsidRDefault="00193999" w:rsidP="00431ECE">
      <w:pPr>
        <w:pStyle w:val="Caption"/>
        <w:rPr>
          <w:b w:val="0"/>
          <w:bCs w:val="0"/>
          <w:color w:val="auto"/>
          <w:sz w:val="22"/>
          <w:szCs w:val="24"/>
        </w:rPr>
      </w:pPr>
    </w:p>
    <w:p w14:paraId="7EFB24FF" w14:textId="77777777" w:rsidR="00431ECE" w:rsidRPr="00431ECE" w:rsidRDefault="00431ECE" w:rsidP="00431ECE">
      <w:pPr>
        <w:pStyle w:val="CaptionText"/>
      </w:pPr>
    </w:p>
    <w:p w14:paraId="344089CC" w14:textId="0818EDEB" w:rsidR="00DD7BF1" w:rsidRDefault="0001012C" w:rsidP="00DD7BF1">
      <w:pPr>
        <w:pStyle w:val="Caption"/>
      </w:pPr>
      <w:bookmarkStart w:id="32" w:name="_Ref460674516"/>
      <w:bookmarkStart w:id="33" w:name="_Toc464139299"/>
      <w:r>
        <w:t xml:space="preserve">Table </w:t>
      </w:r>
      <w:fldSimple w:instr=" STYLEREF 2 \s ">
        <w:r w:rsidR="0073677E">
          <w:rPr>
            <w:noProof/>
          </w:rPr>
          <w:t>4.1</w:t>
        </w:r>
      </w:fldSimple>
      <w:r w:rsidR="00431ECE">
        <w:noBreakHyphen/>
      </w:r>
      <w:fldSimple w:instr=" SEQ Table \* ARABIC \s 2 ">
        <w:r w:rsidR="0073677E">
          <w:rPr>
            <w:noProof/>
          </w:rPr>
          <w:t>1</w:t>
        </w:r>
      </w:fldSimple>
      <w:bookmarkEnd w:id="32"/>
      <w:r>
        <w:t xml:space="preserve"> Optimized parameters for kinetic model</w:t>
      </w:r>
      <w:bookmarkEnd w:id="33"/>
    </w:p>
    <w:p w14:paraId="2AF325A3" w14:textId="04A11838" w:rsidR="00DD7BF1" w:rsidRPr="00193999" w:rsidRDefault="00DD7BF1" w:rsidP="00193999">
      <w:pPr>
        <w:pStyle w:val="CaptionText"/>
      </w:pPr>
      <w:r>
        <w:rPr>
          <w:noProof/>
        </w:rPr>
        <w:drawing>
          <wp:anchor distT="0" distB="0" distL="114300" distR="114300" simplePos="0" relativeHeight="251796480" behindDoc="0" locked="0" layoutInCell="1" allowOverlap="1" wp14:anchorId="620630B1" wp14:editId="7F8BA99F">
            <wp:simplePos x="0" y="0"/>
            <wp:positionH relativeFrom="column">
              <wp:posOffset>1828800</wp:posOffset>
            </wp:positionH>
            <wp:positionV relativeFrom="paragraph">
              <wp:posOffset>123825</wp:posOffset>
            </wp:positionV>
            <wp:extent cx="2971800" cy="554355"/>
            <wp:effectExtent l="0" t="0" r="0" b="4445"/>
            <wp:wrapTopAndBottom/>
            <wp:docPr id="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971800" cy="554355"/>
                    </a:xfrm>
                    <a:prstGeom prst="rect">
                      <a:avLst/>
                    </a:prstGeom>
                    <a:noFill/>
                    <a:ln>
                      <a:noFill/>
                    </a:ln>
                  </pic:spPr>
                </pic:pic>
              </a:graphicData>
            </a:graphic>
            <wp14:sizeRelH relativeFrom="page">
              <wp14:pctWidth>0</wp14:pctWidth>
            </wp14:sizeRelH>
            <wp14:sizeRelV relativeFrom="page">
              <wp14:pctHeight>0</wp14:pctHeight>
            </wp14:sizeRelV>
          </wp:anchor>
        </w:drawing>
      </w:r>
    </w:p>
    <w:tbl>
      <w:tblPr>
        <w:tblStyle w:val="TableGrid"/>
        <w:tblW w:w="0" w:type="auto"/>
        <w:tblInd w:w="2376" w:type="dxa"/>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1843"/>
        <w:gridCol w:w="1701"/>
        <w:gridCol w:w="1843"/>
      </w:tblGrid>
      <w:tr w:rsidR="00193999" w14:paraId="072FE395" w14:textId="77777777" w:rsidTr="00623868">
        <w:tc>
          <w:tcPr>
            <w:tcW w:w="1843" w:type="dxa"/>
            <w:vAlign w:val="center"/>
          </w:tcPr>
          <w:p w14:paraId="6F66D879" w14:textId="77777777" w:rsidR="00193999" w:rsidRPr="00193999" w:rsidRDefault="00193999" w:rsidP="00193999">
            <w:pPr>
              <w:pStyle w:val="CaptionText"/>
              <w:jc w:val="center"/>
            </w:pPr>
            <w:r w:rsidRPr="00193999">
              <w:rPr>
                <w:i/>
              </w:rPr>
              <w:t>k</w:t>
            </w:r>
            <w:r w:rsidRPr="00193999">
              <w:rPr>
                <w:i/>
                <w:vertAlign w:val="subscript"/>
              </w:rPr>
              <w:t>1</w:t>
            </w:r>
            <w:r>
              <w:t xml:space="preserve"> / h</w:t>
            </w:r>
            <w:r>
              <w:rPr>
                <w:vertAlign w:val="superscript"/>
              </w:rPr>
              <w:t>-1</w:t>
            </w:r>
          </w:p>
        </w:tc>
        <w:tc>
          <w:tcPr>
            <w:tcW w:w="1701" w:type="dxa"/>
            <w:vAlign w:val="center"/>
          </w:tcPr>
          <w:p w14:paraId="578B81BB" w14:textId="77777777" w:rsidR="00193999" w:rsidRDefault="00193999" w:rsidP="00193999">
            <w:pPr>
              <w:pStyle w:val="CaptionText"/>
              <w:jc w:val="center"/>
            </w:pPr>
            <w:r w:rsidRPr="00193999">
              <w:rPr>
                <w:i/>
              </w:rPr>
              <w:t>k</w:t>
            </w:r>
            <w:r w:rsidR="00623868">
              <w:rPr>
                <w:i/>
                <w:vertAlign w:val="subscript"/>
              </w:rPr>
              <w:t>2</w:t>
            </w:r>
            <w:r w:rsidRPr="00193999">
              <w:rPr>
                <w:i/>
              </w:rPr>
              <w:t xml:space="preserve"> </w:t>
            </w:r>
            <w:r>
              <w:t>/ h</w:t>
            </w:r>
            <w:r>
              <w:rPr>
                <w:vertAlign w:val="superscript"/>
              </w:rPr>
              <w:t>-1</w:t>
            </w:r>
          </w:p>
        </w:tc>
        <w:tc>
          <w:tcPr>
            <w:tcW w:w="1843" w:type="dxa"/>
            <w:vAlign w:val="center"/>
          </w:tcPr>
          <w:p w14:paraId="1DFCD2CE" w14:textId="77777777" w:rsidR="00193999" w:rsidRDefault="00193999" w:rsidP="00193999">
            <w:pPr>
              <w:pStyle w:val="CaptionText"/>
              <w:jc w:val="center"/>
            </w:pPr>
            <w:r w:rsidRPr="00193999">
              <w:rPr>
                <w:i/>
              </w:rPr>
              <w:t>k</w:t>
            </w:r>
            <w:r w:rsidR="00623868">
              <w:rPr>
                <w:i/>
                <w:vertAlign w:val="subscript"/>
              </w:rPr>
              <w:t>3</w:t>
            </w:r>
            <w:r>
              <w:t xml:space="preserve"> / h</w:t>
            </w:r>
            <w:r>
              <w:rPr>
                <w:vertAlign w:val="superscript"/>
              </w:rPr>
              <w:t>-1</w:t>
            </w:r>
          </w:p>
        </w:tc>
      </w:tr>
      <w:tr w:rsidR="00193999" w14:paraId="74FCF6CD" w14:textId="77777777" w:rsidTr="00623868">
        <w:tc>
          <w:tcPr>
            <w:tcW w:w="1843" w:type="dxa"/>
            <w:vAlign w:val="center"/>
          </w:tcPr>
          <w:p w14:paraId="533A8E30" w14:textId="77777777" w:rsidR="00193999" w:rsidRDefault="00623868" w:rsidP="00193999">
            <w:pPr>
              <w:pStyle w:val="CaptionText"/>
              <w:jc w:val="center"/>
            </w:pPr>
            <w:r>
              <w:t>0.197</w:t>
            </w:r>
          </w:p>
        </w:tc>
        <w:tc>
          <w:tcPr>
            <w:tcW w:w="1701" w:type="dxa"/>
            <w:vAlign w:val="center"/>
          </w:tcPr>
          <w:p w14:paraId="086DB716" w14:textId="77777777" w:rsidR="00193999" w:rsidRDefault="00623868" w:rsidP="00193999">
            <w:pPr>
              <w:pStyle w:val="CaptionText"/>
              <w:jc w:val="center"/>
            </w:pPr>
            <w:r>
              <w:t>0.04</w:t>
            </w:r>
          </w:p>
        </w:tc>
        <w:tc>
          <w:tcPr>
            <w:tcW w:w="1843" w:type="dxa"/>
            <w:vAlign w:val="center"/>
          </w:tcPr>
          <w:p w14:paraId="74156CD4" w14:textId="77777777" w:rsidR="00193999" w:rsidRDefault="00623868" w:rsidP="00193999">
            <w:pPr>
              <w:pStyle w:val="CaptionText"/>
              <w:jc w:val="center"/>
            </w:pPr>
            <w:r>
              <w:t>0.0076</w:t>
            </w:r>
          </w:p>
        </w:tc>
      </w:tr>
    </w:tbl>
    <w:p w14:paraId="279504FE" w14:textId="77777777" w:rsidR="00193999" w:rsidRPr="00193999" w:rsidRDefault="00193999" w:rsidP="00193999">
      <w:pPr>
        <w:pStyle w:val="CaptionText"/>
      </w:pPr>
    </w:p>
    <w:p w14:paraId="5CE2936F" w14:textId="77777777" w:rsidR="00226664" w:rsidRDefault="00226664"/>
    <w:p w14:paraId="38F658E7" w14:textId="77777777" w:rsidR="00226664" w:rsidRPr="00DD25A3" w:rsidRDefault="00226664" w:rsidP="00226664">
      <w:pPr>
        <w:pStyle w:val="Heading3"/>
      </w:pPr>
      <w:bookmarkStart w:id="34" w:name="_Toc464139128"/>
      <w:r>
        <w:t>Data Analysis for Dual Irradiation</w:t>
      </w:r>
      <w:bookmarkEnd w:id="34"/>
    </w:p>
    <w:p w14:paraId="7B3EF2D2" w14:textId="77777777" w:rsidR="00226664" w:rsidRDefault="00226664"/>
    <w:p w14:paraId="0441AA01" w14:textId="77777777" w:rsidR="00A86B78" w:rsidRDefault="00065464">
      <w:r>
        <w:t xml:space="preserve">For the dual irradiation data set, two irradiation experiments using only the Hg light source (320 – 400 nm), two experiments using both the Hg light source (320 – 400 nm) and the QTH light source (&gt; 495 nm) as well as one experiment using only the QTH light source (&gt; 495 nm) were performed. </w:t>
      </w:r>
    </w:p>
    <w:p w14:paraId="0126A160" w14:textId="77777777" w:rsidR="00A86B78" w:rsidRDefault="00A86B78"/>
    <w:p w14:paraId="3BBD4C05" w14:textId="6623A966" w:rsidR="001F6A99" w:rsidRDefault="00065464">
      <w:r>
        <w:t xml:space="preserve">For each experiment, quantitative </w:t>
      </w:r>
      <w:r>
        <w:rPr>
          <w:vertAlign w:val="superscript"/>
        </w:rPr>
        <w:t>31</w:t>
      </w:r>
      <w:r>
        <w:t>P{</w:t>
      </w:r>
      <w:r>
        <w:rPr>
          <w:vertAlign w:val="superscript"/>
        </w:rPr>
        <w:t>1</w:t>
      </w:r>
      <w:r>
        <w:t xml:space="preserve">H} NMR spectra were recorded before and after irradiation. Relative concentrations of </w:t>
      </w:r>
      <w:r>
        <w:rPr>
          <w:b/>
        </w:rPr>
        <w:t>1</w:t>
      </w:r>
      <w:r>
        <w:t xml:space="preserve">, </w:t>
      </w:r>
      <w:r>
        <w:rPr>
          <w:b/>
        </w:rPr>
        <w:t xml:space="preserve">2-trans </w:t>
      </w:r>
      <w:r>
        <w:t xml:space="preserve">(before irradiation), </w:t>
      </w:r>
      <w:r>
        <w:rPr>
          <w:b/>
        </w:rPr>
        <w:t xml:space="preserve">2-cis </w:t>
      </w:r>
      <w:r>
        <w:t xml:space="preserve">(after irradiation), </w:t>
      </w:r>
      <w:r>
        <w:rPr>
          <w:b/>
        </w:rPr>
        <w:t xml:space="preserve">Oxo Dimer </w:t>
      </w:r>
      <w:r>
        <w:t>and an unidentified byproduct at ∂(</w:t>
      </w:r>
      <w:r>
        <w:rPr>
          <w:vertAlign w:val="superscript"/>
        </w:rPr>
        <w:t>31</w:t>
      </w:r>
      <w:r>
        <w:t xml:space="preserve">P) = ~ 97 ppm were determined via integration. </w:t>
      </w:r>
      <w:r w:rsidR="00A86B78">
        <w:t>For each experiment, concentrations were normalized so that the sum of the concentrations of all components would be the same before and after irradiation. When comparing the different experiments, the sum of all normalized concentrations differed at most 4% between them.</w:t>
      </w:r>
    </w:p>
    <w:p w14:paraId="3F05E604" w14:textId="77777777" w:rsidR="00A86B78" w:rsidRDefault="00A86B78"/>
    <w:p w14:paraId="5BCA8AF4" w14:textId="615E2097" w:rsidR="00A86B78" w:rsidRDefault="00A86B78">
      <w:r>
        <w:t xml:space="preserve">For each experiment, the yield of </w:t>
      </w:r>
      <w:r>
        <w:rPr>
          <w:b/>
        </w:rPr>
        <w:t xml:space="preserve">2-cis </w:t>
      </w:r>
      <w:r>
        <w:t xml:space="preserve">was determined by subtracting the normalized concentration of </w:t>
      </w:r>
      <w:r>
        <w:rPr>
          <w:b/>
        </w:rPr>
        <w:t xml:space="preserve">2-trans </w:t>
      </w:r>
      <w:r>
        <w:t xml:space="preserve">before irradiation from the normalized concentration of </w:t>
      </w:r>
      <w:r>
        <w:rPr>
          <w:b/>
        </w:rPr>
        <w:t xml:space="preserve">2-cis </w:t>
      </w:r>
      <w:r>
        <w:t xml:space="preserve">after irradiation. This was done to correct for any </w:t>
      </w:r>
      <w:r>
        <w:rPr>
          <w:b/>
        </w:rPr>
        <w:t xml:space="preserve">2-cis </w:t>
      </w:r>
      <w:r>
        <w:t xml:space="preserve">that was formed via photochemical isomerization of </w:t>
      </w:r>
      <w:r>
        <w:rPr>
          <w:b/>
        </w:rPr>
        <w:t>2-trans</w:t>
      </w:r>
      <w:r>
        <w:t xml:space="preserve">. The thus obtained corrected concentration of </w:t>
      </w:r>
      <w:r>
        <w:rPr>
          <w:b/>
        </w:rPr>
        <w:t xml:space="preserve">2-cis </w:t>
      </w:r>
      <w:r>
        <w:t xml:space="preserve">was divided by the sum of all concentrations for the experiment to give the yield of </w:t>
      </w:r>
      <w:r>
        <w:rPr>
          <w:b/>
        </w:rPr>
        <w:t>2-cis</w:t>
      </w:r>
      <w:r>
        <w:t>. Reported yields for irradiation with either the Hg light source (320 – 400 nm) or both light sources are the averages of two separate irradiation experiments.</w:t>
      </w:r>
    </w:p>
    <w:p w14:paraId="1514E750" w14:textId="77777777" w:rsidR="00A86B78" w:rsidRDefault="00A86B78"/>
    <w:p w14:paraId="5DFAADAB" w14:textId="60342110" w:rsidR="00A86B78" w:rsidRDefault="00A86B78" w:rsidP="00431ECE">
      <w:pPr>
        <w:pStyle w:val="Caption"/>
      </w:pPr>
    </w:p>
    <w:p w14:paraId="74E56F81" w14:textId="7339648B" w:rsidR="00A86B78" w:rsidRDefault="007718D0" w:rsidP="007718D0">
      <w:pPr>
        <w:pStyle w:val="Heading2"/>
      </w:pPr>
      <w:bookmarkStart w:id="35" w:name="_Toc464139129"/>
      <w:r>
        <w:t>Liquid Phase O</w:t>
      </w:r>
      <w:r>
        <w:rPr>
          <w:vertAlign w:val="subscript"/>
        </w:rPr>
        <w:t>2</w:t>
      </w:r>
      <w:r>
        <w:t xml:space="preserve"> Measurement</w:t>
      </w:r>
      <w:bookmarkEnd w:id="35"/>
    </w:p>
    <w:p w14:paraId="2141C543" w14:textId="5A94E88F" w:rsidR="007718D0" w:rsidRDefault="007718D0" w:rsidP="007718D0">
      <w:pPr>
        <w:pStyle w:val="Heading3"/>
      </w:pPr>
      <w:bookmarkStart w:id="36" w:name="_Ref460771766"/>
      <w:bookmarkStart w:id="37" w:name="_Toc464139130"/>
      <w:r>
        <w:t>Irradiation Procedure</w:t>
      </w:r>
      <w:bookmarkEnd w:id="36"/>
      <w:bookmarkEnd w:id="37"/>
    </w:p>
    <w:p w14:paraId="6BB6B043" w14:textId="77777777" w:rsidR="007718D0" w:rsidRDefault="007718D0" w:rsidP="007718D0"/>
    <w:p w14:paraId="7A1179F1" w14:textId="77777777" w:rsidR="00FF3752" w:rsidRDefault="008F27A2" w:rsidP="007718D0">
      <w:r>
        <w:t>A 5 ml Schlenk flas</w:t>
      </w:r>
      <w:r w:rsidR="00D12E08">
        <w:t>k with a GL14-threaded neck was equipped with a 5 mm PTFE stirring bar and a trace range robust O</w:t>
      </w:r>
      <w:r w:rsidR="00D12E08">
        <w:rPr>
          <w:vertAlign w:val="subscript"/>
        </w:rPr>
        <w:t>2</w:t>
      </w:r>
      <w:r w:rsidR="00D12E08">
        <w:t xml:space="preserve"> probe, positioned so that it would later be immersed in the liquid phase (see </w:t>
      </w:r>
      <w:r w:rsidR="00D12E08">
        <w:fldChar w:fldCharType="begin"/>
      </w:r>
      <w:r w:rsidR="00D12E08">
        <w:instrText xml:space="preserve"> REF _Ref460679918 \h </w:instrText>
      </w:r>
      <w:r w:rsidR="00D12E08">
        <w:fldChar w:fldCharType="separate"/>
      </w:r>
      <w:r w:rsidR="0073677E">
        <w:t xml:space="preserve">Figure </w:t>
      </w:r>
      <w:r w:rsidR="0073677E">
        <w:rPr>
          <w:noProof/>
        </w:rPr>
        <w:t>4.5</w:t>
      </w:r>
      <w:r w:rsidR="0073677E">
        <w:noBreakHyphen/>
      </w:r>
      <w:r w:rsidR="0073677E">
        <w:rPr>
          <w:noProof/>
        </w:rPr>
        <w:t>3</w:t>
      </w:r>
      <w:r w:rsidR="00D12E08">
        <w:fldChar w:fldCharType="end"/>
      </w:r>
      <w:r w:rsidR="00D12E08">
        <w:t>). The O</w:t>
      </w:r>
      <w:r w:rsidR="00D12E08">
        <w:rPr>
          <w:vertAlign w:val="subscript"/>
        </w:rPr>
        <w:t>2</w:t>
      </w:r>
      <w:r w:rsidR="00D12E08">
        <w:t xml:space="preserve"> probe was connected to the Schlenk flask in a gas tight manner via the GL14-threaded neck with a 3 mm BOLA laboratory screw joint. </w:t>
      </w:r>
    </w:p>
    <w:p w14:paraId="12FEB8FC" w14:textId="0FD2893E" w:rsidR="00FF3752" w:rsidRDefault="00D12E08" w:rsidP="007718D0">
      <w:r>
        <w:t>The Schlenk flask was then connected to the Schlenk line using a T-piece adapter, with one connection to the Schlenk line, one to the Schlenk flask and one connec</w:t>
      </w:r>
      <w:r w:rsidR="00FF3752">
        <w:t>tion being closed with a septum</w:t>
      </w:r>
      <w:r>
        <w:t>. Subsequently, ca. 500</w:t>
      </w:r>
      <w:r w:rsidR="000F2373">
        <w:t xml:space="preserve"> - 550</w:t>
      </w:r>
      <w:r>
        <w:t xml:space="preserve"> µl of an aqueous solution of </w:t>
      </w:r>
      <w:r>
        <w:rPr>
          <w:b/>
        </w:rPr>
        <w:t>1</w:t>
      </w:r>
      <w:r>
        <w:t xml:space="preserve"> (prepared via the N</w:t>
      </w:r>
      <w:r>
        <w:rPr>
          <w:vertAlign w:val="subscript"/>
        </w:rPr>
        <w:t>2</w:t>
      </w:r>
      <w:r>
        <w:t>O synthesis route, 0.01 or 0.005 M concentration, it was confirmed that both concentrations gave the same results</w:t>
      </w:r>
      <w:r w:rsidR="004770F6">
        <w:t xml:space="preserve">, see </w:t>
      </w:r>
      <w:r w:rsidR="004770F6">
        <w:fldChar w:fldCharType="begin"/>
      </w:r>
      <w:r w:rsidR="004770F6">
        <w:instrText xml:space="preserve"> REF _Ref461895885 \r \h </w:instrText>
      </w:r>
      <w:r w:rsidR="004770F6">
        <w:fldChar w:fldCharType="separate"/>
      </w:r>
      <w:r w:rsidR="0073677E">
        <w:t>4.2.6</w:t>
      </w:r>
      <w:r w:rsidR="004770F6">
        <w:fldChar w:fldCharType="end"/>
      </w:r>
      <w:r>
        <w:t>) was transferred into the Schlenk flask. The transfer was done via cannula transfer through the septum inlet of the T-piece adapter and through the valve of the Schlenk flask, taking care not to introduce any external O</w:t>
      </w:r>
      <w:r>
        <w:rPr>
          <w:vertAlign w:val="subscript"/>
        </w:rPr>
        <w:t>2</w:t>
      </w:r>
      <w:r>
        <w:t xml:space="preserve"> into the flask. </w:t>
      </w:r>
    </w:p>
    <w:p w14:paraId="1BCA4877" w14:textId="78117D36" w:rsidR="00FF3752" w:rsidRDefault="00D12E08" w:rsidP="007718D0">
      <w:r>
        <w:t xml:space="preserve">Once the transfer was complete, the Schlenk flask was closed and placed into a double-walled beaker filled with water (see </w:t>
      </w:r>
      <w:r>
        <w:fldChar w:fldCharType="begin"/>
      </w:r>
      <w:r>
        <w:instrText xml:space="preserve"> REF _Ref460680283 \h </w:instrText>
      </w:r>
      <w:r>
        <w:fldChar w:fldCharType="separate"/>
      </w:r>
      <w:r w:rsidR="0073677E">
        <w:t xml:space="preserve">Figure </w:t>
      </w:r>
      <w:r w:rsidR="0073677E">
        <w:rPr>
          <w:noProof/>
        </w:rPr>
        <w:t>4.5</w:t>
      </w:r>
      <w:r w:rsidR="0073677E">
        <w:noBreakHyphen/>
      </w:r>
      <w:r w:rsidR="0073677E">
        <w:rPr>
          <w:noProof/>
        </w:rPr>
        <w:t>2</w:t>
      </w:r>
      <w:r>
        <w:fldChar w:fldCharType="end"/>
      </w:r>
      <w:r>
        <w:t xml:space="preserve"> and </w:t>
      </w:r>
      <w:r>
        <w:fldChar w:fldCharType="begin"/>
      </w:r>
      <w:r>
        <w:instrText xml:space="preserve"> REF _Ref460679918 \h </w:instrText>
      </w:r>
      <w:r>
        <w:fldChar w:fldCharType="separate"/>
      </w:r>
      <w:r w:rsidR="0073677E">
        <w:t xml:space="preserve">Figure </w:t>
      </w:r>
      <w:r w:rsidR="0073677E">
        <w:rPr>
          <w:noProof/>
        </w:rPr>
        <w:t>4.5</w:t>
      </w:r>
      <w:r w:rsidR="0073677E">
        <w:noBreakHyphen/>
      </w:r>
      <w:r w:rsidR="0073677E">
        <w:rPr>
          <w:noProof/>
        </w:rPr>
        <w:t>3</w:t>
      </w:r>
      <w:r>
        <w:fldChar w:fldCharType="end"/>
      </w:r>
      <w:r>
        <w:t xml:space="preserve">), which was thermostatted to 16.5 °C (unless stated otherwise). A PT100 temperature sensor </w:t>
      </w:r>
      <w:r w:rsidR="00FF3752">
        <w:t xml:space="preserve">(for temperature compensation of the </w:t>
      </w:r>
      <w:r w:rsidR="00FF3752" w:rsidRPr="00FF3752">
        <w:t>O</w:t>
      </w:r>
      <w:r w:rsidR="00FF3752">
        <w:rPr>
          <w:vertAlign w:val="subscript"/>
        </w:rPr>
        <w:t>2</w:t>
      </w:r>
      <w:r w:rsidR="00FF3752">
        <w:t xml:space="preserve"> measurement) </w:t>
      </w:r>
      <w:r w:rsidRPr="00FF3752">
        <w:t>was</w:t>
      </w:r>
      <w:r>
        <w:t xml:space="preserve"> placed next to the Schlenk flask into the same water bath and the whole assembly</w:t>
      </w:r>
      <w:r w:rsidR="00FF3752">
        <w:t xml:space="preserve"> was allowed to equilibrate for 15 – 20 min while being stirred at 1400 rpm.</w:t>
      </w:r>
    </w:p>
    <w:p w14:paraId="5E41A33C" w14:textId="77777777" w:rsidR="00FF3752" w:rsidRDefault="00FF3752" w:rsidP="007718D0"/>
    <w:p w14:paraId="1DAA9749" w14:textId="71EADCDC" w:rsidR="007718D0" w:rsidRDefault="00FF3752" w:rsidP="007718D0">
      <w:r>
        <w:t>After equilibration, the baseline O</w:t>
      </w:r>
      <w:r>
        <w:rPr>
          <w:vertAlign w:val="subscript"/>
        </w:rPr>
        <w:t>2</w:t>
      </w:r>
      <w:r>
        <w:t xml:space="preserve"> concentration was </w:t>
      </w:r>
      <w:r w:rsidR="004770F6">
        <w:t xml:space="preserve">typically </w:t>
      </w:r>
      <w:r>
        <w:t xml:space="preserve">measured for 15 – 30 min. Afterwards the flask was irradiated for 240 – 400 s. In case of the intensity dataset, irradiation was performed using the Hg light source (320 – 500 nm) with variable intensity settings. The same light source was used to measure the kinetic isotope effect and temperature dependence of the reaction. For the dual irradiation dataset, irradiation was performed </w:t>
      </w:r>
      <w:r w:rsidR="009507E6">
        <w:t>using</w:t>
      </w:r>
      <w:r>
        <w:t xml:space="preserve"> the Hg light source (320 – 400 nm)</w:t>
      </w:r>
      <w:r w:rsidR="00D20123">
        <w:t>, the QTH light source (different</w:t>
      </w:r>
      <w:r>
        <w:t xml:space="preserve"> longpass filters), or both.</w:t>
      </w:r>
      <w:r w:rsidR="00DF28D0">
        <w:t xml:space="preserve"> When both light sources were used, the shutters of both were open</w:t>
      </w:r>
      <w:r w:rsidR="00D070D5">
        <w:t>ed</w:t>
      </w:r>
      <w:r w:rsidR="00DF28D0">
        <w:t xml:space="preserve"> simultaneously.</w:t>
      </w:r>
      <w:r>
        <w:t xml:space="preserve"> See </w:t>
      </w:r>
      <w:r>
        <w:fldChar w:fldCharType="begin"/>
      </w:r>
      <w:r>
        <w:instrText xml:space="preserve"> REF _Ref460680283 \h </w:instrText>
      </w:r>
      <w:r>
        <w:fldChar w:fldCharType="separate"/>
      </w:r>
      <w:r w:rsidR="0073677E">
        <w:t xml:space="preserve">Figure </w:t>
      </w:r>
      <w:r w:rsidR="0073677E">
        <w:rPr>
          <w:noProof/>
        </w:rPr>
        <w:t>4.5</w:t>
      </w:r>
      <w:r w:rsidR="0073677E">
        <w:noBreakHyphen/>
      </w:r>
      <w:r w:rsidR="0073677E">
        <w:rPr>
          <w:noProof/>
        </w:rPr>
        <w:t>2</w:t>
      </w:r>
      <w:r>
        <w:fldChar w:fldCharType="end"/>
      </w:r>
      <w:r>
        <w:t xml:space="preserve"> and </w:t>
      </w:r>
      <w:r>
        <w:fldChar w:fldCharType="begin"/>
      </w:r>
      <w:r>
        <w:instrText xml:space="preserve"> REF _Ref460679918 \h </w:instrText>
      </w:r>
      <w:r>
        <w:fldChar w:fldCharType="separate"/>
      </w:r>
      <w:r w:rsidR="0073677E">
        <w:t xml:space="preserve">Figure </w:t>
      </w:r>
      <w:r w:rsidR="0073677E">
        <w:rPr>
          <w:noProof/>
        </w:rPr>
        <w:t>4.5</w:t>
      </w:r>
      <w:r w:rsidR="0073677E">
        <w:noBreakHyphen/>
      </w:r>
      <w:r w:rsidR="0073677E">
        <w:rPr>
          <w:noProof/>
        </w:rPr>
        <w:t>3</w:t>
      </w:r>
      <w:r>
        <w:fldChar w:fldCharType="end"/>
      </w:r>
      <w:r>
        <w:t xml:space="preserve"> for the irradiation set-ups.</w:t>
      </w:r>
      <w:r w:rsidR="009507E6">
        <w:t xml:space="preserve"> In all cases, care was taken not to alter the position of the light sources or the reactor between experiments, so as not to change the photon flux received by the reactor. Hg and QTH light source were arranged at a 90° angle.</w:t>
      </w:r>
    </w:p>
    <w:p w14:paraId="47664265" w14:textId="71F44B3B" w:rsidR="00AB08D8" w:rsidRDefault="00AB08D8">
      <w:pPr>
        <w:jc w:val="left"/>
      </w:pPr>
      <w:r>
        <w:br w:type="page"/>
      </w:r>
    </w:p>
    <w:p w14:paraId="43F6F7EA" w14:textId="71288898" w:rsidR="009507E6" w:rsidRPr="00AB08D8" w:rsidRDefault="00AB08D8" w:rsidP="00AB08D8">
      <w:pPr>
        <w:pStyle w:val="Caption"/>
      </w:pPr>
      <w:bookmarkStart w:id="38" w:name="_Ref461965060"/>
      <w:bookmarkStart w:id="39" w:name="_Toc464139197"/>
      <w:r>
        <w:rPr>
          <w:noProof/>
        </w:rPr>
        <w:drawing>
          <wp:anchor distT="0" distB="0" distL="114300" distR="114300" simplePos="0" relativeHeight="251817984" behindDoc="0" locked="0" layoutInCell="1" allowOverlap="1" wp14:anchorId="18914C1D" wp14:editId="13A4DA12">
            <wp:simplePos x="0" y="0"/>
            <wp:positionH relativeFrom="column">
              <wp:posOffset>457200</wp:posOffset>
            </wp:positionH>
            <wp:positionV relativeFrom="paragraph">
              <wp:posOffset>-571500</wp:posOffset>
            </wp:positionV>
            <wp:extent cx="5492750" cy="4114800"/>
            <wp:effectExtent l="0" t="0" r="0" b="0"/>
            <wp:wrapTopAndBottom/>
            <wp:docPr id="144" name="Picture 144" descr="Macintosh HD:Users:Jacob:Documents:Water_Splitting:Two_Photon_Water_Splitting:Figures:Liquid_Phase_Raw.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Jacob:Documents:Water_Splitting:Two_Photon_Water_Splitting:Figures:Liquid_Phase_Raw.pdf"/>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492750" cy="4114800"/>
                    </a:xfrm>
                    <a:prstGeom prst="rect">
                      <a:avLst/>
                    </a:prstGeom>
                    <a:noFill/>
                    <a:ln>
                      <a:noFill/>
                    </a:ln>
                  </pic:spPr>
                </pic:pic>
              </a:graphicData>
            </a:graphic>
            <wp14:sizeRelH relativeFrom="page">
              <wp14:pctWidth>0</wp14:pctWidth>
            </wp14:sizeRelH>
            <wp14:sizeRelV relativeFrom="page">
              <wp14:pctHeight>0</wp14:pctHeight>
            </wp14:sizeRelV>
          </wp:anchor>
        </w:drawing>
      </w:r>
      <w:r>
        <w:t xml:space="preserve">Figure </w:t>
      </w:r>
      <w:fldSimple w:instr=" STYLEREF 2 \s ">
        <w:r w:rsidR="0073677E">
          <w:rPr>
            <w:noProof/>
          </w:rPr>
          <w:t>4.2</w:t>
        </w:r>
      </w:fldSimple>
      <w:r w:rsidR="008F3988">
        <w:noBreakHyphen/>
      </w:r>
      <w:fldSimple w:instr=" SEQ Figure \* ARABIC \s 2 ">
        <w:r w:rsidR="0073677E">
          <w:rPr>
            <w:noProof/>
          </w:rPr>
          <w:t>1</w:t>
        </w:r>
      </w:fldSimple>
      <w:bookmarkEnd w:id="38"/>
      <w:r>
        <w:t xml:space="preserve"> Exemplary liquid phase O</w:t>
      </w:r>
      <w:r>
        <w:rPr>
          <w:vertAlign w:val="subscript"/>
        </w:rPr>
        <w:t>2</w:t>
      </w:r>
      <w:r>
        <w:t xml:space="preserve"> raw data (320 – 500 nm, 1 W intensity setting)</w:t>
      </w:r>
      <w:bookmarkEnd w:id="39"/>
    </w:p>
    <w:p w14:paraId="5ABCC1AF" w14:textId="77777777" w:rsidR="00AB08D8" w:rsidRDefault="00AB08D8" w:rsidP="007718D0"/>
    <w:p w14:paraId="6ABFAE28" w14:textId="68A1E300" w:rsidR="009507E6" w:rsidRDefault="009507E6" w:rsidP="009507E6">
      <w:pPr>
        <w:pStyle w:val="Heading3"/>
      </w:pPr>
      <w:bookmarkStart w:id="40" w:name="_Ref460685557"/>
      <w:bookmarkStart w:id="41" w:name="_Ref460686413"/>
      <w:bookmarkStart w:id="42" w:name="_Toc464139131"/>
      <w:r>
        <w:t>General Remarks on Data Analysis</w:t>
      </w:r>
      <w:bookmarkEnd w:id="40"/>
      <w:bookmarkEnd w:id="41"/>
      <w:bookmarkEnd w:id="42"/>
    </w:p>
    <w:p w14:paraId="56893422" w14:textId="77777777" w:rsidR="009507E6" w:rsidRDefault="009507E6" w:rsidP="009507E6"/>
    <w:p w14:paraId="6BFA1D71" w14:textId="749EA796" w:rsidR="00B17716" w:rsidRDefault="00B17716" w:rsidP="009507E6">
      <w:r>
        <w:t>For data analysis, the irradiation start point was set to t = 0 s. Furthermore, the baseline O</w:t>
      </w:r>
      <w:r>
        <w:rPr>
          <w:vertAlign w:val="subscript"/>
        </w:rPr>
        <w:t>2</w:t>
      </w:r>
      <w:r>
        <w:t xml:space="preserve"> concentration was calculated using the average of all datapoints recorded before irradiation start and subtracted from the datapoints, so that [O</w:t>
      </w:r>
      <w:r>
        <w:rPr>
          <w:vertAlign w:val="subscript"/>
        </w:rPr>
        <w:t>2</w:t>
      </w:r>
      <w:r>
        <w:t>](t = 0 s) = 0 µmol/l.</w:t>
      </w:r>
    </w:p>
    <w:p w14:paraId="4EE6502D" w14:textId="77777777" w:rsidR="00B17716" w:rsidRDefault="00B17716" w:rsidP="009507E6"/>
    <w:p w14:paraId="148D1D23" w14:textId="47282AF3" w:rsidR="00DF28D0" w:rsidRDefault="00B17716" w:rsidP="00DF28D0">
      <w:r>
        <w:t>To determine reaction rates, the following rate law was used:</w:t>
      </w:r>
    </w:p>
    <w:p w14:paraId="1F8C0E79" w14:textId="245C7AD5" w:rsidR="00DF28D0" w:rsidRDefault="00DF28D0" w:rsidP="00DF28D0">
      <w:pPr>
        <w:pStyle w:val="Caption"/>
        <w:keepNext/>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18"/>
        <w:gridCol w:w="3319"/>
        <w:gridCol w:w="3319"/>
      </w:tblGrid>
      <w:tr w:rsidR="00DF28D0" w14:paraId="64D70B8D" w14:textId="77777777" w:rsidTr="00DF28D0">
        <w:tc>
          <w:tcPr>
            <w:tcW w:w="3318" w:type="dxa"/>
            <w:vAlign w:val="center"/>
          </w:tcPr>
          <w:p w14:paraId="0F87663D" w14:textId="77777777" w:rsidR="00DF28D0" w:rsidRDefault="00DF28D0" w:rsidP="00DF28D0">
            <w:pPr>
              <w:jc w:val="center"/>
            </w:pPr>
          </w:p>
        </w:tc>
        <w:bookmarkStart w:id="43" w:name="_Ref460682937"/>
        <w:tc>
          <w:tcPr>
            <w:tcW w:w="3319" w:type="dxa"/>
            <w:vAlign w:val="center"/>
          </w:tcPr>
          <w:p w14:paraId="5869F9B7" w14:textId="786611A0" w:rsidR="00DF28D0" w:rsidRPr="000D069A" w:rsidRDefault="00567374" w:rsidP="00DF28D0">
            <w:pPr>
              <w:pStyle w:val="Caption"/>
              <w:jc w:val="center"/>
              <w:rPr>
                <w:b w:val="0"/>
              </w:rPr>
            </w:pPr>
            <m:oMathPara>
              <m:oMath>
                <m:f>
                  <m:fPr>
                    <m:ctrlPr>
                      <w:rPr>
                        <w:rFonts w:ascii="Cambria Math" w:hAnsi="Cambria Math"/>
                        <w:b w:val="0"/>
                        <w:i/>
                      </w:rPr>
                    </m:ctrlPr>
                  </m:fPr>
                  <m:num>
                    <m:r>
                      <m:rPr>
                        <m:sty m:val="bi"/>
                      </m:rPr>
                      <w:rPr>
                        <w:rFonts w:ascii="Cambria Math" w:hAnsi="Cambria Math"/>
                      </w:rPr>
                      <m:t>d[</m:t>
                    </m:r>
                    <m:sSub>
                      <m:sSubPr>
                        <m:ctrlPr>
                          <w:rPr>
                            <w:rFonts w:ascii="Cambria Math" w:hAnsi="Cambria Math"/>
                            <w:b w:val="0"/>
                            <w:i/>
                          </w:rPr>
                        </m:ctrlPr>
                      </m:sSubPr>
                      <m:e>
                        <m:r>
                          <m:rPr>
                            <m:sty m:val="bi"/>
                          </m:rPr>
                          <w:rPr>
                            <w:rFonts w:ascii="Cambria Math" w:hAnsi="Cambria Math"/>
                          </w:rPr>
                          <m:t>O</m:t>
                        </m:r>
                      </m:e>
                      <m:sub>
                        <m:r>
                          <m:rPr>
                            <m:sty m:val="bi"/>
                          </m:rPr>
                          <w:rPr>
                            <w:rFonts w:ascii="Cambria Math" w:hAnsi="Cambria Math"/>
                          </w:rPr>
                          <m:t>2</m:t>
                        </m:r>
                      </m:sub>
                    </m:sSub>
                    <m:r>
                      <m:rPr>
                        <m:sty m:val="bi"/>
                      </m:rPr>
                      <w:rPr>
                        <w:rFonts w:ascii="Cambria Math" w:hAnsi="Cambria Math"/>
                      </w:rPr>
                      <m:t>]</m:t>
                    </m:r>
                  </m:num>
                  <m:den>
                    <m:r>
                      <m:rPr>
                        <m:sty m:val="bi"/>
                      </m:rPr>
                      <w:rPr>
                        <w:rFonts w:ascii="Cambria Math" w:hAnsi="Cambria Math"/>
                      </w:rPr>
                      <m:t>dt</m:t>
                    </m:r>
                  </m:den>
                </m:f>
                <m:r>
                  <m:rPr>
                    <m:sty m:val="bi"/>
                  </m:rPr>
                  <w:rPr>
                    <w:rFonts w:ascii="Cambria Math" w:hAnsi="Cambria Math"/>
                  </w:rPr>
                  <m:t>=</m:t>
                </m:r>
                <m:sSub>
                  <m:sSubPr>
                    <m:ctrlPr>
                      <w:rPr>
                        <w:rFonts w:ascii="Cambria Math" w:hAnsi="Cambria Math"/>
                        <w:b w:val="0"/>
                        <w:i/>
                      </w:rPr>
                    </m:ctrlPr>
                  </m:sSubPr>
                  <m:e>
                    <m:r>
                      <m:rPr>
                        <m:sty m:val="bi"/>
                      </m:rPr>
                      <w:rPr>
                        <w:rFonts w:ascii="Cambria Math" w:hAnsi="Cambria Math"/>
                      </w:rPr>
                      <m:t>k</m:t>
                    </m:r>
                  </m:e>
                  <m:sub>
                    <m:r>
                      <m:rPr>
                        <m:sty m:val="bi"/>
                      </m:rPr>
                      <w:rPr>
                        <w:rFonts w:ascii="Cambria Math" w:hAnsi="Cambria Math"/>
                      </w:rPr>
                      <m:t>0</m:t>
                    </m:r>
                  </m:sub>
                </m:sSub>
                <m:r>
                  <m:rPr>
                    <m:sty m:val="bi"/>
                  </m:rPr>
                  <w:rPr>
                    <w:rFonts w:ascii="Cambria Math" w:hAnsi="Cambria Math"/>
                  </w:rPr>
                  <m:t>-</m:t>
                </m:r>
                <m:sSub>
                  <m:sSubPr>
                    <m:ctrlPr>
                      <w:rPr>
                        <w:rFonts w:ascii="Cambria Math" w:hAnsi="Cambria Math"/>
                        <w:b w:val="0"/>
                        <w:i/>
                      </w:rPr>
                    </m:ctrlPr>
                  </m:sSubPr>
                  <m:e>
                    <m:r>
                      <m:rPr>
                        <m:sty m:val="bi"/>
                      </m:rPr>
                      <w:rPr>
                        <w:rFonts w:ascii="Cambria Math" w:hAnsi="Cambria Math"/>
                      </w:rPr>
                      <m:t>k</m:t>
                    </m:r>
                  </m:e>
                  <m:sub>
                    <m:r>
                      <m:rPr>
                        <m:sty m:val="bi"/>
                      </m:rPr>
                      <w:rPr>
                        <w:rFonts w:ascii="Cambria Math" w:hAnsi="Cambria Math"/>
                      </w:rPr>
                      <m:t>1</m:t>
                    </m:r>
                  </m:sub>
                </m:sSub>
                <m:d>
                  <m:dPr>
                    <m:begChr m:val="["/>
                    <m:endChr m:val="]"/>
                    <m:ctrlPr>
                      <w:rPr>
                        <w:rFonts w:ascii="Cambria Math" w:hAnsi="Cambria Math"/>
                        <w:b w:val="0"/>
                        <w:i/>
                      </w:rPr>
                    </m:ctrlPr>
                  </m:dPr>
                  <m:e>
                    <m:sSub>
                      <m:sSubPr>
                        <m:ctrlPr>
                          <w:rPr>
                            <w:rFonts w:ascii="Cambria Math" w:hAnsi="Cambria Math"/>
                            <w:b w:val="0"/>
                            <w:i/>
                          </w:rPr>
                        </m:ctrlPr>
                      </m:sSubPr>
                      <m:e>
                        <m:r>
                          <m:rPr>
                            <m:sty m:val="bi"/>
                          </m:rPr>
                          <w:rPr>
                            <w:rFonts w:ascii="Cambria Math" w:hAnsi="Cambria Math"/>
                          </w:rPr>
                          <m:t>O</m:t>
                        </m:r>
                      </m:e>
                      <m:sub>
                        <m:r>
                          <m:rPr>
                            <m:sty m:val="bi"/>
                          </m:rPr>
                          <w:rPr>
                            <w:rFonts w:ascii="Cambria Math" w:hAnsi="Cambria Math"/>
                          </w:rPr>
                          <m:t>2</m:t>
                        </m:r>
                      </m:sub>
                    </m:sSub>
                  </m:e>
                </m:d>
              </m:oMath>
            </m:oMathPara>
            <w:bookmarkEnd w:id="43"/>
          </w:p>
        </w:tc>
        <w:tc>
          <w:tcPr>
            <w:tcW w:w="3319" w:type="dxa"/>
            <w:vAlign w:val="center"/>
          </w:tcPr>
          <w:p w14:paraId="749DCD39" w14:textId="264B9321" w:rsidR="00DF28D0" w:rsidRDefault="00DF28D0" w:rsidP="00DF28D0">
            <w:pPr>
              <w:jc w:val="center"/>
            </w:pPr>
            <w:bookmarkStart w:id="44" w:name="_Ref460683251"/>
            <w:r>
              <w:t>Equation (</w:t>
            </w:r>
            <w:fldSimple w:instr=" SEQ Equation \* ARABIC ">
              <w:r w:rsidR="0073677E">
                <w:rPr>
                  <w:noProof/>
                </w:rPr>
                <w:t>1</w:t>
              </w:r>
            </w:fldSimple>
            <w:bookmarkEnd w:id="44"/>
            <w:r>
              <w:t>)</w:t>
            </w:r>
          </w:p>
        </w:tc>
      </w:tr>
    </w:tbl>
    <w:p w14:paraId="423A498F" w14:textId="77777777" w:rsidR="00DF28D0" w:rsidRDefault="00DF28D0" w:rsidP="009507E6"/>
    <w:p w14:paraId="1F3FE9B4" w14:textId="28364AF7" w:rsidR="00B17716" w:rsidRPr="00224360" w:rsidRDefault="00224360" w:rsidP="009507E6">
      <w:pPr>
        <w:rPr>
          <w:rFonts w:cs="Arial"/>
        </w:rPr>
      </w:pPr>
      <w:r>
        <w:t>For this rate law, O</w:t>
      </w:r>
      <w:r>
        <w:rPr>
          <w:vertAlign w:val="subscript"/>
        </w:rPr>
        <w:t>2</w:t>
      </w:r>
      <w:r>
        <w:t xml:space="preserve"> is assumed to be formed in a zero-order reaction with rate constant </w:t>
      </w:r>
      <w:r>
        <w:rPr>
          <w:i/>
        </w:rPr>
        <w:t>k</w:t>
      </w:r>
      <w:r>
        <w:rPr>
          <w:i/>
          <w:vertAlign w:val="subscript"/>
        </w:rPr>
        <w:t>0</w:t>
      </w:r>
      <w:r>
        <w:rPr>
          <w:i/>
        </w:rPr>
        <w:t xml:space="preserve"> </w:t>
      </w:r>
      <w:r>
        <w:t xml:space="preserve">and to be consumed in a first-order reaction with rate constant </w:t>
      </w:r>
      <w:r>
        <w:rPr>
          <w:i/>
        </w:rPr>
        <w:t>k</w:t>
      </w:r>
      <w:r>
        <w:rPr>
          <w:i/>
          <w:vertAlign w:val="subscript"/>
        </w:rPr>
        <w:t>1</w:t>
      </w:r>
      <w:r>
        <w:rPr>
          <w:i/>
        </w:rPr>
        <w:t>.</w:t>
      </w:r>
      <w:r>
        <w:t xml:space="preserve"> The assumption that O</w:t>
      </w:r>
      <w:r>
        <w:rPr>
          <w:vertAlign w:val="subscript"/>
        </w:rPr>
        <w:t>2</w:t>
      </w:r>
      <w:r>
        <w:t xml:space="preserve"> is formed in a zero-order reaction stems from the fact that O</w:t>
      </w:r>
      <w:r>
        <w:rPr>
          <w:vertAlign w:val="subscript"/>
        </w:rPr>
        <w:t>2</w:t>
      </w:r>
      <w:r>
        <w:t xml:space="preserve"> concentrations are only measured in the initial reaction phase, where the concentration change of </w:t>
      </w:r>
      <w:r>
        <w:rPr>
          <w:b/>
        </w:rPr>
        <w:t xml:space="preserve">1 </w:t>
      </w:r>
      <w:r>
        <w:t>is negligible. The first order reaction consuming O</w:t>
      </w:r>
      <w:r>
        <w:rPr>
          <w:vertAlign w:val="subscript"/>
        </w:rPr>
        <w:t>2</w:t>
      </w:r>
      <w:r>
        <w:t xml:space="preserve"> can be seen as an overall description of O</w:t>
      </w:r>
      <w:r>
        <w:rPr>
          <w:vertAlign w:val="subscript"/>
        </w:rPr>
        <w:t>2</w:t>
      </w:r>
      <w:r>
        <w:t xml:space="preserve"> loss in the liquid phase due to diffusion into the gas phase and due to consumption by side reactions</w:t>
      </w:r>
      <w:r w:rsidR="00056919">
        <w:t xml:space="preserve"> (see </w:t>
      </w:r>
      <w:r w:rsidR="00056919">
        <w:fldChar w:fldCharType="begin"/>
      </w:r>
      <w:r w:rsidR="00056919">
        <w:instrText xml:space="preserve"> REF _Ref460764153 \r \h </w:instrText>
      </w:r>
      <w:r w:rsidR="00056919">
        <w:fldChar w:fldCharType="separate"/>
      </w:r>
      <w:r w:rsidR="0073677E">
        <w:t>4.3.2</w:t>
      </w:r>
      <w:r w:rsidR="00056919">
        <w:fldChar w:fldCharType="end"/>
      </w:r>
      <w:r w:rsidR="00056919">
        <w:t>)</w:t>
      </w:r>
      <w:r>
        <w:t>, both of which can be assumed to be first order in O</w:t>
      </w:r>
      <w:r>
        <w:rPr>
          <w:vertAlign w:val="subscript"/>
        </w:rPr>
        <w:t>2</w:t>
      </w:r>
      <w:r>
        <w:t xml:space="preserve"> in the initial reaction phase.</w:t>
      </w:r>
    </w:p>
    <w:p w14:paraId="23DE4843" w14:textId="77777777" w:rsidR="009507E6" w:rsidRDefault="009507E6" w:rsidP="007718D0"/>
    <w:p w14:paraId="6D8B7A22" w14:textId="751DBFB8" w:rsidR="000E3F80" w:rsidRDefault="00DF28D0" w:rsidP="000E3F80">
      <w:r>
        <w:t xml:space="preserve">When integrated, </w:t>
      </w:r>
      <w:r>
        <w:fldChar w:fldCharType="begin"/>
      </w:r>
      <w:r>
        <w:instrText xml:space="preserve"> REF _Ref460683251 \h </w:instrText>
      </w:r>
      <w:r>
        <w:fldChar w:fldCharType="separate"/>
      </w:r>
      <w:r w:rsidR="0073677E">
        <w:t>Equation (</w:t>
      </w:r>
      <w:r w:rsidR="0073677E">
        <w:rPr>
          <w:noProof/>
        </w:rPr>
        <w:t>1</w:t>
      </w:r>
      <w:r>
        <w:fldChar w:fldCharType="end"/>
      </w:r>
      <w:r>
        <w:t>) gives the following function:</w:t>
      </w:r>
    </w:p>
    <w:p w14:paraId="1150F261" w14:textId="77777777" w:rsidR="000E3F80" w:rsidRDefault="000E3F80" w:rsidP="000E3F80"/>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387"/>
        <w:gridCol w:w="2618"/>
      </w:tblGrid>
      <w:tr w:rsidR="000E3F80" w14:paraId="0A1DE713" w14:textId="77777777" w:rsidTr="000E3F80">
        <w:tc>
          <w:tcPr>
            <w:tcW w:w="1951" w:type="dxa"/>
            <w:vAlign w:val="center"/>
          </w:tcPr>
          <w:p w14:paraId="042525EE" w14:textId="77777777" w:rsidR="000E3F80" w:rsidRDefault="000E3F80" w:rsidP="000E3F80">
            <w:pPr>
              <w:jc w:val="center"/>
            </w:pPr>
          </w:p>
        </w:tc>
        <w:tc>
          <w:tcPr>
            <w:tcW w:w="5387" w:type="dxa"/>
            <w:vAlign w:val="bottom"/>
          </w:tcPr>
          <w:p w14:paraId="202CC007" w14:textId="7067C5A7" w:rsidR="000E3F80" w:rsidRDefault="00567374" w:rsidP="000E3F80">
            <w:pPr>
              <w:jc w:val="center"/>
            </w:pPr>
            <m:oMathPara>
              <m:oMath>
                <m:d>
                  <m:dPr>
                    <m:begChr m:val="["/>
                    <m:endChr m:val="]"/>
                    <m:ctrlPr>
                      <w:rPr>
                        <w:rFonts w:ascii="Cambria Math" w:hAnsi="Cambria Math"/>
                        <w:i/>
                      </w:rPr>
                    </m:ctrlPr>
                  </m:dPr>
                  <m:e>
                    <m:r>
                      <w:rPr>
                        <w:rFonts w:ascii="Cambria Math" w:hAnsi="Cambria Math"/>
                      </w:rPr>
                      <m:t>O</m:t>
                    </m:r>
                    <m:sSub>
                      <m:sSubPr>
                        <m:ctrlPr>
                          <w:rPr>
                            <w:rFonts w:ascii="Cambria Math" w:hAnsi="Cambria Math"/>
                            <w:i/>
                          </w:rPr>
                        </m:ctrlPr>
                      </m:sSubPr>
                      <m:e>
                        <m:r>
                          <m:rPr>
                            <m:sty m:val="p"/>
                          </m:rPr>
                          <w:rPr>
                            <w:rFonts w:ascii="Cambria Math" w:hAnsi="Cambria Math"/>
                          </w:rPr>
                          <w:softHyphen/>
                        </m:r>
                      </m:e>
                      <m:sub>
                        <m:r>
                          <w:rPr>
                            <w:rFonts w:ascii="Cambria Math" w:hAnsi="Cambria Math"/>
                          </w:rPr>
                          <m:t>2</m:t>
                        </m:r>
                      </m:sub>
                    </m:sSub>
                  </m:e>
                </m:d>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O</m:t>
                            </m:r>
                          </m:e>
                          <m:sub>
                            <m:r>
                              <w:rPr>
                                <w:rFonts w:ascii="Cambria Math" w:hAnsi="Cambria Math"/>
                              </w:rPr>
                              <m:t>2</m:t>
                            </m:r>
                          </m:sub>
                        </m:sSub>
                      </m:e>
                    </m:d>
                  </m:e>
                  <m:sub>
                    <m:r>
                      <w:rPr>
                        <w:rFonts w:ascii="Cambria Math" w:hAnsi="Cambria Math"/>
                      </w:rPr>
                      <m:t>0</m:t>
                    </m:r>
                  </m:sub>
                </m:sSub>
                <m:r>
                  <w:rPr>
                    <w:rFonts w:ascii="Cambria Math" w:hAnsi="Cambria Math"/>
                  </w:rPr>
                  <m:t xml:space="preserve"> </m:t>
                </m:r>
                <m:sSup>
                  <m:sSupPr>
                    <m:ctrlPr>
                      <w:rPr>
                        <w:rFonts w:ascii="Cambria Math" w:hAnsi="Cambria Math"/>
                        <w:i/>
                      </w:rPr>
                    </m:ctrlPr>
                  </m:sSupPr>
                  <m:e>
                    <m:r>
                      <w:rPr>
                        <w:rFonts w:ascii="Cambria Math" w:hAnsi="Cambria Math"/>
                      </w:rPr>
                      <m:t>e</m:t>
                    </m:r>
                  </m:e>
                  <m:sup>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1</m:t>
                        </m:r>
                      </m:sub>
                    </m:sSub>
                    <m:r>
                      <w:rPr>
                        <w:rFonts w:ascii="Cambria Math" w:hAnsi="Cambria Math"/>
                      </w:rPr>
                      <m:t>t</m:t>
                    </m:r>
                  </m:sup>
                </m:sSup>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0</m:t>
                    </m:r>
                  </m:sub>
                </m:sSub>
                <m:r>
                  <w:rPr>
                    <w:rFonts w:ascii="Cambria Math" w:hAnsi="Cambria Math"/>
                  </w:rPr>
                  <m:t xml:space="preserve"> </m:t>
                </m:r>
                <m:sSup>
                  <m:sSupPr>
                    <m:ctrlPr>
                      <w:rPr>
                        <w:rFonts w:ascii="Cambria Math" w:hAnsi="Cambria Math"/>
                        <w:i/>
                      </w:rPr>
                    </m:ctrlPr>
                  </m:sSupPr>
                  <m:e>
                    <m:r>
                      <w:rPr>
                        <w:rFonts w:ascii="Cambria Math" w:hAnsi="Cambria Math"/>
                      </w:rPr>
                      <m:t>e</m:t>
                    </m:r>
                  </m:e>
                  <m:sup>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1</m:t>
                        </m:r>
                      </m:sub>
                    </m:sSub>
                    <m:r>
                      <w:rPr>
                        <w:rFonts w:ascii="Cambria Math" w:hAnsi="Cambria Math"/>
                      </w:rPr>
                      <m:t>t</m:t>
                    </m:r>
                  </m:sup>
                </m:sSup>
                <m:r>
                  <w:rPr>
                    <w:rFonts w:ascii="Cambria Math" w:hAnsi="Cambria Math"/>
                  </w:rPr>
                  <m:t xml:space="preserve">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k</m:t>
                        </m:r>
                      </m:e>
                      <m:sub>
                        <m:r>
                          <w:rPr>
                            <w:rFonts w:ascii="Cambria Math" w:hAnsi="Cambria Math"/>
                          </w:rPr>
                          <m:t>1</m:t>
                        </m:r>
                      </m:sub>
                    </m:sSub>
                  </m:den>
                </m:f>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0</m:t>
                        </m:r>
                      </m:sub>
                    </m:sSub>
                  </m:num>
                  <m:den>
                    <m:sSub>
                      <m:sSubPr>
                        <m:ctrlPr>
                          <w:rPr>
                            <w:rFonts w:ascii="Cambria Math" w:hAnsi="Cambria Math"/>
                            <w:i/>
                          </w:rPr>
                        </m:ctrlPr>
                      </m:sSubPr>
                      <m:e>
                        <m:r>
                          <w:rPr>
                            <w:rFonts w:ascii="Cambria Math" w:hAnsi="Cambria Math"/>
                          </w:rPr>
                          <m:t>k</m:t>
                        </m:r>
                      </m:e>
                      <m:sub>
                        <m:r>
                          <w:rPr>
                            <w:rFonts w:ascii="Cambria Math" w:hAnsi="Cambria Math"/>
                          </w:rPr>
                          <m:t>1</m:t>
                        </m:r>
                      </m:sub>
                    </m:sSub>
                  </m:den>
                </m:f>
              </m:oMath>
            </m:oMathPara>
          </w:p>
        </w:tc>
        <w:tc>
          <w:tcPr>
            <w:tcW w:w="2618" w:type="dxa"/>
            <w:vAlign w:val="center"/>
          </w:tcPr>
          <w:p w14:paraId="6FCF9898" w14:textId="5CBA414B" w:rsidR="000E3F80" w:rsidRDefault="000E3F80" w:rsidP="000E3F80">
            <w:pPr>
              <w:jc w:val="center"/>
            </w:pPr>
            <w:bookmarkStart w:id="45" w:name="_Ref460683909"/>
            <w:bookmarkStart w:id="46" w:name="_Ref460686768"/>
            <w:r>
              <w:t>Equation (</w:t>
            </w:r>
            <w:fldSimple w:instr=" SEQ Equation \* ARABIC ">
              <w:r w:rsidR="0073677E">
                <w:rPr>
                  <w:noProof/>
                </w:rPr>
                <w:t>2</w:t>
              </w:r>
            </w:fldSimple>
            <w:bookmarkEnd w:id="45"/>
            <w:r>
              <w:t>)</w:t>
            </w:r>
            <w:bookmarkEnd w:id="46"/>
          </w:p>
        </w:tc>
      </w:tr>
    </w:tbl>
    <w:p w14:paraId="7FB974E1" w14:textId="77777777" w:rsidR="000E3F80" w:rsidRDefault="000E3F80" w:rsidP="007718D0"/>
    <w:p w14:paraId="29D81123" w14:textId="181E251A" w:rsidR="00DF28D0" w:rsidRDefault="000E3F80" w:rsidP="007718D0">
      <w:r>
        <w:t>With [O</w:t>
      </w:r>
      <w:r>
        <w:rPr>
          <w:vertAlign w:val="subscript"/>
        </w:rPr>
        <w:t>2</w:t>
      </w:r>
      <w:r>
        <w:t>]</w:t>
      </w:r>
      <w:r>
        <w:rPr>
          <w:vertAlign w:val="subscript"/>
        </w:rPr>
        <w:t>0</w:t>
      </w:r>
      <w:r>
        <w:t xml:space="preserve"> being the O</w:t>
      </w:r>
      <w:r>
        <w:rPr>
          <w:vertAlign w:val="subscript"/>
        </w:rPr>
        <w:t>2</w:t>
      </w:r>
      <w:r>
        <w:t xml:space="preserve"> concentration at t = 0 s (which is equal to zero given our preprocessing). </w:t>
      </w:r>
      <w:r>
        <w:fldChar w:fldCharType="begin"/>
      </w:r>
      <w:r>
        <w:instrText xml:space="preserve"> REF _Ref460683909 \h </w:instrText>
      </w:r>
      <w:r>
        <w:fldChar w:fldCharType="separate"/>
      </w:r>
      <w:r w:rsidR="0073677E">
        <w:t>Equation (</w:t>
      </w:r>
      <w:r w:rsidR="0073677E">
        <w:rPr>
          <w:noProof/>
        </w:rPr>
        <w:t>2</w:t>
      </w:r>
      <w:r>
        <w:fldChar w:fldCharType="end"/>
      </w:r>
      <w:r>
        <w:t xml:space="preserve">) was fitted to all datapoints from t = 0 s until the end of irradiation, optimizing the parameters </w:t>
      </w:r>
      <w:r>
        <w:rPr>
          <w:i/>
        </w:rPr>
        <w:t>k</w:t>
      </w:r>
      <w:r>
        <w:rPr>
          <w:i/>
          <w:vertAlign w:val="subscript"/>
        </w:rPr>
        <w:t>0</w:t>
      </w:r>
      <w:r>
        <w:rPr>
          <w:i/>
        </w:rPr>
        <w:t xml:space="preserve"> </w:t>
      </w:r>
      <w:r>
        <w:t xml:space="preserve">and </w:t>
      </w:r>
      <w:r>
        <w:rPr>
          <w:i/>
        </w:rPr>
        <w:t>k</w:t>
      </w:r>
      <w:r>
        <w:rPr>
          <w:i/>
          <w:vertAlign w:val="subscript"/>
        </w:rPr>
        <w:t>1</w:t>
      </w:r>
      <w:r>
        <w:rPr>
          <w:i/>
        </w:rPr>
        <w:t>. k</w:t>
      </w:r>
      <w:r>
        <w:rPr>
          <w:i/>
          <w:vertAlign w:val="subscript"/>
        </w:rPr>
        <w:t xml:space="preserve">0 </w:t>
      </w:r>
      <w:r>
        <w:t xml:space="preserve"> is not only the zero-order rate constant for O</w:t>
      </w:r>
      <w:r>
        <w:rPr>
          <w:vertAlign w:val="subscript"/>
        </w:rPr>
        <w:t>2</w:t>
      </w:r>
      <w:r>
        <w:t xml:space="preserve"> formation but also the initial rate of O</w:t>
      </w:r>
      <w:r>
        <w:rPr>
          <w:vertAlign w:val="subscript"/>
        </w:rPr>
        <w:t>2</w:t>
      </w:r>
      <w:r>
        <w:t xml:space="preserve"> formation (since [O</w:t>
      </w:r>
      <w:r>
        <w:rPr>
          <w:vertAlign w:val="subscript"/>
        </w:rPr>
        <w:t>2</w:t>
      </w:r>
      <w:r>
        <w:t>]</w:t>
      </w:r>
      <w:r>
        <w:rPr>
          <w:vertAlign w:val="subscript"/>
        </w:rPr>
        <w:t xml:space="preserve">0 </w:t>
      </w:r>
      <w:r>
        <w:t xml:space="preserve"> = 0 µmol/l</w:t>
      </w:r>
      <w:r w:rsidR="00212E73">
        <w:t>, unit of initial rate is µmol l</w:t>
      </w:r>
      <w:r w:rsidR="00212E73">
        <w:rPr>
          <w:vertAlign w:val="superscript"/>
        </w:rPr>
        <w:t xml:space="preserve">-1 </w:t>
      </w:r>
      <w:r w:rsidR="00212E73">
        <w:t>s</w:t>
      </w:r>
      <w:r w:rsidR="00212E73">
        <w:rPr>
          <w:vertAlign w:val="superscript"/>
        </w:rPr>
        <w:t>-1</w:t>
      </w:r>
      <w:r>
        <w:t xml:space="preserve">). </w:t>
      </w:r>
      <w:r>
        <w:rPr>
          <w:i/>
        </w:rPr>
        <w:t>k</w:t>
      </w:r>
      <w:r>
        <w:rPr>
          <w:i/>
          <w:vertAlign w:val="subscript"/>
        </w:rPr>
        <w:t>1</w:t>
      </w:r>
      <w:r>
        <w:rPr>
          <w:i/>
        </w:rPr>
        <w:t xml:space="preserve"> </w:t>
      </w:r>
      <w:r>
        <w:t>is the overall observed rate constant for the disappearance of O</w:t>
      </w:r>
      <w:r>
        <w:rPr>
          <w:vertAlign w:val="subscript"/>
        </w:rPr>
        <w:t>2</w:t>
      </w:r>
      <w:r>
        <w:t xml:space="preserve"> (due to</w:t>
      </w:r>
      <w:r w:rsidR="00212E73">
        <w:t xml:space="preserve"> diffusion an</w:t>
      </w:r>
      <w:r w:rsidR="00BB11A8">
        <w:t>d side reactions).</w:t>
      </w:r>
    </w:p>
    <w:p w14:paraId="64046832" w14:textId="77777777" w:rsidR="00BB11A8" w:rsidRDefault="00BB11A8" w:rsidP="007718D0"/>
    <w:p w14:paraId="57820F3D" w14:textId="24DC5E62" w:rsidR="00BB11A8" w:rsidRPr="002A6CAC" w:rsidRDefault="00BB11A8" w:rsidP="007718D0">
      <w:r>
        <w:t xml:space="preserve">To obtain </w:t>
      </w:r>
      <w:r>
        <w:rPr>
          <w:i/>
        </w:rPr>
        <w:t>k</w:t>
      </w:r>
      <w:r>
        <w:rPr>
          <w:i/>
          <w:vertAlign w:val="subscript"/>
        </w:rPr>
        <w:t xml:space="preserve">0 </w:t>
      </w:r>
      <w:r>
        <w:t>with higher precision (for kinetic isotope effect, temperature dependence and dual irradiation da</w:t>
      </w:r>
      <w:r w:rsidR="000963AA">
        <w:t>ta sets), a</w:t>
      </w:r>
      <w:r>
        <w:t xml:space="preserve"> second </w:t>
      </w:r>
      <w:r w:rsidR="000963AA">
        <w:t xml:space="preserve">analysis </w:t>
      </w:r>
      <w:r>
        <w:t>procedure was also used</w:t>
      </w:r>
      <w:r w:rsidR="002A6CAC">
        <w:t xml:space="preserve"> (“average </w:t>
      </w:r>
      <w:r w:rsidR="002A6CAC">
        <w:rPr>
          <w:i/>
        </w:rPr>
        <w:t>k</w:t>
      </w:r>
      <w:r w:rsidR="002A6CAC">
        <w:rPr>
          <w:i/>
          <w:vertAlign w:val="subscript"/>
        </w:rPr>
        <w:t>1</w:t>
      </w:r>
      <w:r w:rsidR="002A6CAC">
        <w:rPr>
          <w:i/>
        </w:rPr>
        <w:t xml:space="preserve"> </w:t>
      </w:r>
      <w:r w:rsidR="002A6CAC">
        <w:t>procedure”)</w:t>
      </w:r>
      <w:r>
        <w:t xml:space="preserve">: for this procedure, </w:t>
      </w:r>
      <w:r>
        <w:fldChar w:fldCharType="begin"/>
      </w:r>
      <w:r>
        <w:instrText xml:space="preserve"> REF _Ref460686768 \h </w:instrText>
      </w:r>
      <w:r>
        <w:fldChar w:fldCharType="separate"/>
      </w:r>
      <w:r w:rsidR="0073677E">
        <w:t>Equation (</w:t>
      </w:r>
      <w:r w:rsidR="0073677E">
        <w:rPr>
          <w:noProof/>
        </w:rPr>
        <w:t>2</w:t>
      </w:r>
      <w:r w:rsidR="0073677E">
        <w:t>)</w:t>
      </w:r>
      <w:r>
        <w:fldChar w:fldCharType="end"/>
      </w:r>
      <w:r>
        <w:t xml:space="preserve"> was first fitted to the data optimizing both </w:t>
      </w:r>
      <w:r>
        <w:rPr>
          <w:i/>
        </w:rPr>
        <w:t>k</w:t>
      </w:r>
      <w:r>
        <w:rPr>
          <w:i/>
          <w:vertAlign w:val="subscript"/>
        </w:rPr>
        <w:t>0</w:t>
      </w:r>
      <w:r>
        <w:rPr>
          <w:i/>
        </w:rPr>
        <w:t xml:space="preserve"> </w:t>
      </w:r>
      <w:r>
        <w:t xml:space="preserve">and </w:t>
      </w:r>
      <w:r>
        <w:rPr>
          <w:i/>
        </w:rPr>
        <w:t>k</w:t>
      </w:r>
      <w:r>
        <w:rPr>
          <w:i/>
          <w:vertAlign w:val="subscript"/>
        </w:rPr>
        <w:t>1</w:t>
      </w:r>
      <w:r>
        <w:t xml:space="preserve">. Within one group of experiments (e.g. all experiments with the same intensity and temperature), the average </w:t>
      </w:r>
      <w:r>
        <w:rPr>
          <w:i/>
        </w:rPr>
        <w:t>k</w:t>
      </w:r>
      <w:r>
        <w:rPr>
          <w:i/>
          <w:vertAlign w:val="subscript"/>
        </w:rPr>
        <w:t>1</w:t>
      </w:r>
      <w:r>
        <w:t xml:space="preserve"> value was determined. Afterwards, </w:t>
      </w:r>
      <w:r>
        <w:fldChar w:fldCharType="begin"/>
      </w:r>
      <w:r>
        <w:instrText xml:space="preserve"> REF _Ref460686768 \h </w:instrText>
      </w:r>
      <w:r>
        <w:fldChar w:fldCharType="separate"/>
      </w:r>
      <w:r w:rsidR="0073677E">
        <w:t>Equation (</w:t>
      </w:r>
      <w:r w:rsidR="0073677E">
        <w:rPr>
          <w:noProof/>
        </w:rPr>
        <w:t>2</w:t>
      </w:r>
      <w:r w:rsidR="0073677E">
        <w:t>)</w:t>
      </w:r>
      <w:r>
        <w:fldChar w:fldCharType="end"/>
      </w:r>
      <w:r>
        <w:t xml:space="preserve"> was fitted to the data of each experiment in the group again, this time fixing </w:t>
      </w:r>
      <w:r>
        <w:rPr>
          <w:i/>
        </w:rPr>
        <w:t>k</w:t>
      </w:r>
      <w:r>
        <w:rPr>
          <w:i/>
          <w:vertAlign w:val="subscript"/>
        </w:rPr>
        <w:t>1</w:t>
      </w:r>
      <w:r>
        <w:rPr>
          <w:i/>
        </w:rPr>
        <w:t xml:space="preserve"> </w:t>
      </w:r>
      <w:r>
        <w:t xml:space="preserve">to be the group’s average value. </w:t>
      </w:r>
      <w:r w:rsidR="002A6CAC">
        <w:t xml:space="preserve">Therefore, only </w:t>
      </w:r>
      <w:r w:rsidR="002A6CAC">
        <w:rPr>
          <w:i/>
        </w:rPr>
        <w:t>k</w:t>
      </w:r>
      <w:r w:rsidR="004770F6">
        <w:rPr>
          <w:i/>
          <w:vertAlign w:val="subscript"/>
        </w:rPr>
        <w:t>0</w:t>
      </w:r>
      <w:r w:rsidR="002A6CAC">
        <w:rPr>
          <w:i/>
          <w:vertAlign w:val="subscript"/>
        </w:rPr>
        <w:t xml:space="preserve"> </w:t>
      </w:r>
      <w:r w:rsidR="002A6CAC">
        <w:t xml:space="preserve">has to be optimized and </w:t>
      </w:r>
      <w:r w:rsidR="00AB08D8">
        <w:rPr>
          <w:noProof/>
        </w:rPr>
        <w:drawing>
          <wp:anchor distT="0" distB="0" distL="114300" distR="114300" simplePos="0" relativeHeight="251819008" behindDoc="0" locked="0" layoutInCell="1" allowOverlap="1" wp14:anchorId="777C3C52" wp14:editId="0A56D51F">
            <wp:simplePos x="0" y="0"/>
            <wp:positionH relativeFrom="column">
              <wp:posOffset>412750</wp:posOffset>
            </wp:positionH>
            <wp:positionV relativeFrom="paragraph">
              <wp:posOffset>914400</wp:posOffset>
            </wp:positionV>
            <wp:extent cx="5645150" cy="4229100"/>
            <wp:effectExtent l="0" t="0" r="0" b="0"/>
            <wp:wrapTopAndBottom/>
            <wp:docPr id="151" name="Picture 151" descr="Macintosh HD:Users:Jacob:Documents:Water_Splitting:Two_Photon_Water_Splitting:Figures:Liquid_Phase_Analysi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acintosh HD:Users:Jacob:Documents:Water_Splitting:Two_Photon_Water_Splitting:Figures:Liquid_Phase_Analysis.pdf"/>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645150" cy="4229100"/>
                    </a:xfrm>
                    <a:prstGeom prst="rect">
                      <a:avLst/>
                    </a:prstGeom>
                    <a:noFill/>
                    <a:ln>
                      <a:noFill/>
                    </a:ln>
                  </pic:spPr>
                </pic:pic>
              </a:graphicData>
            </a:graphic>
            <wp14:sizeRelH relativeFrom="page">
              <wp14:pctWidth>0</wp14:pctWidth>
            </wp14:sizeRelH>
            <wp14:sizeRelV relativeFrom="page">
              <wp14:pctHeight>0</wp14:pctHeight>
            </wp14:sizeRelV>
          </wp:anchor>
        </w:drawing>
      </w:r>
      <w:r w:rsidR="002A6CAC">
        <w:t>it is obtained with higher precision.</w:t>
      </w:r>
    </w:p>
    <w:p w14:paraId="17C14E90" w14:textId="10FDFB06" w:rsidR="00FF3752" w:rsidRDefault="00AB08D8" w:rsidP="00AB08D8">
      <w:pPr>
        <w:pStyle w:val="Caption"/>
      </w:pPr>
      <w:bookmarkStart w:id="47" w:name="_Toc464139198"/>
      <w:r>
        <w:t xml:space="preserve">Figure </w:t>
      </w:r>
      <w:fldSimple w:instr=" STYLEREF 2 \s ">
        <w:r w:rsidR="0073677E">
          <w:rPr>
            <w:noProof/>
          </w:rPr>
          <w:t>4.2</w:t>
        </w:r>
      </w:fldSimple>
      <w:r w:rsidR="008F3988">
        <w:noBreakHyphen/>
      </w:r>
      <w:fldSimple w:instr=" SEQ Figure \* ARABIC \s 2 ">
        <w:r w:rsidR="0073677E">
          <w:rPr>
            <w:noProof/>
          </w:rPr>
          <w:t>2</w:t>
        </w:r>
      </w:fldSimple>
      <w:r>
        <w:t xml:space="preserve"> Exemplary liquid phase O</w:t>
      </w:r>
      <w:r>
        <w:rPr>
          <w:vertAlign w:val="subscript"/>
        </w:rPr>
        <w:t>2</w:t>
      </w:r>
      <w:r>
        <w:t xml:space="preserve"> data analyzed as described in </w:t>
      </w:r>
      <w:r>
        <w:fldChar w:fldCharType="begin"/>
      </w:r>
      <w:r>
        <w:instrText xml:space="preserve"> REF _Ref460685557 \r \h </w:instrText>
      </w:r>
      <w:r>
        <w:fldChar w:fldCharType="separate"/>
      </w:r>
      <w:r w:rsidR="0073677E">
        <w:t>4.2.2</w:t>
      </w:r>
      <w:r>
        <w:fldChar w:fldCharType="end"/>
      </w:r>
      <w:r>
        <w:t xml:space="preserve"> (320 – 500 nm, 1 W intensity setting</w:t>
      </w:r>
      <w:bookmarkEnd w:id="47"/>
    </w:p>
    <w:p w14:paraId="08609AB9" w14:textId="6AB008FF" w:rsidR="00AB08D8" w:rsidRPr="00D12E08" w:rsidRDefault="00AB08D8" w:rsidP="007718D0"/>
    <w:p w14:paraId="7BD31417" w14:textId="4ED499E3" w:rsidR="007718D0" w:rsidRDefault="00212E73" w:rsidP="00212E73">
      <w:pPr>
        <w:pStyle w:val="Heading3"/>
      </w:pPr>
      <w:bookmarkStart w:id="48" w:name="_Toc464139132"/>
      <w:r>
        <w:t>Data Analysis for Intensity Experiments</w:t>
      </w:r>
      <w:bookmarkEnd w:id="48"/>
    </w:p>
    <w:p w14:paraId="01A91699" w14:textId="77777777" w:rsidR="00212E73" w:rsidRDefault="00212E73" w:rsidP="00212E73"/>
    <w:p w14:paraId="4D207D0C" w14:textId="49DE4D67" w:rsidR="00212E73" w:rsidRPr="002A6CAC" w:rsidRDefault="00171AFE" w:rsidP="00212E73">
      <w:r>
        <w:t xml:space="preserve">For the intensity dataset, irradiation was performed with five different intensity settings for the Hg light source (320 – 500 nm): 0.25, 0.375, 0.5, 0.75 and 1 W (the power values are not identical to the power received by the reactor, but they are proportional, see </w:t>
      </w:r>
      <w:r>
        <w:fldChar w:fldCharType="begin"/>
      </w:r>
      <w:r>
        <w:instrText xml:space="preserve"> REF _Ref460685244 \h </w:instrText>
      </w:r>
      <w:r>
        <w:fldChar w:fldCharType="separate"/>
      </w:r>
      <w:r w:rsidR="0073677E">
        <w:t>Chemical Actinometry</w:t>
      </w:r>
      <w:r>
        <w:fldChar w:fldCharType="end"/>
      </w:r>
      <w:r w:rsidR="00F6073C">
        <w:t xml:space="preserve"> section). For each intensity setting, at least two experiments were performed. Initial rates were calculated as described in </w:t>
      </w:r>
      <w:r w:rsidR="00F6073C">
        <w:fldChar w:fldCharType="begin"/>
      </w:r>
      <w:r w:rsidR="00F6073C">
        <w:instrText xml:space="preserve"> REF _Ref460685557 \r \h </w:instrText>
      </w:r>
      <w:r w:rsidR="00F6073C">
        <w:fldChar w:fldCharType="separate"/>
      </w:r>
      <w:r w:rsidR="0073677E">
        <w:t>4.2.2</w:t>
      </w:r>
      <w:r w:rsidR="00F6073C">
        <w:fldChar w:fldCharType="end"/>
      </w:r>
      <w:r w:rsidR="00F6073C">
        <w:t xml:space="preserve"> and for each intensity setting</w:t>
      </w:r>
      <w:r w:rsidR="000963AA">
        <w:t>,</w:t>
      </w:r>
      <w:r w:rsidR="00F6073C">
        <w:t xml:space="preserve"> the average of the corresponding experiments is reported (maximum deviation between experiments: 0.0005 µmol l</w:t>
      </w:r>
      <w:r w:rsidR="00F6073C">
        <w:rPr>
          <w:vertAlign w:val="superscript"/>
        </w:rPr>
        <w:t>-1</w:t>
      </w:r>
      <w:r w:rsidR="00F6073C">
        <w:t xml:space="preserve"> s</w:t>
      </w:r>
      <w:r w:rsidR="00F6073C">
        <w:rPr>
          <w:vertAlign w:val="superscript"/>
        </w:rPr>
        <w:t>-1</w:t>
      </w:r>
      <w:r w:rsidR="00F6073C">
        <w:t>).</w:t>
      </w:r>
      <w:r w:rsidR="002A6CAC">
        <w:t xml:space="preserve"> In case of the intensity dataset, no difference was observed whether the average </w:t>
      </w:r>
      <w:r w:rsidR="002A6CAC">
        <w:rPr>
          <w:i/>
        </w:rPr>
        <w:t>k</w:t>
      </w:r>
      <w:r w:rsidR="002A6CAC">
        <w:rPr>
          <w:i/>
          <w:vertAlign w:val="subscript"/>
        </w:rPr>
        <w:t>1</w:t>
      </w:r>
      <w:r w:rsidR="002A6CAC">
        <w:rPr>
          <w:i/>
        </w:rPr>
        <w:t xml:space="preserve"> </w:t>
      </w:r>
      <w:r w:rsidR="002A6CAC">
        <w:t xml:space="preserve">procedure was used or not. </w:t>
      </w:r>
      <w:r w:rsidR="002839F2">
        <w:t>Temperature changes during irradiation were negligible (typically below 0.6 °C</w:t>
      </w:r>
      <w:r w:rsidR="00841E9D">
        <w:t xml:space="preserve"> on the highest intensity setting</w:t>
      </w:r>
      <w:r w:rsidR="002839F2">
        <w:t xml:space="preserve">). </w:t>
      </w:r>
    </w:p>
    <w:p w14:paraId="346CF1CF" w14:textId="77777777" w:rsidR="00F6073C" w:rsidRDefault="00F6073C" w:rsidP="00212E73"/>
    <w:p w14:paraId="62103E81" w14:textId="313F7B2C" w:rsidR="00F6073C" w:rsidRDefault="00F6073C" w:rsidP="00212E73">
      <w:r>
        <w:t>The obtained initial rates were then fitted with a square function (f(</w:t>
      </w:r>
      <w:r w:rsidRPr="00F6073C">
        <w:rPr>
          <w:i/>
        </w:rPr>
        <w:t>x</w:t>
      </w:r>
      <w:r>
        <w:t xml:space="preserve">) = </w:t>
      </w:r>
      <w:r w:rsidRPr="00F6073C">
        <w:rPr>
          <w:i/>
        </w:rPr>
        <w:t>ax</w:t>
      </w:r>
      <w:r>
        <w:rPr>
          <w:vertAlign w:val="superscript"/>
        </w:rPr>
        <w:t>2</w:t>
      </w:r>
      <w:r>
        <w:t xml:space="preserve">), optimizing only </w:t>
      </w:r>
      <w:r>
        <w:rPr>
          <w:i/>
        </w:rPr>
        <w:t>a</w:t>
      </w:r>
      <w:r>
        <w:t xml:space="preserve">. This showed that the dependence of </w:t>
      </w:r>
      <w:r w:rsidR="00E05441">
        <w:t>initial O</w:t>
      </w:r>
      <w:r w:rsidR="00E05441">
        <w:rPr>
          <w:vertAlign w:val="subscript"/>
        </w:rPr>
        <w:t>2</w:t>
      </w:r>
      <w:r w:rsidR="00E05441">
        <w:t xml:space="preserve"> formation rate on intensity can be described well using a square relationship.</w:t>
      </w:r>
    </w:p>
    <w:p w14:paraId="4B8B1207" w14:textId="77777777" w:rsidR="00E05441" w:rsidRDefault="00E05441" w:rsidP="00212E73"/>
    <w:p w14:paraId="6B651EA6" w14:textId="6CBB9945" w:rsidR="00E05441" w:rsidRDefault="00BB11A8" w:rsidP="00E05441">
      <w:pPr>
        <w:pStyle w:val="Heading3"/>
      </w:pPr>
      <w:bookmarkStart w:id="49" w:name="_Toc464139133"/>
      <w:r>
        <w:t>Data Analysis for Kinetic Isotope Effect and Temperature Dependence</w:t>
      </w:r>
      <w:bookmarkEnd w:id="49"/>
    </w:p>
    <w:p w14:paraId="2155B414" w14:textId="77777777" w:rsidR="00E05441" w:rsidRDefault="00E05441" w:rsidP="00E05441"/>
    <w:p w14:paraId="342BF81F" w14:textId="1D4160B5" w:rsidR="00BB11A8" w:rsidRPr="002A6CAC" w:rsidRDefault="00E05441" w:rsidP="00E05441">
      <w:r>
        <w:t>To determine a possible H/D kinetic isotope effect (KIE), the standard irradiation procedure was used, but instead of H</w:t>
      </w:r>
      <w:r>
        <w:rPr>
          <w:vertAlign w:val="subscript"/>
        </w:rPr>
        <w:t>2</w:t>
      </w:r>
      <w:r>
        <w:t xml:space="preserve">O, </w:t>
      </w:r>
      <w:r>
        <w:rPr>
          <w:b/>
        </w:rPr>
        <w:t xml:space="preserve">1 </w:t>
      </w:r>
      <w:r>
        <w:t>was dissolved in D</w:t>
      </w:r>
      <w:r>
        <w:rPr>
          <w:vertAlign w:val="subscript"/>
        </w:rPr>
        <w:t>2</w:t>
      </w:r>
      <w:r>
        <w:t>O</w:t>
      </w:r>
      <w:r w:rsidR="000963AA">
        <w:t xml:space="preserve"> (due to rapid exchange of hydroxo protons, the deuterated derivative of </w:t>
      </w:r>
      <w:r w:rsidR="000963AA">
        <w:rPr>
          <w:b/>
        </w:rPr>
        <w:t xml:space="preserve">1 </w:t>
      </w:r>
      <w:r w:rsidR="000963AA">
        <w:t>is quickly formed)</w:t>
      </w:r>
      <w:r>
        <w:t>. Irradiation was performed using the Hg light source (320 – 500 nm) with the 1 W intensity setting. Two separate experiments in D</w:t>
      </w:r>
      <w:r>
        <w:rPr>
          <w:vertAlign w:val="subscript"/>
        </w:rPr>
        <w:t>2</w:t>
      </w:r>
      <w:r>
        <w:t xml:space="preserve">O were performed and initial rates were calculated as described in </w:t>
      </w:r>
      <w:r>
        <w:fldChar w:fldCharType="begin"/>
      </w:r>
      <w:r>
        <w:instrText xml:space="preserve"> REF _Ref460686413 \r \h </w:instrText>
      </w:r>
      <w:r>
        <w:fldChar w:fldCharType="separate"/>
      </w:r>
      <w:r w:rsidR="0073677E">
        <w:t>4.2.2</w:t>
      </w:r>
      <w:r>
        <w:fldChar w:fldCharType="end"/>
      </w:r>
      <w:r w:rsidR="002A6CAC">
        <w:t xml:space="preserve">, using the average </w:t>
      </w:r>
      <w:r w:rsidR="002A6CAC">
        <w:rPr>
          <w:i/>
        </w:rPr>
        <w:t>k</w:t>
      </w:r>
      <w:r w:rsidR="002A6CAC">
        <w:rPr>
          <w:i/>
          <w:vertAlign w:val="subscript"/>
        </w:rPr>
        <w:t>1</w:t>
      </w:r>
      <w:r w:rsidR="002A6CAC">
        <w:t xml:space="preserve"> procedure</w:t>
      </w:r>
      <w:r w:rsidR="00BE37CF">
        <w:t>, and then averaged</w:t>
      </w:r>
      <w:r w:rsidR="002A6CAC">
        <w:t xml:space="preserve">. As a reference, 1 W experiments from the intensity dataset were used, which were also analyzed using the average </w:t>
      </w:r>
      <w:r w:rsidR="002A6CAC">
        <w:rPr>
          <w:i/>
        </w:rPr>
        <w:t>k</w:t>
      </w:r>
      <w:r w:rsidR="002A6CAC">
        <w:rPr>
          <w:i/>
          <w:vertAlign w:val="subscript"/>
        </w:rPr>
        <w:t>1</w:t>
      </w:r>
      <w:r w:rsidR="002A6CAC">
        <w:rPr>
          <w:i/>
        </w:rPr>
        <w:t xml:space="preserve"> </w:t>
      </w:r>
      <w:r w:rsidR="002A6CAC">
        <w:t>procedure</w:t>
      </w:r>
      <w:r w:rsidR="00BE37CF">
        <w:t xml:space="preserve"> and averaged</w:t>
      </w:r>
      <w:r w:rsidR="002A6CAC">
        <w:t>. The obtained H/D KIE is 1.18.</w:t>
      </w:r>
    </w:p>
    <w:p w14:paraId="458946E3" w14:textId="77777777" w:rsidR="002A6CAC" w:rsidRDefault="00BB11A8" w:rsidP="00E05441">
      <w:r>
        <w:t xml:space="preserve"> </w:t>
      </w:r>
    </w:p>
    <w:p w14:paraId="031281B7" w14:textId="289E65CC" w:rsidR="00D20123" w:rsidRDefault="00B70675" w:rsidP="00E05441">
      <w:r>
        <w:t>To determine a</w:t>
      </w:r>
      <w:r w:rsidR="002A6CAC">
        <w:t xml:space="preserve"> possible temperature dependence of the reaction, the standard irradiation procedure was used, but instead of setting the thermostat temperature to 16.5 °C, it was set to 26.5 °C. </w:t>
      </w:r>
      <w:r w:rsidR="00130A8D">
        <w:t xml:space="preserve">Irradiation was performed using the Hg light source (320 – 500 nm) with the 1 W intensity setting. Two separate experiment at 26.5 °C were performed and initial rates were calculated as described in </w:t>
      </w:r>
      <w:r w:rsidR="00130A8D">
        <w:fldChar w:fldCharType="begin"/>
      </w:r>
      <w:r w:rsidR="00130A8D">
        <w:instrText xml:space="preserve"> REF _Ref460685557 \r \h </w:instrText>
      </w:r>
      <w:r w:rsidR="00130A8D">
        <w:fldChar w:fldCharType="separate"/>
      </w:r>
      <w:r w:rsidR="0073677E">
        <w:t>4.2.2</w:t>
      </w:r>
      <w:r w:rsidR="00130A8D">
        <w:fldChar w:fldCharType="end"/>
      </w:r>
      <w:r w:rsidR="00130A8D">
        <w:t xml:space="preserve">, using the average </w:t>
      </w:r>
      <w:r w:rsidR="00130A8D">
        <w:rPr>
          <w:i/>
        </w:rPr>
        <w:t>k</w:t>
      </w:r>
      <w:r w:rsidR="00130A8D">
        <w:rPr>
          <w:i/>
          <w:vertAlign w:val="subscript"/>
        </w:rPr>
        <w:t>1</w:t>
      </w:r>
      <w:r w:rsidR="00130A8D">
        <w:rPr>
          <w:i/>
        </w:rPr>
        <w:t xml:space="preserve"> </w:t>
      </w:r>
      <w:r w:rsidR="00130A8D">
        <w:t>procedure</w:t>
      </w:r>
      <w:r w:rsidR="00BE37CF">
        <w:t>, and then averaged</w:t>
      </w:r>
      <w:r w:rsidR="00130A8D">
        <w:t xml:space="preserve">. As a reference, 1 W experiments from the intensity dataset were used, which were also analyzed using the average </w:t>
      </w:r>
      <w:r w:rsidR="00130A8D">
        <w:rPr>
          <w:i/>
        </w:rPr>
        <w:t>k</w:t>
      </w:r>
      <w:r w:rsidR="00130A8D">
        <w:rPr>
          <w:i/>
          <w:vertAlign w:val="subscript"/>
        </w:rPr>
        <w:t>1</w:t>
      </w:r>
      <w:r w:rsidR="00130A8D">
        <w:rPr>
          <w:i/>
        </w:rPr>
        <w:t xml:space="preserve"> </w:t>
      </w:r>
      <w:r w:rsidR="00130A8D">
        <w:t>procedure</w:t>
      </w:r>
      <w:r w:rsidR="00BE37CF">
        <w:t xml:space="preserve"> and averaged</w:t>
      </w:r>
      <w:r w:rsidR="00130A8D">
        <w:t>. The obtained ratio of initial rates at 16.5 °C and 26.5 °C is 0.78. The fact that the observed initial rate is in fact slightly slower at higher temperature might be attributed to accelerated, thermal side reaction</w:t>
      </w:r>
      <w:r w:rsidR="00CA4A67">
        <w:t>s</w:t>
      </w:r>
      <w:r w:rsidR="00130A8D">
        <w:t xml:space="preserve"> consuming O</w:t>
      </w:r>
      <w:r w:rsidR="00130A8D">
        <w:rPr>
          <w:vertAlign w:val="subscript"/>
        </w:rPr>
        <w:t>2</w:t>
      </w:r>
      <w:r w:rsidR="00130A8D">
        <w:t>.</w:t>
      </w:r>
    </w:p>
    <w:p w14:paraId="36BB722D" w14:textId="77777777" w:rsidR="00130A8D" w:rsidRDefault="00130A8D" w:rsidP="00E05441"/>
    <w:p w14:paraId="0FB6FB71" w14:textId="48A638D8" w:rsidR="00B70675" w:rsidRDefault="00B70675" w:rsidP="00B70675">
      <w:pPr>
        <w:pStyle w:val="Caption"/>
      </w:pPr>
      <w:bookmarkStart w:id="50" w:name="_Toc464139300"/>
      <w:r>
        <w:t xml:space="preserve">Table </w:t>
      </w:r>
      <w:fldSimple w:instr=" STYLEREF 2 \s ">
        <w:r w:rsidR="0073677E">
          <w:rPr>
            <w:noProof/>
          </w:rPr>
          <w:t>4.2</w:t>
        </w:r>
      </w:fldSimple>
      <w:r w:rsidR="00431ECE">
        <w:noBreakHyphen/>
      </w:r>
      <w:fldSimple w:instr=" SEQ Table \* ARABIC \s 2 ">
        <w:r w:rsidR="0073677E">
          <w:rPr>
            <w:noProof/>
          </w:rPr>
          <w:t>1</w:t>
        </w:r>
      </w:fldSimple>
      <w:r w:rsidR="00567374">
        <w:t xml:space="preserve"> H/D kinetic isotope effect and temperature d</w:t>
      </w:r>
      <w:r>
        <w:t>ependence of O</w:t>
      </w:r>
      <w:r>
        <w:rPr>
          <w:vertAlign w:val="subscript"/>
        </w:rPr>
        <w:t>2</w:t>
      </w:r>
      <w:r w:rsidR="00567374">
        <w:t xml:space="preserve"> f</w:t>
      </w:r>
      <w:r>
        <w:t>ormation</w:t>
      </w:r>
      <w:bookmarkEnd w:id="50"/>
    </w:p>
    <w:p w14:paraId="453C091E" w14:textId="77777777" w:rsidR="00B70675" w:rsidRPr="00B70675" w:rsidRDefault="00B70675" w:rsidP="00B70675">
      <w:pPr>
        <w:pStyle w:val="CaptionText"/>
      </w:pPr>
    </w:p>
    <w:tbl>
      <w:tblPr>
        <w:tblStyle w:val="TableGrid"/>
        <w:tblW w:w="0" w:type="auto"/>
        <w:tblInd w:w="2518" w:type="dxa"/>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2460"/>
        <w:gridCol w:w="2785"/>
      </w:tblGrid>
      <w:tr w:rsidR="00B70675" w14:paraId="3D9E458C" w14:textId="77777777" w:rsidTr="00B70675">
        <w:tc>
          <w:tcPr>
            <w:tcW w:w="2460" w:type="dxa"/>
            <w:vAlign w:val="center"/>
          </w:tcPr>
          <w:p w14:paraId="3C563F7F" w14:textId="475AC994" w:rsidR="00B70675" w:rsidRDefault="00567374" w:rsidP="00B70675">
            <w:pPr>
              <w:spacing w:line="276" w:lineRule="auto"/>
              <w:jc w:val="center"/>
            </w:pPr>
            <m:oMathPara>
              <m:oMath>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0</m:t>
                        </m:r>
                      </m:sub>
                    </m:sSub>
                    <m:r>
                      <w:rPr>
                        <w:rFonts w:ascii="Cambria Math" w:hAnsi="Cambria Math"/>
                      </w:rPr>
                      <m:t>(H)</m:t>
                    </m:r>
                  </m:num>
                  <m:den>
                    <m:sSub>
                      <m:sSubPr>
                        <m:ctrlPr>
                          <w:rPr>
                            <w:rFonts w:ascii="Cambria Math" w:hAnsi="Cambria Math"/>
                            <w:i/>
                          </w:rPr>
                        </m:ctrlPr>
                      </m:sSubPr>
                      <m:e>
                        <m:r>
                          <w:rPr>
                            <w:rFonts w:ascii="Cambria Math" w:hAnsi="Cambria Math"/>
                          </w:rPr>
                          <m:t>k</m:t>
                        </m:r>
                      </m:e>
                      <m:sub>
                        <m:r>
                          <w:rPr>
                            <w:rFonts w:ascii="Cambria Math" w:hAnsi="Cambria Math"/>
                          </w:rPr>
                          <m:t>0</m:t>
                        </m:r>
                      </m:sub>
                    </m:sSub>
                    <m:r>
                      <w:rPr>
                        <w:rFonts w:ascii="Cambria Math" w:hAnsi="Cambria Math"/>
                      </w:rPr>
                      <m:t>(D)</m:t>
                    </m:r>
                  </m:den>
                </m:f>
              </m:oMath>
            </m:oMathPara>
          </w:p>
        </w:tc>
        <w:tc>
          <w:tcPr>
            <w:tcW w:w="2785" w:type="dxa"/>
            <w:vAlign w:val="center"/>
          </w:tcPr>
          <w:p w14:paraId="53CEBFBB" w14:textId="19650F67" w:rsidR="00B70675" w:rsidRPr="00B70675" w:rsidRDefault="00567374" w:rsidP="00B70675">
            <w:pPr>
              <w:spacing w:line="276" w:lineRule="auto"/>
              <w:jc w:val="center"/>
            </w:pPr>
            <m:oMathPara>
              <m:oMath>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0</m:t>
                        </m:r>
                      </m:sub>
                    </m:sSub>
                    <m:r>
                      <w:rPr>
                        <w:rFonts w:ascii="Cambria Math" w:hAnsi="Cambria Math"/>
                      </w:rPr>
                      <m:t>(26.5 °C)</m:t>
                    </m:r>
                  </m:num>
                  <m:den>
                    <m:sSub>
                      <m:sSubPr>
                        <m:ctrlPr>
                          <w:rPr>
                            <w:rFonts w:ascii="Cambria Math" w:hAnsi="Cambria Math"/>
                            <w:i/>
                          </w:rPr>
                        </m:ctrlPr>
                      </m:sSubPr>
                      <m:e>
                        <m:r>
                          <w:rPr>
                            <w:rFonts w:ascii="Cambria Math" w:hAnsi="Cambria Math"/>
                          </w:rPr>
                          <m:t>k</m:t>
                        </m:r>
                      </m:e>
                      <m:sub>
                        <m:r>
                          <w:rPr>
                            <w:rFonts w:ascii="Cambria Math" w:hAnsi="Cambria Math"/>
                          </w:rPr>
                          <m:t>0</m:t>
                        </m:r>
                      </m:sub>
                    </m:sSub>
                    <m:r>
                      <w:rPr>
                        <w:rFonts w:ascii="Cambria Math" w:hAnsi="Cambria Math"/>
                      </w:rPr>
                      <m:t>(16.5 °C)</m:t>
                    </m:r>
                  </m:den>
                </m:f>
              </m:oMath>
            </m:oMathPara>
          </w:p>
        </w:tc>
      </w:tr>
      <w:tr w:rsidR="00B70675" w14:paraId="79A8D11E" w14:textId="77777777" w:rsidTr="00B70675">
        <w:tc>
          <w:tcPr>
            <w:tcW w:w="2460" w:type="dxa"/>
            <w:vAlign w:val="bottom"/>
          </w:tcPr>
          <w:p w14:paraId="7BDED2D0" w14:textId="56E852D5" w:rsidR="00B70675" w:rsidRDefault="00B70675" w:rsidP="00B70675">
            <w:pPr>
              <w:spacing w:line="276" w:lineRule="auto"/>
              <w:jc w:val="center"/>
            </w:pPr>
            <w:r>
              <w:t>1.18</w:t>
            </w:r>
          </w:p>
        </w:tc>
        <w:tc>
          <w:tcPr>
            <w:tcW w:w="2785" w:type="dxa"/>
            <w:vAlign w:val="bottom"/>
          </w:tcPr>
          <w:p w14:paraId="2E4A764A" w14:textId="29BE9716" w:rsidR="00B70675" w:rsidRDefault="00B70675" w:rsidP="00B70675">
            <w:pPr>
              <w:spacing w:line="276" w:lineRule="auto"/>
              <w:jc w:val="center"/>
            </w:pPr>
            <w:r>
              <w:t>0.78</w:t>
            </w:r>
          </w:p>
        </w:tc>
      </w:tr>
    </w:tbl>
    <w:p w14:paraId="681A3282" w14:textId="77777777" w:rsidR="001F6A99" w:rsidRDefault="001F6A99"/>
    <w:p w14:paraId="50108522" w14:textId="1F33FFAB" w:rsidR="001F6A99" w:rsidRDefault="00F75DC6" w:rsidP="00F75DC6">
      <w:pPr>
        <w:pStyle w:val="Heading3"/>
      </w:pPr>
      <w:bookmarkStart w:id="51" w:name="_Toc464139134"/>
      <w:r>
        <w:t>Data Analysis for Dual Irradiation Experiments</w:t>
      </w:r>
      <w:bookmarkEnd w:id="51"/>
    </w:p>
    <w:p w14:paraId="4BD75711" w14:textId="77777777" w:rsidR="00F75DC6" w:rsidRDefault="00F75DC6" w:rsidP="00F75DC6"/>
    <w:p w14:paraId="28E40A74" w14:textId="7628BF67" w:rsidR="00F75DC6" w:rsidRDefault="00D20123" w:rsidP="00F75DC6">
      <w:r>
        <w:t>For the dual irradiation dataset, there are three distinct groups of experiments:</w:t>
      </w:r>
    </w:p>
    <w:p w14:paraId="73BB74D2" w14:textId="77777777" w:rsidR="00D20123" w:rsidRDefault="00D20123" w:rsidP="00F75DC6"/>
    <w:p w14:paraId="6106753F" w14:textId="1E880E99" w:rsidR="00D20123" w:rsidRDefault="00D20123" w:rsidP="00D20123">
      <w:pPr>
        <w:pStyle w:val="ListParagraph"/>
        <w:numPr>
          <w:ilvl w:val="0"/>
          <w:numId w:val="8"/>
        </w:numPr>
      </w:pPr>
      <w:r>
        <w:t>Irradiation using the Hg light source (320 – 400 nm</w:t>
      </w:r>
      <w:r w:rsidR="00745747">
        <w:t>, 0.3</w:t>
      </w:r>
      <w:r w:rsidR="00C87484">
        <w:t xml:space="preserve"> W intensity setting</w:t>
      </w:r>
      <w:r>
        <w:t>)</w:t>
      </w:r>
    </w:p>
    <w:p w14:paraId="50D378BB" w14:textId="18CCCE3E" w:rsidR="00D20123" w:rsidRDefault="00D20123" w:rsidP="00D20123">
      <w:pPr>
        <w:pStyle w:val="ListParagraph"/>
        <w:numPr>
          <w:ilvl w:val="0"/>
          <w:numId w:val="8"/>
        </w:numPr>
      </w:pPr>
      <w:r>
        <w:t>Irradiation using the QTH light source (different longpass filters)</w:t>
      </w:r>
    </w:p>
    <w:p w14:paraId="29D5608C" w14:textId="1DC4CF7C" w:rsidR="00D20123" w:rsidRDefault="00D20123" w:rsidP="00D20123">
      <w:pPr>
        <w:pStyle w:val="ListParagraph"/>
        <w:numPr>
          <w:ilvl w:val="0"/>
          <w:numId w:val="8"/>
        </w:numPr>
      </w:pPr>
      <w:r>
        <w:t>Irradiation using both the Hg (320 – 400 nm</w:t>
      </w:r>
      <w:r w:rsidR="00745747">
        <w:t>, 0.3</w:t>
      </w:r>
      <w:r w:rsidR="00E776B1">
        <w:t xml:space="preserve"> W intensity setting</w:t>
      </w:r>
      <w:r>
        <w:t>) and QTH (different longpass filters) light source</w:t>
      </w:r>
      <w:r w:rsidR="00420C23">
        <w:t xml:space="preserve"> (dual irradiation)</w:t>
      </w:r>
    </w:p>
    <w:p w14:paraId="565E2E72" w14:textId="77777777" w:rsidR="00D20123" w:rsidRDefault="00D20123" w:rsidP="00F75DC6"/>
    <w:p w14:paraId="3F293BE6" w14:textId="77777777" w:rsidR="00F943C2" w:rsidRDefault="00D20123" w:rsidP="00F75DC6">
      <w:r>
        <w:t>The QTH light source was used with five different longpass filters: 455 nm, 495 nm, 550 nm, 590 nm and 630 nm cut-on wavelength</w:t>
      </w:r>
      <w:r w:rsidR="00420C23">
        <w:t>. For irradiation using the QTH light source or dual irradiation, there are thus five subgroups each, corresponding to each longpass filter.</w:t>
      </w:r>
      <w:r w:rsidR="00841E9D">
        <w:t xml:space="preserve"> </w:t>
      </w:r>
    </w:p>
    <w:p w14:paraId="1443BE9E" w14:textId="7DFEDBB7" w:rsidR="00D20123" w:rsidRDefault="00841E9D" w:rsidP="00F75DC6">
      <w:r>
        <w:t xml:space="preserve">For the dual irradiation dataset it was found that data analysis could </w:t>
      </w:r>
      <w:r w:rsidR="00F943C2">
        <w:t xml:space="preserve">be improved (lower spread of initial rates for reproduction experiments) by correcting the analysis start point: instead of fitting </w:t>
      </w:r>
      <w:r w:rsidR="00F943C2">
        <w:fldChar w:fldCharType="begin"/>
      </w:r>
      <w:r w:rsidR="00F943C2">
        <w:instrText xml:space="preserve"> REF _Ref460686768 \h </w:instrText>
      </w:r>
      <w:r w:rsidR="00F943C2">
        <w:fldChar w:fldCharType="separate"/>
      </w:r>
      <w:r w:rsidR="0073677E">
        <w:t>Equation (</w:t>
      </w:r>
      <w:r w:rsidR="0073677E">
        <w:rPr>
          <w:noProof/>
        </w:rPr>
        <w:t>2</w:t>
      </w:r>
      <w:r w:rsidR="0073677E">
        <w:t>)</w:t>
      </w:r>
      <w:r w:rsidR="00F943C2">
        <w:fldChar w:fldCharType="end"/>
      </w:r>
      <w:r w:rsidR="00F943C2">
        <w:t xml:space="preserve"> from the start of irradiation, the start point was shifted forward to the point minimizing the residual for the fit of </w:t>
      </w:r>
      <w:r w:rsidR="00F943C2">
        <w:fldChar w:fldCharType="begin"/>
      </w:r>
      <w:r w:rsidR="00F943C2">
        <w:instrText xml:space="preserve"> REF _Ref460686768 \h </w:instrText>
      </w:r>
      <w:r w:rsidR="00F943C2">
        <w:fldChar w:fldCharType="separate"/>
      </w:r>
      <w:r w:rsidR="0073677E">
        <w:t>Equation (</w:t>
      </w:r>
      <w:r w:rsidR="0073677E">
        <w:rPr>
          <w:noProof/>
        </w:rPr>
        <w:t>2</w:t>
      </w:r>
      <w:r w:rsidR="0073677E">
        <w:t>)</w:t>
      </w:r>
      <w:r w:rsidR="00F943C2">
        <w:fldChar w:fldCharType="end"/>
      </w:r>
      <w:r w:rsidR="00F943C2">
        <w:t xml:space="preserve"> (a correction of typically 0 – 30 s). This correction allows excluding early datapoints, which tend to underreport O</w:t>
      </w:r>
      <w:r w:rsidR="00F943C2">
        <w:rPr>
          <w:vertAlign w:val="subscript"/>
        </w:rPr>
        <w:t>2</w:t>
      </w:r>
      <w:r w:rsidR="00F943C2">
        <w:t xml:space="preserve"> concentration due to a time delay caused by diffusion into the sensor matrix. </w:t>
      </w:r>
    </w:p>
    <w:p w14:paraId="02C53F61" w14:textId="2B218FE4" w:rsidR="00C304EF" w:rsidRPr="00F943C2" w:rsidRDefault="004770F6" w:rsidP="00F75DC6">
      <w:r>
        <w:t>Furthermore, it should be noted</w:t>
      </w:r>
      <w:r w:rsidR="00C304EF">
        <w:t xml:space="preserve"> that dual irradiation experiments proved to be very sensitive to the alignment of the two light sources, since the beams had to overlap properly to observe a synergistic effect. Thus, some experiments could not be used for data analysis due to improper light source alignment. </w:t>
      </w:r>
    </w:p>
    <w:p w14:paraId="6B7FDA8B" w14:textId="77777777" w:rsidR="00420C23" w:rsidRDefault="00420C23" w:rsidP="00F75DC6"/>
    <w:p w14:paraId="6A6C5328" w14:textId="7A319AA7" w:rsidR="00420C23" w:rsidRDefault="00BE37CF" w:rsidP="00F75DC6">
      <w:r>
        <w:t xml:space="preserve">For experiments using only the Hg light source, initial rates were calculated as described in </w:t>
      </w:r>
      <w:r>
        <w:fldChar w:fldCharType="begin"/>
      </w:r>
      <w:r>
        <w:instrText xml:space="preserve"> REF _Ref460685557 \r \h </w:instrText>
      </w:r>
      <w:r>
        <w:fldChar w:fldCharType="separate"/>
      </w:r>
      <w:r w:rsidR="0073677E">
        <w:t>4.2.2</w:t>
      </w:r>
      <w:r>
        <w:fldChar w:fldCharType="end"/>
      </w:r>
      <w:r>
        <w:t xml:space="preserve">, using the average </w:t>
      </w:r>
      <w:r>
        <w:rPr>
          <w:i/>
        </w:rPr>
        <w:t>k</w:t>
      </w:r>
      <w:r>
        <w:rPr>
          <w:i/>
          <w:vertAlign w:val="subscript"/>
        </w:rPr>
        <w:t>1</w:t>
      </w:r>
      <w:r>
        <w:rPr>
          <w:i/>
        </w:rPr>
        <w:t xml:space="preserve"> </w:t>
      </w:r>
      <w:r>
        <w:t xml:space="preserve">procedure. </w:t>
      </w:r>
      <w:r w:rsidR="009F357A">
        <w:t xml:space="preserve">Thus obtained </w:t>
      </w:r>
      <w:r w:rsidR="009F357A">
        <w:rPr>
          <w:i/>
        </w:rPr>
        <w:t>k</w:t>
      </w:r>
      <w:r w:rsidR="009F357A">
        <w:rPr>
          <w:i/>
          <w:vertAlign w:val="subscript"/>
        </w:rPr>
        <w:t>0</w:t>
      </w:r>
      <w:r w:rsidR="009F357A">
        <w:rPr>
          <w:i/>
        </w:rPr>
        <w:t xml:space="preserve"> </w:t>
      </w:r>
      <w:r w:rsidR="009F357A">
        <w:t>values were averaged to give the average 320 – 400 nm initial rate.</w:t>
      </w:r>
    </w:p>
    <w:p w14:paraId="3BA3138B" w14:textId="77777777" w:rsidR="009F357A" w:rsidRDefault="009F357A" w:rsidP="00F75DC6"/>
    <w:p w14:paraId="5C06ECBB" w14:textId="7D9DDDDD" w:rsidR="009F357A" w:rsidRDefault="009F357A" w:rsidP="00F75DC6">
      <w:r>
        <w:t xml:space="preserve">For both QTH and dual irradiation, the following procedure was used to calculate initial rates: </w:t>
      </w:r>
      <w:r>
        <w:fldChar w:fldCharType="begin"/>
      </w:r>
      <w:r>
        <w:instrText xml:space="preserve"> REF _Ref460686768 \h </w:instrText>
      </w:r>
      <w:r>
        <w:fldChar w:fldCharType="separate"/>
      </w:r>
      <w:r w:rsidR="0073677E">
        <w:t>Equation (</w:t>
      </w:r>
      <w:r w:rsidR="0073677E">
        <w:rPr>
          <w:noProof/>
        </w:rPr>
        <w:t>2</w:t>
      </w:r>
      <w:r w:rsidR="0073677E">
        <w:t>)</w:t>
      </w:r>
      <w:r>
        <w:fldChar w:fldCharType="end"/>
      </w:r>
      <w:r>
        <w:t xml:space="preserve"> was fitted to all experiments, optimizing both </w:t>
      </w:r>
      <w:r>
        <w:rPr>
          <w:i/>
        </w:rPr>
        <w:t>k</w:t>
      </w:r>
      <w:r>
        <w:rPr>
          <w:i/>
          <w:vertAlign w:val="subscript"/>
        </w:rPr>
        <w:t>0</w:t>
      </w:r>
      <w:r>
        <w:rPr>
          <w:i/>
        </w:rPr>
        <w:t xml:space="preserve"> </w:t>
      </w:r>
      <w:r>
        <w:t xml:space="preserve">and </w:t>
      </w:r>
      <w:r>
        <w:rPr>
          <w:i/>
        </w:rPr>
        <w:t>k</w:t>
      </w:r>
      <w:r>
        <w:rPr>
          <w:i/>
          <w:vertAlign w:val="subscript"/>
        </w:rPr>
        <w:t>1</w:t>
      </w:r>
      <w:r>
        <w:rPr>
          <w:i/>
        </w:rPr>
        <w:t xml:space="preserve">. </w:t>
      </w:r>
      <w:r>
        <w:t xml:space="preserve">Subsequently, a linear regression model was fitted to the </w:t>
      </w:r>
      <w:r>
        <w:rPr>
          <w:i/>
        </w:rPr>
        <w:t>k</w:t>
      </w:r>
      <w:r>
        <w:rPr>
          <w:i/>
          <w:vertAlign w:val="subscript"/>
        </w:rPr>
        <w:t>1</w:t>
      </w:r>
      <w:r>
        <w:rPr>
          <w:i/>
        </w:rPr>
        <w:t xml:space="preserve"> </w:t>
      </w:r>
      <w:r>
        <w:t>values of all QTH or dual irradiation experiments</w:t>
      </w:r>
      <w:r w:rsidR="00D95868">
        <w:t>, respectively</w:t>
      </w:r>
      <w:r>
        <w:t xml:space="preserve">. For each group, this linear model provides a description of the dependence of </w:t>
      </w:r>
      <w:r>
        <w:rPr>
          <w:i/>
        </w:rPr>
        <w:t>k</w:t>
      </w:r>
      <w:r>
        <w:rPr>
          <w:i/>
          <w:vertAlign w:val="subscript"/>
        </w:rPr>
        <w:t>1</w:t>
      </w:r>
      <w:r>
        <w:rPr>
          <w:i/>
        </w:rPr>
        <w:t xml:space="preserve"> </w:t>
      </w:r>
      <w:r>
        <w:t xml:space="preserve">on longpass filter cut-on wavelength. </w:t>
      </w:r>
      <w:r w:rsidR="00D95868">
        <w:t xml:space="preserve">Subsequently, </w:t>
      </w:r>
      <w:r w:rsidR="00D95868">
        <w:fldChar w:fldCharType="begin"/>
      </w:r>
      <w:r w:rsidR="00D95868">
        <w:instrText xml:space="preserve"> REF _Ref460686768 \h </w:instrText>
      </w:r>
      <w:r w:rsidR="00D95868">
        <w:fldChar w:fldCharType="separate"/>
      </w:r>
      <w:r w:rsidR="0073677E">
        <w:t>Equation (</w:t>
      </w:r>
      <w:r w:rsidR="0073677E">
        <w:rPr>
          <w:noProof/>
        </w:rPr>
        <w:t>2</w:t>
      </w:r>
      <w:r w:rsidR="0073677E">
        <w:t>)</w:t>
      </w:r>
      <w:r w:rsidR="00D95868">
        <w:fldChar w:fldCharType="end"/>
      </w:r>
      <w:r w:rsidR="00D95868">
        <w:t xml:space="preserve"> was again fitted to all experiments, this time fixing </w:t>
      </w:r>
      <w:r w:rsidR="00D95868">
        <w:rPr>
          <w:i/>
        </w:rPr>
        <w:t>k</w:t>
      </w:r>
      <w:r w:rsidR="00D95868">
        <w:rPr>
          <w:i/>
          <w:vertAlign w:val="subscript"/>
        </w:rPr>
        <w:t>1</w:t>
      </w:r>
      <w:r w:rsidR="00D95868">
        <w:rPr>
          <w:i/>
        </w:rPr>
        <w:t xml:space="preserve"> </w:t>
      </w:r>
      <w:r w:rsidR="00D95868">
        <w:t xml:space="preserve">to be the linear regression value of the respective linear model (QTH or dual irradiation) and wavelength. For the dual irradiation group, thus obtained </w:t>
      </w:r>
      <w:r w:rsidR="00D95868">
        <w:rPr>
          <w:i/>
        </w:rPr>
        <w:t>k</w:t>
      </w:r>
      <w:r w:rsidR="00D95868">
        <w:rPr>
          <w:i/>
          <w:vertAlign w:val="subscript"/>
        </w:rPr>
        <w:t>0</w:t>
      </w:r>
      <w:r w:rsidR="00D95868">
        <w:rPr>
          <w:i/>
        </w:rPr>
        <w:t xml:space="preserve"> </w:t>
      </w:r>
      <w:r w:rsidR="00D95868">
        <w:t xml:space="preserve">values were averaged for each wavelength. For the QTH irradiation group, another linear regression model was fitted to the </w:t>
      </w:r>
      <w:r w:rsidR="00D95868">
        <w:rPr>
          <w:i/>
        </w:rPr>
        <w:t>k</w:t>
      </w:r>
      <w:r w:rsidR="00D95868">
        <w:rPr>
          <w:i/>
          <w:vertAlign w:val="subscript"/>
        </w:rPr>
        <w:t>0</w:t>
      </w:r>
      <w:r w:rsidR="00D95868">
        <w:rPr>
          <w:i/>
        </w:rPr>
        <w:t xml:space="preserve"> </w:t>
      </w:r>
      <w:r w:rsidR="00D95868">
        <w:t xml:space="preserve">values, this time yielding a linear model to describe the dependence of </w:t>
      </w:r>
      <w:r w:rsidR="00D95868">
        <w:rPr>
          <w:i/>
        </w:rPr>
        <w:t>k</w:t>
      </w:r>
      <w:r w:rsidR="00D95868">
        <w:rPr>
          <w:i/>
          <w:vertAlign w:val="subscript"/>
        </w:rPr>
        <w:t>0</w:t>
      </w:r>
      <w:r w:rsidR="00D95868">
        <w:rPr>
          <w:i/>
        </w:rPr>
        <w:t xml:space="preserve"> </w:t>
      </w:r>
      <w:r w:rsidR="00D95868">
        <w:t>on longpass filter cut-on wavelength.</w:t>
      </w:r>
    </w:p>
    <w:p w14:paraId="00D7CCA5" w14:textId="77777777" w:rsidR="00D95868" w:rsidRDefault="00D95868" w:rsidP="00F75DC6"/>
    <w:p w14:paraId="358CCF6E" w14:textId="42F7AA9A" w:rsidR="00D95868" w:rsidRDefault="00D95868" w:rsidP="00F75DC6">
      <w:r>
        <w:t>To give the reported excess initial rate of O</w:t>
      </w:r>
      <w:r>
        <w:rPr>
          <w:vertAlign w:val="subscript"/>
        </w:rPr>
        <w:t>2</w:t>
      </w:r>
      <w:r>
        <w:t xml:space="preserve"> formation, the following method was used: for each wavelength, the average 320 – 400 nm initial rate as well as the QTH linear regression </w:t>
      </w:r>
      <w:r>
        <w:rPr>
          <w:i/>
        </w:rPr>
        <w:t>k</w:t>
      </w:r>
      <w:r>
        <w:rPr>
          <w:i/>
          <w:vertAlign w:val="subscript"/>
        </w:rPr>
        <w:t>0</w:t>
      </w:r>
      <w:r w:rsidR="002839F2">
        <w:t xml:space="preserve"> value</w:t>
      </w:r>
      <w:r>
        <w:t xml:space="preserve"> for the respective wavelength were subtracted from the average dual irradiation initial rate.</w:t>
      </w:r>
    </w:p>
    <w:p w14:paraId="4C4BF040" w14:textId="77777777" w:rsidR="002D1888" w:rsidRDefault="002D1888" w:rsidP="00F75DC6"/>
    <w:p w14:paraId="32F79F77" w14:textId="77777777" w:rsidR="000537C3" w:rsidRDefault="002D1888">
      <w:r>
        <w:t>At this point we would like to note that the small apparent O</w:t>
      </w:r>
      <w:r>
        <w:rPr>
          <w:vertAlign w:val="subscript"/>
        </w:rPr>
        <w:t>2</w:t>
      </w:r>
      <w:r>
        <w:t xml:space="preserve"> signals observed when only the </w:t>
      </w:r>
      <w:r w:rsidR="00CA4A67">
        <w:t xml:space="preserve">longpass filtered </w:t>
      </w:r>
      <w:r>
        <w:t>QTH light source was used are likely not due to actual O</w:t>
      </w:r>
      <w:r>
        <w:rPr>
          <w:vertAlign w:val="subscript"/>
        </w:rPr>
        <w:t>2</w:t>
      </w:r>
      <w:r>
        <w:t xml:space="preserve"> evolution. This is based on the observation that no </w:t>
      </w:r>
      <w:r>
        <w:rPr>
          <w:b/>
        </w:rPr>
        <w:t>2-cis</w:t>
      </w:r>
      <w:r>
        <w:t xml:space="preserve"> was formed when only the QTH light source (&gt; 495 nm) was used for irradiation. Rather, the small signals might be caused by the temperature change of ca. 2 °C caused by the QTH light source despite the reactor being submersed in a water bath. Regardless, through the above described analysis method, any contribution of the QTH light source to the observed O</w:t>
      </w:r>
      <w:r>
        <w:rPr>
          <w:vertAlign w:val="subscript"/>
        </w:rPr>
        <w:t>2</w:t>
      </w:r>
      <w:r>
        <w:t xml:space="preserve"> signal during dual irradiation is accounted for by subtracting the obtained QTH linear regression </w:t>
      </w:r>
      <w:r>
        <w:rPr>
          <w:i/>
        </w:rPr>
        <w:t>k</w:t>
      </w:r>
      <w:r>
        <w:rPr>
          <w:i/>
          <w:vertAlign w:val="subscript"/>
        </w:rPr>
        <w:t>0</w:t>
      </w:r>
      <w:r>
        <w:rPr>
          <w:i/>
        </w:rPr>
        <w:t xml:space="preserve"> </w:t>
      </w:r>
      <w:r>
        <w:t>values.</w:t>
      </w:r>
      <w:r w:rsidR="00CA4A67">
        <w:t xml:space="preserve"> Furthermore, subtraction of the average 320 – 400 nm initial rate accounts for the contribution of the Hg light source during dual irradiation. Reported excess initial rates are therefo</w:t>
      </w:r>
      <w:r w:rsidR="003812AD">
        <w:t>re the result of a</w:t>
      </w:r>
      <w:r w:rsidR="00CA4A67">
        <w:t xml:space="preserve"> synergistic effect of both light sources.</w:t>
      </w:r>
    </w:p>
    <w:p w14:paraId="7DD01866" w14:textId="77777777" w:rsidR="000537C3" w:rsidRDefault="000537C3"/>
    <w:p w14:paraId="3344F160" w14:textId="13FBD0F2" w:rsidR="000537C3" w:rsidRDefault="000537C3" w:rsidP="000537C3">
      <w:pPr>
        <w:pStyle w:val="Heading3"/>
      </w:pPr>
      <w:bookmarkStart w:id="52" w:name="_Ref461895885"/>
      <w:bookmarkStart w:id="53" w:name="_Toc464139135"/>
      <w:r>
        <w:t>Note on Reaction Order/Concentration Dependence</w:t>
      </w:r>
      <w:bookmarkEnd w:id="52"/>
      <w:bookmarkEnd w:id="53"/>
    </w:p>
    <w:p w14:paraId="70E172BE" w14:textId="77777777" w:rsidR="000537C3" w:rsidRDefault="000537C3" w:rsidP="000537C3"/>
    <w:p w14:paraId="3E8B995F" w14:textId="52E4CA5F" w:rsidR="000537C3" w:rsidRPr="000C7D9C" w:rsidRDefault="000537C3" w:rsidP="000537C3">
      <w:r>
        <w:t xml:space="preserve">As noted in </w:t>
      </w:r>
      <w:r>
        <w:fldChar w:fldCharType="begin"/>
      </w:r>
      <w:r>
        <w:instrText xml:space="preserve"> REF _Ref460771766 \r \h </w:instrText>
      </w:r>
      <w:r>
        <w:fldChar w:fldCharType="separate"/>
      </w:r>
      <w:r w:rsidR="0073677E">
        <w:t>4.2.1</w:t>
      </w:r>
      <w:r>
        <w:fldChar w:fldCharType="end"/>
      </w:r>
      <w:r>
        <w:t xml:space="preserve">, the observed reaction rates are identical for 0.01 and 0.005 M solutions of </w:t>
      </w:r>
      <w:r>
        <w:rPr>
          <w:b/>
        </w:rPr>
        <w:t>1</w:t>
      </w:r>
      <w:r>
        <w:t xml:space="preserve">. </w:t>
      </w:r>
      <w:r w:rsidR="000C7D9C">
        <w:t xml:space="preserve">This is because in this concentration range, complete photon absorption by the sample solution occurs, leading to an apparent zero order reaction in </w:t>
      </w:r>
      <w:r w:rsidR="000C7D9C">
        <w:rPr>
          <w:b/>
          <w:lang w:val="el-GR"/>
        </w:rPr>
        <w:t>1</w:t>
      </w:r>
      <w:r w:rsidR="000C7D9C">
        <w:rPr>
          <w:lang w:val="el-GR"/>
        </w:rPr>
        <w:t>.</w:t>
      </w:r>
      <w:r w:rsidR="000C7D9C">
        <w:rPr>
          <w:lang w:val="el-GR"/>
        </w:rPr>
        <w:fldChar w:fldCharType="begin"/>
      </w:r>
      <w:r w:rsidR="000C7D9C">
        <w:rPr>
          <w:lang w:val="el-GR"/>
        </w:rPr>
        <w:instrText xml:space="preserve"> ADDIN ZOTERO_ITEM CSL_CITATION {"citationID":"DO4uiW5o","properties":{"formattedCitation":"\\super 8\\nosupersub{}","plainCitation":"8","noteIndex":0},"citationItems":[{"id":5331,"uris":["http://zotero.org/users/local/CdP7Gee4/items/3D3PZHRN"],"uri":["http://zotero.org/users/local/CdP7Gee4/items/3D3PZHRN"],"itemData":{"id":5331,"type":"article-journal","abstract":"Despite its fundamental importance, photochemical kinetics is not often treated in much detail in physical chemistry courses and concepts often remain unclear. One topic of recent debate concerns reaction orders of photochemical reactions. In this article, we emphasize that a photochemical reaction system is composed of several elementary steps, each of which has a defined molecularity and reaction order. The elementary, primary absorption step can be considered a bimolecular reaction. Depending on the experimental conditions, the apparent total reaction order of the mechanism may have different values, but will still be defined in most cases. Possible conceptual difficulties may be avoided by realizing two analogies between experiments involving light and kinetic experiments not involving light: a standard absorption measurement has an analogy with a molecular beam scattering experiment, and cavity ring-down spectroscopy has an analogy with a conventional static reactor experiment.","container-title":"Journal of Chemical Education","DOI":"10.1021/ed080p1074","ISSN":"0021-9584","issue":"9","journalAbbreviation":"J. Chem. Educ.","note":"publisher: American Chemical Society","page":"1074","source":"ACS Publications","title":"Photochemical Kinetics: Reaction Orders and Analogies with Molecular Beam Scattering and Cavity Ring-Down Experiments","title-short":"Photochemical Kinetics","volume":"80","author":[{"family":"Hippler","given":"Michael"}],"issued":{"date-parts":[["2003",9,1]]}}}],"schema":"https://github.com/citation-style-language/schema/raw/master/csl-citation.json"} </w:instrText>
      </w:r>
      <w:r w:rsidR="000C7D9C">
        <w:rPr>
          <w:lang w:val="el-GR"/>
        </w:rPr>
        <w:fldChar w:fldCharType="separate"/>
      </w:r>
      <w:r w:rsidR="000C7D9C" w:rsidRPr="000C7D9C">
        <w:rPr>
          <w:rFonts w:cs="Arial"/>
          <w:vertAlign w:val="superscript"/>
        </w:rPr>
        <w:t>8</w:t>
      </w:r>
      <w:r w:rsidR="000C7D9C">
        <w:rPr>
          <w:lang w:val="el-GR"/>
        </w:rPr>
        <w:fldChar w:fldCharType="end"/>
      </w:r>
      <w:r w:rsidR="000C7D9C">
        <w:rPr>
          <w:lang w:val="el-GR"/>
        </w:rPr>
        <w:t xml:space="preserve"> Attempts to perform measurements using solutions of significanly lower concentration, below the complete absorption regime, were unsuccesful. Hence, the actual reaction order in </w:t>
      </w:r>
      <w:r w:rsidR="000C7D9C">
        <w:rPr>
          <w:b/>
          <w:lang w:val="el-GR"/>
        </w:rPr>
        <w:t>1</w:t>
      </w:r>
      <w:r w:rsidR="000C7D9C">
        <w:rPr>
          <w:lang w:val="el-GR"/>
        </w:rPr>
        <w:t xml:space="preserve"> could not be determined. </w:t>
      </w:r>
    </w:p>
    <w:p w14:paraId="76ECAE23" w14:textId="77777777" w:rsidR="000537C3" w:rsidRDefault="000537C3"/>
    <w:p w14:paraId="1ECD5562" w14:textId="60AD5A05" w:rsidR="00DA2285" w:rsidRDefault="00DA2285">
      <w:r>
        <w:br w:type="page"/>
      </w:r>
    </w:p>
    <w:p w14:paraId="46514F04" w14:textId="75303EBD" w:rsidR="00E97AFC" w:rsidRDefault="00F542B3" w:rsidP="00F542B3">
      <w:pPr>
        <w:pStyle w:val="Heading2"/>
      </w:pPr>
      <w:bookmarkStart w:id="54" w:name="_Toc464139136"/>
      <w:r>
        <w:t>Gas Phase O</w:t>
      </w:r>
      <w:r>
        <w:rPr>
          <w:vertAlign w:val="subscript"/>
        </w:rPr>
        <w:t>2</w:t>
      </w:r>
      <w:r>
        <w:t xml:space="preserve"> Measurement</w:t>
      </w:r>
      <w:bookmarkEnd w:id="54"/>
    </w:p>
    <w:p w14:paraId="07546DDA" w14:textId="6CAA153E" w:rsidR="00E77183" w:rsidRDefault="00E77183" w:rsidP="00E77183">
      <w:pPr>
        <w:pStyle w:val="Heading3"/>
      </w:pPr>
      <w:bookmarkStart w:id="55" w:name="_Toc464139137"/>
      <w:r>
        <w:t>Irradiation Procedure</w:t>
      </w:r>
      <w:bookmarkEnd w:id="55"/>
    </w:p>
    <w:p w14:paraId="52BB0B37" w14:textId="77777777" w:rsidR="00E77183" w:rsidRDefault="00E77183" w:rsidP="00E77183"/>
    <w:p w14:paraId="53FDEAAD" w14:textId="6F58A9B1" w:rsidR="00E77183" w:rsidRDefault="00291CB3" w:rsidP="00E77183">
      <w:r>
        <w:t>A 5 ml Schlenk flask (internal volume ca. 10 ml) with a NS14 ground glass joint was topped with a hollow, flat top glass stopper, on the inside of which a contactless trace range oxygen sensor spot was glued.</w:t>
      </w:r>
      <w:r w:rsidR="005C1AC9">
        <w:t xml:space="preserve"> This allows measurement of gas phase O</w:t>
      </w:r>
      <w:r w:rsidR="005C1AC9">
        <w:rPr>
          <w:vertAlign w:val="subscript"/>
        </w:rPr>
        <w:t>2</w:t>
      </w:r>
      <w:r w:rsidR="005C1AC9">
        <w:t xml:space="preserve"> conce</w:t>
      </w:r>
      <w:r w:rsidR="00402981">
        <w:t>ntration inside the reactor via</w:t>
      </w:r>
      <w:r w:rsidR="005C1AC9">
        <w:t xml:space="preserve"> contactless read out through the glass stopper.</w:t>
      </w:r>
      <w:r>
        <w:t xml:space="preserve"> The Schlenk flask was then connected to the Schlenk line using a T-piece adapter, with one connection to the Schlenk line, one to the Schlenk flask and one connection being closed with a septum. Subsequently, 2 ml of an aqueous solution of </w:t>
      </w:r>
      <w:r>
        <w:rPr>
          <w:b/>
        </w:rPr>
        <w:t>1</w:t>
      </w:r>
      <w:r>
        <w:t xml:space="preserve"> (prepared via the N</w:t>
      </w:r>
      <w:r>
        <w:rPr>
          <w:vertAlign w:val="subscript"/>
        </w:rPr>
        <w:t>2</w:t>
      </w:r>
      <w:r>
        <w:t>O synthesis route, 0.01 M) was transferred into the Schlenk flask. The transfer was done via cannula transfer through the septum inlet of the T-piece adapter and through the valve of the Schlenk flask, taking care not to introduce any external O</w:t>
      </w:r>
      <w:r>
        <w:rPr>
          <w:vertAlign w:val="subscript"/>
        </w:rPr>
        <w:t>2</w:t>
      </w:r>
      <w:r>
        <w:t xml:space="preserve"> into the flask.</w:t>
      </w:r>
    </w:p>
    <w:p w14:paraId="42E955FA" w14:textId="4A5CAC9B" w:rsidR="00291CB3" w:rsidRDefault="00291CB3" w:rsidP="00E77183">
      <w:r>
        <w:t xml:space="preserve">Once the transfer was complete, the Schlenk flask was closed and stirred overnight in the dark at room temperature to equilibrate. </w:t>
      </w:r>
      <w:r w:rsidR="005C1AC9">
        <w:t>A PT100 temperature sensor (for temperature compensation of the O</w:t>
      </w:r>
      <w:r w:rsidR="005C1AC9">
        <w:rPr>
          <w:vertAlign w:val="subscript"/>
        </w:rPr>
        <w:t xml:space="preserve">2 </w:t>
      </w:r>
      <w:r w:rsidR="005C1AC9">
        <w:t>measurement) was placed next to the Schlenk flask.</w:t>
      </w:r>
    </w:p>
    <w:p w14:paraId="02BDE73C" w14:textId="77777777" w:rsidR="005C1AC9" w:rsidRDefault="005C1AC9" w:rsidP="00E77183"/>
    <w:p w14:paraId="79081524" w14:textId="158C7016" w:rsidR="00E77183" w:rsidRDefault="005C1AC9" w:rsidP="00E77183">
      <w:r>
        <w:t>After equilibration, an optical fiber was mounted to the outside of the flat top glass stopper to read out the oxygen sensor spot. Then, the baseline O</w:t>
      </w:r>
      <w:r>
        <w:rPr>
          <w:vertAlign w:val="subscript"/>
        </w:rPr>
        <w:t>2</w:t>
      </w:r>
      <w:r>
        <w:t xml:space="preserve"> concentration was measured for ca. 4 h. Afterwards the flask was irradiated for 16 h using the Hg light source (320 – 500 nm, 0.15 W intensity setting), resulting in a color change to a yellow/orange solution.</w:t>
      </w:r>
      <w:r w:rsidR="0052026D">
        <w:t xml:space="preserve"> During irradiation the flask was cooled using a 20 W fan. </w:t>
      </w:r>
    </w:p>
    <w:p w14:paraId="75BA186E" w14:textId="1AC44219" w:rsidR="00291CB3" w:rsidRDefault="003F4CAF" w:rsidP="00E77183">
      <w:pPr>
        <w:pStyle w:val="Heading3"/>
      </w:pPr>
      <w:bookmarkStart w:id="56" w:name="_Ref460764153"/>
      <w:bookmarkStart w:id="57" w:name="_Toc464139138"/>
      <w:r>
        <w:t>Data Analysis</w:t>
      </w:r>
      <w:r w:rsidR="00FC1108">
        <w:t xml:space="preserve"> and O</w:t>
      </w:r>
      <w:r w:rsidR="00FC1108">
        <w:rPr>
          <w:vertAlign w:val="subscript"/>
        </w:rPr>
        <w:t>2</w:t>
      </w:r>
      <w:r w:rsidR="00FC1108">
        <w:t xml:space="preserve"> Consumption Reaction</w:t>
      </w:r>
      <w:bookmarkEnd w:id="56"/>
      <w:bookmarkEnd w:id="57"/>
    </w:p>
    <w:p w14:paraId="1ED9D8D9" w14:textId="6752A780" w:rsidR="00E77183" w:rsidRPr="00E77183" w:rsidRDefault="00E77183" w:rsidP="00E77183">
      <w:r>
        <w:rPr>
          <w:noProof/>
        </w:rPr>
        <w:drawing>
          <wp:anchor distT="0" distB="0" distL="114300" distR="114300" simplePos="0" relativeHeight="251780096" behindDoc="0" locked="0" layoutInCell="1" allowOverlap="1" wp14:anchorId="13CA0440" wp14:editId="3EDB7D85">
            <wp:simplePos x="0" y="0"/>
            <wp:positionH relativeFrom="column">
              <wp:posOffset>342900</wp:posOffset>
            </wp:positionH>
            <wp:positionV relativeFrom="paragraph">
              <wp:posOffset>114935</wp:posOffset>
            </wp:positionV>
            <wp:extent cx="5742305" cy="4301490"/>
            <wp:effectExtent l="0" t="0" r="0" b="0"/>
            <wp:wrapTopAndBottom/>
            <wp:docPr id="137" name="Picture 137" descr="Macintosh HD:Users:Jacob:Documents:Water_Splitting:Two_Photon_Water_Splitting:Figures:Gas_Phase_O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4" descr="Macintosh HD:Users:Jacob:Documents:Water_Splitting:Two_Photon_Water_Splitting:Figures:Gas_Phase_O2.pdf"/>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742305" cy="430149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851320F" w14:textId="3394391B" w:rsidR="00F542B3" w:rsidRDefault="00F542B3" w:rsidP="00F542B3">
      <w:pPr>
        <w:pStyle w:val="Caption"/>
      </w:pPr>
      <w:bookmarkStart w:id="58" w:name="_Ref460762389"/>
      <w:bookmarkStart w:id="59" w:name="_Toc464139199"/>
      <w:r>
        <w:t xml:space="preserve">Figure </w:t>
      </w:r>
      <w:fldSimple w:instr=" STYLEREF 2 \s ">
        <w:r w:rsidR="0073677E">
          <w:rPr>
            <w:noProof/>
          </w:rPr>
          <w:t>4.3</w:t>
        </w:r>
      </w:fldSimple>
      <w:r w:rsidR="008F3988">
        <w:noBreakHyphen/>
      </w:r>
      <w:fldSimple w:instr=" SEQ Figure \* ARABIC \s 2 ">
        <w:r w:rsidR="0073677E">
          <w:rPr>
            <w:noProof/>
          </w:rPr>
          <w:t>1</w:t>
        </w:r>
      </w:fldSimple>
      <w:bookmarkEnd w:id="58"/>
      <w:r>
        <w:t xml:space="preserve"> Gas phase O</w:t>
      </w:r>
      <w:r>
        <w:rPr>
          <w:vertAlign w:val="subscript"/>
        </w:rPr>
        <w:t>2</w:t>
      </w:r>
      <w:r>
        <w:t xml:space="preserve"> detection data for irradiation of complex 1 with Hg light source (320 – 500 nm)</w:t>
      </w:r>
      <w:bookmarkEnd w:id="59"/>
    </w:p>
    <w:p w14:paraId="1DFA289E" w14:textId="77777777" w:rsidR="00F542B3" w:rsidRPr="00F542B3" w:rsidRDefault="00F542B3" w:rsidP="00F542B3">
      <w:pPr>
        <w:pStyle w:val="CaptionText"/>
      </w:pPr>
      <w:r>
        <w:t>Data has been baseline corrected with a sixth-degree polynomial fitted to baseline intervals [0 s, 16350 s] and [46300 s, 94000 s]. Irradiation was turned on at t = 16350 and turned off at t = 76000 s.</w:t>
      </w:r>
    </w:p>
    <w:p w14:paraId="20F4ED99" w14:textId="77777777" w:rsidR="00F542B3" w:rsidRPr="00F542B3" w:rsidRDefault="00F542B3" w:rsidP="00F542B3"/>
    <w:p w14:paraId="6F4BC2E6" w14:textId="77777777" w:rsidR="00E97AFC" w:rsidRDefault="00E97AFC" w:rsidP="00E97AFC"/>
    <w:p w14:paraId="4880D3DC" w14:textId="48861B97" w:rsidR="00E97AFC" w:rsidRPr="003F4CAF" w:rsidRDefault="003F4CAF" w:rsidP="00E97AFC">
      <w:r>
        <w:t>The obtained gas phase O</w:t>
      </w:r>
      <w:r>
        <w:rPr>
          <w:vertAlign w:val="subscript"/>
        </w:rPr>
        <w:t>2</w:t>
      </w:r>
      <w:r>
        <w:t xml:space="preserve"> concentration data shows a small peak shaped feature resulting from O</w:t>
      </w:r>
      <w:r>
        <w:rPr>
          <w:vertAlign w:val="subscript"/>
        </w:rPr>
        <w:t>2</w:t>
      </w:r>
      <w:r>
        <w:t xml:space="preserve"> evolution superimposed on a continuously decreasing background. Therefore, a sixth-degree polynomial was fitted to baseline intervals [0 s, 16350 s] (t = 16350 s is the start time for irradiation) and [46300 s, 94000 s] and subtracted from the entire measurement to obtain a baseline corrected signal, shown in </w:t>
      </w:r>
      <w:r>
        <w:fldChar w:fldCharType="begin"/>
      </w:r>
      <w:r>
        <w:instrText xml:space="preserve"> REF _Ref460762389 \h </w:instrText>
      </w:r>
      <w:r>
        <w:fldChar w:fldCharType="separate"/>
      </w:r>
      <w:r w:rsidR="0073677E">
        <w:t xml:space="preserve">Figure </w:t>
      </w:r>
      <w:r w:rsidR="0073677E">
        <w:rPr>
          <w:noProof/>
        </w:rPr>
        <w:t>4.3</w:t>
      </w:r>
      <w:r w:rsidR="0073677E">
        <w:noBreakHyphen/>
      </w:r>
      <w:r w:rsidR="0073677E">
        <w:rPr>
          <w:noProof/>
        </w:rPr>
        <w:t>1</w:t>
      </w:r>
      <w:r>
        <w:fldChar w:fldCharType="end"/>
      </w:r>
      <w:r>
        <w:t xml:space="preserve">. </w:t>
      </w:r>
    </w:p>
    <w:p w14:paraId="056B1BF4" w14:textId="77777777" w:rsidR="003F4CAF" w:rsidRDefault="003F4CAF" w:rsidP="00E97AFC"/>
    <w:p w14:paraId="5BDD4A38" w14:textId="0FC01D2D" w:rsidR="003F4CAF" w:rsidRDefault="003F4CAF" w:rsidP="00E97AFC">
      <w:r>
        <w:t xml:space="preserve">As can be seen in </w:t>
      </w:r>
      <w:r>
        <w:fldChar w:fldCharType="begin"/>
      </w:r>
      <w:r>
        <w:instrText xml:space="preserve"> REF _Ref460762389 \h </w:instrText>
      </w:r>
      <w:r>
        <w:fldChar w:fldCharType="separate"/>
      </w:r>
      <w:r w:rsidR="0073677E">
        <w:t xml:space="preserve">Figure </w:t>
      </w:r>
      <w:r w:rsidR="0073677E">
        <w:rPr>
          <w:noProof/>
        </w:rPr>
        <w:t>4.3</w:t>
      </w:r>
      <w:r w:rsidR="0073677E">
        <w:noBreakHyphen/>
      </w:r>
      <w:r w:rsidR="0073677E">
        <w:rPr>
          <w:noProof/>
        </w:rPr>
        <w:t>1</w:t>
      </w:r>
      <w:r>
        <w:fldChar w:fldCharType="end"/>
      </w:r>
      <w:r>
        <w:t>, once irradiated is started, an increase in the gas phase O</w:t>
      </w:r>
      <w:r>
        <w:rPr>
          <w:vertAlign w:val="subscript"/>
        </w:rPr>
        <w:t>2</w:t>
      </w:r>
      <w:r>
        <w:t xml:space="preserve"> concentration can be detected due to O</w:t>
      </w:r>
      <w:r>
        <w:rPr>
          <w:vertAlign w:val="subscript"/>
        </w:rPr>
        <w:t>2</w:t>
      </w:r>
      <w:r>
        <w:t xml:space="preserve"> evolution for ca. 3 h. Afterwards, the O</w:t>
      </w:r>
      <w:r>
        <w:rPr>
          <w:vertAlign w:val="subscript"/>
        </w:rPr>
        <w:t>2</w:t>
      </w:r>
      <w:r>
        <w:t xml:space="preserve"> concentration drop</w:t>
      </w:r>
      <w:r w:rsidR="00FC1108">
        <w:t>s back to baseline value again over the course of ca. 6 h. This kind of behavior is consistent with a two-reaction sequence, wherein O</w:t>
      </w:r>
      <w:r w:rsidR="00FC1108">
        <w:rPr>
          <w:vertAlign w:val="subscript"/>
        </w:rPr>
        <w:t>2</w:t>
      </w:r>
      <w:r w:rsidR="00FC1108">
        <w:t xml:space="preserve"> is formed in the first reaction (O</w:t>
      </w:r>
      <w:r w:rsidR="00FC1108">
        <w:rPr>
          <w:vertAlign w:val="subscript"/>
        </w:rPr>
        <w:t>2</w:t>
      </w:r>
      <w:r w:rsidR="00FC1108">
        <w:t xml:space="preserve"> evolution from </w:t>
      </w:r>
      <w:r w:rsidR="00FC1108">
        <w:rPr>
          <w:b/>
        </w:rPr>
        <w:t>1</w:t>
      </w:r>
      <w:r w:rsidR="00FC1108">
        <w:t xml:space="preserve">, decreasing reaction rate over time due to consumption of </w:t>
      </w:r>
      <w:r w:rsidR="00FC1108">
        <w:rPr>
          <w:b/>
        </w:rPr>
        <w:t>1</w:t>
      </w:r>
      <w:r w:rsidR="00FC1108">
        <w:t>) and consumed in the second reaction.</w:t>
      </w:r>
    </w:p>
    <w:p w14:paraId="4541FE28" w14:textId="77777777" w:rsidR="00FC1108" w:rsidRDefault="00FC1108" w:rsidP="00E97AFC"/>
    <w:p w14:paraId="582BF640" w14:textId="136AE9C4" w:rsidR="00FC1108" w:rsidRDefault="00FC1108" w:rsidP="00E97AFC">
      <w:r>
        <w:t xml:space="preserve">In a separate experiment, complex </w:t>
      </w:r>
      <w:r>
        <w:rPr>
          <w:b/>
        </w:rPr>
        <w:t>1</w:t>
      </w:r>
      <w:r>
        <w:t xml:space="preserve"> (synthesized via Ag</w:t>
      </w:r>
      <w:r>
        <w:rPr>
          <w:vertAlign w:val="subscript"/>
        </w:rPr>
        <w:t>2</w:t>
      </w:r>
      <w:r>
        <w:t xml:space="preserve">O synthesis route, in 52 mM KOH aq.) was irradiated using the QTH light source (only water filter) in air, resulting in conversion of </w:t>
      </w:r>
      <w:r>
        <w:rPr>
          <w:b/>
        </w:rPr>
        <w:t>1</w:t>
      </w:r>
      <w:r>
        <w:t xml:space="preserve"> into mostly NMR inactive species (see </w:t>
      </w:r>
      <w:r w:rsidR="00056919">
        <w:fldChar w:fldCharType="begin"/>
      </w:r>
      <w:r w:rsidR="00056919">
        <w:instrText xml:space="preserve"> REF _Ref460763869 \h </w:instrText>
      </w:r>
      <w:r w:rsidR="00056919">
        <w:fldChar w:fldCharType="separate"/>
      </w:r>
      <w:r w:rsidR="0073677E">
        <w:t xml:space="preserve">Figure </w:t>
      </w:r>
      <w:r w:rsidR="0073677E">
        <w:rPr>
          <w:noProof/>
        </w:rPr>
        <w:t>7.5</w:t>
      </w:r>
      <w:r w:rsidR="0073677E">
        <w:noBreakHyphen/>
      </w:r>
      <w:r w:rsidR="0073677E">
        <w:rPr>
          <w:noProof/>
        </w:rPr>
        <w:t>7</w:t>
      </w:r>
      <w:r w:rsidR="00056919">
        <w:fldChar w:fldCharType="end"/>
      </w:r>
      <w:r w:rsidR="00056919">
        <w:t xml:space="preserve"> - </w:t>
      </w:r>
      <w:r w:rsidR="00056919">
        <w:fldChar w:fldCharType="begin"/>
      </w:r>
      <w:r w:rsidR="00056919">
        <w:instrText xml:space="preserve"> REF _Ref460763876 \h </w:instrText>
      </w:r>
      <w:r w:rsidR="00056919">
        <w:fldChar w:fldCharType="separate"/>
      </w:r>
      <w:r w:rsidR="0073677E">
        <w:t xml:space="preserve">Figure </w:t>
      </w:r>
      <w:r w:rsidR="0073677E">
        <w:rPr>
          <w:noProof/>
        </w:rPr>
        <w:t>7.5</w:t>
      </w:r>
      <w:r w:rsidR="0073677E">
        <w:noBreakHyphen/>
      </w:r>
      <w:r w:rsidR="0073677E">
        <w:rPr>
          <w:noProof/>
        </w:rPr>
        <w:t>10</w:t>
      </w:r>
      <w:r w:rsidR="00056919">
        <w:fldChar w:fldCharType="end"/>
      </w:r>
      <w:r w:rsidR="00056919">
        <w:t xml:space="preserve">). We hypothesized that </w:t>
      </w:r>
      <w:r w:rsidR="00056919">
        <w:rPr>
          <w:b/>
        </w:rPr>
        <w:t>1</w:t>
      </w:r>
      <w:r w:rsidR="00056919">
        <w:t>, when irradiated in the presence of O</w:t>
      </w:r>
      <w:r w:rsidR="00056919">
        <w:rPr>
          <w:vertAlign w:val="subscript"/>
        </w:rPr>
        <w:t>2</w:t>
      </w:r>
      <w:r w:rsidR="00056919">
        <w:t>, oxidizes to form mostly Ru(III) species as well as phosphorous oxides. This can explain the consumption of O</w:t>
      </w:r>
      <w:r w:rsidR="00056919">
        <w:rPr>
          <w:vertAlign w:val="subscript"/>
        </w:rPr>
        <w:t>2</w:t>
      </w:r>
      <w:r w:rsidR="00056919">
        <w:t xml:space="preserve"> during water splitting and the formation of NMR inactive species when </w:t>
      </w:r>
      <w:r w:rsidR="00056919">
        <w:rPr>
          <w:b/>
        </w:rPr>
        <w:t xml:space="preserve">1 </w:t>
      </w:r>
      <w:r w:rsidR="00056919">
        <w:t>is irradiated in air.</w:t>
      </w:r>
    </w:p>
    <w:p w14:paraId="7F207E7A" w14:textId="77777777" w:rsidR="00056919" w:rsidRDefault="00056919" w:rsidP="00E97AFC"/>
    <w:p w14:paraId="1CA10A8E" w14:textId="77777777" w:rsidR="00056919" w:rsidRDefault="00056919" w:rsidP="00E97AFC"/>
    <w:p w14:paraId="691EA35A" w14:textId="0EA02144" w:rsidR="00056919" w:rsidRDefault="00056919" w:rsidP="00056919">
      <w:pPr>
        <w:pStyle w:val="Heading2"/>
      </w:pPr>
      <w:bookmarkStart w:id="60" w:name="_Toc464139139"/>
      <w:r>
        <w:t xml:space="preserve">Comparison of 2-cis </w:t>
      </w:r>
      <w:r w:rsidR="00010C4E">
        <w:t>and O</w:t>
      </w:r>
      <w:r w:rsidR="00010C4E">
        <w:rPr>
          <w:vertAlign w:val="subscript"/>
        </w:rPr>
        <w:t>2</w:t>
      </w:r>
      <w:r w:rsidR="00010C4E">
        <w:t xml:space="preserve"> </w:t>
      </w:r>
      <w:r>
        <w:t>Formation Rates</w:t>
      </w:r>
      <w:bookmarkEnd w:id="60"/>
    </w:p>
    <w:p w14:paraId="17B51DF3" w14:textId="12AC9036" w:rsidR="00056919" w:rsidRDefault="00056919" w:rsidP="00056919"/>
    <w:p w14:paraId="6D1C7107" w14:textId="270AB3F6" w:rsidR="00010C4E" w:rsidRDefault="00010C4E" w:rsidP="00056919">
      <w:r>
        <w:t xml:space="preserve">To confirm that </w:t>
      </w:r>
      <w:r>
        <w:rPr>
          <w:b/>
        </w:rPr>
        <w:t xml:space="preserve">2-cis </w:t>
      </w:r>
      <w:r>
        <w:t>and O</w:t>
      </w:r>
      <w:r>
        <w:rPr>
          <w:vertAlign w:val="subscript"/>
        </w:rPr>
        <w:t>2</w:t>
      </w:r>
      <w:r>
        <w:t xml:space="preserve"> are indeed both formed in the same reaction, their initial rates of formation were compared.</w:t>
      </w:r>
      <w:r w:rsidR="00CE0BFA">
        <w:t xml:space="preserve"> If both are formed in the same reaction, their normalized rates are expected to be identical.</w:t>
      </w:r>
      <w:r>
        <w:t xml:space="preserve"> With the available experimental data and techniques, however, only an approximate comparison can be made since </w:t>
      </w:r>
      <w:r>
        <w:rPr>
          <w:b/>
        </w:rPr>
        <w:t>2-cis</w:t>
      </w:r>
      <w:r>
        <w:t xml:space="preserve"> and O</w:t>
      </w:r>
      <w:r>
        <w:rPr>
          <w:vertAlign w:val="subscript"/>
        </w:rPr>
        <w:t>2</w:t>
      </w:r>
      <w:r>
        <w:t xml:space="preserve"> formation had to be studied in different experimental set-ups (</w:t>
      </w:r>
      <w:r w:rsidR="0074308B">
        <w:t>NMR scale irradiation and liquid phase O</w:t>
      </w:r>
      <w:r w:rsidR="0074308B">
        <w:rPr>
          <w:vertAlign w:val="subscript"/>
        </w:rPr>
        <w:t>2</w:t>
      </w:r>
      <w:r w:rsidR="0074308B">
        <w:t xml:space="preserve"> measurement, respectively). Therefore, multiple normalizations had to be applied to enable comparison, which will be explained in the following.</w:t>
      </w:r>
    </w:p>
    <w:p w14:paraId="317F4979" w14:textId="77777777" w:rsidR="0074308B" w:rsidRDefault="0074308B" w:rsidP="00056919"/>
    <w:p w14:paraId="2015A2FF" w14:textId="77777777" w:rsidR="009E4445" w:rsidRDefault="0074308B" w:rsidP="00056919">
      <w:r>
        <w:t xml:space="preserve">For </w:t>
      </w:r>
      <w:r>
        <w:rPr>
          <w:b/>
        </w:rPr>
        <w:t>2-cis</w:t>
      </w:r>
      <w:r>
        <w:t>, the initial rate of for</w:t>
      </w:r>
      <w:r w:rsidR="009E4445">
        <w:t xml:space="preserve">mation was calculated from the kinetic model shown in </w:t>
      </w:r>
      <w:r w:rsidR="009E4445">
        <w:fldChar w:fldCharType="begin"/>
      </w:r>
      <w:r w:rsidR="009E4445">
        <w:instrText xml:space="preserve"> REF _Ref460674470 \h </w:instrText>
      </w:r>
      <w:r w:rsidR="009E4445">
        <w:fldChar w:fldCharType="separate"/>
      </w:r>
      <w:r w:rsidR="0073677E">
        <w:t xml:space="preserve">Figure </w:t>
      </w:r>
      <w:r w:rsidR="0073677E">
        <w:rPr>
          <w:noProof/>
        </w:rPr>
        <w:t>4.1</w:t>
      </w:r>
      <w:r w:rsidR="0073677E">
        <w:noBreakHyphen/>
      </w:r>
      <w:r w:rsidR="0073677E">
        <w:rPr>
          <w:noProof/>
        </w:rPr>
        <w:t>1</w:t>
      </w:r>
      <w:r w:rsidR="009E4445">
        <w:fldChar w:fldCharType="end"/>
      </w:r>
      <w:r w:rsidR="009E4445">
        <w:t>. The thus obtained initial rate is 1E-05 s</w:t>
      </w:r>
      <w:r w:rsidR="009E4445">
        <w:rPr>
          <w:vertAlign w:val="superscript"/>
        </w:rPr>
        <w:t>-1</w:t>
      </w:r>
      <w:r w:rsidR="009E4445">
        <w:t xml:space="preserve"> in normalized units or 0.1 µmol l</w:t>
      </w:r>
      <w:r w:rsidR="009E4445">
        <w:rPr>
          <w:vertAlign w:val="superscript"/>
        </w:rPr>
        <w:t>-1</w:t>
      </w:r>
      <w:r w:rsidR="009E4445">
        <w:t xml:space="preserve"> s</w:t>
      </w:r>
      <w:r w:rsidR="009E4445">
        <w:rPr>
          <w:vertAlign w:val="superscript"/>
        </w:rPr>
        <w:t>-1</w:t>
      </w:r>
      <w:r w:rsidR="009E4445">
        <w:t xml:space="preserve"> (given a concentration of 0.01 M).</w:t>
      </w:r>
    </w:p>
    <w:p w14:paraId="15F03B09" w14:textId="77777777" w:rsidR="009E4445" w:rsidRDefault="009E4445" w:rsidP="00056919"/>
    <w:p w14:paraId="596D3BD6" w14:textId="2DF181CB" w:rsidR="0074308B" w:rsidRDefault="009E4445" w:rsidP="00056919">
      <w:r>
        <w:t>For O</w:t>
      </w:r>
      <w:r>
        <w:rPr>
          <w:vertAlign w:val="subscript"/>
        </w:rPr>
        <w:t>2</w:t>
      </w:r>
      <w:r>
        <w:t>, the initial rate of formation was taken from the intensity data set for the 1 W intensity setting, being 0.0059 µmol l</w:t>
      </w:r>
      <w:r>
        <w:rPr>
          <w:vertAlign w:val="superscript"/>
        </w:rPr>
        <w:t>-1</w:t>
      </w:r>
      <w:r>
        <w:t xml:space="preserve"> s</w:t>
      </w:r>
      <w:r>
        <w:rPr>
          <w:vertAlign w:val="superscript"/>
        </w:rPr>
        <w:t>-1</w:t>
      </w:r>
      <w:r>
        <w:t>.</w:t>
      </w:r>
    </w:p>
    <w:p w14:paraId="74459EFF" w14:textId="77777777" w:rsidR="009E4445" w:rsidRDefault="009E4445" w:rsidP="00056919"/>
    <w:p w14:paraId="408F2140" w14:textId="6187F2EA" w:rsidR="009E4445" w:rsidRPr="005030BF" w:rsidRDefault="009E4445" w:rsidP="00056919">
      <w:r>
        <w:t xml:space="preserve">The first normalization is based on the stoichiometry of the reaction (see </w:t>
      </w:r>
      <w:r>
        <w:fldChar w:fldCharType="begin"/>
      </w:r>
      <w:r>
        <w:instrText xml:space="preserve"> REF _Ref460765579 \h </w:instrText>
      </w:r>
      <w:r>
        <w:fldChar w:fldCharType="separate"/>
      </w:r>
      <w:r w:rsidR="0073677E">
        <w:t xml:space="preserve">Table </w:t>
      </w:r>
      <w:r w:rsidR="0073677E">
        <w:rPr>
          <w:noProof/>
        </w:rPr>
        <w:t>4.4</w:t>
      </w:r>
      <w:r w:rsidR="0073677E">
        <w:noBreakHyphen/>
      </w:r>
      <w:r w:rsidR="0073677E">
        <w:rPr>
          <w:noProof/>
        </w:rPr>
        <w:t>1</w:t>
      </w:r>
      <w:r>
        <w:fldChar w:fldCharType="end"/>
      </w:r>
      <w:r>
        <w:t xml:space="preserve">), which shows that </w:t>
      </w:r>
      <w:r>
        <w:rPr>
          <w:b/>
        </w:rPr>
        <w:t xml:space="preserve">2-cis </w:t>
      </w:r>
      <w:r>
        <w:t>would be formed at twice the rate of O</w:t>
      </w:r>
      <w:r>
        <w:rPr>
          <w:vertAlign w:val="subscript"/>
        </w:rPr>
        <w:t>2</w:t>
      </w:r>
      <w:r>
        <w:t>. Hence, stoichiometry</w:t>
      </w:r>
      <w:r w:rsidR="005030BF">
        <w:t xml:space="preserve"> adjusted rates are 0.05 µmol l</w:t>
      </w:r>
      <w:r w:rsidR="005030BF">
        <w:rPr>
          <w:vertAlign w:val="superscript"/>
        </w:rPr>
        <w:t>-1</w:t>
      </w:r>
      <w:r w:rsidR="005030BF">
        <w:t xml:space="preserve"> s</w:t>
      </w:r>
      <w:r w:rsidR="005030BF">
        <w:rPr>
          <w:vertAlign w:val="superscript"/>
        </w:rPr>
        <w:t xml:space="preserve">-1 </w:t>
      </w:r>
      <w:r w:rsidR="005030BF">
        <w:t xml:space="preserve">for </w:t>
      </w:r>
      <w:r w:rsidR="005030BF">
        <w:rPr>
          <w:b/>
        </w:rPr>
        <w:t xml:space="preserve">2-cis </w:t>
      </w:r>
      <w:r w:rsidR="005030BF">
        <w:t>and 0.0059 µmol l</w:t>
      </w:r>
      <w:r w:rsidR="005030BF">
        <w:rPr>
          <w:vertAlign w:val="superscript"/>
        </w:rPr>
        <w:t>-1</w:t>
      </w:r>
      <w:r w:rsidR="005030BF">
        <w:t xml:space="preserve"> s</w:t>
      </w:r>
      <w:r w:rsidR="005030BF">
        <w:rPr>
          <w:vertAlign w:val="superscript"/>
        </w:rPr>
        <w:t>-1</w:t>
      </w:r>
      <w:r w:rsidR="005030BF">
        <w:t xml:space="preserve"> for O</w:t>
      </w:r>
      <w:r w:rsidR="005030BF">
        <w:rPr>
          <w:vertAlign w:val="subscript"/>
        </w:rPr>
        <w:t>2</w:t>
      </w:r>
      <w:r w:rsidR="005030BF">
        <w:t>.</w:t>
      </w:r>
    </w:p>
    <w:p w14:paraId="4DFB75CE" w14:textId="77777777" w:rsidR="009E4445" w:rsidRDefault="009E4445" w:rsidP="00056919"/>
    <w:p w14:paraId="358227BC" w14:textId="7C80D087" w:rsidR="009E4445" w:rsidRDefault="005030BF" w:rsidP="009E4445">
      <w:r>
        <w:t>The second</w:t>
      </w:r>
      <w:r w:rsidR="009E4445">
        <w:t xml:space="preserve"> normalization that has to be applied has to correct for the</w:t>
      </w:r>
      <w:r w:rsidR="00BD197F">
        <w:t xml:space="preserve"> different areas, which were</w:t>
      </w:r>
      <w:r w:rsidR="009E4445">
        <w:t xml:space="preserve"> irradiated in each set</w:t>
      </w:r>
      <w:r>
        <w:t>-up</w:t>
      </w:r>
      <w:r w:rsidR="009E4445">
        <w:t>. For NMR scale irr</w:t>
      </w:r>
      <w:r>
        <w:t>adiation, the irradiated area was</w:t>
      </w:r>
      <w:r w:rsidR="009E4445">
        <w:t xml:space="preserve"> 0.424 </w:t>
      </w:r>
      <w:r w:rsidR="009E4445" w:rsidRPr="009E4445">
        <w:t>×</w:t>
      </w:r>
      <w:r w:rsidR="009E4445">
        <w:t xml:space="preserve"> 4 cm (1.696 cm</w:t>
      </w:r>
      <w:r w:rsidR="009E4445">
        <w:rPr>
          <w:vertAlign w:val="superscript"/>
        </w:rPr>
        <w:t>2</w:t>
      </w:r>
      <w:r>
        <w:t>), while the irradiated area was</w:t>
      </w:r>
      <w:r w:rsidR="009E4445">
        <w:t xml:space="preserve"> 0.8 </w:t>
      </w:r>
      <w:r w:rsidR="009E4445" w:rsidRPr="009E4445">
        <w:t>×</w:t>
      </w:r>
      <w:r w:rsidR="009E4445">
        <w:t xml:space="preserve"> 1 cm (0.8 cm</w:t>
      </w:r>
      <w:r w:rsidR="009E4445">
        <w:rPr>
          <w:vertAlign w:val="superscript"/>
        </w:rPr>
        <w:t>2</w:t>
      </w:r>
      <w:r w:rsidR="009E4445">
        <w:t>) for liquid phase O</w:t>
      </w:r>
      <w:r w:rsidR="009E4445">
        <w:rPr>
          <w:vertAlign w:val="subscript"/>
        </w:rPr>
        <w:t>2</w:t>
      </w:r>
      <w:r w:rsidR="009E4445">
        <w:t xml:space="preserve"> measurements. Since the reaction rate is proportional to irradiated area for a photochemical reaction</w:t>
      </w:r>
      <w:r w:rsidR="00BD197F">
        <w:t xml:space="preserve"> (the light cone was bigger than the reactor in both cases)</w:t>
      </w:r>
      <w:r w:rsidR="009E4445">
        <w:t>, initial rates normalized to 1 cm</w:t>
      </w:r>
      <w:r w:rsidR="009E4445">
        <w:rPr>
          <w:vertAlign w:val="superscript"/>
        </w:rPr>
        <w:t>2</w:t>
      </w:r>
      <w:r w:rsidR="009E4445">
        <w:t xml:space="preserve"> are </w:t>
      </w:r>
      <w:r>
        <w:t>0.0295 µmol l</w:t>
      </w:r>
      <w:r>
        <w:rPr>
          <w:vertAlign w:val="superscript"/>
        </w:rPr>
        <w:t>-1</w:t>
      </w:r>
      <w:r>
        <w:t xml:space="preserve"> s</w:t>
      </w:r>
      <w:r>
        <w:rPr>
          <w:vertAlign w:val="superscript"/>
        </w:rPr>
        <w:t>-1</w:t>
      </w:r>
      <w:r>
        <w:t xml:space="preserve"> for </w:t>
      </w:r>
      <w:r>
        <w:rPr>
          <w:b/>
        </w:rPr>
        <w:t xml:space="preserve">2-cis </w:t>
      </w:r>
      <w:r>
        <w:t>and 0.0074 µmol l</w:t>
      </w:r>
      <w:r>
        <w:rPr>
          <w:vertAlign w:val="superscript"/>
        </w:rPr>
        <w:t>-1</w:t>
      </w:r>
      <w:r>
        <w:t xml:space="preserve"> s</w:t>
      </w:r>
      <w:r>
        <w:rPr>
          <w:vertAlign w:val="superscript"/>
        </w:rPr>
        <w:t xml:space="preserve">-1 </w:t>
      </w:r>
      <w:r>
        <w:t>for O</w:t>
      </w:r>
      <w:r>
        <w:rPr>
          <w:vertAlign w:val="subscript"/>
        </w:rPr>
        <w:t>2</w:t>
      </w:r>
      <w:r>
        <w:t>.</w:t>
      </w:r>
    </w:p>
    <w:p w14:paraId="6ABDD224" w14:textId="77777777" w:rsidR="005030BF" w:rsidRDefault="005030BF" w:rsidP="009E4445"/>
    <w:p w14:paraId="4B9EDCED" w14:textId="6DCC5709" w:rsidR="005030BF" w:rsidRDefault="005030BF" w:rsidP="009E4445">
      <w:r>
        <w:t>The last normalization is based on the different flux densities used in the experiments.</w:t>
      </w:r>
      <w:r w:rsidR="00BD197F">
        <w:t xml:space="preserve"> The initial rate of O</w:t>
      </w:r>
      <w:r w:rsidR="00BD197F">
        <w:rPr>
          <w:vertAlign w:val="subscript"/>
        </w:rPr>
        <w:t>2</w:t>
      </w:r>
      <w:r w:rsidR="00BD197F">
        <w:t xml:space="preserve"> formation is based on irradiation with the Hg light source with the 1 W intensity setting, which corresponds to a photon flux of 1.32E+18 s</w:t>
      </w:r>
      <w:r w:rsidR="00BD197F">
        <w:rPr>
          <w:vertAlign w:val="superscript"/>
        </w:rPr>
        <w:t>-1</w:t>
      </w:r>
      <w:r w:rsidR="00BD197F">
        <w:t xml:space="preserve"> received by the reactor (see </w:t>
      </w:r>
      <w:r w:rsidR="00BD197F">
        <w:fldChar w:fldCharType="begin"/>
      </w:r>
      <w:r w:rsidR="00BD197F">
        <w:instrText xml:space="preserve"> REF _Ref460685235 \h </w:instrText>
      </w:r>
      <w:r w:rsidR="00BD197F">
        <w:fldChar w:fldCharType="separate"/>
      </w:r>
      <w:r w:rsidR="0073677E">
        <w:t>Chemical Actinometry</w:t>
      </w:r>
      <w:r w:rsidR="00BD197F">
        <w:fldChar w:fldCharType="end"/>
      </w:r>
      <w:r w:rsidR="00BD197F">
        <w:t>). For NMR scale irradiation, the QTH light source (equipped with only the water filter) was used instead. The photon flux of the QTH light source cannot be easily determined using the applied chemical actinometry method, so it is estimated based on power meter measurements. It should be noted that these power values are not identical to the power received by the reactor. Instead, they are only proportional.</w:t>
      </w:r>
    </w:p>
    <w:p w14:paraId="43D389A8" w14:textId="77777777" w:rsidR="00BD197F" w:rsidRPr="005030BF" w:rsidRDefault="00BD197F" w:rsidP="009E4445"/>
    <w:p w14:paraId="250D049E" w14:textId="56A9EB2F" w:rsidR="009E4445" w:rsidRDefault="00BD197F" w:rsidP="00056919">
      <w:r>
        <w:t xml:space="preserve">Based on power meter measurements, ca. 27% of the QTH output power is in the useful wavelength range of 320 – 630 nm. Total power measured in the position of the NMR tube was 645 mW, giving ca. 173 mW of power in the 320 – 630 nm wavelength range, with a mean photon wavelength of 475 nm. </w:t>
      </w:r>
    </w:p>
    <w:p w14:paraId="39025E09" w14:textId="60A6A04F" w:rsidR="008669B6" w:rsidRDefault="00BD197F" w:rsidP="00056919">
      <w:r>
        <w:t>Using the same power meter, a power of 127 mW was measured in the position of the liquid phase O</w:t>
      </w:r>
      <w:r>
        <w:rPr>
          <w:vertAlign w:val="subscript"/>
        </w:rPr>
        <w:t>2</w:t>
      </w:r>
      <w:r>
        <w:t xml:space="preserve"> reactor for the Hg light source (320 – 500 nm, 1.32E+18 s</w:t>
      </w:r>
      <w:r>
        <w:rPr>
          <w:vertAlign w:val="superscript"/>
        </w:rPr>
        <w:t>-1</w:t>
      </w:r>
      <w:r>
        <w:t xml:space="preserve"> flux, mean photon wavelength of 410 nm). </w:t>
      </w:r>
      <w:r w:rsidR="008669B6">
        <w:t>Based on the mean photon wavelength</w:t>
      </w:r>
      <w:r w:rsidR="00CE0BFA">
        <w:t>s</w:t>
      </w:r>
      <w:r w:rsidR="008669B6">
        <w:t xml:space="preserve"> (475 nm for QTH, 410 nm for Hg) and measured power values (173 mW for QTH, 127 mW for Hg), one can estimate a photon flux of ca. 2.09E+18 being received by the NMR tube using the following equation:</w:t>
      </w:r>
    </w:p>
    <w:p w14:paraId="71942994" w14:textId="1D8CA737" w:rsidR="0074308B" w:rsidRDefault="0074308B" w:rsidP="008669B6">
      <w:pPr>
        <w:pStyle w:val="Caption"/>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18"/>
        <w:gridCol w:w="3319"/>
        <w:gridCol w:w="3319"/>
      </w:tblGrid>
      <w:tr w:rsidR="008669B6" w14:paraId="407226DB" w14:textId="77777777" w:rsidTr="008669B6">
        <w:tc>
          <w:tcPr>
            <w:tcW w:w="3318" w:type="dxa"/>
            <w:vAlign w:val="center"/>
          </w:tcPr>
          <w:p w14:paraId="53CADD4E" w14:textId="77777777" w:rsidR="008669B6" w:rsidRDefault="008669B6" w:rsidP="008669B6">
            <w:pPr>
              <w:jc w:val="center"/>
            </w:pPr>
          </w:p>
        </w:tc>
        <w:tc>
          <w:tcPr>
            <w:tcW w:w="3319" w:type="dxa"/>
            <w:vAlign w:val="center"/>
          </w:tcPr>
          <w:p w14:paraId="2898C923" w14:textId="73DB82E3" w:rsidR="008669B6" w:rsidRDefault="008669B6" w:rsidP="008669B6">
            <m:oMathPara>
              <m:oMath>
                <m:r>
                  <w:rPr>
                    <w:rFonts w:ascii="Cambria Math" w:hAnsi="Cambria Math"/>
                  </w:rPr>
                  <m:t>Flu</m:t>
                </m:r>
                <m:sSub>
                  <m:sSubPr>
                    <m:ctrlPr>
                      <w:rPr>
                        <w:rFonts w:ascii="Cambria Math" w:hAnsi="Cambria Math"/>
                        <w:i/>
                      </w:rPr>
                    </m:ctrlPr>
                  </m:sSubPr>
                  <m:e>
                    <m:r>
                      <w:rPr>
                        <w:rFonts w:ascii="Cambria Math" w:hAnsi="Cambria Math"/>
                      </w:rPr>
                      <m:t>x</m:t>
                    </m:r>
                  </m:e>
                  <m:sub>
                    <m:r>
                      <w:rPr>
                        <w:rFonts w:ascii="Cambria Math" w:hAnsi="Cambria Math"/>
                      </w:rPr>
                      <m:t>QTH</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E</m:t>
                        </m:r>
                      </m:e>
                      <m:sub>
                        <m:r>
                          <w:rPr>
                            <w:rFonts w:ascii="Cambria Math" w:hAnsi="Cambria Math"/>
                          </w:rPr>
                          <m:t>Hg</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QTH</m:t>
                        </m:r>
                      </m:sub>
                    </m:sSub>
                  </m:num>
                  <m:den>
                    <m:sSub>
                      <m:sSubPr>
                        <m:ctrlPr>
                          <w:rPr>
                            <w:rFonts w:ascii="Cambria Math" w:hAnsi="Cambria Math"/>
                            <w:i/>
                          </w:rPr>
                        </m:ctrlPr>
                      </m:sSubPr>
                      <m:e>
                        <m:r>
                          <w:rPr>
                            <w:rFonts w:ascii="Cambria Math" w:hAnsi="Cambria Math"/>
                          </w:rPr>
                          <m:t>E</m:t>
                        </m:r>
                      </m:e>
                      <m:sub>
                        <m:r>
                          <w:rPr>
                            <w:rFonts w:ascii="Cambria Math" w:hAnsi="Cambria Math"/>
                          </w:rPr>
                          <m:t>QTH</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Hg</m:t>
                        </m:r>
                      </m:sub>
                    </m:sSub>
                  </m:den>
                </m:f>
                <m:r>
                  <w:rPr>
                    <w:rFonts w:ascii="Cambria Math" w:hAnsi="Cambria Math"/>
                  </w:rPr>
                  <m:t xml:space="preserve"> Flu</m:t>
                </m:r>
                <m:sSub>
                  <m:sSubPr>
                    <m:ctrlPr>
                      <w:rPr>
                        <w:rFonts w:ascii="Cambria Math" w:hAnsi="Cambria Math"/>
                        <w:i/>
                      </w:rPr>
                    </m:ctrlPr>
                  </m:sSubPr>
                  <m:e>
                    <m:r>
                      <w:rPr>
                        <w:rFonts w:ascii="Cambria Math" w:hAnsi="Cambria Math"/>
                      </w:rPr>
                      <m:t>x</m:t>
                    </m:r>
                  </m:e>
                  <m:sub>
                    <m:r>
                      <w:rPr>
                        <w:rFonts w:ascii="Cambria Math" w:hAnsi="Cambria Math"/>
                      </w:rPr>
                      <m:t>Hg</m:t>
                    </m:r>
                  </m:sub>
                </m:sSub>
              </m:oMath>
            </m:oMathPara>
          </w:p>
        </w:tc>
        <w:tc>
          <w:tcPr>
            <w:tcW w:w="3319" w:type="dxa"/>
            <w:vAlign w:val="center"/>
          </w:tcPr>
          <w:p w14:paraId="0869085A" w14:textId="511F6C21" w:rsidR="008669B6" w:rsidRDefault="008669B6" w:rsidP="008669B6">
            <w:pPr>
              <w:jc w:val="center"/>
            </w:pPr>
            <w:r>
              <w:t>Equation (</w:t>
            </w:r>
            <w:fldSimple w:instr=" SEQ Equation \* ARABIC ">
              <w:r w:rsidR="0073677E">
                <w:rPr>
                  <w:noProof/>
                </w:rPr>
                <w:t>3</w:t>
              </w:r>
            </w:fldSimple>
            <w:r>
              <w:t>)</w:t>
            </w:r>
          </w:p>
        </w:tc>
      </w:tr>
    </w:tbl>
    <w:p w14:paraId="31F8F6F9" w14:textId="77777777" w:rsidR="008669B6" w:rsidRDefault="008669B6" w:rsidP="00056919"/>
    <w:p w14:paraId="25E390AC" w14:textId="5F0175AA" w:rsidR="0074308B" w:rsidRPr="0074308B" w:rsidRDefault="00CE0BFA" w:rsidP="00056919">
      <w:r>
        <w:t xml:space="preserve">With </w:t>
      </w:r>
      <w:r>
        <w:rPr>
          <w:i/>
        </w:rPr>
        <w:t>E</w:t>
      </w:r>
      <w:r>
        <w:rPr>
          <w:i/>
          <w:vertAlign w:val="subscript"/>
        </w:rPr>
        <w:t xml:space="preserve">Hg </w:t>
      </w:r>
      <w:r>
        <w:t xml:space="preserve">and </w:t>
      </w:r>
      <w:r>
        <w:rPr>
          <w:i/>
        </w:rPr>
        <w:t>E</w:t>
      </w:r>
      <w:r>
        <w:rPr>
          <w:i/>
          <w:vertAlign w:val="subscript"/>
        </w:rPr>
        <w:t>QTH</w:t>
      </w:r>
      <w:r>
        <w:rPr>
          <w:vertAlign w:val="subscript"/>
        </w:rPr>
        <w:t xml:space="preserve"> </w:t>
      </w:r>
      <w:r>
        <w:t>being the mean photon energies in eV for the QTH and Hg light source</w:t>
      </w:r>
      <w:r w:rsidR="00343717">
        <w:t>s</w:t>
      </w:r>
      <w:r>
        <w:t xml:space="preserve">, respectively, and </w:t>
      </w:r>
      <w:r>
        <w:rPr>
          <w:i/>
        </w:rPr>
        <w:t>P</w:t>
      </w:r>
      <w:r>
        <w:rPr>
          <w:i/>
          <w:vertAlign w:val="subscript"/>
        </w:rPr>
        <w:t>QTH</w:t>
      </w:r>
      <w:r>
        <w:rPr>
          <w:i/>
        </w:rPr>
        <w:t xml:space="preserve"> </w:t>
      </w:r>
      <w:r>
        <w:t xml:space="preserve">and </w:t>
      </w:r>
      <w:r>
        <w:rPr>
          <w:i/>
        </w:rPr>
        <w:t>P</w:t>
      </w:r>
      <w:r>
        <w:rPr>
          <w:i/>
          <w:vertAlign w:val="subscript"/>
        </w:rPr>
        <w:t>Hg</w:t>
      </w:r>
      <w:r w:rsidR="00343717">
        <w:rPr>
          <w:i/>
          <w:vertAlign w:val="subscript"/>
        </w:rPr>
        <w:t xml:space="preserve"> </w:t>
      </w:r>
      <w:r>
        <w:t xml:space="preserve">being the measured power values. </w:t>
      </w:r>
      <w:r w:rsidR="008669B6">
        <w:t>Based on the intensity dataset, it was found that rate of O</w:t>
      </w:r>
      <w:r w:rsidR="008669B6">
        <w:rPr>
          <w:vertAlign w:val="subscript"/>
        </w:rPr>
        <w:t>2</w:t>
      </w:r>
      <w:r w:rsidR="008669B6">
        <w:t xml:space="preserve"> formation shows a square dependence on photon flux. If we assume that the same holds true for </w:t>
      </w:r>
      <w:r w:rsidR="008669B6">
        <w:rPr>
          <w:b/>
        </w:rPr>
        <w:t xml:space="preserve">2-cis </w:t>
      </w:r>
      <w:r w:rsidR="008669B6">
        <w:t xml:space="preserve">(since </w:t>
      </w:r>
      <w:r w:rsidR="008669B6">
        <w:rPr>
          <w:b/>
        </w:rPr>
        <w:t xml:space="preserve">2-cis </w:t>
      </w:r>
      <w:r w:rsidR="008669B6">
        <w:t>has shown the same synergistic effect in dual irradiation experiments as O</w:t>
      </w:r>
      <w:r w:rsidR="008669B6">
        <w:rPr>
          <w:vertAlign w:val="subscript"/>
        </w:rPr>
        <w:t>2</w:t>
      </w:r>
      <w:r w:rsidR="008669B6">
        <w:t xml:space="preserve"> formation), the square of the ratio between the Hg and QTH light source flux values gives a flux correction factor of 2.5. Applying this factor to the </w:t>
      </w:r>
      <w:r w:rsidR="008669B6">
        <w:rPr>
          <w:b/>
        </w:rPr>
        <w:t xml:space="preserve">2-cis </w:t>
      </w:r>
      <w:r w:rsidR="008669B6">
        <w:t>initial rate of formation gives a flux-normalized rate of 0.0118 µmol l</w:t>
      </w:r>
      <w:r w:rsidR="008669B6">
        <w:rPr>
          <w:vertAlign w:val="superscript"/>
        </w:rPr>
        <w:t>-1</w:t>
      </w:r>
      <w:r w:rsidR="008669B6">
        <w:t xml:space="preserve"> s</w:t>
      </w:r>
      <w:r w:rsidR="008669B6">
        <w:rPr>
          <w:vertAlign w:val="superscript"/>
        </w:rPr>
        <w:t>-1</w:t>
      </w:r>
      <w:r w:rsidR="008669B6">
        <w:t xml:space="preserve">. </w:t>
      </w:r>
      <w:r w:rsidR="00D16D42">
        <w:t>Comparing this to the normalized initial rate of O</w:t>
      </w:r>
      <w:r w:rsidR="00D16D42">
        <w:rPr>
          <w:vertAlign w:val="subscript"/>
        </w:rPr>
        <w:t>2</w:t>
      </w:r>
      <w:r w:rsidR="00D16D42">
        <w:t xml:space="preserve"> formation, 0.0074 µmol l</w:t>
      </w:r>
      <w:r w:rsidR="00D16D42">
        <w:rPr>
          <w:vertAlign w:val="superscript"/>
        </w:rPr>
        <w:t>-1</w:t>
      </w:r>
      <w:r w:rsidR="00D16D42">
        <w:t xml:space="preserve"> s</w:t>
      </w:r>
      <w:r w:rsidR="00D16D42">
        <w:rPr>
          <w:vertAlign w:val="superscript"/>
        </w:rPr>
        <w:t>-1</w:t>
      </w:r>
      <w:r w:rsidR="00D16D42">
        <w:t>, shows that they</w:t>
      </w:r>
      <w:r w:rsidR="00D16D42">
        <w:rPr>
          <w:vertAlign w:val="superscript"/>
        </w:rPr>
        <w:t xml:space="preserve"> </w:t>
      </w:r>
      <w:r w:rsidR="00D16D42">
        <w:t>differ by less than 40%. Considering that these two rates were measured using different methods (NMR and O</w:t>
      </w:r>
      <w:r w:rsidR="00D16D42">
        <w:rPr>
          <w:vertAlign w:val="subscript"/>
        </w:rPr>
        <w:t>2</w:t>
      </w:r>
      <w:r w:rsidR="00D16D42">
        <w:t xml:space="preserve"> detection) and in different set-ups, we consider this to be an acceptable agreement.</w:t>
      </w:r>
      <w:r w:rsidR="008669B6">
        <w:t xml:space="preserve"> </w:t>
      </w:r>
    </w:p>
    <w:p w14:paraId="77290C54" w14:textId="77777777" w:rsidR="00010C4E" w:rsidRDefault="00010C4E" w:rsidP="00056919"/>
    <w:p w14:paraId="3C7910F5" w14:textId="551BC358" w:rsidR="00056919" w:rsidRDefault="00056919" w:rsidP="00056919">
      <w:pPr>
        <w:pStyle w:val="Caption"/>
      </w:pPr>
      <w:bookmarkStart w:id="61" w:name="_Ref460765579"/>
      <w:bookmarkStart w:id="62" w:name="_Toc464139301"/>
      <w:r>
        <w:t xml:space="preserve">Table </w:t>
      </w:r>
      <w:fldSimple w:instr=" STYLEREF 2 \s ">
        <w:r w:rsidR="0073677E">
          <w:rPr>
            <w:noProof/>
          </w:rPr>
          <w:t>4.4</w:t>
        </w:r>
      </w:fldSimple>
      <w:r w:rsidR="00431ECE">
        <w:noBreakHyphen/>
      </w:r>
      <w:fldSimple w:instr=" SEQ Table \* ARABIC \s 2 ">
        <w:r w:rsidR="0073677E">
          <w:rPr>
            <w:noProof/>
          </w:rPr>
          <w:t>1</w:t>
        </w:r>
      </w:fldSimple>
      <w:bookmarkEnd w:id="61"/>
      <w:r w:rsidR="00010C4E">
        <w:t xml:space="preserve"> Comparison of </w:t>
      </w:r>
      <w:r>
        <w:t xml:space="preserve">2-cis </w:t>
      </w:r>
      <w:r w:rsidR="00010C4E">
        <w:t>and O</w:t>
      </w:r>
      <w:r w:rsidR="00010C4E">
        <w:rPr>
          <w:vertAlign w:val="subscript"/>
        </w:rPr>
        <w:t>2</w:t>
      </w:r>
      <w:r w:rsidR="00010C4E">
        <w:t xml:space="preserve"> </w:t>
      </w:r>
      <w:r>
        <w:t>initial rates of formation</w:t>
      </w:r>
      <w:bookmarkEnd w:id="62"/>
    </w:p>
    <w:p w14:paraId="0A6080CC" w14:textId="420A73D2" w:rsidR="00010C4E" w:rsidRPr="00010C4E" w:rsidRDefault="00010C4E" w:rsidP="00010C4E">
      <w:pPr>
        <w:pStyle w:val="CaptionText"/>
      </w:pPr>
      <w:r>
        <w:rPr>
          <w:noProof/>
        </w:rPr>
        <w:drawing>
          <wp:anchor distT="0" distB="0" distL="114300" distR="114300" simplePos="0" relativeHeight="251798528" behindDoc="0" locked="0" layoutInCell="1" allowOverlap="1" wp14:anchorId="392923E8" wp14:editId="260A1D8D">
            <wp:simplePos x="0" y="0"/>
            <wp:positionH relativeFrom="column">
              <wp:posOffset>2171700</wp:posOffset>
            </wp:positionH>
            <wp:positionV relativeFrom="paragraph">
              <wp:posOffset>163830</wp:posOffset>
            </wp:positionV>
            <wp:extent cx="2057400" cy="417195"/>
            <wp:effectExtent l="0" t="0" r="0" b="0"/>
            <wp:wrapTopAndBottom/>
            <wp:docPr id="3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057400" cy="41719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85E3E80" w14:textId="77777777" w:rsidR="00056919" w:rsidRDefault="00056919" w:rsidP="00056919"/>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78"/>
        <w:gridCol w:w="4978"/>
      </w:tblGrid>
      <w:tr w:rsidR="00056919" w14:paraId="38590AA3" w14:textId="77777777" w:rsidTr="00BE496E">
        <w:tc>
          <w:tcPr>
            <w:tcW w:w="4978" w:type="dxa"/>
            <w:tcBorders>
              <w:bottom w:val="single" w:sz="4" w:space="0" w:color="auto"/>
            </w:tcBorders>
            <w:vAlign w:val="center"/>
          </w:tcPr>
          <w:p w14:paraId="6A5D5E39" w14:textId="4CEC6B0D" w:rsidR="00056919" w:rsidRPr="00BE496E" w:rsidRDefault="00056919" w:rsidP="00010C4E">
            <w:pPr>
              <w:jc w:val="center"/>
              <w:rPr>
                <w:b/>
              </w:rPr>
            </w:pPr>
            <w:r w:rsidRPr="00BE496E">
              <w:rPr>
                <w:b/>
              </w:rPr>
              <w:t>Estimated</w:t>
            </w:r>
            <w:r w:rsidR="00010C4E" w:rsidRPr="00BE496E">
              <w:rPr>
                <w:b/>
              </w:rPr>
              <w:t>, normalized</w:t>
            </w:r>
            <w:r w:rsidRPr="00BE496E">
              <w:rPr>
                <w:b/>
              </w:rPr>
              <w:t xml:space="preserve"> initial rate of</w:t>
            </w:r>
            <w:r w:rsidR="00010C4E" w:rsidRPr="00BE496E">
              <w:rPr>
                <w:b/>
              </w:rPr>
              <w:t xml:space="preserve"> 2-cis formation /</w:t>
            </w:r>
            <w:r w:rsidRPr="00BE496E">
              <w:rPr>
                <w:b/>
              </w:rPr>
              <w:t xml:space="preserve"> </w:t>
            </w:r>
            <w:r w:rsidR="00010C4E" w:rsidRPr="00BE496E">
              <w:rPr>
                <w:b/>
              </w:rPr>
              <w:t>µmol l</w:t>
            </w:r>
            <w:r w:rsidR="00010C4E" w:rsidRPr="00BE496E">
              <w:rPr>
                <w:b/>
                <w:vertAlign w:val="superscript"/>
              </w:rPr>
              <w:t>-1</w:t>
            </w:r>
            <w:r w:rsidR="00010C4E" w:rsidRPr="00BE496E">
              <w:rPr>
                <w:b/>
              </w:rPr>
              <w:t xml:space="preserve"> s</w:t>
            </w:r>
            <w:r w:rsidR="00010C4E" w:rsidRPr="00BE496E">
              <w:rPr>
                <w:b/>
                <w:vertAlign w:val="superscript"/>
              </w:rPr>
              <w:t>-1</w:t>
            </w:r>
          </w:p>
        </w:tc>
        <w:tc>
          <w:tcPr>
            <w:tcW w:w="4978" w:type="dxa"/>
            <w:tcBorders>
              <w:bottom w:val="single" w:sz="4" w:space="0" w:color="auto"/>
            </w:tcBorders>
            <w:vAlign w:val="center"/>
          </w:tcPr>
          <w:p w14:paraId="1AF4B1E3" w14:textId="555F87DF" w:rsidR="00056919" w:rsidRPr="00BE496E" w:rsidRDefault="00010C4E" w:rsidP="00010C4E">
            <w:pPr>
              <w:jc w:val="center"/>
              <w:rPr>
                <w:b/>
              </w:rPr>
            </w:pPr>
            <w:r w:rsidRPr="00BE496E">
              <w:rPr>
                <w:b/>
              </w:rPr>
              <w:t>Estimated, normalized, initial rate of O</w:t>
            </w:r>
            <w:r w:rsidRPr="00BE496E">
              <w:rPr>
                <w:b/>
                <w:vertAlign w:val="subscript"/>
              </w:rPr>
              <w:t>2</w:t>
            </w:r>
            <w:r w:rsidRPr="00BE496E">
              <w:rPr>
                <w:b/>
              </w:rPr>
              <w:t xml:space="preserve"> formation / µmol l</w:t>
            </w:r>
            <w:r w:rsidRPr="00BE496E">
              <w:rPr>
                <w:b/>
                <w:vertAlign w:val="superscript"/>
              </w:rPr>
              <w:t>-1</w:t>
            </w:r>
            <w:r w:rsidRPr="00BE496E">
              <w:rPr>
                <w:b/>
              </w:rPr>
              <w:t xml:space="preserve"> s</w:t>
            </w:r>
            <w:r w:rsidRPr="00BE496E">
              <w:rPr>
                <w:b/>
                <w:vertAlign w:val="superscript"/>
              </w:rPr>
              <w:t>-1</w:t>
            </w:r>
          </w:p>
        </w:tc>
      </w:tr>
      <w:tr w:rsidR="00056919" w14:paraId="55116BB7" w14:textId="77777777" w:rsidTr="00BE496E">
        <w:trPr>
          <w:trHeight w:val="79"/>
        </w:trPr>
        <w:tc>
          <w:tcPr>
            <w:tcW w:w="4978" w:type="dxa"/>
            <w:tcBorders>
              <w:top w:val="single" w:sz="4" w:space="0" w:color="auto"/>
            </w:tcBorders>
            <w:vAlign w:val="center"/>
          </w:tcPr>
          <w:p w14:paraId="4AF9D965" w14:textId="0E9B2E7C" w:rsidR="00056919" w:rsidRDefault="00010C4E" w:rsidP="00056919">
            <w:pPr>
              <w:jc w:val="center"/>
            </w:pPr>
            <w:r>
              <w:t>0.0074</w:t>
            </w:r>
          </w:p>
        </w:tc>
        <w:tc>
          <w:tcPr>
            <w:tcW w:w="4978" w:type="dxa"/>
            <w:tcBorders>
              <w:top w:val="single" w:sz="4" w:space="0" w:color="auto"/>
            </w:tcBorders>
            <w:vAlign w:val="center"/>
          </w:tcPr>
          <w:p w14:paraId="6E15CAC9" w14:textId="668CC523" w:rsidR="00056919" w:rsidRDefault="00010C4E" w:rsidP="00056919">
            <w:pPr>
              <w:jc w:val="center"/>
            </w:pPr>
            <w:r>
              <w:t>0.0118</w:t>
            </w:r>
          </w:p>
        </w:tc>
      </w:tr>
    </w:tbl>
    <w:p w14:paraId="3FA67D57" w14:textId="77777777" w:rsidR="00056919" w:rsidRDefault="00056919" w:rsidP="00056919"/>
    <w:p w14:paraId="74188D7C" w14:textId="77777777" w:rsidR="00056919" w:rsidRDefault="00056919" w:rsidP="00056919"/>
    <w:p w14:paraId="712358F4" w14:textId="77777777" w:rsidR="00056919" w:rsidRPr="00056919" w:rsidRDefault="00056919" w:rsidP="00056919"/>
    <w:p w14:paraId="114C84C1" w14:textId="77777777" w:rsidR="00BB0692" w:rsidRPr="00BB0692" w:rsidRDefault="00357489" w:rsidP="00BB0692">
      <w:r>
        <w:br w:type="page"/>
      </w:r>
    </w:p>
    <w:p w14:paraId="3F8D8DD2" w14:textId="77777777" w:rsidR="00651620" w:rsidRDefault="00BB0692" w:rsidP="00BB0692">
      <w:pPr>
        <w:pStyle w:val="Heading2"/>
      </w:pPr>
      <w:bookmarkStart w:id="63" w:name="_Toc464139140"/>
      <w:r>
        <w:t>Photographs of Irradiation Set-Ups</w:t>
      </w:r>
      <w:bookmarkEnd w:id="63"/>
    </w:p>
    <w:p w14:paraId="3486837D" w14:textId="77777777" w:rsidR="00BB0692" w:rsidRDefault="00BB0692" w:rsidP="00BB0692"/>
    <w:p w14:paraId="276F0FDA" w14:textId="77777777" w:rsidR="00BB0692" w:rsidRDefault="00E97AFC" w:rsidP="00BB0692">
      <w:r>
        <w:rPr>
          <w:noProof/>
        </w:rPr>
        <w:drawing>
          <wp:anchor distT="0" distB="0" distL="114300" distR="114300" simplePos="0" relativeHeight="251766784" behindDoc="0" locked="0" layoutInCell="1" allowOverlap="1" wp14:anchorId="6E5E19C1" wp14:editId="2B0EEDFC">
            <wp:simplePos x="0" y="0"/>
            <wp:positionH relativeFrom="column">
              <wp:posOffset>1714500</wp:posOffset>
            </wp:positionH>
            <wp:positionV relativeFrom="paragraph">
              <wp:posOffset>106680</wp:posOffset>
            </wp:positionV>
            <wp:extent cx="2657475" cy="3543300"/>
            <wp:effectExtent l="0" t="0" r="9525" b="12700"/>
            <wp:wrapTopAndBottom/>
            <wp:docPr id="121" name="Picture 121" descr="Macintosh HD:Users:Jacob:Documents:Water_Splitting:Two_Photon_Water_Splitting:Experimental_Data:Photographs:Dual_Irradiation_NMR_Scal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8" descr="Macintosh HD:Users:Jacob:Documents:Water_Splitting:Two_Photon_Water_Splitting:Experimental_Data:Photographs:Dual_Irradiation_NMR_Scale.jp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657475" cy="35433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ABFF5EF" w14:textId="3DF1AAC8" w:rsidR="00FF0327" w:rsidRDefault="00FF0327" w:rsidP="00FF0327">
      <w:pPr>
        <w:pStyle w:val="Caption"/>
      </w:pPr>
      <w:bookmarkStart w:id="64" w:name="_Ref460596597"/>
      <w:bookmarkStart w:id="65" w:name="_Toc464139200"/>
      <w:r>
        <w:t xml:space="preserve">Figure </w:t>
      </w:r>
      <w:fldSimple w:instr=" STYLEREF 2 \s ">
        <w:r w:rsidR="0073677E">
          <w:rPr>
            <w:noProof/>
          </w:rPr>
          <w:t>4.5</w:t>
        </w:r>
      </w:fldSimple>
      <w:r w:rsidR="008F3988">
        <w:noBreakHyphen/>
      </w:r>
      <w:fldSimple w:instr=" SEQ Figure \* ARABIC \s 2 ">
        <w:r w:rsidR="0073677E">
          <w:rPr>
            <w:noProof/>
          </w:rPr>
          <w:t>1</w:t>
        </w:r>
      </w:fldSimple>
      <w:bookmarkEnd w:id="64"/>
      <w:r>
        <w:t xml:space="preserve"> </w:t>
      </w:r>
      <w:r w:rsidR="00F30CFB">
        <w:t>Set-up for irradiation on NMR scale</w:t>
      </w:r>
      <w:bookmarkEnd w:id="65"/>
    </w:p>
    <w:p w14:paraId="614AC690" w14:textId="77777777" w:rsidR="00F30CFB" w:rsidRDefault="00F30CFB" w:rsidP="00F30CFB">
      <w:pPr>
        <w:pStyle w:val="CaptionText"/>
      </w:pPr>
      <w:r>
        <w:rPr>
          <w:noProof/>
        </w:rPr>
        <w:drawing>
          <wp:anchor distT="0" distB="0" distL="114300" distR="114300" simplePos="0" relativeHeight="251768832" behindDoc="0" locked="0" layoutInCell="1" allowOverlap="1" wp14:anchorId="76CCB389" wp14:editId="26108A8E">
            <wp:simplePos x="0" y="0"/>
            <wp:positionH relativeFrom="column">
              <wp:posOffset>3201035</wp:posOffset>
            </wp:positionH>
            <wp:positionV relativeFrom="paragraph">
              <wp:posOffset>594995</wp:posOffset>
            </wp:positionV>
            <wp:extent cx="3199765" cy="2400300"/>
            <wp:effectExtent l="0" t="0" r="635" b="12700"/>
            <wp:wrapTopAndBottom/>
            <wp:docPr id="123" name="Picture 123" descr="Macintosh HD:Users:Jacob:Documents:Water_Splitting:Two_Photon_Water_Splitting:Experimental_Data:Photographs:Dual_Irradiation_O2_Side_View.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 descr="Macintosh HD:Users:Jacob:Documents:Water_Splitting:Two_Photon_Water_Splitting:Experimental_Data:Photographs:Dual_Irradiation_O2_Side_View.jp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199765" cy="240030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767808" behindDoc="0" locked="0" layoutInCell="1" allowOverlap="1" wp14:anchorId="63A01FC2" wp14:editId="10EF3BD5">
            <wp:simplePos x="0" y="0"/>
            <wp:positionH relativeFrom="column">
              <wp:posOffset>-114300</wp:posOffset>
            </wp:positionH>
            <wp:positionV relativeFrom="paragraph">
              <wp:posOffset>594995</wp:posOffset>
            </wp:positionV>
            <wp:extent cx="3211830" cy="2409190"/>
            <wp:effectExtent l="0" t="0" r="0" b="3810"/>
            <wp:wrapTopAndBottom/>
            <wp:docPr id="122" name="Picture 122" descr="Macintosh HD:Users:Jacob:Documents:Water_Splitting:Two_Photon_Water_Splitting:Experimental_Data:Photographs:Dual_Irradiation_O2_Front_View.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9" descr="Macintosh HD:Users:Jacob:Documents:Water_Splitting:Two_Photon_Water_Splitting:Experimental_Data:Photographs:Dual_Irradiation_O2_Front_View.jp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211830" cy="2409190"/>
                    </a:xfrm>
                    <a:prstGeom prst="rect">
                      <a:avLst/>
                    </a:prstGeom>
                    <a:noFill/>
                    <a:ln>
                      <a:noFill/>
                    </a:ln>
                  </pic:spPr>
                </pic:pic>
              </a:graphicData>
            </a:graphic>
            <wp14:sizeRelH relativeFrom="page">
              <wp14:pctWidth>0</wp14:pctWidth>
            </wp14:sizeRelH>
            <wp14:sizeRelV relativeFrom="page">
              <wp14:pctHeight>0</wp14:pctHeight>
            </wp14:sizeRelV>
          </wp:anchor>
        </w:drawing>
      </w:r>
      <w:r>
        <w:t>Hg light source provides irradiation through the light guide in the back (320 – 400 nm filtered in this picture) and the QTH light source is visible on the right (water cooled IR filter and filter holder are visible, &gt; 495 nm filtered in this picture).</w:t>
      </w:r>
    </w:p>
    <w:p w14:paraId="0CB05C01" w14:textId="77777777" w:rsidR="00F30CFB" w:rsidRDefault="00F30CFB" w:rsidP="00F30CFB"/>
    <w:p w14:paraId="64C65619" w14:textId="49C6B3CA" w:rsidR="00357489" w:rsidRDefault="00F30CFB" w:rsidP="00F30CFB">
      <w:pPr>
        <w:pStyle w:val="Caption"/>
      </w:pPr>
      <w:bookmarkStart w:id="66" w:name="_Ref460680283"/>
      <w:bookmarkStart w:id="67" w:name="_Toc464139201"/>
      <w:r>
        <w:t xml:space="preserve">Figure </w:t>
      </w:r>
      <w:fldSimple w:instr=" STYLEREF 2 \s ">
        <w:r w:rsidR="0073677E">
          <w:rPr>
            <w:noProof/>
          </w:rPr>
          <w:t>4.5</w:t>
        </w:r>
      </w:fldSimple>
      <w:r w:rsidR="008F3988">
        <w:noBreakHyphen/>
      </w:r>
      <w:fldSimple w:instr=" SEQ Figure \* ARABIC \s 2 ">
        <w:r w:rsidR="0073677E">
          <w:rPr>
            <w:noProof/>
          </w:rPr>
          <w:t>2</w:t>
        </w:r>
      </w:fldSimple>
      <w:bookmarkEnd w:id="66"/>
      <w:r>
        <w:t xml:space="preserve"> Set-up for irradiation</w:t>
      </w:r>
      <w:r w:rsidR="00357489">
        <w:t xml:space="preserve"> with </w:t>
      </w:r>
      <w:r w:rsidR="00245D81">
        <w:t xml:space="preserve">liquid phase </w:t>
      </w:r>
      <w:r w:rsidR="00357489">
        <w:t>O</w:t>
      </w:r>
      <w:r w:rsidR="00357489">
        <w:rPr>
          <w:vertAlign w:val="subscript"/>
        </w:rPr>
        <w:t>2</w:t>
      </w:r>
      <w:r w:rsidR="00357489">
        <w:t xml:space="preserve"> detection</w:t>
      </w:r>
      <w:bookmarkEnd w:id="67"/>
    </w:p>
    <w:p w14:paraId="27E1DEB7" w14:textId="77777777" w:rsidR="00357489" w:rsidRDefault="00357489" w:rsidP="00357489">
      <w:pPr>
        <w:pStyle w:val="CaptionText"/>
      </w:pPr>
      <w:r>
        <w:t>Left: Front view of set-up showing QTH light source (right) and water filled, thermostatted beaker with Schlenk flask reactor.</w:t>
      </w:r>
    </w:p>
    <w:p w14:paraId="1F29DFF5" w14:textId="77777777" w:rsidR="00357489" w:rsidRDefault="00357489" w:rsidP="00357489">
      <w:pPr>
        <w:pStyle w:val="CaptionText"/>
      </w:pPr>
      <w:r>
        <w:t>Right: Side view of set-up showing light guide of Hg light source (left) and side view of thermostatted reaction assembly.</w:t>
      </w:r>
    </w:p>
    <w:p w14:paraId="24818CCD" w14:textId="77777777" w:rsidR="00357489" w:rsidRDefault="00357489" w:rsidP="00357489">
      <w:pPr>
        <w:pStyle w:val="CaptionText"/>
      </w:pPr>
    </w:p>
    <w:p w14:paraId="1903634D" w14:textId="77777777" w:rsidR="00357489" w:rsidRDefault="00357489" w:rsidP="00357489">
      <w:pPr>
        <w:pStyle w:val="CaptionText"/>
      </w:pPr>
    </w:p>
    <w:p w14:paraId="320537BF" w14:textId="77777777" w:rsidR="00357489" w:rsidRDefault="00357489">
      <w:pPr>
        <w:rPr>
          <w:sz w:val="20"/>
        </w:rPr>
      </w:pPr>
      <w:r>
        <w:br w:type="page"/>
      </w:r>
    </w:p>
    <w:p w14:paraId="0D386BC3" w14:textId="77777777" w:rsidR="00F30CFB" w:rsidRDefault="00776F9A" w:rsidP="00357489">
      <w:pPr>
        <w:pStyle w:val="CaptionText"/>
      </w:pPr>
      <w:r>
        <w:rPr>
          <w:noProof/>
        </w:rPr>
        <w:drawing>
          <wp:anchor distT="0" distB="0" distL="114300" distR="114300" simplePos="0" relativeHeight="251770880" behindDoc="0" locked="0" layoutInCell="1" allowOverlap="1" wp14:anchorId="44D71280" wp14:editId="09ED9437">
            <wp:simplePos x="0" y="0"/>
            <wp:positionH relativeFrom="column">
              <wp:posOffset>3657600</wp:posOffset>
            </wp:positionH>
            <wp:positionV relativeFrom="paragraph">
              <wp:posOffset>-228600</wp:posOffset>
            </wp:positionV>
            <wp:extent cx="2743200" cy="3657600"/>
            <wp:effectExtent l="0" t="0" r="0" b="0"/>
            <wp:wrapTopAndBottom/>
            <wp:docPr id="127" name="Picture 127" descr="Macintosh HD:Users:Jacob:Documents:Water_Splitting:Two_Photon_Water_Splitting:Experimental_Data:Photographs:Complex_1_in_O2_React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4" descr="Macintosh HD:Users:Jacob:Documents:Water_Splitting:Two_Photon_Water_Splitting:Experimental_Data:Photographs:Complex_1_in_O2_Reactor.jp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743200" cy="365760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769856" behindDoc="0" locked="0" layoutInCell="1" allowOverlap="1" wp14:anchorId="7A5BC20A" wp14:editId="2D300573">
            <wp:simplePos x="0" y="0"/>
            <wp:positionH relativeFrom="column">
              <wp:posOffset>-228600</wp:posOffset>
            </wp:positionH>
            <wp:positionV relativeFrom="paragraph">
              <wp:posOffset>-228600</wp:posOffset>
            </wp:positionV>
            <wp:extent cx="3840480" cy="3657600"/>
            <wp:effectExtent l="0" t="0" r="0" b="0"/>
            <wp:wrapTopAndBottom/>
            <wp:docPr id="126" name="Picture 126" descr="Macintosh HD:Users:Jacob:Documents:Water_Splitting:Two_Photon_Water_Splitting:Experimental_Data:Photographs:Dual_Irradiation_Set_U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3" descr="Macintosh HD:Users:Jacob:Documents:Water_Splitting:Two_Photon_Water_Splitting:Experimental_Data:Photographs:Dual_Irradiation_Set_Up.jp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840480" cy="36576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88AD55B" w14:textId="308A6EC8" w:rsidR="00F30CFB" w:rsidRDefault="00776F9A" w:rsidP="00776F9A">
      <w:pPr>
        <w:pStyle w:val="Caption"/>
      </w:pPr>
      <w:bookmarkStart w:id="68" w:name="_Ref460679918"/>
      <w:bookmarkStart w:id="69" w:name="_Toc464139202"/>
      <w:r>
        <w:t xml:space="preserve">Figure </w:t>
      </w:r>
      <w:fldSimple w:instr=" STYLEREF 2 \s ">
        <w:r w:rsidR="0073677E">
          <w:rPr>
            <w:noProof/>
          </w:rPr>
          <w:t>4.5</w:t>
        </w:r>
      </w:fldSimple>
      <w:r w:rsidR="008F3988">
        <w:noBreakHyphen/>
      </w:r>
      <w:fldSimple w:instr=" SEQ Figure \* ARABIC \s 2 ">
        <w:r w:rsidR="0073677E">
          <w:rPr>
            <w:noProof/>
          </w:rPr>
          <w:t>3</w:t>
        </w:r>
      </w:fldSimple>
      <w:bookmarkEnd w:id="68"/>
      <w:r>
        <w:t xml:space="preserve"> Irradiation set-up</w:t>
      </w:r>
      <w:r w:rsidR="00245D81">
        <w:t xml:space="preserve"> (liquid phase O</w:t>
      </w:r>
      <w:r w:rsidR="00245D81">
        <w:rPr>
          <w:vertAlign w:val="subscript"/>
        </w:rPr>
        <w:t>2</w:t>
      </w:r>
      <w:r w:rsidR="00245D81">
        <w:t xml:space="preserve"> detection)</w:t>
      </w:r>
      <w:r>
        <w:t xml:space="preserve"> in use (left) and close-up of assembled reactor</w:t>
      </w:r>
      <w:bookmarkEnd w:id="69"/>
    </w:p>
    <w:p w14:paraId="1127E2C5" w14:textId="77777777" w:rsidR="00776F9A" w:rsidRPr="00776F9A" w:rsidRDefault="00776F9A" w:rsidP="00776F9A">
      <w:pPr>
        <w:pStyle w:val="CaptionText"/>
      </w:pPr>
      <w:r>
        <w:t>Left: Irradiation set-up in use (only Hg light source, 320 – 400 nm filtered, is turned on). QTH light source (with shutter, water cooled IR filter and filter holder) is visible on the right. Center shows the Schlenk reactor submerged in the thermostatted beaker with an O</w:t>
      </w:r>
      <w:r>
        <w:rPr>
          <w:vertAlign w:val="subscript"/>
        </w:rPr>
        <w:t>2</w:t>
      </w:r>
      <w:r>
        <w:t xml:space="preserve"> sensor connected via a BOLA laboratory screw joint (red cap). Next to the reactor, a PT100 temperature sensor is submerged in the thermostatted beaker. Note that the temperature shown on the stir plate is not indicative of the actual reaction temperature.</w:t>
      </w:r>
    </w:p>
    <w:p w14:paraId="423369D2" w14:textId="77777777" w:rsidR="00776F9A" w:rsidRPr="00776F9A" w:rsidRDefault="00776F9A" w:rsidP="00776F9A">
      <w:pPr>
        <w:pStyle w:val="CaptionText"/>
      </w:pPr>
      <w:r>
        <w:t xml:space="preserve">Right: Close-up of assembled reactor with submerged PT100 temperature sensor on the right. Inside of the reactor, an aqueous solution of complex </w:t>
      </w:r>
      <w:r>
        <w:rPr>
          <w:b/>
        </w:rPr>
        <w:t xml:space="preserve">1 </w:t>
      </w:r>
      <w:r>
        <w:t>can be seen, inside of which the O</w:t>
      </w:r>
      <w:r>
        <w:rPr>
          <w:vertAlign w:val="subscript"/>
        </w:rPr>
        <w:t>2</w:t>
      </w:r>
      <w:r>
        <w:t xml:space="preserve"> sensor is submerged.</w:t>
      </w:r>
    </w:p>
    <w:p w14:paraId="496F775A" w14:textId="77777777" w:rsidR="00357489" w:rsidRDefault="00357489" w:rsidP="00F30CFB"/>
    <w:p w14:paraId="54429E45" w14:textId="77777777" w:rsidR="00357489" w:rsidRDefault="00357489" w:rsidP="00F30CFB"/>
    <w:p w14:paraId="1ABEB075" w14:textId="77777777" w:rsidR="00357489" w:rsidRDefault="00357489" w:rsidP="00F30CFB"/>
    <w:p w14:paraId="208447DB" w14:textId="77777777" w:rsidR="00357489" w:rsidRDefault="00357489" w:rsidP="00F30CFB"/>
    <w:p w14:paraId="0DC55DC0" w14:textId="77777777" w:rsidR="00357489" w:rsidRPr="00F30CFB" w:rsidRDefault="00357489" w:rsidP="00F30CFB"/>
    <w:p w14:paraId="67AA4346" w14:textId="77777777" w:rsidR="00651620" w:rsidRDefault="00651620" w:rsidP="00651620"/>
    <w:p w14:paraId="09E3BAEF" w14:textId="77777777" w:rsidR="00651620" w:rsidRPr="00651620" w:rsidRDefault="00651620" w:rsidP="00651620">
      <w:pPr>
        <w:pStyle w:val="XYZCoords"/>
      </w:pPr>
    </w:p>
    <w:p w14:paraId="008728E3" w14:textId="77777777" w:rsidR="00651620" w:rsidRDefault="00651620">
      <w:pPr>
        <w:rPr>
          <w:sz w:val="9"/>
        </w:rPr>
      </w:pPr>
      <w:r>
        <w:br w:type="page"/>
      </w:r>
    </w:p>
    <w:p w14:paraId="6E45C526" w14:textId="183F0A12" w:rsidR="007F002A" w:rsidRDefault="00651620" w:rsidP="00517569">
      <w:pPr>
        <w:pStyle w:val="Heading1"/>
      </w:pPr>
      <w:bookmarkStart w:id="70" w:name="_Toc464139141"/>
      <w:r>
        <w:t>H</w:t>
      </w:r>
      <w:r>
        <w:rPr>
          <w:vertAlign w:val="subscript"/>
        </w:rPr>
        <w:t>2</w:t>
      </w:r>
      <w:r>
        <w:t>O</w:t>
      </w:r>
      <w:r>
        <w:rPr>
          <w:vertAlign w:val="subscript"/>
        </w:rPr>
        <w:t xml:space="preserve">2 </w:t>
      </w:r>
      <w:r>
        <w:t>Disproportionation</w:t>
      </w:r>
      <w:bookmarkEnd w:id="70"/>
    </w:p>
    <w:p w14:paraId="05A9348D" w14:textId="45720AF0" w:rsidR="007F002A" w:rsidRDefault="007F002A" w:rsidP="007F002A">
      <w:pPr>
        <w:pStyle w:val="Heading2"/>
      </w:pPr>
      <w:bookmarkStart w:id="71" w:name="_Toc464139142"/>
      <w:r>
        <w:t>Experimental Procedure</w:t>
      </w:r>
      <w:bookmarkEnd w:id="71"/>
    </w:p>
    <w:p w14:paraId="4751BCBF" w14:textId="77777777" w:rsidR="007F002A" w:rsidRDefault="007F002A" w:rsidP="00517569"/>
    <w:p w14:paraId="431A6E15" w14:textId="208F6F16" w:rsidR="007F002A" w:rsidRPr="00B479D2" w:rsidRDefault="0052026D" w:rsidP="00517569">
      <w:pPr>
        <w:rPr>
          <w:rFonts w:cs="Arial"/>
          <w:color w:val="000000"/>
          <w:szCs w:val="20"/>
        </w:rPr>
      </w:pPr>
      <w:r>
        <w:t xml:space="preserve">Following the procedure described in </w:t>
      </w:r>
      <w:r>
        <w:fldChar w:fldCharType="begin"/>
      </w:r>
      <w:r>
        <w:instrText xml:space="preserve"> REF _Ref460771766 \r \h </w:instrText>
      </w:r>
      <w:r>
        <w:fldChar w:fldCharType="separate"/>
      </w:r>
      <w:r w:rsidR="0073677E">
        <w:t>4.2.1</w:t>
      </w:r>
      <w:r>
        <w:fldChar w:fldCharType="end"/>
      </w:r>
      <w:r>
        <w:t>, ca. 400 µl of</w:t>
      </w:r>
      <w:r w:rsidR="00B479D2">
        <w:t xml:space="preserve"> degassed</w:t>
      </w:r>
      <w:r>
        <w:t xml:space="preserve"> </w:t>
      </w:r>
      <w:r>
        <w:rPr>
          <w:rFonts w:cs="Arial"/>
          <w:color w:val="000000"/>
          <w:szCs w:val="20"/>
        </w:rPr>
        <w:t>5×10</w:t>
      </w:r>
      <w:r>
        <w:rPr>
          <w:rFonts w:cs="Arial"/>
          <w:color w:val="000000"/>
          <w:szCs w:val="20"/>
          <w:vertAlign w:val="superscript"/>
        </w:rPr>
        <w:t xml:space="preserve">-5 </w:t>
      </w:r>
      <w:r>
        <w:rPr>
          <w:rFonts w:cs="Arial"/>
          <w:color w:val="000000"/>
          <w:szCs w:val="20"/>
        </w:rPr>
        <w:t xml:space="preserve">M </w:t>
      </w:r>
      <w:r w:rsidR="00B479D2">
        <w:rPr>
          <w:rFonts w:cs="Arial"/>
          <w:color w:val="000000"/>
          <w:szCs w:val="20"/>
        </w:rPr>
        <w:t xml:space="preserve">aqueous </w:t>
      </w:r>
      <w:r>
        <w:rPr>
          <w:rFonts w:cs="Arial"/>
          <w:color w:val="000000"/>
          <w:szCs w:val="20"/>
        </w:rPr>
        <w:t>H</w:t>
      </w:r>
      <w:r>
        <w:rPr>
          <w:rFonts w:cs="Arial"/>
          <w:color w:val="000000"/>
          <w:szCs w:val="20"/>
          <w:vertAlign w:val="subscript"/>
        </w:rPr>
        <w:t>2</w:t>
      </w:r>
      <w:r>
        <w:rPr>
          <w:rFonts w:cs="Arial"/>
          <w:color w:val="000000"/>
          <w:szCs w:val="20"/>
        </w:rPr>
        <w:t>O</w:t>
      </w:r>
      <w:r>
        <w:rPr>
          <w:rFonts w:cs="Arial"/>
          <w:color w:val="000000"/>
          <w:szCs w:val="20"/>
          <w:vertAlign w:val="subscript"/>
        </w:rPr>
        <w:t>2</w:t>
      </w:r>
      <w:r>
        <w:rPr>
          <w:rFonts w:cs="Arial"/>
          <w:color w:val="000000"/>
          <w:szCs w:val="20"/>
        </w:rPr>
        <w:t xml:space="preserve"> were transferred into a Schlenk flask equipped for liquid phase O</w:t>
      </w:r>
      <w:r>
        <w:rPr>
          <w:rFonts w:cs="Arial"/>
          <w:color w:val="000000"/>
          <w:szCs w:val="20"/>
          <w:vertAlign w:val="subscript"/>
        </w:rPr>
        <w:t>2</w:t>
      </w:r>
      <w:r>
        <w:rPr>
          <w:rFonts w:cs="Arial"/>
          <w:color w:val="000000"/>
          <w:szCs w:val="20"/>
        </w:rPr>
        <w:t xml:space="preserve"> measurement. Throughout the experiment, the flask was connected to the Schlenk line (under argon), allowing for the injection of other reagents. A PT100 temperature sensor was placed next to the flask for temperature compensation of the O</w:t>
      </w:r>
      <w:r>
        <w:rPr>
          <w:rFonts w:cs="Arial"/>
          <w:color w:val="000000"/>
          <w:szCs w:val="20"/>
          <w:vertAlign w:val="subscript"/>
        </w:rPr>
        <w:t>2</w:t>
      </w:r>
      <w:r>
        <w:rPr>
          <w:rFonts w:cs="Arial"/>
          <w:color w:val="000000"/>
          <w:szCs w:val="20"/>
        </w:rPr>
        <w:t xml:space="preserve"> measurement. While being stirred and at room temperature, the baseline O</w:t>
      </w:r>
      <w:r>
        <w:rPr>
          <w:rFonts w:cs="Arial"/>
          <w:color w:val="000000"/>
          <w:szCs w:val="20"/>
          <w:vertAlign w:val="subscript"/>
        </w:rPr>
        <w:t>2</w:t>
      </w:r>
      <w:r>
        <w:rPr>
          <w:rFonts w:cs="Arial"/>
          <w:color w:val="000000"/>
          <w:szCs w:val="20"/>
        </w:rPr>
        <w:t xml:space="preserve"> concentration was </w:t>
      </w:r>
      <w:r w:rsidR="00B479D2">
        <w:rPr>
          <w:rFonts w:cs="Arial"/>
          <w:color w:val="000000"/>
          <w:szCs w:val="20"/>
        </w:rPr>
        <w:t>measured,</w:t>
      </w:r>
      <w:r>
        <w:rPr>
          <w:rFonts w:cs="Arial"/>
          <w:color w:val="000000"/>
          <w:szCs w:val="20"/>
        </w:rPr>
        <w:t xml:space="preserve"> followed by injection of 500 µl of an aqueous solution of </w:t>
      </w:r>
      <w:r>
        <w:rPr>
          <w:rFonts w:cs="Arial"/>
          <w:b/>
          <w:color w:val="000000"/>
          <w:szCs w:val="20"/>
        </w:rPr>
        <w:t xml:space="preserve">1 </w:t>
      </w:r>
      <w:r>
        <w:rPr>
          <w:rFonts w:cs="Arial"/>
          <w:color w:val="000000"/>
          <w:szCs w:val="20"/>
        </w:rPr>
        <w:t>(synthesized using N</w:t>
      </w:r>
      <w:r>
        <w:rPr>
          <w:rFonts w:cs="Arial"/>
          <w:color w:val="000000"/>
          <w:szCs w:val="20"/>
          <w:vertAlign w:val="subscript"/>
        </w:rPr>
        <w:t>2</w:t>
      </w:r>
      <w:r>
        <w:rPr>
          <w:rFonts w:cs="Arial"/>
          <w:color w:val="000000"/>
          <w:szCs w:val="20"/>
        </w:rPr>
        <w:t>O synthesis route, 0.005 M)</w:t>
      </w:r>
      <w:r w:rsidR="00B479D2">
        <w:rPr>
          <w:rFonts w:cs="Arial"/>
          <w:color w:val="000000"/>
          <w:szCs w:val="20"/>
        </w:rPr>
        <w:t xml:space="preserve"> through the septum of the T-piece adapter. After 50 min, 100 µl of a degassed 3 M potassium iodide (KI) solution were injected, followed by another 40 min of O</w:t>
      </w:r>
      <w:r w:rsidR="00B479D2">
        <w:rPr>
          <w:rFonts w:cs="Arial"/>
          <w:color w:val="000000"/>
          <w:szCs w:val="20"/>
          <w:vertAlign w:val="subscript"/>
        </w:rPr>
        <w:t>2</w:t>
      </w:r>
      <w:r w:rsidR="00B479D2">
        <w:rPr>
          <w:rFonts w:cs="Arial"/>
          <w:color w:val="000000"/>
          <w:szCs w:val="20"/>
        </w:rPr>
        <w:t xml:space="preserve"> measurement.</w:t>
      </w:r>
    </w:p>
    <w:p w14:paraId="1BD711EC" w14:textId="77777777" w:rsidR="0052026D" w:rsidRPr="0052026D" w:rsidRDefault="0052026D" w:rsidP="00517569"/>
    <w:p w14:paraId="67FDEDC0" w14:textId="1396BB97" w:rsidR="007F002A" w:rsidRDefault="007F002A" w:rsidP="007F002A">
      <w:pPr>
        <w:pStyle w:val="Heading2"/>
      </w:pPr>
      <w:bookmarkStart w:id="72" w:name="_Toc464139143"/>
      <w:r>
        <w:t>Data Analysis</w:t>
      </w:r>
      <w:bookmarkEnd w:id="72"/>
    </w:p>
    <w:p w14:paraId="39A57263" w14:textId="77777777" w:rsidR="00B479D2" w:rsidRDefault="00B479D2" w:rsidP="00B479D2"/>
    <w:p w14:paraId="1B22202D" w14:textId="6DEA0CF2" w:rsidR="00B479D2" w:rsidRDefault="00B479D2" w:rsidP="00B479D2">
      <w:r>
        <w:t>This H</w:t>
      </w:r>
      <w:r>
        <w:rPr>
          <w:vertAlign w:val="subscript"/>
        </w:rPr>
        <w:t>2</w:t>
      </w:r>
      <w:r>
        <w:t>O</w:t>
      </w:r>
      <w:r>
        <w:rPr>
          <w:vertAlign w:val="subscript"/>
        </w:rPr>
        <w:t>2</w:t>
      </w:r>
      <w:r>
        <w:t xml:space="preserve"> disproportionation experiment was performed to investigate the feasibility of </w:t>
      </w:r>
      <w:r w:rsidR="004F7405">
        <w:t xml:space="preserve">a </w:t>
      </w:r>
      <w:r>
        <w:t xml:space="preserve">stepwise water splitting mechanism, wherein irradiation of </w:t>
      </w:r>
      <w:r>
        <w:rPr>
          <w:b/>
        </w:rPr>
        <w:t xml:space="preserve">1 </w:t>
      </w:r>
      <w:r>
        <w:t>first produces H</w:t>
      </w:r>
      <w:r>
        <w:rPr>
          <w:vertAlign w:val="subscript"/>
        </w:rPr>
        <w:t>2</w:t>
      </w:r>
      <w:r>
        <w:t>O</w:t>
      </w:r>
      <w:r>
        <w:rPr>
          <w:vertAlign w:val="subscript"/>
        </w:rPr>
        <w:t>2</w:t>
      </w:r>
      <w:r>
        <w:t>, followed by H</w:t>
      </w:r>
      <w:r>
        <w:rPr>
          <w:vertAlign w:val="subscript"/>
        </w:rPr>
        <w:t>2</w:t>
      </w:r>
      <w:r>
        <w:t>O</w:t>
      </w:r>
      <w:r>
        <w:rPr>
          <w:vertAlign w:val="subscript"/>
        </w:rPr>
        <w:t>2</w:t>
      </w:r>
      <w:r>
        <w:t xml:space="preserve"> disproportionation to O</w:t>
      </w:r>
      <w:r>
        <w:rPr>
          <w:vertAlign w:val="subscript"/>
        </w:rPr>
        <w:t>2</w:t>
      </w:r>
      <w:r>
        <w:t xml:space="preserve"> and H</w:t>
      </w:r>
      <w:r>
        <w:rPr>
          <w:vertAlign w:val="subscript"/>
        </w:rPr>
        <w:t>2</w:t>
      </w:r>
      <w:r>
        <w:t>O</w:t>
      </w:r>
      <w:r>
        <w:rPr>
          <w:vertAlign w:val="subscript"/>
        </w:rPr>
        <w:t xml:space="preserve"> </w:t>
      </w:r>
      <w:r>
        <w:t xml:space="preserve">catalyzed by </w:t>
      </w:r>
      <w:r>
        <w:rPr>
          <w:b/>
        </w:rPr>
        <w:t>1</w:t>
      </w:r>
      <w:r>
        <w:t xml:space="preserve">. In our view, complex </w:t>
      </w:r>
      <w:r>
        <w:rPr>
          <w:b/>
        </w:rPr>
        <w:t xml:space="preserve">1 </w:t>
      </w:r>
      <w:r>
        <w:t>would be the only viable candidate for a H</w:t>
      </w:r>
      <w:r>
        <w:rPr>
          <w:vertAlign w:val="subscript"/>
        </w:rPr>
        <w:t>2</w:t>
      </w:r>
      <w:r>
        <w:t>O</w:t>
      </w:r>
      <w:r>
        <w:rPr>
          <w:vertAlign w:val="subscript"/>
        </w:rPr>
        <w:t>2</w:t>
      </w:r>
      <w:r>
        <w:t xml:space="preserve"> disproportionation catalyst in this scenario, since O</w:t>
      </w:r>
      <w:r>
        <w:rPr>
          <w:vertAlign w:val="subscript"/>
        </w:rPr>
        <w:t>2</w:t>
      </w:r>
      <w:r>
        <w:t xml:space="preserve"> formation occurs directly at the start of irradiation (see for example</w:t>
      </w:r>
      <w:r w:rsidR="004F7405">
        <w:t xml:space="preserve"> </w:t>
      </w:r>
      <w:r w:rsidR="004F7405">
        <w:fldChar w:fldCharType="begin"/>
      </w:r>
      <w:r w:rsidR="004F7405">
        <w:instrText xml:space="preserve"> REF _Ref461965060 \h </w:instrText>
      </w:r>
      <w:r w:rsidR="004F7405">
        <w:fldChar w:fldCharType="separate"/>
      </w:r>
      <w:r w:rsidR="0073677E">
        <w:t xml:space="preserve">Figure </w:t>
      </w:r>
      <w:r w:rsidR="0073677E">
        <w:rPr>
          <w:noProof/>
        </w:rPr>
        <w:t>4.2</w:t>
      </w:r>
      <w:r w:rsidR="0073677E">
        <w:noBreakHyphen/>
      </w:r>
      <w:r w:rsidR="0073677E">
        <w:rPr>
          <w:noProof/>
        </w:rPr>
        <w:t>1</w:t>
      </w:r>
      <w:r w:rsidR="004F7405">
        <w:fldChar w:fldCharType="end"/>
      </w:r>
      <w:r w:rsidR="00D85949">
        <w:t>). At the start of the reaction, only</w:t>
      </w:r>
      <w:r w:rsidR="00D85949">
        <w:rPr>
          <w:b/>
        </w:rPr>
        <w:t xml:space="preserve"> 1 </w:t>
      </w:r>
      <w:r w:rsidR="00D85949">
        <w:t>is present in significant quantities and it would therefore be the only compound that could catalyze H</w:t>
      </w:r>
      <w:r w:rsidR="00D85949">
        <w:rPr>
          <w:vertAlign w:val="subscript"/>
        </w:rPr>
        <w:t>2</w:t>
      </w:r>
      <w:r w:rsidR="00D85949">
        <w:t>O</w:t>
      </w:r>
      <w:r w:rsidR="00D85949">
        <w:rPr>
          <w:vertAlign w:val="subscript"/>
        </w:rPr>
        <w:t>2</w:t>
      </w:r>
      <w:r w:rsidR="00D85949">
        <w:t xml:space="preserve"> </w:t>
      </w:r>
      <w:r w:rsidR="00434BB5">
        <w:t xml:space="preserve">disproportionation </w:t>
      </w:r>
      <w:r w:rsidR="00D85949">
        <w:t>at this point.</w:t>
      </w:r>
    </w:p>
    <w:p w14:paraId="4F4DC1C6" w14:textId="77777777" w:rsidR="00D85949" w:rsidRDefault="00D85949" w:rsidP="00B479D2"/>
    <w:p w14:paraId="7340589B" w14:textId="2F5221D6" w:rsidR="00D85949" w:rsidRDefault="00D85949" w:rsidP="00B479D2">
      <w:r>
        <w:t>The used quantity of H</w:t>
      </w:r>
      <w:r>
        <w:rPr>
          <w:vertAlign w:val="subscript"/>
        </w:rPr>
        <w:t>2</w:t>
      </w:r>
      <w:r>
        <w:t>O</w:t>
      </w:r>
      <w:r>
        <w:rPr>
          <w:vertAlign w:val="subscript"/>
        </w:rPr>
        <w:t>2</w:t>
      </w:r>
      <w:r>
        <w:t xml:space="preserve"> (</w:t>
      </w:r>
      <w:r>
        <w:rPr>
          <w:rFonts w:cs="Arial"/>
          <w:color w:val="000000"/>
          <w:szCs w:val="20"/>
        </w:rPr>
        <w:t xml:space="preserve">20 </w:t>
      </w:r>
      <w:r>
        <w:t>nmol) corresponds to roughly 200 times the amount of O</w:t>
      </w:r>
      <w:r>
        <w:rPr>
          <w:vertAlign w:val="subscript"/>
        </w:rPr>
        <w:t>2</w:t>
      </w:r>
      <w:r>
        <w:t xml:space="preserve"> for</w:t>
      </w:r>
      <w:r w:rsidR="00434BB5">
        <w:t>med within the first 90 s of a</w:t>
      </w:r>
      <w:r>
        <w:t xml:space="preserve"> liquid phase O</w:t>
      </w:r>
      <w:r>
        <w:rPr>
          <w:vertAlign w:val="subscript"/>
        </w:rPr>
        <w:t>2</w:t>
      </w:r>
      <w:r>
        <w:t xml:space="preserve"> measurement experiment</w:t>
      </w:r>
      <w:r w:rsidR="00434BB5">
        <w:t xml:space="preserve"> (Hg light source,</w:t>
      </w:r>
      <w:r w:rsidR="00E80679">
        <w:t xml:space="preserve"> 320 – 500 nm,</w:t>
      </w:r>
      <w:r w:rsidR="00434BB5">
        <w:t xml:space="preserve"> 1 W setting, </w:t>
      </w:r>
      <w:r>
        <w:t xml:space="preserve">~ 0.11 nmol). Furthermore, it is roughly 1% of the amount of </w:t>
      </w:r>
      <w:r>
        <w:rPr>
          <w:b/>
        </w:rPr>
        <w:t>1</w:t>
      </w:r>
      <w:r>
        <w:t xml:space="preserve"> used (2.5 µmol). Therefore, </w:t>
      </w:r>
      <w:r w:rsidR="00434BB5">
        <w:t xml:space="preserve">this amount </w:t>
      </w:r>
      <w:r>
        <w:t>it is likely an overestimation</w:t>
      </w:r>
      <w:r w:rsidR="00434BB5">
        <w:t xml:space="preserve"> of the highest H</w:t>
      </w:r>
      <w:r w:rsidR="00434BB5">
        <w:rPr>
          <w:vertAlign w:val="subscript"/>
        </w:rPr>
        <w:t>2</w:t>
      </w:r>
      <w:r w:rsidR="00434BB5">
        <w:t>O</w:t>
      </w:r>
      <w:r w:rsidR="00434BB5">
        <w:rPr>
          <w:vertAlign w:val="subscript"/>
        </w:rPr>
        <w:t>2</w:t>
      </w:r>
      <w:r w:rsidR="00434BB5">
        <w:t xml:space="preserve"> concentration that might occur for a H</w:t>
      </w:r>
      <w:r w:rsidR="00434BB5">
        <w:rPr>
          <w:vertAlign w:val="subscript"/>
        </w:rPr>
        <w:t>2</w:t>
      </w:r>
      <w:r w:rsidR="00434BB5">
        <w:t>O</w:t>
      </w:r>
      <w:r w:rsidR="00434BB5">
        <w:rPr>
          <w:vertAlign w:val="subscript"/>
        </w:rPr>
        <w:t>2</w:t>
      </w:r>
      <w:r w:rsidR="00434BB5">
        <w:t xml:space="preserve"> mechanism. Thus, the observed rate of H</w:t>
      </w:r>
      <w:r w:rsidR="00434BB5">
        <w:rPr>
          <w:vertAlign w:val="subscript"/>
        </w:rPr>
        <w:t>2</w:t>
      </w:r>
      <w:r w:rsidR="00434BB5">
        <w:t>O</w:t>
      </w:r>
      <w:r w:rsidR="00434BB5">
        <w:rPr>
          <w:vertAlign w:val="subscript"/>
        </w:rPr>
        <w:t>2</w:t>
      </w:r>
      <w:r w:rsidR="00434BB5">
        <w:t xml:space="preserve"> disproportionation catalyzed by </w:t>
      </w:r>
      <w:r w:rsidR="00434BB5">
        <w:rPr>
          <w:b/>
        </w:rPr>
        <w:t xml:space="preserve">1 </w:t>
      </w:r>
      <w:r w:rsidR="00434BB5">
        <w:t>will be an upper bound for the H</w:t>
      </w:r>
      <w:r w:rsidR="00434BB5">
        <w:rPr>
          <w:vertAlign w:val="subscript"/>
        </w:rPr>
        <w:t>2</w:t>
      </w:r>
      <w:r w:rsidR="00434BB5">
        <w:t>O</w:t>
      </w:r>
      <w:r w:rsidR="00434BB5">
        <w:rPr>
          <w:vertAlign w:val="subscript"/>
        </w:rPr>
        <w:t>2</w:t>
      </w:r>
      <w:r w:rsidR="00434BB5">
        <w:t xml:space="preserve"> disproportionation rate possible under water splitting reaction conditions. If this rate is slower than the observed initial rate of O</w:t>
      </w:r>
      <w:r w:rsidR="00434BB5">
        <w:rPr>
          <w:vertAlign w:val="subscript"/>
        </w:rPr>
        <w:t>2</w:t>
      </w:r>
      <w:r w:rsidR="00434BB5">
        <w:t xml:space="preserve"> formation during liquid phase O</w:t>
      </w:r>
      <w:r w:rsidR="00434BB5">
        <w:rPr>
          <w:vertAlign w:val="subscript"/>
        </w:rPr>
        <w:t>2</w:t>
      </w:r>
      <w:r w:rsidR="00434BB5">
        <w:t xml:space="preserve"> measurement, a mechanism involving H</w:t>
      </w:r>
      <w:r w:rsidR="00434BB5">
        <w:rPr>
          <w:vertAlign w:val="subscript"/>
        </w:rPr>
        <w:t>2</w:t>
      </w:r>
      <w:r w:rsidR="00434BB5">
        <w:t>O</w:t>
      </w:r>
      <w:r w:rsidR="00434BB5">
        <w:rPr>
          <w:vertAlign w:val="subscript"/>
        </w:rPr>
        <w:t>2</w:t>
      </w:r>
      <w:r w:rsidR="00434BB5">
        <w:t xml:space="preserve"> disproportionation can be seen as unlikely. </w:t>
      </w:r>
    </w:p>
    <w:p w14:paraId="5C08C355" w14:textId="77777777" w:rsidR="00434BB5" w:rsidRDefault="00434BB5" w:rsidP="00B479D2"/>
    <w:p w14:paraId="7B13B509" w14:textId="21490E01" w:rsidR="00E07E1B" w:rsidRDefault="00434BB5" w:rsidP="00B479D2">
      <w:pPr>
        <w:rPr>
          <w:rFonts w:cs="Arial"/>
          <w:color w:val="000000"/>
          <w:szCs w:val="20"/>
        </w:rPr>
      </w:pPr>
      <w:r>
        <w:t xml:space="preserve">The results of the experiment are shown in </w:t>
      </w:r>
      <w:r>
        <w:fldChar w:fldCharType="begin"/>
      </w:r>
      <w:r>
        <w:instrText xml:space="preserve"> REF _Ref460773965 \h </w:instrText>
      </w:r>
      <w:r>
        <w:fldChar w:fldCharType="separate"/>
      </w:r>
      <w:r w:rsidR="0073677E">
        <w:t xml:space="preserve">Figure </w:t>
      </w:r>
      <w:r w:rsidR="0073677E">
        <w:rPr>
          <w:noProof/>
        </w:rPr>
        <w:t>5.2</w:t>
      </w:r>
      <w:r w:rsidR="0073677E">
        <w:noBreakHyphen/>
      </w:r>
      <w:r w:rsidR="0073677E">
        <w:rPr>
          <w:noProof/>
        </w:rPr>
        <w:t>1</w:t>
      </w:r>
      <w:r>
        <w:fldChar w:fldCharType="end"/>
      </w:r>
      <w:r>
        <w:t>. It can be seen that the baseline O</w:t>
      </w:r>
      <w:r>
        <w:rPr>
          <w:vertAlign w:val="subscript"/>
        </w:rPr>
        <w:t>2</w:t>
      </w:r>
      <w:r>
        <w:t xml:space="preserve"> concentration of the H</w:t>
      </w:r>
      <w:r>
        <w:rPr>
          <w:vertAlign w:val="subscript"/>
        </w:rPr>
        <w:t>2</w:t>
      </w:r>
      <w:r>
        <w:t>O</w:t>
      </w:r>
      <w:r>
        <w:rPr>
          <w:vertAlign w:val="subscript"/>
        </w:rPr>
        <w:t>2</w:t>
      </w:r>
      <w:r>
        <w:t xml:space="preserve"> solution is elevated (1.9 µmol l</w:t>
      </w:r>
      <w:r>
        <w:rPr>
          <w:vertAlign w:val="superscript"/>
        </w:rPr>
        <w:t>-1</w:t>
      </w:r>
      <w:r>
        <w:t>), since it proved challenging to remove al</w:t>
      </w:r>
      <w:r w:rsidR="00E07E1B">
        <w:t>l dissolved O</w:t>
      </w:r>
      <w:r w:rsidR="00E07E1B">
        <w:rPr>
          <w:vertAlign w:val="subscript"/>
        </w:rPr>
        <w:t>2</w:t>
      </w:r>
      <w:r w:rsidR="00E07E1B">
        <w:t xml:space="preserve"> from it. Addition of the solution of </w:t>
      </w:r>
      <w:r w:rsidR="00E07E1B">
        <w:rPr>
          <w:b/>
        </w:rPr>
        <w:t>1</w:t>
      </w:r>
      <w:r w:rsidR="00E07E1B">
        <w:t xml:space="preserve"> (having a lower O</w:t>
      </w:r>
      <w:r w:rsidR="00E07E1B">
        <w:rPr>
          <w:vertAlign w:val="subscript"/>
        </w:rPr>
        <w:t>2</w:t>
      </w:r>
      <w:r w:rsidR="00E07E1B">
        <w:t xml:space="preserve"> concentration) at t = 150 s therefore leads to a drop in O</w:t>
      </w:r>
      <w:r w:rsidR="00E07E1B">
        <w:rPr>
          <w:vertAlign w:val="subscript"/>
        </w:rPr>
        <w:t>2</w:t>
      </w:r>
      <w:r w:rsidR="00E07E1B">
        <w:t xml:space="preserve"> concentration. After equilibration, a linear increase in O</w:t>
      </w:r>
      <w:r w:rsidR="00E07E1B">
        <w:rPr>
          <w:vertAlign w:val="subscript"/>
        </w:rPr>
        <w:t>2</w:t>
      </w:r>
      <w:r w:rsidR="00E07E1B">
        <w:t xml:space="preserve"> concentration with a rate of </w:t>
      </w:r>
      <w:r w:rsidR="00E07E1B">
        <w:rPr>
          <w:rFonts w:cs="Arial"/>
          <w:color w:val="000000"/>
          <w:szCs w:val="20"/>
        </w:rPr>
        <w:t>1.2×10</w:t>
      </w:r>
      <w:r w:rsidR="00E07E1B">
        <w:rPr>
          <w:rFonts w:cs="Arial"/>
          <w:color w:val="000000"/>
          <w:szCs w:val="20"/>
          <w:vertAlign w:val="superscript"/>
        </w:rPr>
        <w:t>-5</w:t>
      </w:r>
      <w:r w:rsidR="00E07E1B">
        <w:rPr>
          <w:rFonts w:cs="Arial"/>
          <w:color w:val="000000"/>
          <w:szCs w:val="20"/>
        </w:rPr>
        <w:t xml:space="preserve"> µmol l</w:t>
      </w:r>
      <w:r w:rsidR="00E07E1B">
        <w:rPr>
          <w:rFonts w:cs="Arial"/>
          <w:color w:val="000000"/>
          <w:szCs w:val="20"/>
          <w:vertAlign w:val="superscript"/>
        </w:rPr>
        <w:t>-1</w:t>
      </w:r>
      <w:r w:rsidR="00E07E1B">
        <w:rPr>
          <w:rFonts w:cs="Arial"/>
          <w:color w:val="000000"/>
          <w:szCs w:val="20"/>
        </w:rPr>
        <w:t xml:space="preserve"> s</w:t>
      </w:r>
      <w:r w:rsidR="00E07E1B">
        <w:rPr>
          <w:rFonts w:cs="Arial"/>
          <w:color w:val="000000"/>
          <w:szCs w:val="20"/>
          <w:vertAlign w:val="superscript"/>
        </w:rPr>
        <w:t xml:space="preserve">-1 </w:t>
      </w:r>
      <w:r w:rsidR="00E07E1B">
        <w:rPr>
          <w:rFonts w:cs="Arial"/>
          <w:color w:val="000000"/>
          <w:szCs w:val="20"/>
        </w:rPr>
        <w:t xml:space="preserve">can be observed (see </w:t>
      </w:r>
      <w:r w:rsidR="00E07E1B">
        <w:rPr>
          <w:rFonts w:cs="Arial"/>
          <w:color w:val="000000"/>
          <w:szCs w:val="20"/>
        </w:rPr>
        <w:fldChar w:fldCharType="begin"/>
      </w:r>
      <w:r w:rsidR="00E07E1B">
        <w:rPr>
          <w:rFonts w:cs="Arial"/>
          <w:color w:val="000000"/>
          <w:szCs w:val="20"/>
        </w:rPr>
        <w:instrText xml:space="preserve"> REF _Ref460773965 \h </w:instrText>
      </w:r>
      <w:r w:rsidR="00E07E1B">
        <w:rPr>
          <w:rFonts w:cs="Arial"/>
          <w:color w:val="000000"/>
          <w:szCs w:val="20"/>
        </w:rPr>
      </w:r>
      <w:r w:rsidR="00E07E1B">
        <w:rPr>
          <w:rFonts w:cs="Arial"/>
          <w:color w:val="000000"/>
          <w:szCs w:val="20"/>
        </w:rPr>
        <w:fldChar w:fldCharType="separate"/>
      </w:r>
      <w:r w:rsidR="0073677E">
        <w:t xml:space="preserve">Figure </w:t>
      </w:r>
      <w:r w:rsidR="0073677E">
        <w:rPr>
          <w:noProof/>
        </w:rPr>
        <w:t>5.2</w:t>
      </w:r>
      <w:r w:rsidR="0073677E">
        <w:noBreakHyphen/>
      </w:r>
      <w:r w:rsidR="0073677E">
        <w:rPr>
          <w:noProof/>
        </w:rPr>
        <w:t>1</w:t>
      </w:r>
      <w:r w:rsidR="00E07E1B">
        <w:rPr>
          <w:rFonts w:cs="Arial"/>
          <w:color w:val="000000"/>
          <w:szCs w:val="20"/>
        </w:rPr>
        <w:fldChar w:fldCharType="end"/>
      </w:r>
      <w:r w:rsidR="00E07E1B">
        <w:rPr>
          <w:rFonts w:cs="Arial"/>
          <w:color w:val="000000"/>
          <w:szCs w:val="20"/>
        </w:rPr>
        <w:t>B). We attribute this to H</w:t>
      </w:r>
      <w:r w:rsidR="00E07E1B">
        <w:rPr>
          <w:rFonts w:cs="Arial"/>
          <w:color w:val="000000"/>
          <w:szCs w:val="20"/>
          <w:vertAlign w:val="subscript"/>
        </w:rPr>
        <w:t>2</w:t>
      </w:r>
      <w:r w:rsidR="00E07E1B">
        <w:rPr>
          <w:rFonts w:cs="Arial"/>
          <w:color w:val="000000"/>
          <w:szCs w:val="20"/>
        </w:rPr>
        <w:t>O</w:t>
      </w:r>
      <w:r w:rsidR="00E07E1B">
        <w:rPr>
          <w:rFonts w:cs="Arial"/>
          <w:color w:val="000000"/>
          <w:szCs w:val="20"/>
          <w:vertAlign w:val="subscript"/>
        </w:rPr>
        <w:t>2</w:t>
      </w:r>
      <w:r w:rsidR="00E07E1B">
        <w:rPr>
          <w:rFonts w:cs="Arial"/>
          <w:color w:val="000000"/>
          <w:szCs w:val="20"/>
        </w:rPr>
        <w:t xml:space="preserve"> disproportionation catalyzed by </w:t>
      </w:r>
      <w:r w:rsidR="00E07E1B">
        <w:rPr>
          <w:rFonts w:cs="Arial"/>
          <w:b/>
          <w:color w:val="000000"/>
          <w:szCs w:val="20"/>
        </w:rPr>
        <w:t>1</w:t>
      </w:r>
      <w:r w:rsidR="00E07E1B">
        <w:rPr>
          <w:rFonts w:cs="Arial"/>
          <w:color w:val="000000"/>
          <w:szCs w:val="20"/>
        </w:rPr>
        <w:t>. At t = 3100 s, a 3 M KI solution was added to the reactor. Since KI is a known and fast-acting H</w:t>
      </w:r>
      <w:r w:rsidR="00E07E1B">
        <w:rPr>
          <w:rFonts w:cs="Arial"/>
          <w:color w:val="000000"/>
          <w:szCs w:val="20"/>
          <w:vertAlign w:val="subscript"/>
        </w:rPr>
        <w:t>2</w:t>
      </w:r>
      <w:r w:rsidR="00E07E1B">
        <w:rPr>
          <w:rFonts w:cs="Arial"/>
          <w:color w:val="000000"/>
          <w:szCs w:val="20"/>
        </w:rPr>
        <w:t>O</w:t>
      </w:r>
      <w:r w:rsidR="00E07E1B">
        <w:rPr>
          <w:rFonts w:cs="Arial"/>
          <w:color w:val="000000"/>
          <w:szCs w:val="20"/>
          <w:vertAlign w:val="subscript"/>
        </w:rPr>
        <w:t>2</w:t>
      </w:r>
      <w:r w:rsidR="00E07E1B">
        <w:rPr>
          <w:rFonts w:cs="Arial"/>
          <w:color w:val="000000"/>
          <w:szCs w:val="20"/>
        </w:rPr>
        <w:t xml:space="preserve"> disproportionation catalyst, this was done to confirm that H</w:t>
      </w:r>
      <w:r w:rsidR="00E07E1B">
        <w:rPr>
          <w:rFonts w:cs="Arial"/>
          <w:color w:val="000000"/>
          <w:szCs w:val="20"/>
          <w:vertAlign w:val="subscript"/>
        </w:rPr>
        <w:t>2</w:t>
      </w:r>
      <w:r w:rsidR="00E07E1B">
        <w:rPr>
          <w:rFonts w:cs="Arial"/>
          <w:color w:val="000000"/>
          <w:szCs w:val="20"/>
        </w:rPr>
        <w:t>O</w:t>
      </w:r>
      <w:r w:rsidR="00E07E1B">
        <w:rPr>
          <w:rFonts w:cs="Arial"/>
          <w:color w:val="000000"/>
          <w:szCs w:val="20"/>
          <w:vertAlign w:val="subscript"/>
        </w:rPr>
        <w:t>2</w:t>
      </w:r>
      <w:r w:rsidR="00E07E1B">
        <w:rPr>
          <w:rFonts w:cs="Arial"/>
          <w:color w:val="000000"/>
          <w:szCs w:val="20"/>
        </w:rPr>
        <w:t xml:space="preserve"> disproportionation can be observed under these reaction conditions. Indeed, addition of KI leads to a rapid increase in O</w:t>
      </w:r>
      <w:r w:rsidR="00E07E1B">
        <w:rPr>
          <w:rFonts w:cs="Arial"/>
          <w:color w:val="000000"/>
          <w:szCs w:val="20"/>
          <w:vertAlign w:val="subscript"/>
        </w:rPr>
        <w:t>2</w:t>
      </w:r>
      <w:r w:rsidR="00E07E1B">
        <w:rPr>
          <w:rFonts w:cs="Arial"/>
          <w:color w:val="000000"/>
          <w:szCs w:val="20"/>
        </w:rPr>
        <w:t xml:space="preserve"> concentration, followed by return to baseline value (likely due to diffusion of O</w:t>
      </w:r>
      <w:r w:rsidR="00E07E1B">
        <w:rPr>
          <w:rFonts w:cs="Arial"/>
          <w:color w:val="000000"/>
          <w:szCs w:val="20"/>
          <w:vertAlign w:val="subscript"/>
        </w:rPr>
        <w:t>2</w:t>
      </w:r>
      <w:r w:rsidR="00E07E1B">
        <w:rPr>
          <w:rFonts w:cs="Arial"/>
          <w:color w:val="000000"/>
          <w:szCs w:val="20"/>
        </w:rPr>
        <w:t xml:space="preserve"> into the gas phase). Importantly, after addition of KI and equilibration, no increase in O</w:t>
      </w:r>
      <w:r w:rsidR="00E07E1B">
        <w:rPr>
          <w:rFonts w:cs="Arial"/>
          <w:color w:val="000000"/>
          <w:szCs w:val="20"/>
          <w:vertAlign w:val="subscript"/>
        </w:rPr>
        <w:t>2</w:t>
      </w:r>
      <w:r w:rsidR="00E07E1B">
        <w:rPr>
          <w:rFonts w:cs="Arial"/>
          <w:color w:val="000000"/>
          <w:szCs w:val="20"/>
        </w:rPr>
        <w:t xml:space="preserve"> concentration can be observed anymore (see </w:t>
      </w:r>
      <w:r w:rsidR="00E07E1B">
        <w:rPr>
          <w:rFonts w:cs="Arial"/>
          <w:color w:val="000000"/>
          <w:szCs w:val="20"/>
        </w:rPr>
        <w:fldChar w:fldCharType="begin"/>
      </w:r>
      <w:r w:rsidR="00E07E1B">
        <w:rPr>
          <w:rFonts w:cs="Arial"/>
          <w:color w:val="000000"/>
          <w:szCs w:val="20"/>
        </w:rPr>
        <w:instrText xml:space="preserve"> REF _Ref460773965 \h </w:instrText>
      </w:r>
      <w:r w:rsidR="00E07E1B">
        <w:rPr>
          <w:rFonts w:cs="Arial"/>
          <w:color w:val="000000"/>
          <w:szCs w:val="20"/>
        </w:rPr>
      </w:r>
      <w:r w:rsidR="00E07E1B">
        <w:rPr>
          <w:rFonts w:cs="Arial"/>
          <w:color w:val="000000"/>
          <w:szCs w:val="20"/>
        </w:rPr>
        <w:fldChar w:fldCharType="separate"/>
      </w:r>
      <w:r w:rsidR="0073677E">
        <w:t xml:space="preserve">Figure </w:t>
      </w:r>
      <w:r w:rsidR="0073677E">
        <w:rPr>
          <w:noProof/>
        </w:rPr>
        <w:t>5.2</w:t>
      </w:r>
      <w:r w:rsidR="0073677E">
        <w:noBreakHyphen/>
      </w:r>
      <w:r w:rsidR="0073677E">
        <w:rPr>
          <w:noProof/>
        </w:rPr>
        <w:t>1</w:t>
      </w:r>
      <w:r w:rsidR="00E07E1B">
        <w:rPr>
          <w:rFonts w:cs="Arial"/>
          <w:color w:val="000000"/>
          <w:szCs w:val="20"/>
        </w:rPr>
        <w:fldChar w:fldCharType="end"/>
      </w:r>
      <w:r w:rsidR="00E07E1B">
        <w:rPr>
          <w:rFonts w:cs="Arial"/>
          <w:color w:val="000000"/>
          <w:szCs w:val="20"/>
        </w:rPr>
        <w:t>B). This suggests that all H</w:t>
      </w:r>
      <w:r w:rsidR="00E07E1B">
        <w:rPr>
          <w:rFonts w:cs="Arial"/>
          <w:color w:val="000000"/>
          <w:szCs w:val="20"/>
          <w:vertAlign w:val="subscript"/>
        </w:rPr>
        <w:t>2</w:t>
      </w:r>
      <w:r w:rsidR="00E07E1B">
        <w:rPr>
          <w:rFonts w:cs="Arial"/>
          <w:color w:val="000000"/>
          <w:szCs w:val="20"/>
        </w:rPr>
        <w:t>O</w:t>
      </w:r>
      <w:r w:rsidR="00E07E1B">
        <w:rPr>
          <w:rFonts w:cs="Arial"/>
          <w:color w:val="000000"/>
          <w:szCs w:val="20"/>
          <w:vertAlign w:val="subscript"/>
        </w:rPr>
        <w:t>2</w:t>
      </w:r>
      <w:r w:rsidR="00E07E1B">
        <w:rPr>
          <w:rFonts w:cs="Arial"/>
          <w:color w:val="000000"/>
          <w:szCs w:val="20"/>
        </w:rPr>
        <w:t xml:space="preserve"> has been consumed by KI catalyzed disproportionation. In turn, this supports the hypothesis that the increase in O</w:t>
      </w:r>
      <w:r w:rsidR="00E07E1B">
        <w:rPr>
          <w:rFonts w:cs="Arial"/>
          <w:color w:val="000000"/>
          <w:szCs w:val="20"/>
          <w:vertAlign w:val="subscript"/>
        </w:rPr>
        <w:t>2</w:t>
      </w:r>
      <w:r w:rsidR="00E07E1B">
        <w:rPr>
          <w:rFonts w:cs="Arial"/>
          <w:color w:val="000000"/>
          <w:szCs w:val="20"/>
        </w:rPr>
        <w:t xml:space="preserve"> concentration before KI addition was due to catalytic H</w:t>
      </w:r>
      <w:r w:rsidR="00E07E1B">
        <w:rPr>
          <w:rFonts w:cs="Arial"/>
          <w:color w:val="000000"/>
          <w:szCs w:val="20"/>
          <w:vertAlign w:val="subscript"/>
        </w:rPr>
        <w:t>2</w:t>
      </w:r>
      <w:r w:rsidR="00E07E1B">
        <w:rPr>
          <w:rFonts w:cs="Arial"/>
          <w:color w:val="000000"/>
          <w:szCs w:val="20"/>
        </w:rPr>
        <w:t>O</w:t>
      </w:r>
      <w:r w:rsidR="00E07E1B">
        <w:rPr>
          <w:rFonts w:cs="Arial"/>
          <w:color w:val="000000"/>
          <w:szCs w:val="20"/>
          <w:vertAlign w:val="subscript"/>
        </w:rPr>
        <w:t>2</w:t>
      </w:r>
      <w:r w:rsidR="00E07E1B">
        <w:rPr>
          <w:rFonts w:cs="Arial"/>
          <w:color w:val="000000"/>
          <w:szCs w:val="20"/>
        </w:rPr>
        <w:t xml:space="preserve"> disproportionation and not some other process (such as leakage).</w:t>
      </w:r>
    </w:p>
    <w:p w14:paraId="61DE1E9B" w14:textId="77777777" w:rsidR="00E07E1B" w:rsidRDefault="00E07E1B" w:rsidP="00B479D2">
      <w:pPr>
        <w:rPr>
          <w:rFonts w:cs="Arial"/>
          <w:color w:val="000000"/>
          <w:szCs w:val="20"/>
        </w:rPr>
      </w:pPr>
    </w:p>
    <w:p w14:paraId="435C6C5A" w14:textId="0B2EFAA8" w:rsidR="00434BB5" w:rsidRPr="00434BB5" w:rsidRDefault="00E07E1B" w:rsidP="00B479D2">
      <w:r>
        <w:rPr>
          <w:rFonts w:cs="Arial"/>
          <w:color w:val="000000"/>
          <w:szCs w:val="20"/>
        </w:rPr>
        <w:t>Within this interpretation, the rate of H</w:t>
      </w:r>
      <w:r>
        <w:rPr>
          <w:rFonts w:cs="Arial"/>
          <w:color w:val="000000"/>
          <w:szCs w:val="20"/>
          <w:vertAlign w:val="subscript"/>
        </w:rPr>
        <w:t>2</w:t>
      </w:r>
      <w:r>
        <w:rPr>
          <w:rFonts w:cs="Arial"/>
          <w:color w:val="000000"/>
          <w:szCs w:val="20"/>
        </w:rPr>
        <w:t>O</w:t>
      </w:r>
      <w:r>
        <w:rPr>
          <w:rFonts w:cs="Arial"/>
          <w:color w:val="000000"/>
          <w:szCs w:val="20"/>
          <w:vertAlign w:val="subscript"/>
        </w:rPr>
        <w:t>2</w:t>
      </w:r>
      <w:r>
        <w:rPr>
          <w:rFonts w:cs="Arial"/>
          <w:color w:val="000000"/>
          <w:szCs w:val="20"/>
        </w:rPr>
        <w:t xml:space="preserve"> disproportionation catalyzed by </w:t>
      </w:r>
      <w:r>
        <w:rPr>
          <w:rFonts w:cs="Arial"/>
          <w:b/>
          <w:color w:val="000000"/>
          <w:szCs w:val="20"/>
        </w:rPr>
        <w:t>1</w:t>
      </w:r>
      <w:r>
        <w:rPr>
          <w:rFonts w:cs="Arial"/>
          <w:color w:val="000000"/>
          <w:szCs w:val="20"/>
        </w:rPr>
        <w:t xml:space="preserve"> (1.2×10</w:t>
      </w:r>
      <w:r>
        <w:rPr>
          <w:rFonts w:cs="Arial"/>
          <w:color w:val="000000"/>
          <w:szCs w:val="20"/>
          <w:vertAlign w:val="superscript"/>
        </w:rPr>
        <w:t>-5</w:t>
      </w:r>
      <w:r>
        <w:rPr>
          <w:rFonts w:cs="Arial"/>
          <w:color w:val="000000"/>
          <w:szCs w:val="20"/>
        </w:rPr>
        <w:t xml:space="preserve"> µmol l</w:t>
      </w:r>
      <w:r>
        <w:rPr>
          <w:rFonts w:cs="Arial"/>
          <w:color w:val="000000"/>
          <w:szCs w:val="20"/>
          <w:vertAlign w:val="superscript"/>
        </w:rPr>
        <w:t>-1</w:t>
      </w:r>
      <w:r>
        <w:rPr>
          <w:rFonts w:cs="Arial"/>
          <w:color w:val="000000"/>
          <w:szCs w:val="20"/>
        </w:rPr>
        <w:t xml:space="preserve"> s</w:t>
      </w:r>
      <w:r>
        <w:rPr>
          <w:rFonts w:cs="Arial"/>
          <w:color w:val="000000"/>
          <w:szCs w:val="20"/>
          <w:vertAlign w:val="superscript"/>
        </w:rPr>
        <w:t>-1</w:t>
      </w:r>
      <w:r w:rsidR="00E80679">
        <w:rPr>
          <w:rFonts w:cs="Arial"/>
          <w:color w:val="000000"/>
          <w:szCs w:val="20"/>
        </w:rPr>
        <w:t>)</w:t>
      </w:r>
      <w:r>
        <w:rPr>
          <w:rFonts w:cs="Arial"/>
          <w:color w:val="000000"/>
          <w:szCs w:val="20"/>
        </w:rPr>
        <w:t xml:space="preserve"> is</w:t>
      </w:r>
      <w:r w:rsidR="00E80679">
        <w:rPr>
          <w:rFonts w:cs="Arial"/>
          <w:color w:val="000000"/>
          <w:szCs w:val="20"/>
        </w:rPr>
        <w:t xml:space="preserve"> more than an order of magnitude slower than the initial O</w:t>
      </w:r>
      <w:r w:rsidR="00E80679">
        <w:rPr>
          <w:rFonts w:cs="Arial"/>
          <w:color w:val="000000"/>
          <w:szCs w:val="20"/>
          <w:vertAlign w:val="subscript"/>
        </w:rPr>
        <w:t>2</w:t>
      </w:r>
      <w:r w:rsidR="00E80679">
        <w:rPr>
          <w:rFonts w:cs="Arial"/>
          <w:color w:val="000000"/>
          <w:szCs w:val="20"/>
        </w:rPr>
        <w:t xml:space="preserve"> formation rate during water splitting (5.9×10</w:t>
      </w:r>
      <w:r w:rsidR="00E80679">
        <w:rPr>
          <w:rFonts w:cs="Arial"/>
          <w:color w:val="000000"/>
          <w:szCs w:val="20"/>
          <w:vertAlign w:val="superscript"/>
        </w:rPr>
        <w:t>-3</w:t>
      </w:r>
      <w:r w:rsidR="00E80679">
        <w:rPr>
          <w:rFonts w:cs="Arial"/>
          <w:color w:val="000000"/>
          <w:szCs w:val="20"/>
        </w:rPr>
        <w:t xml:space="preserve"> µmol l</w:t>
      </w:r>
      <w:r w:rsidR="00E80679">
        <w:rPr>
          <w:rFonts w:cs="Arial"/>
          <w:color w:val="000000"/>
          <w:szCs w:val="20"/>
          <w:vertAlign w:val="superscript"/>
        </w:rPr>
        <w:t>-1</w:t>
      </w:r>
      <w:r w:rsidR="00E80679">
        <w:rPr>
          <w:rFonts w:cs="Arial"/>
          <w:color w:val="000000"/>
          <w:szCs w:val="20"/>
        </w:rPr>
        <w:t xml:space="preserve"> s</w:t>
      </w:r>
      <w:r w:rsidR="00E80679">
        <w:rPr>
          <w:rFonts w:cs="Arial"/>
          <w:color w:val="000000"/>
          <w:szCs w:val="20"/>
          <w:vertAlign w:val="superscript"/>
        </w:rPr>
        <w:t xml:space="preserve">-1 </w:t>
      </w:r>
      <w:r w:rsidR="00E80679">
        <w:rPr>
          <w:rFonts w:cs="Arial"/>
          <w:color w:val="000000"/>
          <w:szCs w:val="20"/>
        </w:rPr>
        <w:t>for Hg light source, 320 – 500 nm, 1 W setting). Therefore, it is unlikely that a mechanism involving H</w:t>
      </w:r>
      <w:r w:rsidR="00E80679">
        <w:rPr>
          <w:rFonts w:cs="Arial"/>
          <w:color w:val="000000"/>
          <w:szCs w:val="20"/>
          <w:vertAlign w:val="subscript"/>
        </w:rPr>
        <w:t>2</w:t>
      </w:r>
      <w:r w:rsidR="00E80679">
        <w:rPr>
          <w:rFonts w:cs="Arial"/>
          <w:color w:val="000000"/>
          <w:szCs w:val="20"/>
        </w:rPr>
        <w:t>O</w:t>
      </w:r>
      <w:r w:rsidR="00E80679">
        <w:rPr>
          <w:rFonts w:cs="Arial"/>
          <w:color w:val="000000"/>
          <w:szCs w:val="20"/>
          <w:vertAlign w:val="subscript"/>
        </w:rPr>
        <w:t>2</w:t>
      </w:r>
      <w:r w:rsidR="00E80679">
        <w:rPr>
          <w:rFonts w:cs="Arial"/>
          <w:color w:val="000000"/>
          <w:szCs w:val="20"/>
        </w:rPr>
        <w:t xml:space="preserve"> disproportionation is responsible for O</w:t>
      </w:r>
      <w:r w:rsidR="00E80679">
        <w:rPr>
          <w:rFonts w:cs="Arial"/>
          <w:color w:val="000000"/>
          <w:szCs w:val="20"/>
          <w:vertAlign w:val="subscript"/>
        </w:rPr>
        <w:t>2</w:t>
      </w:r>
      <w:r w:rsidR="00E80679">
        <w:rPr>
          <w:rFonts w:cs="Arial"/>
          <w:color w:val="000000"/>
          <w:szCs w:val="20"/>
        </w:rPr>
        <w:t xml:space="preserve"> evolution in this system. However, a variable not included in this experiment is irradiation. It is possible that irradiation could accelerate H</w:t>
      </w:r>
      <w:r w:rsidR="00E80679">
        <w:rPr>
          <w:rFonts w:cs="Arial"/>
          <w:color w:val="000000"/>
          <w:szCs w:val="20"/>
          <w:vertAlign w:val="subscript"/>
        </w:rPr>
        <w:t>2</w:t>
      </w:r>
      <w:r w:rsidR="00E80679">
        <w:rPr>
          <w:rFonts w:cs="Arial"/>
          <w:color w:val="000000"/>
          <w:szCs w:val="20"/>
        </w:rPr>
        <w:t>O</w:t>
      </w:r>
      <w:r w:rsidR="00E80679">
        <w:rPr>
          <w:rFonts w:cs="Arial"/>
          <w:color w:val="000000"/>
          <w:szCs w:val="20"/>
          <w:vertAlign w:val="subscript"/>
        </w:rPr>
        <w:t>2</w:t>
      </w:r>
      <w:r w:rsidR="00E80679">
        <w:rPr>
          <w:rFonts w:cs="Arial"/>
          <w:color w:val="000000"/>
          <w:szCs w:val="20"/>
        </w:rPr>
        <w:t xml:space="preserve"> disproportionation. This possibility could not be investigated in this experiment since irradiation would lead to a combined increase of O</w:t>
      </w:r>
      <w:r w:rsidR="00E80679">
        <w:rPr>
          <w:rFonts w:cs="Arial"/>
          <w:color w:val="000000"/>
          <w:szCs w:val="20"/>
          <w:vertAlign w:val="subscript"/>
        </w:rPr>
        <w:t>2</w:t>
      </w:r>
      <w:r w:rsidR="00E80679">
        <w:rPr>
          <w:rFonts w:cs="Arial"/>
          <w:color w:val="000000"/>
          <w:szCs w:val="20"/>
        </w:rPr>
        <w:t xml:space="preserve"> concentration due to H</w:t>
      </w:r>
      <w:r w:rsidR="00E80679">
        <w:rPr>
          <w:rFonts w:cs="Arial"/>
          <w:color w:val="000000"/>
          <w:szCs w:val="20"/>
          <w:vertAlign w:val="subscript"/>
        </w:rPr>
        <w:t>2</w:t>
      </w:r>
      <w:r w:rsidR="00E80679">
        <w:rPr>
          <w:rFonts w:cs="Arial"/>
          <w:color w:val="000000"/>
          <w:szCs w:val="20"/>
        </w:rPr>
        <w:t>O</w:t>
      </w:r>
      <w:r w:rsidR="00E80679">
        <w:rPr>
          <w:rFonts w:cs="Arial"/>
          <w:color w:val="000000"/>
          <w:szCs w:val="20"/>
          <w:vertAlign w:val="subscript"/>
        </w:rPr>
        <w:t xml:space="preserve">2 </w:t>
      </w:r>
      <w:r w:rsidR="00E80679">
        <w:rPr>
          <w:rFonts w:cs="Arial"/>
          <w:color w:val="000000"/>
          <w:szCs w:val="20"/>
        </w:rPr>
        <w:t>disproportionation and O</w:t>
      </w:r>
      <w:r w:rsidR="00E80679">
        <w:rPr>
          <w:rFonts w:cs="Arial"/>
          <w:color w:val="000000"/>
          <w:szCs w:val="20"/>
          <w:vertAlign w:val="subscript"/>
        </w:rPr>
        <w:t>2</w:t>
      </w:r>
      <w:r w:rsidR="00E80679">
        <w:rPr>
          <w:rFonts w:cs="Arial"/>
          <w:color w:val="000000"/>
          <w:szCs w:val="20"/>
        </w:rPr>
        <w:t xml:space="preserve"> evolution from </w:t>
      </w:r>
      <w:r w:rsidR="00E80679">
        <w:rPr>
          <w:rFonts w:cs="Arial"/>
          <w:b/>
          <w:color w:val="000000"/>
          <w:szCs w:val="20"/>
        </w:rPr>
        <w:t>1</w:t>
      </w:r>
      <w:r w:rsidR="00E80679">
        <w:rPr>
          <w:rFonts w:cs="Arial"/>
          <w:color w:val="000000"/>
          <w:szCs w:val="20"/>
        </w:rPr>
        <w:t xml:space="preserve">, which could not be distinguished. Theoretical evidence, however, </w:t>
      </w:r>
      <w:r w:rsidR="002C2409">
        <w:rPr>
          <w:rFonts w:cs="Arial"/>
          <w:color w:val="000000"/>
          <w:szCs w:val="20"/>
        </w:rPr>
        <w:t xml:space="preserve">also </w:t>
      </w:r>
      <w:r w:rsidR="00E80679">
        <w:rPr>
          <w:rFonts w:cs="Arial"/>
          <w:color w:val="000000"/>
          <w:szCs w:val="20"/>
        </w:rPr>
        <w:t>suggest</w:t>
      </w:r>
      <w:r w:rsidR="002C2409">
        <w:rPr>
          <w:rFonts w:cs="Arial"/>
          <w:color w:val="000000"/>
          <w:szCs w:val="20"/>
        </w:rPr>
        <w:t>s</w:t>
      </w:r>
      <w:r w:rsidR="00E80679">
        <w:rPr>
          <w:rFonts w:cs="Arial"/>
          <w:color w:val="000000"/>
          <w:szCs w:val="20"/>
        </w:rPr>
        <w:t xml:space="preserve"> that light-induced H</w:t>
      </w:r>
      <w:r w:rsidR="00E80679">
        <w:rPr>
          <w:rFonts w:cs="Arial"/>
          <w:color w:val="000000"/>
          <w:szCs w:val="20"/>
          <w:vertAlign w:val="subscript"/>
        </w:rPr>
        <w:t>2</w:t>
      </w:r>
      <w:r w:rsidR="00E80679">
        <w:rPr>
          <w:rFonts w:cs="Arial"/>
          <w:color w:val="000000"/>
          <w:szCs w:val="20"/>
        </w:rPr>
        <w:t>O</w:t>
      </w:r>
      <w:r w:rsidR="00E80679">
        <w:rPr>
          <w:rFonts w:cs="Arial"/>
          <w:color w:val="000000"/>
          <w:szCs w:val="20"/>
          <w:vertAlign w:val="subscript"/>
        </w:rPr>
        <w:t>2</w:t>
      </w:r>
      <w:r w:rsidR="00E80679">
        <w:rPr>
          <w:rFonts w:cs="Arial"/>
          <w:color w:val="000000"/>
          <w:szCs w:val="20"/>
        </w:rPr>
        <w:t xml:space="preserve"> formation from </w:t>
      </w:r>
      <w:r w:rsidR="00E80679">
        <w:rPr>
          <w:rFonts w:cs="Arial"/>
          <w:b/>
          <w:color w:val="000000"/>
          <w:szCs w:val="20"/>
        </w:rPr>
        <w:t>1</w:t>
      </w:r>
      <w:r w:rsidR="00E80679">
        <w:rPr>
          <w:rFonts w:cs="Arial"/>
          <w:color w:val="000000"/>
          <w:szCs w:val="20"/>
        </w:rPr>
        <w:t xml:space="preserve"> is unlikely</w:t>
      </w:r>
      <w:r w:rsidR="002C2409">
        <w:rPr>
          <w:rFonts w:cs="Arial"/>
          <w:color w:val="000000"/>
          <w:szCs w:val="20"/>
        </w:rPr>
        <w:t xml:space="preserve"> </w:t>
      </w:r>
      <w:r w:rsidR="00E80679">
        <w:rPr>
          <w:rFonts w:cs="Arial"/>
          <w:color w:val="000000"/>
          <w:szCs w:val="20"/>
        </w:rPr>
        <w:t xml:space="preserve">(see </w:t>
      </w:r>
      <w:r w:rsidR="00E80679">
        <w:rPr>
          <w:rFonts w:cs="Arial"/>
          <w:color w:val="000000"/>
          <w:szCs w:val="20"/>
        </w:rPr>
        <w:fldChar w:fldCharType="begin"/>
      </w:r>
      <w:r w:rsidR="00E80679">
        <w:rPr>
          <w:rFonts w:cs="Arial"/>
          <w:color w:val="000000"/>
          <w:szCs w:val="20"/>
        </w:rPr>
        <w:instrText xml:space="preserve"> REF _Ref460775320 \r \h </w:instrText>
      </w:r>
      <w:r w:rsidR="00E80679">
        <w:rPr>
          <w:rFonts w:cs="Arial"/>
          <w:color w:val="000000"/>
          <w:szCs w:val="20"/>
        </w:rPr>
      </w:r>
      <w:r w:rsidR="00E80679">
        <w:rPr>
          <w:rFonts w:cs="Arial"/>
          <w:color w:val="000000"/>
          <w:szCs w:val="20"/>
        </w:rPr>
        <w:fldChar w:fldCharType="separate"/>
      </w:r>
      <w:r w:rsidR="0073677E">
        <w:rPr>
          <w:rFonts w:cs="Arial"/>
          <w:color w:val="000000"/>
          <w:szCs w:val="20"/>
        </w:rPr>
        <w:t>11.2.8</w:t>
      </w:r>
      <w:r w:rsidR="00E80679">
        <w:rPr>
          <w:rFonts w:cs="Arial"/>
          <w:color w:val="000000"/>
          <w:szCs w:val="20"/>
        </w:rPr>
        <w:fldChar w:fldCharType="end"/>
      </w:r>
      <w:r w:rsidR="00E80679">
        <w:rPr>
          <w:rFonts w:cs="Arial"/>
          <w:color w:val="000000"/>
          <w:szCs w:val="20"/>
        </w:rPr>
        <w:t xml:space="preserve">).  </w:t>
      </w:r>
    </w:p>
    <w:p w14:paraId="74057D37" w14:textId="77777777" w:rsidR="00517569" w:rsidRPr="00517569" w:rsidRDefault="00517569" w:rsidP="00517569">
      <w:r>
        <w:rPr>
          <w:noProof/>
        </w:rPr>
        <w:drawing>
          <wp:anchor distT="0" distB="0" distL="114300" distR="114300" simplePos="0" relativeHeight="251771904" behindDoc="0" locked="0" layoutInCell="1" allowOverlap="1" wp14:anchorId="264DE485" wp14:editId="154490B2">
            <wp:simplePos x="0" y="0"/>
            <wp:positionH relativeFrom="column">
              <wp:posOffset>-571500</wp:posOffset>
            </wp:positionH>
            <wp:positionV relativeFrom="paragraph">
              <wp:posOffset>304800</wp:posOffset>
            </wp:positionV>
            <wp:extent cx="7327900" cy="2661920"/>
            <wp:effectExtent l="0" t="0" r="0" b="5080"/>
            <wp:wrapTopAndBottom/>
            <wp:docPr id="128" name="Picture 128" descr="Macintosh HD:Users:Jacob:Documents:Water_Splitting:Two_Photon_Water_Splitting:Figures:H2O2_Disproportionation.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5" descr="Macintosh HD:Users:Jacob:Documents:Water_Splitting:Two_Photon_Water_Splitting:Figures:H2O2_Disproportionation.pd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7327900" cy="266192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1A190DB" w14:textId="77777777" w:rsidR="00651620" w:rsidRDefault="00651620" w:rsidP="00651620"/>
    <w:p w14:paraId="7E3EEE5B" w14:textId="18F2E7F2" w:rsidR="00517569" w:rsidRDefault="00BA4F4D" w:rsidP="00BA4F4D">
      <w:pPr>
        <w:pStyle w:val="Caption"/>
      </w:pPr>
      <w:bookmarkStart w:id="73" w:name="_Ref460773965"/>
      <w:bookmarkStart w:id="74" w:name="_Toc464139203"/>
      <w:r>
        <w:t xml:space="preserve">Figure </w:t>
      </w:r>
      <w:fldSimple w:instr=" STYLEREF 2 \s ">
        <w:r w:rsidR="0073677E">
          <w:rPr>
            <w:noProof/>
          </w:rPr>
          <w:t>5.2</w:t>
        </w:r>
      </w:fldSimple>
      <w:r w:rsidR="008F3988">
        <w:noBreakHyphen/>
      </w:r>
      <w:fldSimple w:instr=" SEQ Figure \* ARABIC \s 2 ">
        <w:r w:rsidR="0073677E">
          <w:rPr>
            <w:noProof/>
          </w:rPr>
          <w:t>1</w:t>
        </w:r>
      </w:fldSimple>
      <w:bookmarkEnd w:id="73"/>
      <w:r>
        <w:t xml:space="preserve"> </w:t>
      </w:r>
      <w:r w:rsidR="005E02DD">
        <w:t>Liquid phase O</w:t>
      </w:r>
      <w:r w:rsidR="005E02DD">
        <w:rPr>
          <w:vertAlign w:val="subscript"/>
        </w:rPr>
        <w:t>2</w:t>
      </w:r>
      <w:r w:rsidR="005E02DD">
        <w:t xml:space="preserve"> measurement for H</w:t>
      </w:r>
      <w:r w:rsidR="005E02DD">
        <w:rPr>
          <w:vertAlign w:val="subscript"/>
        </w:rPr>
        <w:t>2</w:t>
      </w:r>
      <w:r w:rsidR="005E02DD">
        <w:t>O</w:t>
      </w:r>
      <w:r w:rsidR="005E02DD">
        <w:rPr>
          <w:vertAlign w:val="subscript"/>
        </w:rPr>
        <w:t>2</w:t>
      </w:r>
      <w:r w:rsidR="005E02DD">
        <w:t xml:space="preserve"> disproportionation </w:t>
      </w:r>
      <w:r w:rsidR="00097663">
        <w:t xml:space="preserve">catalyzed </w:t>
      </w:r>
      <w:r w:rsidR="005E02DD">
        <w:t>by complex 1</w:t>
      </w:r>
      <w:bookmarkEnd w:id="74"/>
    </w:p>
    <w:p w14:paraId="4F4B203B" w14:textId="77777777" w:rsidR="00517569" w:rsidRDefault="002522F7" w:rsidP="005E02DD">
      <w:pPr>
        <w:pStyle w:val="CaptionText"/>
        <w:rPr>
          <w:rFonts w:cs="Arial"/>
          <w:color w:val="000000"/>
          <w:szCs w:val="20"/>
        </w:rPr>
      </w:pPr>
      <w:r>
        <w:rPr>
          <w:b/>
        </w:rPr>
        <w:t>A</w:t>
      </w:r>
      <w:r w:rsidR="005E02DD">
        <w:t xml:space="preserve"> Overview of entire liquid phase O</w:t>
      </w:r>
      <w:r w:rsidR="005E02DD">
        <w:rPr>
          <w:vertAlign w:val="subscript"/>
        </w:rPr>
        <w:t>2</w:t>
      </w:r>
      <w:r w:rsidR="005E02DD">
        <w:t xml:space="preserve"> measurement. At t = 0 s, only the aqueous </w:t>
      </w:r>
      <w:r w:rsidR="005E02DD">
        <w:rPr>
          <w:rFonts w:cs="Arial"/>
          <w:color w:val="000000"/>
          <w:szCs w:val="20"/>
        </w:rPr>
        <w:t>4×10</w:t>
      </w:r>
      <w:r w:rsidR="005E02DD">
        <w:rPr>
          <w:rFonts w:cs="Arial"/>
          <w:color w:val="000000"/>
          <w:szCs w:val="20"/>
          <w:vertAlign w:val="superscript"/>
        </w:rPr>
        <w:t xml:space="preserve">-5 </w:t>
      </w:r>
      <w:r w:rsidR="005E02DD">
        <w:t>M H</w:t>
      </w:r>
      <w:r w:rsidR="005E02DD">
        <w:rPr>
          <w:vertAlign w:val="subscript"/>
        </w:rPr>
        <w:t>2</w:t>
      </w:r>
      <w:r w:rsidR="005E02DD">
        <w:t>O</w:t>
      </w:r>
      <w:r w:rsidR="005E02DD">
        <w:rPr>
          <w:vertAlign w:val="subscript"/>
        </w:rPr>
        <w:t xml:space="preserve">2 </w:t>
      </w:r>
      <w:r w:rsidR="005E02DD">
        <w:t xml:space="preserve">solution is present in the reactor. At t = 150 s, the ca. </w:t>
      </w:r>
      <w:r w:rsidR="005E02DD">
        <w:rPr>
          <w:rFonts w:cs="Arial"/>
          <w:color w:val="000000"/>
          <w:szCs w:val="20"/>
        </w:rPr>
        <w:t>5×10</w:t>
      </w:r>
      <w:r w:rsidR="005E02DD">
        <w:rPr>
          <w:rFonts w:cs="Arial"/>
          <w:color w:val="000000"/>
          <w:szCs w:val="20"/>
          <w:vertAlign w:val="superscript"/>
        </w:rPr>
        <w:t xml:space="preserve">-3 </w:t>
      </w:r>
      <w:r w:rsidR="005E02DD">
        <w:rPr>
          <w:rFonts w:cs="Arial"/>
          <w:color w:val="000000"/>
          <w:szCs w:val="20"/>
        </w:rPr>
        <w:t xml:space="preserve">M aqueous solution of complex </w:t>
      </w:r>
      <w:r w:rsidR="005E02DD">
        <w:rPr>
          <w:rFonts w:cs="Arial"/>
          <w:b/>
          <w:color w:val="000000"/>
          <w:szCs w:val="20"/>
        </w:rPr>
        <w:t>1</w:t>
      </w:r>
      <w:r w:rsidR="005E02DD">
        <w:rPr>
          <w:rFonts w:cs="Arial"/>
          <w:color w:val="000000"/>
          <w:szCs w:val="20"/>
        </w:rPr>
        <w:t xml:space="preserve"> is injected, leading to a drop in the liquid phase O</w:t>
      </w:r>
      <w:r w:rsidR="005E02DD">
        <w:rPr>
          <w:rFonts w:cs="Arial"/>
          <w:color w:val="000000"/>
          <w:szCs w:val="20"/>
          <w:vertAlign w:val="subscript"/>
        </w:rPr>
        <w:t>2</w:t>
      </w:r>
      <w:r w:rsidR="005E02DD">
        <w:rPr>
          <w:rFonts w:cs="Arial"/>
          <w:color w:val="000000"/>
          <w:szCs w:val="20"/>
        </w:rPr>
        <w:t xml:space="preserve"> concentration (since the </w:t>
      </w:r>
      <w:r>
        <w:rPr>
          <w:rFonts w:cs="Arial"/>
          <w:color w:val="000000"/>
          <w:szCs w:val="20"/>
        </w:rPr>
        <w:t xml:space="preserve">solution of complex </w:t>
      </w:r>
      <w:r>
        <w:rPr>
          <w:rFonts w:cs="Arial"/>
          <w:b/>
          <w:color w:val="000000"/>
          <w:szCs w:val="20"/>
        </w:rPr>
        <w:t xml:space="preserve">1 </w:t>
      </w:r>
      <w:r>
        <w:rPr>
          <w:rFonts w:cs="Arial"/>
          <w:color w:val="000000"/>
          <w:szCs w:val="20"/>
        </w:rPr>
        <w:t>had a lower O</w:t>
      </w:r>
      <w:r>
        <w:rPr>
          <w:rFonts w:cs="Arial"/>
          <w:color w:val="000000"/>
          <w:szCs w:val="20"/>
          <w:vertAlign w:val="subscript"/>
        </w:rPr>
        <w:t>2</w:t>
      </w:r>
      <w:r>
        <w:rPr>
          <w:rFonts w:cs="Arial"/>
          <w:color w:val="000000"/>
          <w:szCs w:val="20"/>
        </w:rPr>
        <w:t xml:space="preserve"> concentration compared to the H</w:t>
      </w:r>
      <w:r>
        <w:rPr>
          <w:rFonts w:cs="Arial"/>
          <w:color w:val="000000"/>
          <w:szCs w:val="20"/>
          <w:vertAlign w:val="subscript"/>
        </w:rPr>
        <w:t>2</w:t>
      </w:r>
      <w:r>
        <w:rPr>
          <w:rFonts w:cs="Arial"/>
          <w:color w:val="000000"/>
          <w:szCs w:val="20"/>
        </w:rPr>
        <w:t>O</w:t>
      </w:r>
      <w:r>
        <w:rPr>
          <w:rFonts w:cs="Arial"/>
          <w:color w:val="000000"/>
          <w:szCs w:val="20"/>
          <w:vertAlign w:val="subscript"/>
        </w:rPr>
        <w:t>2</w:t>
      </w:r>
      <w:r>
        <w:rPr>
          <w:rFonts w:cs="Arial"/>
          <w:color w:val="000000"/>
          <w:szCs w:val="20"/>
        </w:rPr>
        <w:t xml:space="preserve"> solution). At t = 3100 s, 3 M aqueous KI solution was added, leading to a spike in the O</w:t>
      </w:r>
      <w:r>
        <w:rPr>
          <w:rFonts w:cs="Arial"/>
          <w:color w:val="000000"/>
          <w:szCs w:val="20"/>
          <w:vertAlign w:val="subscript"/>
        </w:rPr>
        <w:t>2</w:t>
      </w:r>
      <w:r>
        <w:rPr>
          <w:rFonts w:cs="Arial"/>
          <w:color w:val="000000"/>
          <w:szCs w:val="20"/>
        </w:rPr>
        <w:t xml:space="preserve"> concentration (O</w:t>
      </w:r>
      <w:r>
        <w:rPr>
          <w:rFonts w:cs="Arial"/>
          <w:color w:val="000000"/>
          <w:szCs w:val="20"/>
          <w:vertAlign w:val="subscript"/>
        </w:rPr>
        <w:t>2</w:t>
      </w:r>
      <w:r>
        <w:rPr>
          <w:rFonts w:cs="Arial"/>
          <w:color w:val="000000"/>
          <w:szCs w:val="20"/>
        </w:rPr>
        <w:t xml:space="preserve"> concentration drops again due to diffusion into the gas phase).</w:t>
      </w:r>
    </w:p>
    <w:p w14:paraId="102044FD" w14:textId="77777777" w:rsidR="002522F7" w:rsidRPr="00D32C5E" w:rsidRDefault="002522F7" w:rsidP="005E02DD">
      <w:pPr>
        <w:pStyle w:val="CaptionText"/>
        <w:rPr>
          <w:vertAlign w:val="subscript"/>
        </w:rPr>
      </w:pPr>
      <w:r>
        <w:rPr>
          <w:rFonts w:cs="Arial"/>
          <w:b/>
          <w:color w:val="000000"/>
          <w:szCs w:val="20"/>
        </w:rPr>
        <w:t xml:space="preserve">B </w:t>
      </w:r>
      <w:r>
        <w:rPr>
          <w:rFonts w:cs="Arial"/>
          <w:color w:val="000000"/>
          <w:szCs w:val="20"/>
        </w:rPr>
        <w:t>Zoom-in of region before (yellow) and after (green) KI addition, with linear fits. The slope before KI addition is 1.2×10</w:t>
      </w:r>
      <w:r>
        <w:rPr>
          <w:rFonts w:cs="Arial"/>
          <w:color w:val="000000"/>
          <w:szCs w:val="20"/>
          <w:vertAlign w:val="superscript"/>
        </w:rPr>
        <w:t>-5</w:t>
      </w:r>
      <w:r>
        <w:rPr>
          <w:rFonts w:cs="Arial"/>
          <w:color w:val="000000"/>
          <w:szCs w:val="20"/>
        </w:rPr>
        <w:t xml:space="preserve"> µmol l</w:t>
      </w:r>
      <w:r>
        <w:rPr>
          <w:rFonts w:cs="Arial"/>
          <w:color w:val="000000"/>
          <w:szCs w:val="20"/>
          <w:vertAlign w:val="superscript"/>
        </w:rPr>
        <w:t>-1</w:t>
      </w:r>
      <w:r>
        <w:rPr>
          <w:rFonts w:cs="Arial"/>
          <w:color w:val="000000"/>
          <w:szCs w:val="20"/>
        </w:rPr>
        <w:t xml:space="preserve"> s</w:t>
      </w:r>
      <w:r>
        <w:rPr>
          <w:rFonts w:cs="Arial"/>
          <w:color w:val="000000"/>
          <w:szCs w:val="20"/>
          <w:vertAlign w:val="superscript"/>
        </w:rPr>
        <w:t>-1</w:t>
      </w:r>
      <w:r w:rsidR="00D32C5E">
        <w:rPr>
          <w:rFonts w:cs="Arial"/>
          <w:color w:val="000000"/>
          <w:szCs w:val="20"/>
        </w:rPr>
        <w:t>, after KI addition it is -2.9×10</w:t>
      </w:r>
      <w:r w:rsidR="00D32C5E">
        <w:rPr>
          <w:rFonts w:cs="Arial"/>
          <w:color w:val="000000"/>
          <w:szCs w:val="20"/>
          <w:vertAlign w:val="superscript"/>
        </w:rPr>
        <w:t>-6</w:t>
      </w:r>
      <w:r w:rsidR="00D32C5E">
        <w:rPr>
          <w:rFonts w:cs="Arial"/>
          <w:color w:val="000000"/>
          <w:szCs w:val="20"/>
        </w:rPr>
        <w:t xml:space="preserve"> µmol l</w:t>
      </w:r>
      <w:r w:rsidR="00D32C5E">
        <w:rPr>
          <w:rFonts w:cs="Arial"/>
          <w:color w:val="000000"/>
          <w:szCs w:val="20"/>
          <w:vertAlign w:val="superscript"/>
        </w:rPr>
        <w:t>-1</w:t>
      </w:r>
      <w:r w:rsidR="00D32C5E">
        <w:rPr>
          <w:rFonts w:cs="Arial"/>
          <w:color w:val="000000"/>
          <w:szCs w:val="20"/>
        </w:rPr>
        <w:t xml:space="preserve"> s</w:t>
      </w:r>
      <w:r w:rsidR="00D32C5E">
        <w:rPr>
          <w:rFonts w:cs="Arial"/>
          <w:color w:val="000000"/>
          <w:szCs w:val="20"/>
          <w:vertAlign w:val="superscript"/>
        </w:rPr>
        <w:t>-1</w:t>
      </w:r>
      <w:r w:rsidR="00D32C5E">
        <w:rPr>
          <w:rFonts w:cs="Arial"/>
          <w:color w:val="000000"/>
          <w:szCs w:val="20"/>
          <w:vertAlign w:val="subscript"/>
        </w:rPr>
        <w:t>.</w:t>
      </w:r>
    </w:p>
    <w:p w14:paraId="41035150" w14:textId="77777777" w:rsidR="00651620" w:rsidRDefault="00651620">
      <w:r>
        <w:br w:type="page"/>
      </w:r>
    </w:p>
    <w:p w14:paraId="0E1C20B8" w14:textId="242F5DFA" w:rsidR="00651620" w:rsidRDefault="00651620" w:rsidP="00651620">
      <w:pPr>
        <w:pStyle w:val="Heading1"/>
      </w:pPr>
      <w:bookmarkStart w:id="75" w:name="_Ref460685235"/>
      <w:bookmarkStart w:id="76" w:name="_Ref460685244"/>
      <w:bookmarkStart w:id="77" w:name="_Toc464139144"/>
      <w:r>
        <w:t>Chemical Actinometry</w:t>
      </w:r>
      <w:bookmarkEnd w:id="75"/>
      <w:bookmarkEnd w:id="76"/>
      <w:bookmarkEnd w:id="77"/>
    </w:p>
    <w:p w14:paraId="681FDA54" w14:textId="5AA72300" w:rsidR="00A54158" w:rsidRDefault="00A54158" w:rsidP="00A54158">
      <w:pPr>
        <w:pStyle w:val="Heading2"/>
      </w:pPr>
      <w:bookmarkStart w:id="78" w:name="_Toc464139145"/>
      <w:r>
        <w:t>Light Source Spectra</w:t>
      </w:r>
      <w:bookmarkEnd w:id="78"/>
    </w:p>
    <w:p w14:paraId="70465909" w14:textId="3701CAE1" w:rsidR="00343717" w:rsidRPr="00343717" w:rsidRDefault="00343717" w:rsidP="00343717">
      <w:r>
        <w:rPr>
          <w:noProof/>
        </w:rPr>
        <w:drawing>
          <wp:anchor distT="0" distB="0" distL="114300" distR="114300" simplePos="0" relativeHeight="251772928" behindDoc="0" locked="0" layoutInCell="1" allowOverlap="1" wp14:anchorId="026FAFFE" wp14:editId="0E037DE7">
            <wp:simplePos x="0" y="0"/>
            <wp:positionH relativeFrom="column">
              <wp:posOffset>800100</wp:posOffset>
            </wp:positionH>
            <wp:positionV relativeFrom="paragraph">
              <wp:posOffset>135255</wp:posOffset>
            </wp:positionV>
            <wp:extent cx="4723765" cy="3538855"/>
            <wp:effectExtent l="0" t="0" r="0" b="0"/>
            <wp:wrapTopAndBottom/>
            <wp:docPr id="129" name="Picture 129" descr="Macintosh HD:Users:Jacob:Documents:Water_Splitting:Two_Photon_Water_Splitting:Figures:Lumatec_Spectra.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6" descr="Macintosh HD:Users:Jacob:Documents:Water_Splitting:Two_Photon_Water_Splitting:Figures:Lumatec_Spectra.pdf"/>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723765" cy="353885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907BE28" w14:textId="1DEE88C6" w:rsidR="00D32C5E" w:rsidRDefault="00A54158" w:rsidP="00A54158">
      <w:pPr>
        <w:pStyle w:val="Caption"/>
      </w:pPr>
      <w:bookmarkStart w:id="79" w:name="_Ref460507661"/>
      <w:bookmarkStart w:id="80" w:name="_Toc464139204"/>
      <w:r>
        <w:t xml:space="preserve">Figure </w:t>
      </w:r>
      <w:fldSimple w:instr=" STYLEREF 2 \s ">
        <w:r w:rsidR="0073677E">
          <w:rPr>
            <w:noProof/>
          </w:rPr>
          <w:t>6.1</w:t>
        </w:r>
      </w:fldSimple>
      <w:r w:rsidR="008F3988">
        <w:noBreakHyphen/>
      </w:r>
      <w:fldSimple w:instr=" SEQ Figure \* ARABIC \s 2 ">
        <w:r w:rsidR="0073677E">
          <w:rPr>
            <w:noProof/>
          </w:rPr>
          <w:t>1</w:t>
        </w:r>
      </w:fldSimple>
      <w:bookmarkEnd w:id="79"/>
      <w:r w:rsidR="00D32C5E">
        <w:t xml:space="preserve"> Spectral power distribution of Hg light source with used filter settings</w:t>
      </w:r>
      <w:bookmarkEnd w:id="80"/>
    </w:p>
    <w:p w14:paraId="2916BEC1" w14:textId="77777777" w:rsidR="00A54158" w:rsidRDefault="00D32C5E" w:rsidP="00D32C5E">
      <w:pPr>
        <w:pStyle w:val="CaptionText"/>
      </w:pPr>
      <w:r>
        <w:rPr>
          <w:noProof/>
        </w:rPr>
        <w:drawing>
          <wp:anchor distT="0" distB="0" distL="114300" distR="114300" simplePos="0" relativeHeight="251773952" behindDoc="0" locked="0" layoutInCell="1" allowOverlap="1" wp14:anchorId="76DF995C" wp14:editId="7B0B42E6">
            <wp:simplePos x="0" y="0"/>
            <wp:positionH relativeFrom="column">
              <wp:posOffset>800100</wp:posOffset>
            </wp:positionH>
            <wp:positionV relativeFrom="paragraph">
              <wp:posOffset>315595</wp:posOffset>
            </wp:positionV>
            <wp:extent cx="4729480" cy="3543300"/>
            <wp:effectExtent l="0" t="0" r="0" b="0"/>
            <wp:wrapTopAndBottom/>
            <wp:docPr id="130" name="Picture 130" descr="Macintosh HD:Users:Jacob:Documents:Water_Splitting:Two_Photon_Water_Splitting:Figures:Blackbody_Fit.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 descr="Macintosh HD:Users:Jacob:Documents:Water_Splitting:Two_Photon_Water_Splitting:Figures:Blackbody_Fit.pdf"/>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729480" cy="3543300"/>
                    </a:xfrm>
                    <a:prstGeom prst="rect">
                      <a:avLst/>
                    </a:prstGeom>
                    <a:noFill/>
                    <a:ln>
                      <a:noFill/>
                    </a:ln>
                  </pic:spPr>
                </pic:pic>
              </a:graphicData>
            </a:graphic>
            <wp14:sizeRelH relativeFrom="page">
              <wp14:pctWidth>0</wp14:pctWidth>
            </wp14:sizeRelH>
            <wp14:sizeRelV relativeFrom="page">
              <wp14:pctHeight>0</wp14:pctHeight>
            </wp14:sizeRelV>
          </wp:anchor>
        </w:drawing>
      </w:r>
      <w:r>
        <w:t xml:space="preserve">Note: the actual amount of power reaching the reaction solution depends strongly on the reaction configuration, which is why chemical actinometry was performed (see below). </w:t>
      </w:r>
    </w:p>
    <w:p w14:paraId="68A0AAC2" w14:textId="6707998B" w:rsidR="00A54158" w:rsidRDefault="00A54158" w:rsidP="00A54158">
      <w:pPr>
        <w:pStyle w:val="Caption"/>
      </w:pPr>
      <w:bookmarkStart w:id="81" w:name="_Ref461114133"/>
      <w:bookmarkStart w:id="82" w:name="_Toc464139205"/>
      <w:r>
        <w:t xml:space="preserve">Figure </w:t>
      </w:r>
      <w:fldSimple w:instr=" STYLEREF 2 \s ">
        <w:r w:rsidR="0073677E">
          <w:rPr>
            <w:noProof/>
          </w:rPr>
          <w:t>6.1</w:t>
        </w:r>
      </w:fldSimple>
      <w:r w:rsidR="008F3988">
        <w:noBreakHyphen/>
      </w:r>
      <w:fldSimple w:instr=" SEQ Figure \* ARABIC \s 2 ">
        <w:r w:rsidR="0073677E">
          <w:rPr>
            <w:noProof/>
          </w:rPr>
          <w:t>2</w:t>
        </w:r>
      </w:fldSimple>
      <w:bookmarkEnd w:id="81"/>
      <w:r w:rsidR="00D32C5E">
        <w:t xml:space="preserve"> Measured power of QTH light source with different longpass filters</w:t>
      </w:r>
      <w:bookmarkEnd w:id="82"/>
    </w:p>
    <w:p w14:paraId="76C3BA9A" w14:textId="61965D7E" w:rsidR="00D32C5E" w:rsidRDefault="00D32C5E" w:rsidP="00223736">
      <w:pPr>
        <w:pStyle w:val="CaptionText"/>
      </w:pPr>
      <w:r>
        <w:t xml:space="preserve">Graph shows power measured in </w:t>
      </w:r>
      <w:r w:rsidR="00343717">
        <w:t xml:space="preserve">liquid phase </w:t>
      </w:r>
      <w:r w:rsidR="00343717" w:rsidRPr="00343717">
        <w:t>O</w:t>
      </w:r>
      <w:r w:rsidR="00343717">
        <w:rPr>
          <w:vertAlign w:val="subscript"/>
        </w:rPr>
        <w:t>2</w:t>
      </w:r>
      <w:r w:rsidR="00343717">
        <w:t xml:space="preserve"> </w:t>
      </w:r>
      <w:r w:rsidRPr="00343717">
        <w:t>reactor</w:t>
      </w:r>
      <w:r>
        <w:t xml:space="preserve"> position with different longpass filters (black dots). The scaled, predic</w:t>
      </w:r>
      <w:r w:rsidR="006B20C5">
        <w:t>ted behavior for an ideal black</w:t>
      </w:r>
      <w:r>
        <w:t>body radiation source</w:t>
      </w:r>
      <w:r w:rsidR="006B20C5">
        <w:t xml:space="preserve"> (3400 K)</w:t>
      </w:r>
      <w:r>
        <w:t xml:space="preserve"> is shown in green.</w:t>
      </w:r>
    </w:p>
    <w:p w14:paraId="5AD0E9E9" w14:textId="1BAA771F" w:rsidR="00343717" w:rsidRDefault="00343717">
      <w:pPr>
        <w:jc w:val="left"/>
        <w:rPr>
          <w:sz w:val="20"/>
        </w:rPr>
      </w:pPr>
      <w:r>
        <w:br w:type="page"/>
      </w:r>
    </w:p>
    <w:p w14:paraId="64153355" w14:textId="34D8A7AA" w:rsidR="00343717" w:rsidRDefault="00343717" w:rsidP="00343717">
      <w:pPr>
        <w:pStyle w:val="Heading2"/>
      </w:pPr>
      <w:bookmarkStart w:id="83" w:name="_Toc464139146"/>
      <w:r>
        <w:t>Experimental Procedure</w:t>
      </w:r>
      <w:bookmarkEnd w:id="83"/>
    </w:p>
    <w:p w14:paraId="0AC14DF7" w14:textId="77777777" w:rsidR="00343717" w:rsidRDefault="00343717" w:rsidP="00343717"/>
    <w:p w14:paraId="6753079E" w14:textId="41494C3E" w:rsidR="0076755C" w:rsidRDefault="000B23AA" w:rsidP="00343717">
      <w:r>
        <w:t>Potassium ferrioxalate actinometry was performed as described in</w:t>
      </w:r>
      <w:r w:rsidR="00C87484">
        <w:t xml:space="preserve"> ref.</w:t>
      </w:r>
      <w:r>
        <w:t xml:space="preserve"> </w:t>
      </w:r>
      <w:r>
        <w:fldChar w:fldCharType="begin"/>
      </w:r>
      <w:r w:rsidR="000C7D9C">
        <w:instrText xml:space="preserve"> ADDIN ZOTERO_ITEM CSL_CITATION {"citationID":"VRhA6WhZ","properties":{"formattedCitation":"\\super 9\\nosupersub{}","plainCitation":"9","noteIndex":0},"citationItems":[{"id":5170,"uris":["http://zotero.org/users/local/CdP7Gee4/items/Z7GGIUSU"],"uri":["http://zotero.org/users/local/CdP7Gee4/items/Z7GGIUSU"],"itemData":{"id":5170,"type":"book","edition":"2nd","publisher":"Marcel Dekker, New York","title":"Handbook of Photochemistry, Section 13, pp. 299-313","author":[{"family":"Murov","given":"S. L."}],"issued":{"date-parts":[["1993"]]}}}],"schema":"https://github.com/citation-style-language/schema/raw/master/csl-citation.json"} </w:instrText>
      </w:r>
      <w:r>
        <w:fldChar w:fldCharType="separate"/>
      </w:r>
      <w:r w:rsidR="000C7D9C" w:rsidRPr="000C7D9C">
        <w:rPr>
          <w:rFonts w:cs="Arial"/>
          <w:vertAlign w:val="superscript"/>
        </w:rPr>
        <w:t>9</w:t>
      </w:r>
      <w:r>
        <w:fldChar w:fldCharType="end"/>
      </w:r>
      <w:r>
        <w:t>.</w:t>
      </w:r>
      <w:r w:rsidR="00C87484">
        <w:t xml:space="preserve"> </w:t>
      </w:r>
      <w:r w:rsidR="00421B75">
        <w:t>All experime</w:t>
      </w:r>
      <w:r w:rsidR="000F2373">
        <w:t>nts were carried out in air</w:t>
      </w:r>
      <w:r w:rsidR="0076755C">
        <w:t xml:space="preserve"> and in the dark</w:t>
      </w:r>
      <w:r w:rsidR="000F2373">
        <w:t>. The</w:t>
      </w:r>
      <w:r w:rsidR="00421B75">
        <w:t xml:space="preserve"> </w:t>
      </w:r>
      <w:r w:rsidR="000F2373">
        <w:t>K</w:t>
      </w:r>
      <w:r w:rsidR="000F2373">
        <w:rPr>
          <w:vertAlign w:val="subscript"/>
        </w:rPr>
        <w:t>3</w:t>
      </w:r>
      <w:r w:rsidR="000F2373">
        <w:t>[Fe(C</w:t>
      </w:r>
      <w:r w:rsidR="000F2373">
        <w:rPr>
          <w:vertAlign w:val="subscript"/>
        </w:rPr>
        <w:t>2</w:t>
      </w:r>
      <w:r w:rsidR="000F2373">
        <w:t>O</w:t>
      </w:r>
      <w:r w:rsidR="000F2373">
        <w:rPr>
          <w:vertAlign w:val="subscript"/>
        </w:rPr>
        <w:t>4</w:t>
      </w:r>
      <w:r w:rsidR="000F2373">
        <w:t>)</w:t>
      </w:r>
      <w:r w:rsidR="000F2373">
        <w:rPr>
          <w:vertAlign w:val="subscript"/>
        </w:rPr>
        <w:t>3</w:t>
      </w:r>
      <w:r w:rsidR="000F2373">
        <w:t xml:space="preserve">] </w:t>
      </w:r>
      <w:r w:rsidR="00421B75">
        <w:t xml:space="preserve">solution was prepared by combining </w:t>
      </w:r>
      <w:r w:rsidR="000F2373">
        <w:t>an aqueous 0.2 M solution of Fe</w:t>
      </w:r>
      <w:r w:rsidR="000F2373">
        <w:rPr>
          <w:vertAlign w:val="subscript"/>
        </w:rPr>
        <w:t>2</w:t>
      </w:r>
      <w:r w:rsidR="000F2373">
        <w:t>(SO</w:t>
      </w:r>
      <w:r w:rsidR="000F2373">
        <w:rPr>
          <w:vertAlign w:val="subscript"/>
        </w:rPr>
        <w:t>4</w:t>
      </w:r>
      <w:r w:rsidR="000F2373">
        <w:t>)</w:t>
      </w:r>
      <w:r w:rsidR="000F2373">
        <w:rPr>
          <w:vertAlign w:val="subscript"/>
        </w:rPr>
        <w:t>3</w:t>
      </w:r>
      <w:r w:rsidR="000F2373">
        <w:t xml:space="preserve"> with an aqueous 1.2 M solution of K</w:t>
      </w:r>
      <w:r w:rsidR="000F2373">
        <w:rPr>
          <w:vertAlign w:val="subscript"/>
        </w:rPr>
        <w:t>2</w:t>
      </w:r>
      <w:r w:rsidR="000F2373">
        <w:t>C</w:t>
      </w:r>
      <w:r w:rsidR="000F2373">
        <w:rPr>
          <w:vertAlign w:val="subscript"/>
        </w:rPr>
        <w:t>2</w:t>
      </w:r>
      <w:r w:rsidR="000F2373">
        <w:t>O</w:t>
      </w:r>
      <w:r w:rsidR="000F2373">
        <w:rPr>
          <w:vertAlign w:val="subscript"/>
        </w:rPr>
        <w:t>4</w:t>
      </w:r>
      <w:r w:rsidR="000F2373">
        <w:t xml:space="preserve">. </w:t>
      </w:r>
      <w:r w:rsidR="0076755C">
        <w:t xml:space="preserve">Blank experiments were performed to confirm that the absorbance of the solution was below 0.06 at 510 nm. </w:t>
      </w:r>
    </w:p>
    <w:p w14:paraId="76A501AA" w14:textId="7EE5B937" w:rsidR="00343717" w:rsidRPr="000F2373" w:rsidRDefault="000F2373" w:rsidP="00343717">
      <w:r>
        <w:t xml:space="preserve">For each </w:t>
      </w:r>
      <w:r w:rsidR="0076755C">
        <w:t xml:space="preserve">actinometry </w:t>
      </w:r>
      <w:r>
        <w:t>experiment, 550 µl of K</w:t>
      </w:r>
      <w:r>
        <w:rPr>
          <w:vertAlign w:val="subscript"/>
        </w:rPr>
        <w:t>3</w:t>
      </w:r>
      <w:r>
        <w:t>[Fe(C</w:t>
      </w:r>
      <w:r>
        <w:rPr>
          <w:vertAlign w:val="subscript"/>
        </w:rPr>
        <w:t>2</w:t>
      </w:r>
      <w:r>
        <w:t>O</w:t>
      </w:r>
      <w:r>
        <w:rPr>
          <w:vertAlign w:val="subscript"/>
        </w:rPr>
        <w:t>4</w:t>
      </w:r>
      <w:r>
        <w:t>)</w:t>
      </w:r>
      <w:r>
        <w:rPr>
          <w:vertAlign w:val="subscript"/>
        </w:rPr>
        <w:t>3</w:t>
      </w:r>
      <w:r>
        <w:t>] solution were transferred into the liquid phase O</w:t>
      </w:r>
      <w:r>
        <w:rPr>
          <w:vertAlign w:val="subscript"/>
        </w:rPr>
        <w:t>2</w:t>
      </w:r>
      <w:r>
        <w:t xml:space="preserve"> measurement reactor, which was positioned in the same </w:t>
      </w:r>
      <w:r w:rsidR="0076755C">
        <w:t xml:space="preserve">way </w:t>
      </w:r>
      <w:r>
        <w:t>as during liquid phase O</w:t>
      </w:r>
      <w:r>
        <w:rPr>
          <w:vertAlign w:val="subscript"/>
        </w:rPr>
        <w:t>2</w:t>
      </w:r>
      <w:r>
        <w:t xml:space="preserve"> measurements.</w:t>
      </w:r>
      <w:r w:rsidR="0076755C">
        <w:t xml:space="preserve"> It was then irradiated using the Hg light source (320 – 400 nm or 320 – 500 nm filter) for a precise amount of time (between 3 – 10 s, depending on the intensity setting). Afterwards, an aliquot of 100 µl was removed from the reactor, combined with 2 ml of a 0.2 wt% phenanthroline solution, 50 µl of buffer solution and diluted up to 10 ml in a volumetric flask. Afterwards, the absorbance of the solution at 510 nm was measured using UV/Vis spectroscopy</w:t>
      </w:r>
      <w:r w:rsidR="00E776B1">
        <w:t xml:space="preserve"> in a 1 cm cuvette</w:t>
      </w:r>
      <w:r w:rsidR="0076755C">
        <w:t xml:space="preserve">. </w:t>
      </w:r>
    </w:p>
    <w:p w14:paraId="4DDA95E3" w14:textId="1C5F3001" w:rsidR="00CC0F2E" w:rsidRDefault="00CC0F2E" w:rsidP="00223736"/>
    <w:p w14:paraId="55B50DB0" w14:textId="77777777" w:rsidR="00364415" w:rsidRDefault="00364415" w:rsidP="00364415">
      <w:pPr>
        <w:pStyle w:val="Heading2"/>
      </w:pPr>
      <w:bookmarkStart w:id="84" w:name="_Ref461197455"/>
      <w:bookmarkStart w:id="85" w:name="_Toc464139147"/>
      <w:r>
        <w:t>Chemical Actinometry Data and Analysis</w:t>
      </w:r>
      <w:bookmarkEnd w:id="84"/>
      <w:bookmarkEnd w:id="85"/>
    </w:p>
    <w:p w14:paraId="1DDB0C2E" w14:textId="77777777" w:rsidR="00364415" w:rsidRDefault="00364415" w:rsidP="00CC0F2E">
      <w:pPr>
        <w:pStyle w:val="Caption"/>
      </w:pPr>
    </w:p>
    <w:p w14:paraId="776F021F" w14:textId="77777777" w:rsidR="00364415" w:rsidRDefault="00364415" w:rsidP="00CC0F2E">
      <w:pPr>
        <w:pStyle w:val="Caption"/>
      </w:pPr>
      <w:r>
        <w:rPr>
          <w:noProof/>
        </w:rPr>
        <w:drawing>
          <wp:anchor distT="0" distB="0" distL="114300" distR="114300" simplePos="0" relativeHeight="251778048" behindDoc="0" locked="0" layoutInCell="1" allowOverlap="1" wp14:anchorId="7A1261B8" wp14:editId="2E3BCCE7">
            <wp:simplePos x="0" y="0"/>
            <wp:positionH relativeFrom="column">
              <wp:posOffset>571500</wp:posOffset>
            </wp:positionH>
            <wp:positionV relativeFrom="paragraph">
              <wp:posOffset>50800</wp:posOffset>
            </wp:positionV>
            <wp:extent cx="5170805" cy="3872865"/>
            <wp:effectExtent l="0" t="0" r="0" b="0"/>
            <wp:wrapTopAndBottom/>
            <wp:docPr id="135" name="Picture 135" descr="Macintosh HD:Users:Jacob:Documents:Water_Splitting:Two_Photon_Water_Splitting:Figures:Chemical_Actinometry.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2" descr="Macintosh HD:Users:Jacob:Documents:Water_Splitting:Two_Photon_Water_Splitting:Figures:Chemical_Actinometry.pdf"/>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170805" cy="387286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8B14F0D" w14:textId="77777777" w:rsidR="00364415" w:rsidRDefault="00364415" w:rsidP="00CC0F2E">
      <w:pPr>
        <w:pStyle w:val="Caption"/>
      </w:pPr>
    </w:p>
    <w:p w14:paraId="4532A63A" w14:textId="301E4CD5" w:rsidR="00A54158" w:rsidRDefault="00CC0F2E" w:rsidP="00CC0F2E">
      <w:pPr>
        <w:pStyle w:val="Caption"/>
      </w:pPr>
      <w:bookmarkStart w:id="86" w:name="_Ref460782676"/>
      <w:bookmarkStart w:id="87" w:name="_Toc464139206"/>
      <w:r>
        <w:t xml:space="preserve">Figure </w:t>
      </w:r>
      <w:fldSimple w:instr=" STYLEREF 2 \s ">
        <w:r w:rsidR="0073677E">
          <w:rPr>
            <w:noProof/>
          </w:rPr>
          <w:t>6.3</w:t>
        </w:r>
      </w:fldSimple>
      <w:r w:rsidR="008F3988">
        <w:noBreakHyphen/>
      </w:r>
      <w:fldSimple w:instr=" SEQ Figure \* ARABIC \s 2 ">
        <w:r w:rsidR="0073677E">
          <w:rPr>
            <w:noProof/>
          </w:rPr>
          <w:t>1</w:t>
        </w:r>
      </w:fldSimple>
      <w:bookmarkEnd w:id="86"/>
      <w:r>
        <w:t xml:space="preserve"> </w:t>
      </w:r>
      <w:r w:rsidR="00841385">
        <w:t>Chemical actinometry data for different power setting of Hg light source (320 – 500 nm)</w:t>
      </w:r>
      <w:bookmarkEnd w:id="87"/>
    </w:p>
    <w:p w14:paraId="431FC654" w14:textId="25A82AF2" w:rsidR="00841385" w:rsidRPr="00841385" w:rsidRDefault="00915C2D" w:rsidP="00D47BBD">
      <w:pPr>
        <w:pStyle w:val="CaptionText"/>
      </w:pPr>
      <w:r>
        <w:t xml:space="preserve">Slope of linear fit: 4,64E+17. </w:t>
      </w:r>
      <w:r w:rsidR="00841385">
        <w:t xml:space="preserve">Note that the used ferrioxalate method does not detect all photons with wavelengths &gt; 400 nm, which is why in the following a correction is applied to the raw photon flux values shown in this figure. </w:t>
      </w:r>
    </w:p>
    <w:p w14:paraId="35085464" w14:textId="77777777" w:rsidR="00841385" w:rsidRDefault="00841385" w:rsidP="00651620"/>
    <w:p w14:paraId="0276093E" w14:textId="201F73E3" w:rsidR="00E776B1" w:rsidRDefault="00E776B1" w:rsidP="00651620">
      <w:r>
        <w:t xml:space="preserve">Using the obtained absorbance values, photon flux received by the reactor was calculated using the formula in ref. </w:t>
      </w:r>
      <w:r>
        <w:fldChar w:fldCharType="begin"/>
      </w:r>
      <w:r w:rsidR="000C7D9C">
        <w:instrText xml:space="preserve"> ADDIN ZOTERO_ITEM CSL_CITATION {"citationID":"oUUihzpM","properties":{"formattedCitation":"\\super 9\\nosupersub{}","plainCitation":"9","noteIndex":0},"citationItems":[{"id":5170,"uris":["http://zotero.org/users/local/CdP7Gee4/items/Z7GGIUSU"],"uri":["http://zotero.org/users/local/CdP7Gee4/items/Z7GGIUSU"],"itemData":{"id":5170,"type":"book","edition":"2nd","publisher":"Marcel Dekker, New York","title":"Handbook of Photochemistry, Section 13, pp. 299-313","author":[{"family":"Murov","given":"S. L."}],"issued":{"date-parts":[["1993"]]}}}],"schema":"https://github.com/citation-style-language/schema/raw/master/csl-citation.json"} </w:instrText>
      </w:r>
      <w:r>
        <w:fldChar w:fldCharType="separate"/>
      </w:r>
      <w:r w:rsidR="000C7D9C" w:rsidRPr="000C7D9C">
        <w:rPr>
          <w:rFonts w:cs="Arial"/>
          <w:vertAlign w:val="superscript"/>
        </w:rPr>
        <w:t>9</w:t>
      </w:r>
      <w:r>
        <w:fldChar w:fldCharType="end"/>
      </w:r>
      <w:r>
        <w:t>, using a quantum yield of 1.16 and the previously reported extinction coefficient of 1.11E+04 M</w:t>
      </w:r>
      <w:r>
        <w:rPr>
          <w:vertAlign w:val="superscript"/>
        </w:rPr>
        <w:t>-1</w:t>
      </w:r>
      <w:r>
        <w:t xml:space="preserve"> cm</w:t>
      </w:r>
      <w:r>
        <w:rPr>
          <w:vertAlign w:val="superscript"/>
        </w:rPr>
        <w:t>-1</w:t>
      </w:r>
      <w:r>
        <w:t xml:space="preserve"> for the iron(II) phenanthroline complex. </w:t>
      </w:r>
    </w:p>
    <w:p w14:paraId="7FA5CD75" w14:textId="77777777" w:rsidR="00E776B1" w:rsidRDefault="00E776B1" w:rsidP="00651620"/>
    <w:p w14:paraId="1B9A4BEF" w14:textId="11C8BCE4" w:rsidR="00841385" w:rsidRDefault="00E776B1" w:rsidP="00651620">
      <w:r>
        <w:fldChar w:fldCharType="begin"/>
      </w:r>
      <w:r>
        <w:instrText xml:space="preserve"> REF _Ref460782676 \h </w:instrText>
      </w:r>
      <w:r>
        <w:fldChar w:fldCharType="separate"/>
      </w:r>
      <w:r w:rsidR="0073677E">
        <w:t xml:space="preserve">Figure </w:t>
      </w:r>
      <w:r w:rsidR="0073677E">
        <w:rPr>
          <w:noProof/>
        </w:rPr>
        <w:t>6.3</w:t>
      </w:r>
      <w:r w:rsidR="0073677E">
        <w:noBreakHyphen/>
      </w:r>
      <w:r w:rsidR="0073677E">
        <w:rPr>
          <w:noProof/>
        </w:rPr>
        <w:t>1</w:t>
      </w:r>
      <w:r>
        <w:fldChar w:fldCharType="end"/>
      </w:r>
      <w:r>
        <w:t xml:space="preserve"> shows the obtained photon flux values for 0.25, 0.5 and 1 W intensity settings of the Hg light source (320 – 500 nm), establishing a linear correlation between intensity settings and photon flux received by the reactor.</w:t>
      </w:r>
    </w:p>
    <w:p w14:paraId="0C6B7734" w14:textId="101EB78C" w:rsidR="00E776B1" w:rsidRDefault="00E776B1" w:rsidP="00651620">
      <w:r>
        <w:t xml:space="preserve">For the 320 – 400 nm filtered Hg light source, a photon flux of </w:t>
      </w:r>
      <w:r w:rsidR="006A0C15">
        <w:t>4.15E+17 s</w:t>
      </w:r>
      <w:r w:rsidR="006A0C15">
        <w:rPr>
          <w:vertAlign w:val="superscript"/>
        </w:rPr>
        <w:t>-1</w:t>
      </w:r>
      <w:r w:rsidR="00FE075C">
        <w:t xml:space="preserve"> was determined (0.3</w:t>
      </w:r>
      <w:r w:rsidR="006A0C15">
        <w:t xml:space="preserve"> W intensity setting).</w:t>
      </w:r>
    </w:p>
    <w:p w14:paraId="6CB6DCB8" w14:textId="77777777" w:rsidR="006A0C15" w:rsidRDefault="006A0C15" w:rsidP="00651620"/>
    <w:p w14:paraId="15B01099" w14:textId="1614971F" w:rsidR="006A0C15" w:rsidRDefault="006A0C15" w:rsidP="00651620">
      <w:r>
        <w:t>Due to the short path length of the liquid phase O</w:t>
      </w:r>
      <w:r>
        <w:rPr>
          <w:vertAlign w:val="subscript"/>
        </w:rPr>
        <w:t>2</w:t>
      </w:r>
      <w:r>
        <w:t xml:space="preserve"> measurement reactor (8 mm) and the low extinction coefficient of K</w:t>
      </w:r>
      <w:r>
        <w:rPr>
          <w:vertAlign w:val="subscript"/>
        </w:rPr>
        <w:t>3</w:t>
      </w:r>
      <w:r>
        <w:t>[Fe(C</w:t>
      </w:r>
      <w:r>
        <w:rPr>
          <w:vertAlign w:val="subscript"/>
        </w:rPr>
        <w:t>2</w:t>
      </w:r>
      <w:r>
        <w:t>O</w:t>
      </w:r>
      <w:r>
        <w:rPr>
          <w:vertAlign w:val="subscript"/>
        </w:rPr>
        <w:t>4</w:t>
      </w:r>
      <w:r>
        <w:t>)</w:t>
      </w:r>
      <w:r>
        <w:rPr>
          <w:vertAlign w:val="subscript"/>
        </w:rPr>
        <w:t>3</w:t>
      </w:r>
      <w:r>
        <w:t>] for wavelengths longer than 400 nm,</w:t>
      </w:r>
      <w:r>
        <w:fldChar w:fldCharType="begin"/>
      </w:r>
      <w:r w:rsidR="000C7D9C">
        <w:instrText xml:space="preserve"> ADDIN ZOTERO_ITEM CSL_CITATION {"citationID":"hlN2SeQ3","properties":{"formattedCitation":"\\super 9\\nosupersub{}","plainCitation":"9","noteIndex":0},"citationItems":[{"id":5170,"uris":["http://zotero.org/users/local/CdP7Gee4/items/Z7GGIUSU"],"uri":["http://zotero.org/users/local/CdP7Gee4/items/Z7GGIUSU"],"itemData":{"id":5170,"type":"book","edition":"2nd","publisher":"Marcel Dekker, New York","title":"Handbook of Photochemistry, Section 13, pp. 299-313","author":[{"family":"Murov","given":"S. L."}],"issued":{"date-parts":[["1993"]]}}}],"schema":"https://github.com/citation-style-language/schema/raw/master/csl-citation.json"} </w:instrText>
      </w:r>
      <w:r>
        <w:fldChar w:fldCharType="separate"/>
      </w:r>
      <w:r w:rsidR="000C7D9C" w:rsidRPr="000C7D9C">
        <w:rPr>
          <w:rFonts w:cs="Arial"/>
          <w:vertAlign w:val="superscript"/>
        </w:rPr>
        <w:t>9</w:t>
      </w:r>
      <w:r>
        <w:fldChar w:fldCharType="end"/>
      </w:r>
      <w:r>
        <w:t xml:space="preserve"> photon flux values for the 320 – 500 nm filtered Hg light source are underestimated. In contrast, for the 320 – 400 nm filtered Hg light source, it can be assumed that quantitative photon absorption occurred. Hence, the determined photon flux value (for 320 – 400 nm) combined with the spectra</w:t>
      </w:r>
      <w:r w:rsidR="00745747">
        <w:t>l</w:t>
      </w:r>
      <w:r>
        <w:t xml:space="preserve"> power distribution of the light source (see </w:t>
      </w:r>
      <w:r>
        <w:fldChar w:fldCharType="begin"/>
      </w:r>
      <w:r>
        <w:instrText xml:space="preserve"> REF _Ref460507661 \h </w:instrText>
      </w:r>
      <w:r>
        <w:fldChar w:fldCharType="separate"/>
      </w:r>
      <w:r w:rsidR="0073677E">
        <w:t xml:space="preserve">Figure </w:t>
      </w:r>
      <w:r w:rsidR="0073677E">
        <w:rPr>
          <w:noProof/>
        </w:rPr>
        <w:t>6.1</w:t>
      </w:r>
      <w:r w:rsidR="0073677E">
        <w:noBreakHyphen/>
      </w:r>
      <w:r w:rsidR="0073677E">
        <w:rPr>
          <w:noProof/>
        </w:rPr>
        <w:t>1</w:t>
      </w:r>
      <w:r>
        <w:fldChar w:fldCharType="end"/>
      </w:r>
      <w:r>
        <w:t xml:space="preserve">) can be used to calculate the correct 320 – 500 nm </w:t>
      </w:r>
      <w:r w:rsidR="00745747">
        <w:t xml:space="preserve">photon </w:t>
      </w:r>
      <w:r>
        <w:t>flux values</w:t>
      </w:r>
      <w:r w:rsidR="00745747">
        <w:t>:</w:t>
      </w:r>
    </w:p>
    <w:p w14:paraId="538391E7" w14:textId="77777777" w:rsidR="00745747" w:rsidRDefault="00745747" w:rsidP="00651620"/>
    <w:p w14:paraId="0A329941" w14:textId="455B158A" w:rsidR="00745747" w:rsidRDefault="00745747" w:rsidP="00745747">
      <w:pPr>
        <w:pStyle w:val="ListParagraph"/>
        <w:numPr>
          <w:ilvl w:val="0"/>
          <w:numId w:val="9"/>
        </w:numPr>
      </w:pPr>
      <w:r>
        <w:t>The 320 – 520 nm spectral power distribution is converted to a spectral photon distribution through division of the power distribution by respective photon energies.</w:t>
      </w:r>
    </w:p>
    <w:p w14:paraId="096A45FB" w14:textId="496EF967" w:rsidR="00745747" w:rsidRDefault="00745747" w:rsidP="00745747">
      <w:pPr>
        <w:pStyle w:val="ListParagraph"/>
        <w:numPr>
          <w:ilvl w:val="0"/>
          <w:numId w:val="9"/>
        </w:numPr>
      </w:pPr>
      <w:r>
        <w:t xml:space="preserve">The spectral photon distribution is integrated from 320 – 500 nm and 320 – 390 nm (390 nm is the actual cut-off of the 320 – 400 nm filter, see </w:t>
      </w:r>
      <w:r>
        <w:fldChar w:fldCharType="begin"/>
      </w:r>
      <w:r>
        <w:instrText xml:space="preserve"> REF _Ref460507661 \h </w:instrText>
      </w:r>
      <w:r>
        <w:fldChar w:fldCharType="separate"/>
      </w:r>
      <w:r w:rsidR="0073677E">
        <w:t xml:space="preserve">Figure </w:t>
      </w:r>
      <w:r w:rsidR="0073677E">
        <w:rPr>
          <w:noProof/>
        </w:rPr>
        <w:t>6.1</w:t>
      </w:r>
      <w:r w:rsidR="0073677E">
        <w:noBreakHyphen/>
      </w:r>
      <w:r w:rsidR="0073677E">
        <w:rPr>
          <w:noProof/>
        </w:rPr>
        <w:t>1</w:t>
      </w:r>
      <w:r>
        <w:fldChar w:fldCharType="end"/>
      </w:r>
      <w:r>
        <w:t>).</w:t>
      </w:r>
    </w:p>
    <w:p w14:paraId="5037867B" w14:textId="77777777" w:rsidR="00745747" w:rsidRDefault="00745747" w:rsidP="00745747">
      <w:pPr>
        <w:pStyle w:val="ListParagraph"/>
        <w:numPr>
          <w:ilvl w:val="0"/>
          <w:numId w:val="9"/>
        </w:numPr>
      </w:pPr>
      <w:r>
        <w:t>The 320 – 390 nm integral is used to scale the spectral photon distribution, so that the 320 – 390 nm integral is equal to the experimental photon flux of 4.15E+17 s</w:t>
      </w:r>
      <w:r>
        <w:rPr>
          <w:vertAlign w:val="superscript"/>
        </w:rPr>
        <w:t>-1</w:t>
      </w:r>
      <w:r>
        <w:t>.</w:t>
      </w:r>
    </w:p>
    <w:p w14:paraId="09D2F280" w14:textId="5B8AE09A" w:rsidR="00745747" w:rsidRDefault="00745747" w:rsidP="00745747">
      <w:pPr>
        <w:pStyle w:val="ListParagraph"/>
        <w:numPr>
          <w:ilvl w:val="0"/>
          <w:numId w:val="9"/>
        </w:numPr>
      </w:pPr>
      <w:r>
        <w:t>Integration of the scaled spectral photon distribution from 320 – 500 nm gives the corresponding photon flux for this filter setting</w:t>
      </w:r>
      <w:r w:rsidR="00277131">
        <w:t xml:space="preserve">, </w:t>
      </w:r>
      <w:r w:rsidR="00ED35CE">
        <w:t>which is 1.56E+18 s</w:t>
      </w:r>
      <w:r w:rsidR="00ED35CE">
        <w:rPr>
          <w:vertAlign w:val="superscript"/>
        </w:rPr>
        <w:t>-1</w:t>
      </w:r>
      <w:r>
        <w:t>.</w:t>
      </w:r>
      <w:r w:rsidR="00277131" w:rsidRPr="00277131">
        <w:t xml:space="preserve"> </w:t>
      </w:r>
      <w:r w:rsidR="00277131">
        <w:t>It has to be considered, however, that this is the 320 – 500 nm photon flux when the light source is in the 0.3 W 320 – 400 nm intensity setting.</w:t>
      </w:r>
    </w:p>
    <w:p w14:paraId="6297783B" w14:textId="7417B88B" w:rsidR="00745747" w:rsidRDefault="00745747" w:rsidP="00745747">
      <w:pPr>
        <w:pStyle w:val="ListParagraph"/>
        <w:numPr>
          <w:ilvl w:val="0"/>
          <w:numId w:val="9"/>
        </w:numPr>
      </w:pPr>
      <w:r>
        <w:t xml:space="preserve">Experimentally, it was determined that the 0.3 W intensity setting (320 – 400 nm) corresponds to 1.18 W for 320 – 500 nm. Based on the linear relationship between intensity setting and photon flux (see </w:t>
      </w:r>
      <w:r>
        <w:fldChar w:fldCharType="begin"/>
      </w:r>
      <w:r>
        <w:instrText xml:space="preserve"> REF _Ref460782676 \h </w:instrText>
      </w:r>
      <w:r>
        <w:fldChar w:fldCharType="separate"/>
      </w:r>
      <w:r w:rsidR="0073677E">
        <w:t xml:space="preserve">Figure </w:t>
      </w:r>
      <w:r w:rsidR="0073677E">
        <w:rPr>
          <w:noProof/>
        </w:rPr>
        <w:t>6.3</w:t>
      </w:r>
      <w:r w:rsidR="0073677E">
        <w:noBreakHyphen/>
      </w:r>
      <w:r w:rsidR="0073677E">
        <w:rPr>
          <w:noProof/>
        </w:rPr>
        <w:t>1</w:t>
      </w:r>
      <w:r>
        <w:fldChar w:fldCharType="end"/>
      </w:r>
      <w:r>
        <w:t>), it can therefore be determined that for the 1 W intensity setting (320 – 500 nm), the photon flux is 1.32E+18 s</w:t>
      </w:r>
      <w:r>
        <w:rPr>
          <w:vertAlign w:val="superscript"/>
        </w:rPr>
        <w:t>-1</w:t>
      </w:r>
      <w:r>
        <w:t>.</w:t>
      </w:r>
    </w:p>
    <w:p w14:paraId="7E99F9F9" w14:textId="03249A26" w:rsidR="00745747" w:rsidRPr="006A0C15" w:rsidRDefault="00745747" w:rsidP="00745747">
      <w:pPr>
        <w:pStyle w:val="ListParagraph"/>
        <w:numPr>
          <w:ilvl w:val="0"/>
          <w:numId w:val="9"/>
        </w:numPr>
      </w:pPr>
      <w:r>
        <w:t>Therefore, intensity settings for 320 – 500 nm can be converted to photon flux by multiplic</w:t>
      </w:r>
      <w:r w:rsidR="00ED35CE">
        <w:t>ation by</w:t>
      </w:r>
      <w:r>
        <w:t xml:space="preserve"> 1.32E+18 s</w:t>
      </w:r>
      <w:r>
        <w:rPr>
          <w:vertAlign w:val="superscript"/>
        </w:rPr>
        <w:t>-1</w:t>
      </w:r>
      <w:r>
        <w:t xml:space="preserve">. </w:t>
      </w:r>
    </w:p>
    <w:p w14:paraId="1A591F32" w14:textId="77777777" w:rsidR="0076755C" w:rsidRDefault="0076755C" w:rsidP="00651620"/>
    <w:p w14:paraId="095FCDDE" w14:textId="77777777" w:rsidR="00651620" w:rsidRDefault="00651620">
      <w:r>
        <w:br w:type="page"/>
      </w:r>
    </w:p>
    <w:p w14:paraId="3B698069" w14:textId="77777777" w:rsidR="00651620" w:rsidRDefault="00651620" w:rsidP="00651620">
      <w:pPr>
        <w:pStyle w:val="Heading1"/>
      </w:pPr>
      <w:bookmarkStart w:id="88" w:name="_Toc464139148"/>
      <w:r>
        <w:t>NMR Data</w:t>
      </w:r>
      <w:bookmarkEnd w:id="88"/>
    </w:p>
    <w:p w14:paraId="59700FEA" w14:textId="77777777" w:rsidR="00651620" w:rsidRDefault="00651620" w:rsidP="00651620"/>
    <w:p w14:paraId="3B1F60B2" w14:textId="77777777" w:rsidR="002F74CC" w:rsidRDefault="002319BC" w:rsidP="002F74CC">
      <w:pPr>
        <w:pStyle w:val="Heading2"/>
      </w:pPr>
      <w:bookmarkStart w:id="89" w:name="_Toc464139149"/>
      <w:r>
        <w:rPr>
          <w:noProof/>
        </w:rPr>
        <w:drawing>
          <wp:anchor distT="0" distB="0" distL="114300" distR="114300" simplePos="0" relativeHeight="251792384" behindDoc="0" locked="0" layoutInCell="1" allowOverlap="1" wp14:anchorId="4730738A" wp14:editId="28CD42C3">
            <wp:simplePos x="0" y="0"/>
            <wp:positionH relativeFrom="column">
              <wp:posOffset>0</wp:posOffset>
            </wp:positionH>
            <wp:positionV relativeFrom="paragraph">
              <wp:posOffset>524510</wp:posOffset>
            </wp:positionV>
            <wp:extent cx="6464300" cy="4567555"/>
            <wp:effectExtent l="0" t="0" r="0" b="0"/>
            <wp:wrapTopAndBottom/>
            <wp:docPr id="154" name="Picture 1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6464300" cy="4567555"/>
                    </a:xfrm>
                    <a:prstGeom prst="rect">
                      <a:avLst/>
                    </a:prstGeom>
                    <a:noFill/>
                    <a:ln>
                      <a:noFill/>
                    </a:ln>
                  </pic:spPr>
                </pic:pic>
              </a:graphicData>
            </a:graphic>
            <wp14:sizeRelH relativeFrom="page">
              <wp14:pctWidth>0</wp14:pctWidth>
            </wp14:sizeRelH>
            <wp14:sizeRelV relativeFrom="page">
              <wp14:pctHeight>0</wp14:pctHeight>
            </wp14:sizeRelV>
          </wp:anchor>
        </w:drawing>
      </w:r>
      <w:r w:rsidR="002F74CC">
        <w:t>Characterization of 1</w:t>
      </w:r>
      <w:bookmarkEnd w:id="89"/>
    </w:p>
    <w:p w14:paraId="3DCD5A97" w14:textId="77777777" w:rsidR="002F74CC" w:rsidRDefault="002F74CC" w:rsidP="002F74CC"/>
    <w:p w14:paraId="0A19291A" w14:textId="77777777" w:rsidR="002F74CC" w:rsidRDefault="002F74CC" w:rsidP="002F74CC"/>
    <w:p w14:paraId="024A808C" w14:textId="289AE064" w:rsidR="002F74CC" w:rsidRDefault="002F74CC" w:rsidP="002F74CC">
      <w:pPr>
        <w:pStyle w:val="Caption"/>
      </w:pPr>
      <w:bookmarkStart w:id="90" w:name="_Ref460511859"/>
      <w:bookmarkStart w:id="91" w:name="_Toc464139207"/>
      <w:r>
        <w:t xml:space="preserve">Figure </w:t>
      </w:r>
      <w:fldSimple w:instr=" STYLEREF 2 \s ">
        <w:r w:rsidR="0073677E">
          <w:rPr>
            <w:noProof/>
          </w:rPr>
          <w:t>7.1</w:t>
        </w:r>
      </w:fldSimple>
      <w:r w:rsidR="008F3988">
        <w:noBreakHyphen/>
      </w:r>
      <w:fldSimple w:instr=" SEQ Figure \* ARABIC \s 2 ">
        <w:r w:rsidR="0073677E">
          <w:rPr>
            <w:noProof/>
          </w:rPr>
          <w:t>1</w:t>
        </w:r>
      </w:fldSimple>
      <w:bookmarkEnd w:id="90"/>
      <w:r>
        <w:t xml:space="preserve"> </w:t>
      </w:r>
      <w:r>
        <w:rPr>
          <w:vertAlign w:val="superscript"/>
        </w:rPr>
        <w:t>1</w:t>
      </w:r>
      <w:r>
        <w:t xml:space="preserve">H NMR </w:t>
      </w:r>
      <w:r w:rsidR="007005C9">
        <w:t>spectrum of 1 in H</w:t>
      </w:r>
      <w:r w:rsidR="007005C9">
        <w:rPr>
          <w:vertAlign w:val="subscript"/>
        </w:rPr>
        <w:t>2</w:t>
      </w:r>
      <w:r w:rsidR="007005C9">
        <w:t>O (298 K).</w:t>
      </w:r>
      <w:bookmarkEnd w:id="91"/>
    </w:p>
    <w:p w14:paraId="7F3233E0" w14:textId="77777777" w:rsidR="007005C9" w:rsidRDefault="007005C9" w:rsidP="007005C9">
      <w:pPr>
        <w:pStyle w:val="CaptionText"/>
      </w:pPr>
    </w:p>
    <w:p w14:paraId="43FD2159" w14:textId="77777777" w:rsidR="007005C9" w:rsidRDefault="007005C9">
      <w:r>
        <w:br w:type="page"/>
      </w:r>
    </w:p>
    <w:p w14:paraId="60F51F62" w14:textId="77777777" w:rsidR="007005C9" w:rsidRPr="007005C9" w:rsidRDefault="007005C9" w:rsidP="007005C9">
      <w:r>
        <w:rPr>
          <w:noProof/>
        </w:rPr>
        <w:drawing>
          <wp:anchor distT="0" distB="0" distL="114300" distR="114300" simplePos="0" relativeHeight="251688960" behindDoc="0" locked="0" layoutInCell="1" allowOverlap="1" wp14:anchorId="6586ED35" wp14:editId="0446F734">
            <wp:simplePos x="0" y="0"/>
            <wp:positionH relativeFrom="column">
              <wp:posOffset>-162560</wp:posOffset>
            </wp:positionH>
            <wp:positionV relativeFrom="paragraph">
              <wp:posOffset>47625</wp:posOffset>
            </wp:positionV>
            <wp:extent cx="6563360" cy="4638675"/>
            <wp:effectExtent l="0" t="0" r="0" b="0"/>
            <wp:wrapSquare wrapText="bothSides"/>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6563360" cy="463867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6C1DA74" w14:textId="44FC0E78" w:rsidR="007005C9" w:rsidRDefault="007005C9" w:rsidP="007005C9">
      <w:pPr>
        <w:pStyle w:val="Caption"/>
      </w:pPr>
      <w:bookmarkStart w:id="92" w:name="_Ref460511903"/>
      <w:bookmarkStart w:id="93" w:name="_Toc464139208"/>
      <w:r>
        <w:t xml:space="preserve">Figure </w:t>
      </w:r>
      <w:fldSimple w:instr=" STYLEREF 2 \s ">
        <w:r w:rsidR="0073677E">
          <w:rPr>
            <w:noProof/>
          </w:rPr>
          <w:t>7.1</w:t>
        </w:r>
      </w:fldSimple>
      <w:r w:rsidR="008F3988">
        <w:noBreakHyphen/>
      </w:r>
      <w:fldSimple w:instr=" SEQ Figure \* ARABIC \s 2 ">
        <w:r w:rsidR="0073677E">
          <w:rPr>
            <w:noProof/>
          </w:rPr>
          <w:t>2</w:t>
        </w:r>
      </w:fldSimple>
      <w:bookmarkEnd w:id="92"/>
      <w:r>
        <w:t xml:space="preserve"> </w:t>
      </w:r>
      <w:r>
        <w:rPr>
          <w:vertAlign w:val="superscript"/>
        </w:rPr>
        <w:t>31</w:t>
      </w:r>
      <w:r>
        <w:t>P{</w:t>
      </w:r>
      <w:r>
        <w:rPr>
          <w:vertAlign w:val="superscript"/>
        </w:rPr>
        <w:t>1</w:t>
      </w:r>
      <w:r>
        <w:t>H} NMR spectrum of 1 in H</w:t>
      </w:r>
      <w:r>
        <w:rPr>
          <w:vertAlign w:val="subscript"/>
        </w:rPr>
        <w:t>2</w:t>
      </w:r>
      <w:r>
        <w:t>O (298 K)</w:t>
      </w:r>
      <w:bookmarkEnd w:id="93"/>
    </w:p>
    <w:p w14:paraId="45E6648A" w14:textId="49CE16EB" w:rsidR="00EC1FF2" w:rsidRPr="00EC1FF2" w:rsidRDefault="00EC1FF2" w:rsidP="00EC1FF2">
      <w:pPr>
        <w:pStyle w:val="CaptionText"/>
      </w:pPr>
      <w:r>
        <w:t xml:space="preserve">(small amount of residual </w:t>
      </w:r>
      <w:r>
        <w:rPr>
          <w:b/>
        </w:rPr>
        <w:t>2</w:t>
      </w:r>
      <w:r w:rsidR="00FC0FAB">
        <w:rPr>
          <w:b/>
        </w:rPr>
        <w:t>-trans</w:t>
      </w:r>
      <w:r>
        <w:t xml:space="preserve"> is visible at ∂(</w:t>
      </w:r>
      <w:r>
        <w:rPr>
          <w:vertAlign w:val="superscript"/>
        </w:rPr>
        <w:t>31</w:t>
      </w:r>
      <w:r>
        <w:t>P) = 104.23 ppm)</w:t>
      </w:r>
    </w:p>
    <w:p w14:paraId="32ABD827" w14:textId="77777777" w:rsidR="007005C9" w:rsidRDefault="007005C9" w:rsidP="002F74CC"/>
    <w:p w14:paraId="059017BA" w14:textId="77777777" w:rsidR="002319BC" w:rsidRDefault="002319BC">
      <w:r>
        <w:br w:type="page"/>
      </w:r>
    </w:p>
    <w:p w14:paraId="03EAFFF5" w14:textId="77777777" w:rsidR="002319BC" w:rsidRDefault="002319BC" w:rsidP="002F74CC">
      <w:r>
        <w:rPr>
          <w:noProof/>
        </w:rPr>
        <w:drawing>
          <wp:anchor distT="0" distB="0" distL="114300" distR="114300" simplePos="0" relativeHeight="251793408" behindDoc="0" locked="0" layoutInCell="1" allowOverlap="1" wp14:anchorId="31863D6A" wp14:editId="05EED5D7">
            <wp:simplePos x="0" y="0"/>
            <wp:positionH relativeFrom="column">
              <wp:posOffset>57150</wp:posOffset>
            </wp:positionH>
            <wp:positionV relativeFrom="paragraph">
              <wp:posOffset>0</wp:posOffset>
            </wp:positionV>
            <wp:extent cx="6115050" cy="4321810"/>
            <wp:effectExtent l="0" t="0" r="0" b="0"/>
            <wp:wrapTopAndBottom/>
            <wp:docPr id="155" name="Picture 1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6115050" cy="432181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96A151F" w14:textId="7FAF8874" w:rsidR="002319BC" w:rsidRDefault="002319BC" w:rsidP="002319BC">
      <w:pPr>
        <w:pStyle w:val="Caption"/>
      </w:pPr>
      <w:bookmarkStart w:id="94" w:name="_Ref460512305"/>
      <w:bookmarkStart w:id="95" w:name="_Toc464139209"/>
      <w:r>
        <w:t xml:space="preserve">Figure </w:t>
      </w:r>
      <w:fldSimple w:instr=" STYLEREF 2 \s ">
        <w:r w:rsidR="0073677E">
          <w:rPr>
            <w:noProof/>
          </w:rPr>
          <w:t>7.1</w:t>
        </w:r>
      </w:fldSimple>
      <w:r w:rsidR="008F3988">
        <w:noBreakHyphen/>
      </w:r>
      <w:fldSimple w:instr=" SEQ Figure \* ARABIC \s 2 ">
        <w:r w:rsidR="0073677E">
          <w:rPr>
            <w:noProof/>
          </w:rPr>
          <w:t>3</w:t>
        </w:r>
      </w:fldSimple>
      <w:bookmarkEnd w:id="94"/>
      <w:r>
        <w:t xml:space="preserve"> </w:t>
      </w:r>
      <w:r>
        <w:rPr>
          <w:vertAlign w:val="superscript"/>
        </w:rPr>
        <w:t>1</w:t>
      </w:r>
      <w:r>
        <w:t>H NMR spectrum of 1 in DMSO-d</w:t>
      </w:r>
      <w:r>
        <w:rPr>
          <w:vertAlign w:val="subscript"/>
        </w:rPr>
        <w:t>6</w:t>
      </w:r>
      <w:r w:rsidR="00DB6DB2">
        <w:t xml:space="preserve"> (298 K)</w:t>
      </w:r>
      <w:bookmarkEnd w:id="95"/>
    </w:p>
    <w:p w14:paraId="25B92C2B" w14:textId="77777777" w:rsidR="00DB6DB2" w:rsidRDefault="00DB6DB2" w:rsidP="00DB6DB2">
      <w:pPr>
        <w:pStyle w:val="CaptionText"/>
      </w:pPr>
    </w:p>
    <w:p w14:paraId="4BE0224C" w14:textId="77777777" w:rsidR="00DB6DB2" w:rsidRDefault="00DB6DB2">
      <w:pPr>
        <w:rPr>
          <w:sz w:val="20"/>
        </w:rPr>
      </w:pPr>
      <w:r>
        <w:br w:type="page"/>
      </w:r>
    </w:p>
    <w:p w14:paraId="70908BAF" w14:textId="5543E0EB" w:rsidR="00DB6DB2" w:rsidRPr="00DB6DB2" w:rsidRDefault="00DB6DB2" w:rsidP="00DB6DB2">
      <w:pPr>
        <w:pStyle w:val="Caption"/>
      </w:pPr>
      <w:bookmarkStart w:id="96" w:name="_Ref460511873"/>
      <w:bookmarkStart w:id="97" w:name="_Toc464139210"/>
      <w:r>
        <w:t xml:space="preserve">Figure </w:t>
      </w:r>
      <w:fldSimple w:instr=" STYLEREF 2 \s ">
        <w:r w:rsidR="0073677E">
          <w:rPr>
            <w:noProof/>
          </w:rPr>
          <w:t>7.1</w:t>
        </w:r>
      </w:fldSimple>
      <w:r w:rsidR="008F3988">
        <w:noBreakHyphen/>
      </w:r>
      <w:fldSimple w:instr=" SEQ Figure \* ARABIC \s 2 ">
        <w:r w:rsidR="0073677E">
          <w:rPr>
            <w:noProof/>
          </w:rPr>
          <w:t>4</w:t>
        </w:r>
      </w:fldSimple>
      <w:bookmarkEnd w:id="96"/>
      <w:r>
        <w:rPr>
          <w:noProof/>
        </w:rPr>
        <w:drawing>
          <wp:anchor distT="0" distB="0" distL="114300" distR="114300" simplePos="0" relativeHeight="251794432" behindDoc="0" locked="0" layoutInCell="1" allowOverlap="1" wp14:anchorId="368E53C6" wp14:editId="0D30B564">
            <wp:simplePos x="0" y="0"/>
            <wp:positionH relativeFrom="column">
              <wp:posOffset>-55880</wp:posOffset>
            </wp:positionH>
            <wp:positionV relativeFrom="paragraph">
              <wp:posOffset>-137795</wp:posOffset>
            </wp:positionV>
            <wp:extent cx="6342380" cy="4481195"/>
            <wp:effectExtent l="0" t="0" r="0" b="0"/>
            <wp:wrapTopAndBottom/>
            <wp:docPr id="156" name="Picture 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6342380" cy="4481195"/>
                    </a:xfrm>
                    <a:prstGeom prst="rect">
                      <a:avLst/>
                    </a:prstGeom>
                    <a:noFill/>
                    <a:ln>
                      <a:noFill/>
                    </a:ln>
                  </pic:spPr>
                </pic:pic>
              </a:graphicData>
            </a:graphic>
            <wp14:sizeRelH relativeFrom="page">
              <wp14:pctWidth>0</wp14:pctWidth>
            </wp14:sizeRelH>
            <wp14:sizeRelV relativeFrom="page">
              <wp14:pctHeight>0</wp14:pctHeight>
            </wp14:sizeRelV>
          </wp:anchor>
        </w:drawing>
      </w:r>
      <w:r>
        <w:t xml:space="preserve"> </w:t>
      </w:r>
      <w:r>
        <w:rPr>
          <w:vertAlign w:val="superscript"/>
        </w:rPr>
        <w:t>13</w:t>
      </w:r>
      <w:r>
        <w:t>C{</w:t>
      </w:r>
      <w:r>
        <w:rPr>
          <w:vertAlign w:val="superscript"/>
        </w:rPr>
        <w:t>1</w:t>
      </w:r>
      <w:r>
        <w:t>H} NMR spectrum of 1 in DMSO-d</w:t>
      </w:r>
      <w:r>
        <w:rPr>
          <w:vertAlign w:val="subscript"/>
        </w:rPr>
        <w:t>6</w:t>
      </w:r>
      <w:r>
        <w:t xml:space="preserve"> (298 K)</w:t>
      </w:r>
      <w:bookmarkEnd w:id="97"/>
    </w:p>
    <w:p w14:paraId="744B9CC0" w14:textId="77777777" w:rsidR="00DB6DB2" w:rsidRDefault="00DB6DB2" w:rsidP="00DB6DB2">
      <w:pPr>
        <w:pStyle w:val="CaptionText"/>
      </w:pPr>
    </w:p>
    <w:p w14:paraId="13C96C69" w14:textId="77777777" w:rsidR="00DB6DB2" w:rsidRDefault="00DB6DB2" w:rsidP="00DB6DB2">
      <w:pPr>
        <w:pStyle w:val="CaptionText"/>
      </w:pPr>
    </w:p>
    <w:p w14:paraId="3150B8F5" w14:textId="77777777" w:rsidR="00DB6DB2" w:rsidRDefault="00DB6DB2">
      <w:pPr>
        <w:rPr>
          <w:sz w:val="20"/>
        </w:rPr>
      </w:pPr>
      <w:r>
        <w:br w:type="page"/>
      </w:r>
    </w:p>
    <w:p w14:paraId="00D46D6B" w14:textId="6A9C4C6E" w:rsidR="00DB6DB2" w:rsidRPr="00DB6DB2" w:rsidRDefault="00DB6DB2" w:rsidP="00DB6DB2">
      <w:pPr>
        <w:pStyle w:val="Caption"/>
      </w:pPr>
      <w:bookmarkStart w:id="98" w:name="_Ref460511888"/>
      <w:bookmarkStart w:id="99" w:name="_Toc464139211"/>
      <w:r>
        <w:t xml:space="preserve">Figure </w:t>
      </w:r>
      <w:fldSimple w:instr=" STYLEREF 2 \s ">
        <w:r w:rsidR="0073677E">
          <w:rPr>
            <w:noProof/>
          </w:rPr>
          <w:t>7.1</w:t>
        </w:r>
      </w:fldSimple>
      <w:r w:rsidR="008F3988">
        <w:noBreakHyphen/>
      </w:r>
      <w:fldSimple w:instr=" SEQ Figure \* ARABIC \s 2 ">
        <w:r w:rsidR="0073677E">
          <w:rPr>
            <w:noProof/>
          </w:rPr>
          <w:t>5</w:t>
        </w:r>
      </w:fldSimple>
      <w:bookmarkEnd w:id="98"/>
      <w:r>
        <w:rPr>
          <w:noProof/>
        </w:rPr>
        <w:drawing>
          <wp:anchor distT="0" distB="0" distL="114300" distR="114300" simplePos="0" relativeHeight="251795456" behindDoc="0" locked="0" layoutInCell="1" allowOverlap="1" wp14:anchorId="20AB645E" wp14:editId="6A3635F9">
            <wp:simplePos x="0" y="0"/>
            <wp:positionH relativeFrom="column">
              <wp:posOffset>-114300</wp:posOffset>
            </wp:positionH>
            <wp:positionV relativeFrom="paragraph">
              <wp:posOffset>-114300</wp:posOffset>
            </wp:positionV>
            <wp:extent cx="6276975" cy="4436110"/>
            <wp:effectExtent l="0" t="0" r="0" b="0"/>
            <wp:wrapTopAndBottom/>
            <wp:docPr id="157" name="Picture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6276975" cy="4436110"/>
                    </a:xfrm>
                    <a:prstGeom prst="rect">
                      <a:avLst/>
                    </a:prstGeom>
                    <a:noFill/>
                    <a:ln>
                      <a:noFill/>
                    </a:ln>
                  </pic:spPr>
                </pic:pic>
              </a:graphicData>
            </a:graphic>
            <wp14:sizeRelH relativeFrom="page">
              <wp14:pctWidth>0</wp14:pctWidth>
            </wp14:sizeRelH>
            <wp14:sizeRelV relativeFrom="page">
              <wp14:pctHeight>0</wp14:pctHeight>
            </wp14:sizeRelV>
          </wp:anchor>
        </w:drawing>
      </w:r>
      <w:r>
        <w:t xml:space="preserve"> </w:t>
      </w:r>
      <w:r>
        <w:rPr>
          <w:vertAlign w:val="superscript"/>
        </w:rPr>
        <w:t>31</w:t>
      </w:r>
      <w:r>
        <w:t>P{</w:t>
      </w:r>
      <w:r>
        <w:rPr>
          <w:vertAlign w:val="superscript"/>
        </w:rPr>
        <w:t>1</w:t>
      </w:r>
      <w:r>
        <w:t>H} NMR spectrum of 1 in DMSO-d</w:t>
      </w:r>
      <w:r>
        <w:rPr>
          <w:vertAlign w:val="subscript"/>
        </w:rPr>
        <w:t xml:space="preserve">6 </w:t>
      </w:r>
      <w:r>
        <w:t>(298 K)</w:t>
      </w:r>
      <w:bookmarkEnd w:id="99"/>
    </w:p>
    <w:p w14:paraId="70765040" w14:textId="77777777" w:rsidR="00DB6DB2" w:rsidRPr="00DB6DB2" w:rsidRDefault="00DB6DB2" w:rsidP="00DB6DB2">
      <w:pPr>
        <w:pStyle w:val="CaptionText"/>
      </w:pPr>
    </w:p>
    <w:p w14:paraId="05F191CE" w14:textId="77777777" w:rsidR="007005C9" w:rsidRDefault="007005C9">
      <w:r>
        <w:br w:type="page"/>
      </w:r>
    </w:p>
    <w:p w14:paraId="1F732FBB" w14:textId="77777777" w:rsidR="00301399" w:rsidRDefault="00301399">
      <w:r>
        <w:rPr>
          <w:noProof/>
        </w:rPr>
        <w:drawing>
          <wp:anchor distT="0" distB="0" distL="114300" distR="114300" simplePos="0" relativeHeight="251691008" behindDoc="0" locked="0" layoutInCell="1" allowOverlap="1" wp14:anchorId="3CC18AC4" wp14:editId="67F55DF6">
            <wp:simplePos x="0" y="0"/>
            <wp:positionH relativeFrom="column">
              <wp:posOffset>-114300</wp:posOffset>
            </wp:positionH>
            <wp:positionV relativeFrom="paragraph">
              <wp:posOffset>-114300</wp:posOffset>
            </wp:positionV>
            <wp:extent cx="6172200" cy="4361815"/>
            <wp:effectExtent l="0" t="0" r="0" b="0"/>
            <wp:wrapSquare wrapText="bothSides"/>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6172200" cy="436181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0FACCA3" w14:textId="296698E1" w:rsidR="00301399" w:rsidRPr="00301399" w:rsidRDefault="00301399" w:rsidP="00301399">
      <w:pPr>
        <w:pStyle w:val="Caption"/>
      </w:pPr>
      <w:bookmarkStart w:id="100" w:name="_Ref460587485"/>
      <w:bookmarkStart w:id="101" w:name="_Toc464139212"/>
      <w:r>
        <w:t xml:space="preserve">Figure </w:t>
      </w:r>
      <w:fldSimple w:instr=" STYLEREF 2 \s ">
        <w:r w:rsidR="0073677E">
          <w:rPr>
            <w:noProof/>
          </w:rPr>
          <w:t>7.1</w:t>
        </w:r>
      </w:fldSimple>
      <w:r w:rsidR="008F3988">
        <w:noBreakHyphen/>
      </w:r>
      <w:fldSimple w:instr=" SEQ Figure \* ARABIC \s 2 ">
        <w:r w:rsidR="0073677E">
          <w:rPr>
            <w:noProof/>
          </w:rPr>
          <w:t>6</w:t>
        </w:r>
      </w:fldSimple>
      <w:bookmarkEnd w:id="100"/>
      <w:r>
        <w:t xml:space="preserve"> </w:t>
      </w:r>
      <w:r>
        <w:rPr>
          <w:vertAlign w:val="superscript"/>
        </w:rPr>
        <w:t>1</w:t>
      </w:r>
      <w:r>
        <w:t xml:space="preserve">H NMR spectrum of 1 </w:t>
      </w:r>
      <w:r w:rsidR="00E63C7D">
        <w:t>in H</w:t>
      </w:r>
      <w:r w:rsidR="00E63C7D">
        <w:rPr>
          <w:vertAlign w:val="subscript"/>
        </w:rPr>
        <w:t>2</w:t>
      </w:r>
      <w:r w:rsidR="00E63C7D">
        <w:t xml:space="preserve">O (298 K) </w:t>
      </w:r>
      <w:r>
        <w:t>synthesized using Ag</w:t>
      </w:r>
      <w:r>
        <w:rPr>
          <w:vertAlign w:val="subscript"/>
        </w:rPr>
        <w:t>2</w:t>
      </w:r>
      <w:r>
        <w:t>O</w:t>
      </w:r>
      <w:bookmarkEnd w:id="101"/>
    </w:p>
    <w:p w14:paraId="5089496D" w14:textId="77777777" w:rsidR="00301399" w:rsidRDefault="00301399">
      <w:r>
        <w:br w:type="page"/>
      </w:r>
    </w:p>
    <w:p w14:paraId="3DD2CDFD" w14:textId="77777777" w:rsidR="00301399" w:rsidRDefault="00301399"/>
    <w:p w14:paraId="5B353242" w14:textId="77777777" w:rsidR="002F74CC" w:rsidRDefault="00301399" w:rsidP="002F74CC">
      <w:r>
        <w:rPr>
          <w:noProof/>
        </w:rPr>
        <w:drawing>
          <wp:anchor distT="0" distB="0" distL="114300" distR="114300" simplePos="0" relativeHeight="251689984" behindDoc="0" locked="0" layoutInCell="1" allowOverlap="1" wp14:anchorId="4B22A1A0" wp14:editId="0A9F4940">
            <wp:simplePos x="0" y="0"/>
            <wp:positionH relativeFrom="column">
              <wp:posOffset>0</wp:posOffset>
            </wp:positionH>
            <wp:positionV relativeFrom="paragraph">
              <wp:posOffset>0</wp:posOffset>
            </wp:positionV>
            <wp:extent cx="6182995" cy="4364990"/>
            <wp:effectExtent l="0" t="0" r="0" b="0"/>
            <wp:wrapSquare wrapText="bothSides"/>
            <wp:docPr id="35" name="Picture 35" descr="Macintosh HD:Users:Jacob:Documents:Water_Splitting:Two_Photon_Water_Splitting:Experimental_Data:NMR_Data:Spectra_Export:JS_575_1_Ag2O_KOH_Before_Irradiation.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Macintosh HD:Users:Jacob:Documents:Water_Splitting:Two_Photon_Water_Splitting:Experimental_Data:NMR_Data:Spectra_Export:JS_575_1_Ag2O_KOH_Before_Irradiation.pdf"/>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6182995" cy="436499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2D5F588" w14:textId="40D8C65F" w:rsidR="007005C9" w:rsidRPr="00301399" w:rsidRDefault="00301399" w:rsidP="00301399">
      <w:pPr>
        <w:pStyle w:val="Caption"/>
      </w:pPr>
      <w:bookmarkStart w:id="102" w:name="_Ref460587496"/>
      <w:bookmarkStart w:id="103" w:name="_Toc464139213"/>
      <w:r>
        <w:t xml:space="preserve">Figure </w:t>
      </w:r>
      <w:fldSimple w:instr=" STYLEREF 2 \s ">
        <w:r w:rsidR="0073677E">
          <w:rPr>
            <w:noProof/>
          </w:rPr>
          <w:t>7.1</w:t>
        </w:r>
      </w:fldSimple>
      <w:r w:rsidR="008F3988">
        <w:noBreakHyphen/>
      </w:r>
      <w:fldSimple w:instr=" SEQ Figure \* ARABIC \s 2 ">
        <w:r w:rsidR="0073677E">
          <w:rPr>
            <w:noProof/>
          </w:rPr>
          <w:t>7</w:t>
        </w:r>
      </w:fldSimple>
      <w:bookmarkEnd w:id="102"/>
      <w:r>
        <w:t xml:space="preserve"> </w:t>
      </w:r>
      <w:r>
        <w:rPr>
          <w:vertAlign w:val="superscript"/>
        </w:rPr>
        <w:t>31</w:t>
      </w:r>
      <w:r>
        <w:t>P{</w:t>
      </w:r>
      <w:r>
        <w:rPr>
          <w:vertAlign w:val="superscript"/>
        </w:rPr>
        <w:t>1</w:t>
      </w:r>
      <w:r>
        <w:t xml:space="preserve">H} NMR spectrum of 1 </w:t>
      </w:r>
      <w:r w:rsidR="00E63C7D">
        <w:t>in H</w:t>
      </w:r>
      <w:r w:rsidR="00E63C7D">
        <w:rPr>
          <w:vertAlign w:val="subscript"/>
        </w:rPr>
        <w:t>2</w:t>
      </w:r>
      <w:r w:rsidR="00E63C7D">
        <w:t xml:space="preserve">O (298 K) </w:t>
      </w:r>
      <w:r>
        <w:t>synthesized using Ag</w:t>
      </w:r>
      <w:r>
        <w:rPr>
          <w:vertAlign w:val="subscript"/>
        </w:rPr>
        <w:t>2</w:t>
      </w:r>
      <w:r>
        <w:t>O</w:t>
      </w:r>
      <w:bookmarkEnd w:id="103"/>
    </w:p>
    <w:p w14:paraId="053916EF" w14:textId="77777777" w:rsidR="007005C9" w:rsidRDefault="007005C9" w:rsidP="002F74CC"/>
    <w:p w14:paraId="7A318EF6" w14:textId="77777777" w:rsidR="00301399" w:rsidRDefault="00301399">
      <w:r>
        <w:br w:type="page"/>
      </w:r>
    </w:p>
    <w:p w14:paraId="5A465FCA" w14:textId="77777777" w:rsidR="00301399" w:rsidRDefault="00C360B2" w:rsidP="002F74CC">
      <w:r>
        <w:rPr>
          <w:noProof/>
        </w:rPr>
        <w:drawing>
          <wp:anchor distT="0" distB="0" distL="114300" distR="114300" simplePos="0" relativeHeight="251692032" behindDoc="0" locked="0" layoutInCell="1" allowOverlap="1" wp14:anchorId="1BC9D2BA" wp14:editId="28A5DF12">
            <wp:simplePos x="0" y="0"/>
            <wp:positionH relativeFrom="column">
              <wp:posOffset>-20955</wp:posOffset>
            </wp:positionH>
            <wp:positionV relativeFrom="paragraph">
              <wp:posOffset>-114300</wp:posOffset>
            </wp:positionV>
            <wp:extent cx="6307455" cy="4457700"/>
            <wp:effectExtent l="0" t="0" r="0" b="0"/>
            <wp:wrapSquare wrapText="bothSides"/>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6307455" cy="44577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8D59BED" w14:textId="4F11D90F" w:rsidR="00301399" w:rsidRDefault="00C360B2" w:rsidP="00C360B2">
      <w:pPr>
        <w:pStyle w:val="Caption"/>
      </w:pPr>
      <w:bookmarkStart w:id="104" w:name="_Ref460588788"/>
      <w:bookmarkStart w:id="105" w:name="_Toc464139214"/>
      <w:r>
        <w:t xml:space="preserve">Figure </w:t>
      </w:r>
      <w:fldSimple w:instr=" STYLEREF 2 \s ">
        <w:r w:rsidR="0073677E">
          <w:rPr>
            <w:noProof/>
          </w:rPr>
          <w:t>7.1</w:t>
        </w:r>
      </w:fldSimple>
      <w:r w:rsidR="008F3988">
        <w:noBreakHyphen/>
      </w:r>
      <w:fldSimple w:instr=" SEQ Figure \* ARABIC \s 2 ">
        <w:r w:rsidR="0073677E">
          <w:rPr>
            <w:noProof/>
          </w:rPr>
          <w:t>8</w:t>
        </w:r>
      </w:fldSimple>
      <w:bookmarkEnd w:id="104"/>
      <w:r>
        <w:t xml:space="preserve"> </w:t>
      </w:r>
      <w:r>
        <w:rPr>
          <w:vertAlign w:val="superscript"/>
        </w:rPr>
        <w:t>1</w:t>
      </w:r>
      <w:r w:rsidR="00E63C7D">
        <w:t>H NMR of 2</w:t>
      </w:r>
      <w:r w:rsidR="00FC0FAB">
        <w:t>-trans</w:t>
      </w:r>
      <w:r w:rsidR="00E63C7D">
        <w:t xml:space="preserve"> in H</w:t>
      </w:r>
      <w:r w:rsidR="00E63C7D">
        <w:rPr>
          <w:vertAlign w:val="subscript"/>
        </w:rPr>
        <w:t>2</w:t>
      </w:r>
      <w:r w:rsidR="00E63C7D">
        <w:t>O (298 K) after three days of reflux, displaying formation of 1</w:t>
      </w:r>
      <w:bookmarkEnd w:id="105"/>
    </w:p>
    <w:p w14:paraId="15CBC13F" w14:textId="653DB19C" w:rsidR="00E63C7D" w:rsidRPr="00E63C7D" w:rsidRDefault="00E63C7D" w:rsidP="00E63C7D">
      <w:pPr>
        <w:pStyle w:val="CaptionText"/>
      </w:pPr>
      <w:r>
        <w:t xml:space="preserve">(inlet showing hydride peak of residual </w:t>
      </w:r>
      <w:r>
        <w:rPr>
          <w:b/>
        </w:rPr>
        <w:t>2</w:t>
      </w:r>
      <w:r w:rsidR="004F7405">
        <w:rPr>
          <w:b/>
        </w:rPr>
        <w:t>-trans</w:t>
      </w:r>
      <w:r>
        <w:t>)</w:t>
      </w:r>
    </w:p>
    <w:p w14:paraId="44C141D0" w14:textId="77777777" w:rsidR="00E63C7D" w:rsidRDefault="00E63C7D" w:rsidP="00E63C7D">
      <w:pPr>
        <w:pStyle w:val="CaptionText"/>
      </w:pPr>
    </w:p>
    <w:p w14:paraId="45069DAE" w14:textId="77777777" w:rsidR="00E63C7D" w:rsidRDefault="00E63C7D">
      <w:r>
        <w:br w:type="page"/>
      </w:r>
    </w:p>
    <w:p w14:paraId="29DC033D" w14:textId="77777777" w:rsidR="00E63C7D" w:rsidRDefault="00E63C7D" w:rsidP="00E63C7D">
      <w:r>
        <w:rPr>
          <w:noProof/>
        </w:rPr>
        <w:drawing>
          <wp:anchor distT="0" distB="0" distL="114300" distR="114300" simplePos="0" relativeHeight="251693056" behindDoc="0" locked="0" layoutInCell="1" allowOverlap="1" wp14:anchorId="7E6B8389" wp14:editId="7DA22257">
            <wp:simplePos x="0" y="0"/>
            <wp:positionH relativeFrom="column">
              <wp:posOffset>-228600</wp:posOffset>
            </wp:positionH>
            <wp:positionV relativeFrom="paragraph">
              <wp:posOffset>-114300</wp:posOffset>
            </wp:positionV>
            <wp:extent cx="6600825" cy="4664710"/>
            <wp:effectExtent l="0" t="0" r="0" b="0"/>
            <wp:wrapSquare wrapText="bothSides"/>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6600825" cy="466471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8750BA1" w14:textId="5C8B4920" w:rsidR="00E63C7D" w:rsidRDefault="00E63C7D" w:rsidP="00E63C7D">
      <w:pPr>
        <w:pStyle w:val="Caption"/>
      </w:pPr>
      <w:bookmarkStart w:id="106" w:name="_Ref460588800"/>
      <w:bookmarkStart w:id="107" w:name="_Toc464139215"/>
      <w:r>
        <w:t xml:space="preserve">Figure </w:t>
      </w:r>
      <w:fldSimple w:instr=" STYLEREF 2 \s ">
        <w:r w:rsidR="0073677E">
          <w:rPr>
            <w:noProof/>
          </w:rPr>
          <w:t>7.1</w:t>
        </w:r>
      </w:fldSimple>
      <w:r w:rsidR="008F3988">
        <w:noBreakHyphen/>
      </w:r>
      <w:fldSimple w:instr=" SEQ Figure \* ARABIC \s 2 ">
        <w:r w:rsidR="0073677E">
          <w:rPr>
            <w:noProof/>
          </w:rPr>
          <w:t>9</w:t>
        </w:r>
      </w:fldSimple>
      <w:bookmarkEnd w:id="106"/>
      <w:r>
        <w:t xml:space="preserve"> </w:t>
      </w:r>
      <w:r>
        <w:rPr>
          <w:vertAlign w:val="superscript"/>
        </w:rPr>
        <w:t>31</w:t>
      </w:r>
      <w:r>
        <w:t>P{</w:t>
      </w:r>
      <w:r>
        <w:rPr>
          <w:vertAlign w:val="superscript"/>
        </w:rPr>
        <w:t>1</w:t>
      </w:r>
      <w:r>
        <w:t>H} NMR of 2</w:t>
      </w:r>
      <w:r w:rsidR="00FC0FAB">
        <w:t>-trans</w:t>
      </w:r>
      <w:r>
        <w:t xml:space="preserve"> in H</w:t>
      </w:r>
      <w:r>
        <w:rPr>
          <w:vertAlign w:val="subscript"/>
        </w:rPr>
        <w:t>2</w:t>
      </w:r>
      <w:r>
        <w:t>O (298 K) after three days of reflux, displaying formation of 1</w:t>
      </w:r>
      <w:bookmarkEnd w:id="107"/>
    </w:p>
    <w:p w14:paraId="3D4C22D7" w14:textId="77777777" w:rsidR="00E63C7D" w:rsidRDefault="00E63C7D" w:rsidP="00E63C7D"/>
    <w:p w14:paraId="2CE1559E" w14:textId="77777777" w:rsidR="00E63C7D" w:rsidRDefault="00E63C7D" w:rsidP="00E63C7D"/>
    <w:p w14:paraId="5B9E5B20" w14:textId="77777777" w:rsidR="00E63C7D" w:rsidRDefault="00E63C7D">
      <w:r>
        <w:br w:type="page"/>
      </w:r>
    </w:p>
    <w:p w14:paraId="651AB476" w14:textId="77777777" w:rsidR="00E63C7D" w:rsidRDefault="00E63C7D" w:rsidP="00E63C7D">
      <w:pPr>
        <w:pStyle w:val="Heading2"/>
      </w:pPr>
      <w:bookmarkStart w:id="108" w:name="_Toc464139150"/>
      <w:r>
        <w:rPr>
          <w:noProof/>
        </w:rPr>
        <w:drawing>
          <wp:anchor distT="0" distB="0" distL="114300" distR="114300" simplePos="0" relativeHeight="251694080" behindDoc="0" locked="0" layoutInCell="1" allowOverlap="1" wp14:anchorId="500C624F" wp14:editId="06245089">
            <wp:simplePos x="0" y="0"/>
            <wp:positionH relativeFrom="column">
              <wp:posOffset>-228600</wp:posOffset>
            </wp:positionH>
            <wp:positionV relativeFrom="paragraph">
              <wp:posOffset>228600</wp:posOffset>
            </wp:positionV>
            <wp:extent cx="6631305" cy="4686300"/>
            <wp:effectExtent l="0" t="0" r="0" b="0"/>
            <wp:wrapSquare wrapText="bothSides"/>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6631305" cy="4686300"/>
                    </a:xfrm>
                    <a:prstGeom prst="rect">
                      <a:avLst/>
                    </a:prstGeom>
                    <a:noFill/>
                    <a:ln>
                      <a:noFill/>
                    </a:ln>
                  </pic:spPr>
                </pic:pic>
              </a:graphicData>
            </a:graphic>
            <wp14:sizeRelH relativeFrom="page">
              <wp14:pctWidth>0</wp14:pctWidth>
            </wp14:sizeRelH>
            <wp14:sizeRelV relativeFrom="page">
              <wp14:pctHeight>0</wp14:pctHeight>
            </wp14:sizeRelV>
          </wp:anchor>
        </w:drawing>
      </w:r>
      <w:r>
        <w:t>Characterization of 2</w:t>
      </w:r>
      <w:r w:rsidR="00E915C3">
        <w:t>-trans</w:t>
      </w:r>
      <w:bookmarkEnd w:id="108"/>
    </w:p>
    <w:p w14:paraId="4C8A0AE7" w14:textId="77777777" w:rsidR="00E63C7D" w:rsidRDefault="00E63C7D" w:rsidP="00E63C7D"/>
    <w:p w14:paraId="66D1194E" w14:textId="2EFF333C" w:rsidR="00E63C7D" w:rsidRDefault="00E63C7D" w:rsidP="00E63C7D">
      <w:pPr>
        <w:pStyle w:val="Caption"/>
      </w:pPr>
      <w:bookmarkStart w:id="109" w:name="_Ref460589354"/>
      <w:bookmarkStart w:id="110" w:name="_Toc464139216"/>
      <w:r>
        <w:t xml:space="preserve">Figure </w:t>
      </w:r>
      <w:fldSimple w:instr=" STYLEREF 2 \s ">
        <w:r w:rsidR="0073677E">
          <w:rPr>
            <w:noProof/>
          </w:rPr>
          <w:t>7.2</w:t>
        </w:r>
      </w:fldSimple>
      <w:r w:rsidR="008F3988">
        <w:noBreakHyphen/>
      </w:r>
      <w:fldSimple w:instr=" SEQ Figure \* ARABIC \s 2 ">
        <w:r w:rsidR="0073677E">
          <w:rPr>
            <w:noProof/>
          </w:rPr>
          <w:t>1</w:t>
        </w:r>
      </w:fldSimple>
      <w:bookmarkEnd w:id="109"/>
      <w:r>
        <w:t xml:space="preserve"> </w:t>
      </w:r>
      <w:r>
        <w:rPr>
          <w:vertAlign w:val="superscript"/>
        </w:rPr>
        <w:t>1</w:t>
      </w:r>
      <w:r>
        <w:t>H NMR spectrum of 2</w:t>
      </w:r>
      <w:r w:rsidR="00E915C3">
        <w:t>-trans</w:t>
      </w:r>
      <w:r>
        <w:t xml:space="preserve"> in H</w:t>
      </w:r>
      <w:r>
        <w:rPr>
          <w:vertAlign w:val="subscript"/>
        </w:rPr>
        <w:t>2</w:t>
      </w:r>
      <w:r>
        <w:t>O (298 K)</w:t>
      </w:r>
      <w:bookmarkEnd w:id="110"/>
      <w:r>
        <w:t xml:space="preserve"> </w:t>
      </w:r>
    </w:p>
    <w:p w14:paraId="7EC4B9EC" w14:textId="77777777" w:rsidR="00E63C7D" w:rsidRPr="00E63C7D" w:rsidRDefault="00E63C7D" w:rsidP="00E63C7D">
      <w:pPr>
        <w:pStyle w:val="CaptionText"/>
      </w:pPr>
      <w:r>
        <w:t>(inlet showing hydride peak)</w:t>
      </w:r>
    </w:p>
    <w:p w14:paraId="5C1D84D9" w14:textId="77777777" w:rsidR="00E63C7D" w:rsidRDefault="00E63C7D" w:rsidP="00E63C7D"/>
    <w:p w14:paraId="737E6B3F" w14:textId="77777777" w:rsidR="00E63C7D" w:rsidRDefault="00E63C7D">
      <w:r>
        <w:br w:type="page"/>
      </w:r>
    </w:p>
    <w:p w14:paraId="53E537BD" w14:textId="77777777" w:rsidR="00E63C7D" w:rsidRDefault="00E63C7D" w:rsidP="00E63C7D">
      <w:r>
        <w:rPr>
          <w:noProof/>
        </w:rPr>
        <w:drawing>
          <wp:anchor distT="0" distB="0" distL="114300" distR="114300" simplePos="0" relativeHeight="251695104" behindDoc="0" locked="0" layoutInCell="1" allowOverlap="1" wp14:anchorId="3A325776" wp14:editId="38520C7B">
            <wp:simplePos x="0" y="0"/>
            <wp:positionH relativeFrom="column">
              <wp:posOffset>-342900</wp:posOffset>
            </wp:positionH>
            <wp:positionV relativeFrom="paragraph">
              <wp:posOffset>-228600</wp:posOffset>
            </wp:positionV>
            <wp:extent cx="6743700" cy="4765040"/>
            <wp:effectExtent l="0" t="0" r="0" b="0"/>
            <wp:wrapSquare wrapText="bothSides"/>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6743700" cy="476504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B981E36" w14:textId="1174671F" w:rsidR="00E63C7D" w:rsidRDefault="00E63C7D" w:rsidP="00E63C7D">
      <w:pPr>
        <w:pStyle w:val="Caption"/>
      </w:pPr>
      <w:bookmarkStart w:id="111" w:name="_Ref460589361"/>
      <w:bookmarkStart w:id="112" w:name="_Toc464139217"/>
      <w:r>
        <w:t xml:space="preserve">Figure </w:t>
      </w:r>
      <w:fldSimple w:instr=" STYLEREF 2 \s ">
        <w:r w:rsidR="0073677E">
          <w:rPr>
            <w:noProof/>
          </w:rPr>
          <w:t>7.2</w:t>
        </w:r>
      </w:fldSimple>
      <w:r w:rsidR="008F3988">
        <w:noBreakHyphen/>
      </w:r>
      <w:fldSimple w:instr=" SEQ Figure \* ARABIC \s 2 ">
        <w:r w:rsidR="0073677E">
          <w:rPr>
            <w:noProof/>
          </w:rPr>
          <w:t>2</w:t>
        </w:r>
      </w:fldSimple>
      <w:bookmarkEnd w:id="111"/>
      <w:r>
        <w:t xml:space="preserve"> </w:t>
      </w:r>
      <w:r>
        <w:rPr>
          <w:vertAlign w:val="superscript"/>
        </w:rPr>
        <w:t>31</w:t>
      </w:r>
      <w:r>
        <w:t>P{</w:t>
      </w:r>
      <w:r>
        <w:rPr>
          <w:vertAlign w:val="superscript"/>
        </w:rPr>
        <w:t>1</w:t>
      </w:r>
      <w:r>
        <w:t>H} NMR spectrum of 2</w:t>
      </w:r>
      <w:r w:rsidR="00E915C3">
        <w:t>-trans</w:t>
      </w:r>
      <w:r>
        <w:t xml:space="preserve"> in H</w:t>
      </w:r>
      <w:r>
        <w:rPr>
          <w:vertAlign w:val="subscript"/>
        </w:rPr>
        <w:t>2</w:t>
      </w:r>
      <w:r>
        <w:t>O (298 K)</w:t>
      </w:r>
      <w:bookmarkEnd w:id="112"/>
    </w:p>
    <w:p w14:paraId="35CBBB36" w14:textId="77777777" w:rsidR="00E63C7D" w:rsidRPr="00E63C7D" w:rsidRDefault="00E63C7D" w:rsidP="00E63C7D">
      <w:pPr>
        <w:pStyle w:val="CaptionText"/>
      </w:pPr>
      <w:r>
        <w:t xml:space="preserve">(inlet shows splitting of </w:t>
      </w:r>
      <w:r>
        <w:rPr>
          <w:vertAlign w:val="superscript"/>
        </w:rPr>
        <w:t>31</w:t>
      </w:r>
      <w:r>
        <w:t>P signal due to coupling to hydride ligand, which is outside of decoupler range)</w:t>
      </w:r>
    </w:p>
    <w:p w14:paraId="63D9C5EE" w14:textId="77777777" w:rsidR="00E63C7D" w:rsidRDefault="00E63C7D" w:rsidP="00E63C7D"/>
    <w:p w14:paraId="348B27F5" w14:textId="77777777" w:rsidR="00EC1FF2" w:rsidRDefault="00EC1FF2">
      <w:r>
        <w:br w:type="page"/>
      </w:r>
    </w:p>
    <w:p w14:paraId="5988BC71" w14:textId="77777777" w:rsidR="00E63C7D" w:rsidRDefault="00EC1FF2" w:rsidP="00EC1FF2">
      <w:pPr>
        <w:pStyle w:val="Heading2"/>
      </w:pPr>
      <w:bookmarkStart w:id="113" w:name="_Toc464139151"/>
      <w:r>
        <w:t>Characterization of (p-cymene)RuCl</w:t>
      </w:r>
      <w:r>
        <w:rPr>
          <w:vertAlign w:val="subscript"/>
        </w:rPr>
        <w:t>2</w:t>
      </w:r>
      <w:r>
        <w:t>(CO)</w:t>
      </w:r>
      <w:bookmarkEnd w:id="113"/>
    </w:p>
    <w:p w14:paraId="6DB21E1B" w14:textId="77777777" w:rsidR="00EC1FF2" w:rsidRPr="00EC1FF2" w:rsidRDefault="00EC1FF2" w:rsidP="00EC1FF2"/>
    <w:p w14:paraId="6539D097" w14:textId="77777777" w:rsidR="00EC1FF2" w:rsidRDefault="00EC1FF2" w:rsidP="00EC1FF2"/>
    <w:p w14:paraId="76042883" w14:textId="77777777" w:rsidR="00EC1FF2" w:rsidRPr="00EC1FF2" w:rsidRDefault="00EC1FF2" w:rsidP="00EC1FF2">
      <w:r>
        <w:rPr>
          <w:noProof/>
        </w:rPr>
        <w:drawing>
          <wp:inline distT="0" distB="0" distL="0" distR="0" wp14:anchorId="3EB59084" wp14:editId="5675FCE1">
            <wp:extent cx="6182995" cy="4364990"/>
            <wp:effectExtent l="0" t="0" r="0" b="0"/>
            <wp:docPr id="43" name="Picture 43" descr="Macintosh HD:Users:Jacob:Documents:Water_Splitting:Two_Photon_Water_Splitting:Experimental_Data:NMR_Data:Spectra_Export:JS_416_RuCl2COpCymene.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Macintosh HD:Users:Jacob:Documents:Water_Splitting:Two_Photon_Water_Splitting:Experimental_Data:NMR_Data:Spectra_Export:JS_416_RuCl2COpCymene.pdf"/>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6182995" cy="4364990"/>
                    </a:xfrm>
                    <a:prstGeom prst="rect">
                      <a:avLst/>
                    </a:prstGeom>
                    <a:noFill/>
                    <a:ln>
                      <a:noFill/>
                    </a:ln>
                  </pic:spPr>
                </pic:pic>
              </a:graphicData>
            </a:graphic>
          </wp:inline>
        </w:drawing>
      </w:r>
    </w:p>
    <w:p w14:paraId="18932CDE" w14:textId="77777777" w:rsidR="00E63C7D" w:rsidRPr="00E63C7D" w:rsidRDefault="00E63C7D" w:rsidP="00E63C7D"/>
    <w:p w14:paraId="612CFD1D" w14:textId="495FF8EF" w:rsidR="00EC1FF2" w:rsidRPr="00EC1FF2" w:rsidRDefault="00EC1FF2" w:rsidP="00EC1FF2">
      <w:pPr>
        <w:pStyle w:val="Caption"/>
      </w:pPr>
      <w:bookmarkStart w:id="114" w:name="_Ref460592023"/>
      <w:bookmarkStart w:id="115" w:name="_Toc464139218"/>
      <w:r>
        <w:t xml:space="preserve">Figure </w:t>
      </w:r>
      <w:fldSimple w:instr=" STYLEREF 2 \s ">
        <w:r w:rsidR="0073677E">
          <w:rPr>
            <w:noProof/>
          </w:rPr>
          <w:t>7.3</w:t>
        </w:r>
      </w:fldSimple>
      <w:r w:rsidR="008F3988">
        <w:noBreakHyphen/>
      </w:r>
      <w:fldSimple w:instr=" SEQ Figure \* ARABIC \s 2 ">
        <w:r w:rsidR="0073677E">
          <w:rPr>
            <w:noProof/>
          </w:rPr>
          <w:t>1</w:t>
        </w:r>
      </w:fldSimple>
      <w:bookmarkEnd w:id="114"/>
      <w:r>
        <w:t xml:space="preserve"> </w:t>
      </w:r>
      <w:r>
        <w:rPr>
          <w:vertAlign w:val="superscript"/>
        </w:rPr>
        <w:t>1</w:t>
      </w:r>
      <w:r>
        <w:t>H NMR spectrum of (p-cymene)Ru</w:t>
      </w:r>
      <w:r w:rsidR="00FC0FAB">
        <w:t>Cl</w:t>
      </w:r>
      <w:r w:rsidR="00FC0FAB">
        <w:rPr>
          <w:vertAlign w:val="subscript"/>
        </w:rPr>
        <w:t>2</w:t>
      </w:r>
      <w:r w:rsidR="00A5404F">
        <w:t>(CO)</w:t>
      </w:r>
      <w:r>
        <w:t xml:space="preserve"> in CD</w:t>
      </w:r>
      <w:r>
        <w:rPr>
          <w:vertAlign w:val="subscript"/>
        </w:rPr>
        <w:t>2</w:t>
      </w:r>
      <w:r>
        <w:t>Cl</w:t>
      </w:r>
      <w:r>
        <w:rPr>
          <w:vertAlign w:val="subscript"/>
        </w:rPr>
        <w:t>2</w:t>
      </w:r>
      <w:r>
        <w:t xml:space="preserve"> (298 K)</w:t>
      </w:r>
      <w:bookmarkEnd w:id="115"/>
    </w:p>
    <w:p w14:paraId="15F731C8" w14:textId="77777777" w:rsidR="00EC1FF2" w:rsidRDefault="00EC1FF2">
      <w:r>
        <w:br w:type="page"/>
      </w:r>
    </w:p>
    <w:p w14:paraId="473D7CE1" w14:textId="4B809588" w:rsidR="00EC1FF2" w:rsidRDefault="00EC1FF2" w:rsidP="00EC1FF2">
      <w:pPr>
        <w:pStyle w:val="Heading2"/>
      </w:pPr>
      <w:bookmarkStart w:id="116" w:name="_Toc464139152"/>
      <w:r>
        <w:rPr>
          <w:noProof/>
        </w:rPr>
        <w:drawing>
          <wp:anchor distT="0" distB="0" distL="114300" distR="114300" simplePos="0" relativeHeight="251696128" behindDoc="0" locked="0" layoutInCell="1" allowOverlap="1" wp14:anchorId="07733748" wp14:editId="6A1C7C14">
            <wp:simplePos x="0" y="0"/>
            <wp:positionH relativeFrom="column">
              <wp:posOffset>-229235</wp:posOffset>
            </wp:positionH>
            <wp:positionV relativeFrom="paragraph">
              <wp:posOffset>342900</wp:posOffset>
            </wp:positionV>
            <wp:extent cx="6631940" cy="4686300"/>
            <wp:effectExtent l="0" t="0" r="0" b="0"/>
            <wp:wrapSquare wrapText="bothSides"/>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6631940" cy="4686300"/>
                    </a:xfrm>
                    <a:prstGeom prst="rect">
                      <a:avLst/>
                    </a:prstGeom>
                    <a:noFill/>
                    <a:ln>
                      <a:noFill/>
                    </a:ln>
                  </pic:spPr>
                </pic:pic>
              </a:graphicData>
            </a:graphic>
            <wp14:sizeRelH relativeFrom="page">
              <wp14:pctWidth>0</wp14:pctWidth>
            </wp14:sizeRelH>
            <wp14:sizeRelV relativeFrom="page">
              <wp14:pctHeight>0</wp14:pctHeight>
            </wp14:sizeRelV>
          </wp:anchor>
        </w:drawing>
      </w:r>
      <w:r w:rsidR="00A5404F">
        <w:t>Characterization of (PNN)Ru</w:t>
      </w:r>
      <w:r w:rsidR="00FC0FAB">
        <w:t>Cl</w:t>
      </w:r>
      <w:r w:rsidR="00FC0FAB">
        <w:rPr>
          <w:vertAlign w:val="subscript"/>
        </w:rPr>
        <w:t>2</w:t>
      </w:r>
      <w:r w:rsidR="00A5404F">
        <w:t>(CO)</w:t>
      </w:r>
      <w:bookmarkEnd w:id="116"/>
    </w:p>
    <w:p w14:paraId="1CEC988F" w14:textId="77777777" w:rsidR="00EC1FF2" w:rsidRDefault="00EC1FF2" w:rsidP="00EC1FF2"/>
    <w:p w14:paraId="3BA5711A" w14:textId="3EB297F6" w:rsidR="00EC1FF2" w:rsidRDefault="00EC1FF2" w:rsidP="00EC1FF2">
      <w:pPr>
        <w:pStyle w:val="Caption"/>
      </w:pPr>
      <w:bookmarkStart w:id="117" w:name="_Ref460593826"/>
      <w:bookmarkStart w:id="118" w:name="_Toc464139219"/>
      <w:r>
        <w:t xml:space="preserve">Figure </w:t>
      </w:r>
      <w:fldSimple w:instr=" STYLEREF 2 \s ">
        <w:r w:rsidR="0073677E">
          <w:rPr>
            <w:noProof/>
          </w:rPr>
          <w:t>7.4</w:t>
        </w:r>
      </w:fldSimple>
      <w:r w:rsidR="008F3988">
        <w:noBreakHyphen/>
      </w:r>
      <w:fldSimple w:instr=" SEQ Figure \* ARABIC \s 2 ">
        <w:r w:rsidR="0073677E">
          <w:rPr>
            <w:noProof/>
          </w:rPr>
          <w:t>1</w:t>
        </w:r>
      </w:fldSimple>
      <w:bookmarkEnd w:id="117"/>
      <w:r>
        <w:t xml:space="preserve"> </w:t>
      </w:r>
      <w:r>
        <w:rPr>
          <w:vertAlign w:val="superscript"/>
        </w:rPr>
        <w:t>1</w:t>
      </w:r>
      <w:r>
        <w:t>H NMR spectrum of</w:t>
      </w:r>
      <w:r w:rsidR="00A5404F">
        <w:t xml:space="preserve"> (PNN)Ru</w:t>
      </w:r>
      <w:r w:rsidR="00FC0FAB">
        <w:t>Cl</w:t>
      </w:r>
      <w:r w:rsidR="00FC0FAB">
        <w:rPr>
          <w:vertAlign w:val="subscript"/>
        </w:rPr>
        <w:t>2</w:t>
      </w:r>
      <w:r w:rsidR="00FC0FAB">
        <w:t>(CO)</w:t>
      </w:r>
      <w:r w:rsidR="00A5404F">
        <w:t xml:space="preserve"> </w:t>
      </w:r>
      <w:r>
        <w:t>in CD</w:t>
      </w:r>
      <w:r>
        <w:rPr>
          <w:vertAlign w:val="subscript"/>
        </w:rPr>
        <w:t>2</w:t>
      </w:r>
      <w:r>
        <w:t>Cl</w:t>
      </w:r>
      <w:r>
        <w:rPr>
          <w:vertAlign w:val="subscript"/>
        </w:rPr>
        <w:t>2</w:t>
      </w:r>
      <w:r>
        <w:t xml:space="preserve"> (298 K)</w:t>
      </w:r>
      <w:bookmarkEnd w:id="118"/>
    </w:p>
    <w:p w14:paraId="54F0D367" w14:textId="77777777" w:rsidR="00EC1FF2" w:rsidRDefault="00EC1FF2" w:rsidP="00EC1FF2">
      <w:pPr>
        <w:pStyle w:val="CaptionText"/>
      </w:pPr>
      <w:r>
        <w:t>(mixture of cis and trans isomers)</w:t>
      </w:r>
    </w:p>
    <w:p w14:paraId="35EAF1E8" w14:textId="77777777" w:rsidR="00EC1FF2" w:rsidRDefault="00EC1FF2" w:rsidP="00EC1FF2">
      <w:pPr>
        <w:pStyle w:val="CaptionText"/>
      </w:pPr>
    </w:p>
    <w:p w14:paraId="114F22CE" w14:textId="77777777" w:rsidR="00EC1FF2" w:rsidRDefault="00EC1FF2">
      <w:r>
        <w:br w:type="page"/>
      </w:r>
    </w:p>
    <w:p w14:paraId="23F7044A" w14:textId="77777777" w:rsidR="00EC1FF2" w:rsidRPr="00EC1FF2" w:rsidRDefault="00EC1FF2" w:rsidP="00EC1FF2">
      <w:r>
        <w:rPr>
          <w:noProof/>
        </w:rPr>
        <w:drawing>
          <wp:anchor distT="0" distB="0" distL="114300" distR="114300" simplePos="0" relativeHeight="251697152" behindDoc="0" locked="0" layoutInCell="1" allowOverlap="1" wp14:anchorId="61D0EA93" wp14:editId="26C3E50B">
            <wp:simplePos x="0" y="0"/>
            <wp:positionH relativeFrom="column">
              <wp:posOffset>-114300</wp:posOffset>
            </wp:positionH>
            <wp:positionV relativeFrom="paragraph">
              <wp:posOffset>-114300</wp:posOffset>
            </wp:positionV>
            <wp:extent cx="6464300" cy="4567555"/>
            <wp:effectExtent l="0" t="0" r="12700" b="0"/>
            <wp:wrapSquare wrapText="bothSides"/>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6464300" cy="456755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66C6159" w14:textId="13360352" w:rsidR="00EC1FF2" w:rsidRDefault="00EC1FF2" w:rsidP="00EC1FF2">
      <w:pPr>
        <w:pStyle w:val="Caption"/>
      </w:pPr>
      <w:bookmarkStart w:id="119" w:name="_Ref460593839"/>
      <w:bookmarkStart w:id="120" w:name="_Toc464139220"/>
      <w:r>
        <w:t xml:space="preserve">Figure </w:t>
      </w:r>
      <w:fldSimple w:instr=" STYLEREF 2 \s ">
        <w:r w:rsidR="0073677E">
          <w:rPr>
            <w:noProof/>
          </w:rPr>
          <w:t>7.4</w:t>
        </w:r>
      </w:fldSimple>
      <w:r w:rsidR="008F3988">
        <w:noBreakHyphen/>
      </w:r>
      <w:fldSimple w:instr=" SEQ Figure \* ARABIC \s 2 ">
        <w:r w:rsidR="0073677E">
          <w:rPr>
            <w:noProof/>
          </w:rPr>
          <w:t>2</w:t>
        </w:r>
      </w:fldSimple>
      <w:bookmarkEnd w:id="119"/>
      <w:r>
        <w:t xml:space="preserve"> </w:t>
      </w:r>
      <w:r>
        <w:rPr>
          <w:vertAlign w:val="superscript"/>
        </w:rPr>
        <w:t>31</w:t>
      </w:r>
      <w:r>
        <w:t>P{</w:t>
      </w:r>
      <w:r>
        <w:rPr>
          <w:vertAlign w:val="superscript"/>
        </w:rPr>
        <w:t>1</w:t>
      </w:r>
      <w:r>
        <w:t xml:space="preserve">H} NMR spectrum of </w:t>
      </w:r>
      <w:r w:rsidR="00A5404F">
        <w:t>(PNN)Ru</w:t>
      </w:r>
      <w:r w:rsidR="00FC0FAB">
        <w:t>Cl</w:t>
      </w:r>
      <w:r w:rsidR="00FC0FAB">
        <w:rPr>
          <w:vertAlign w:val="subscript"/>
        </w:rPr>
        <w:t>2</w:t>
      </w:r>
      <w:r w:rsidR="00FC0FAB">
        <w:t xml:space="preserve">(CO) </w:t>
      </w:r>
      <w:r>
        <w:t>in CD</w:t>
      </w:r>
      <w:r>
        <w:rPr>
          <w:vertAlign w:val="subscript"/>
        </w:rPr>
        <w:t>2</w:t>
      </w:r>
      <w:r>
        <w:t>Cl</w:t>
      </w:r>
      <w:r>
        <w:rPr>
          <w:vertAlign w:val="subscript"/>
        </w:rPr>
        <w:t>2</w:t>
      </w:r>
      <w:r>
        <w:t xml:space="preserve"> (298 K)</w:t>
      </w:r>
      <w:bookmarkEnd w:id="120"/>
      <w:r>
        <w:t xml:space="preserve"> </w:t>
      </w:r>
    </w:p>
    <w:p w14:paraId="16DF84B4" w14:textId="77777777" w:rsidR="00EC1FF2" w:rsidRPr="00EC1FF2" w:rsidRDefault="00EC1FF2" w:rsidP="00EC1FF2">
      <w:pPr>
        <w:pStyle w:val="CaptionText"/>
      </w:pPr>
      <w:r>
        <w:t>(mixture of cis and trans isomers)</w:t>
      </w:r>
    </w:p>
    <w:p w14:paraId="17F29A0D" w14:textId="77777777" w:rsidR="00EC1FF2" w:rsidRDefault="00EC1FF2" w:rsidP="002F74CC"/>
    <w:p w14:paraId="510CA217" w14:textId="77777777" w:rsidR="00EC1FF2" w:rsidRDefault="00EC1FF2">
      <w:r>
        <w:br w:type="page"/>
      </w:r>
    </w:p>
    <w:p w14:paraId="6CB31D20" w14:textId="77777777" w:rsidR="00EC1FF2" w:rsidRDefault="00392038" w:rsidP="00392038">
      <w:pPr>
        <w:pStyle w:val="Heading2"/>
      </w:pPr>
      <w:bookmarkStart w:id="121" w:name="_Toc464139153"/>
      <w:r>
        <w:t>Data for Irradiated Samples</w:t>
      </w:r>
      <w:bookmarkEnd w:id="121"/>
    </w:p>
    <w:p w14:paraId="2E714D7C" w14:textId="77777777" w:rsidR="00392038" w:rsidRDefault="00FC0036" w:rsidP="00392038">
      <w:r>
        <w:rPr>
          <w:noProof/>
        </w:rPr>
        <w:drawing>
          <wp:anchor distT="0" distB="0" distL="114300" distR="114300" simplePos="0" relativeHeight="251698176" behindDoc="0" locked="0" layoutInCell="1" allowOverlap="1" wp14:anchorId="44369017" wp14:editId="7C42ABED">
            <wp:simplePos x="0" y="0"/>
            <wp:positionH relativeFrom="column">
              <wp:posOffset>0</wp:posOffset>
            </wp:positionH>
            <wp:positionV relativeFrom="paragraph">
              <wp:posOffset>153035</wp:posOffset>
            </wp:positionV>
            <wp:extent cx="6182995" cy="4364990"/>
            <wp:effectExtent l="0" t="0" r="0" b="0"/>
            <wp:wrapSquare wrapText="bothSides"/>
            <wp:docPr id="46" name="Picture 46" descr="Macintosh HD:Users:Jacob:Documents:Water_Splitting:Two_Photon_Water_Splitting:Experimental_Data:NMR_Data:Spectra_Export:JS_594_7_46h_Irradiation_Full_Proton.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Macintosh HD:Users:Jacob:Documents:Water_Splitting:Two_Photon_Water_Splitting:Experimental_Data:NMR_Data:Spectra_Export:JS_594_7_46h_Irradiation_Full_Proton.pdf"/>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6182995" cy="436499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BB66770" w14:textId="71B1DDCB" w:rsidR="00FC0036" w:rsidRPr="00563519" w:rsidRDefault="00FC0036" w:rsidP="00FC0036">
      <w:pPr>
        <w:pStyle w:val="Caption"/>
      </w:pPr>
      <w:bookmarkStart w:id="122" w:name="_Ref460598018"/>
      <w:bookmarkStart w:id="123" w:name="_Toc464139221"/>
      <w:r>
        <w:t xml:space="preserve">Figure </w:t>
      </w:r>
      <w:fldSimple w:instr=" STYLEREF 2 \s ">
        <w:r w:rsidR="0073677E">
          <w:rPr>
            <w:noProof/>
          </w:rPr>
          <w:t>7.5</w:t>
        </w:r>
      </w:fldSimple>
      <w:r w:rsidR="008F3988">
        <w:noBreakHyphen/>
      </w:r>
      <w:fldSimple w:instr=" SEQ Figure \* ARABIC \s 2 ">
        <w:r w:rsidR="0073677E">
          <w:rPr>
            <w:noProof/>
          </w:rPr>
          <w:t>1</w:t>
        </w:r>
      </w:fldSimple>
      <w:bookmarkEnd w:id="122"/>
      <w:r>
        <w:t xml:space="preserve"> </w:t>
      </w:r>
      <w:r w:rsidR="00563519">
        <w:rPr>
          <w:vertAlign w:val="superscript"/>
        </w:rPr>
        <w:t>1</w:t>
      </w:r>
      <w:r w:rsidR="00563519">
        <w:t>H NMR spectrum of 1 (in H</w:t>
      </w:r>
      <w:r w:rsidR="00563519">
        <w:rPr>
          <w:vertAlign w:val="subscript"/>
        </w:rPr>
        <w:t>2</w:t>
      </w:r>
      <w:r w:rsidR="00563519">
        <w:t>O, 298 K) after irradiation with QTH light source for 46h</w:t>
      </w:r>
      <w:bookmarkEnd w:id="123"/>
      <w:r w:rsidR="00563519">
        <w:t xml:space="preserve"> </w:t>
      </w:r>
    </w:p>
    <w:p w14:paraId="2FAB01EA" w14:textId="38AE030F" w:rsidR="00392038" w:rsidRPr="00E915C3" w:rsidRDefault="00E915C3" w:rsidP="00E915C3">
      <w:pPr>
        <w:pStyle w:val="CaptionText"/>
      </w:pPr>
      <w:r>
        <w:t>(</w:t>
      </w:r>
      <w:r w:rsidR="00FC0FAB">
        <w:t xml:space="preserve">irradiation without longpass filters, </w:t>
      </w:r>
      <w:r>
        <w:t xml:space="preserve">inlet showing hydride peak for </w:t>
      </w:r>
      <w:r>
        <w:rPr>
          <w:b/>
        </w:rPr>
        <w:t>2-cis</w:t>
      </w:r>
      <w:r>
        <w:t>)</w:t>
      </w:r>
    </w:p>
    <w:p w14:paraId="4E7539C2" w14:textId="77777777" w:rsidR="00563519" w:rsidRDefault="00563519">
      <w:r>
        <w:br w:type="page"/>
      </w:r>
    </w:p>
    <w:p w14:paraId="0235B9D2" w14:textId="77777777" w:rsidR="00563519" w:rsidRDefault="00563519" w:rsidP="00392038">
      <w:r>
        <w:rPr>
          <w:noProof/>
        </w:rPr>
        <w:drawing>
          <wp:anchor distT="0" distB="0" distL="114300" distR="114300" simplePos="0" relativeHeight="251699200" behindDoc="0" locked="0" layoutInCell="1" allowOverlap="1" wp14:anchorId="24CAA0AE" wp14:editId="0C82F72D">
            <wp:simplePos x="0" y="0"/>
            <wp:positionH relativeFrom="column">
              <wp:posOffset>-114300</wp:posOffset>
            </wp:positionH>
            <wp:positionV relativeFrom="paragraph">
              <wp:posOffset>-114300</wp:posOffset>
            </wp:positionV>
            <wp:extent cx="6325235" cy="4470400"/>
            <wp:effectExtent l="0" t="0" r="0" b="0"/>
            <wp:wrapSquare wrapText="bothSides"/>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6325235" cy="447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66944B8" w14:textId="4EF476A5" w:rsidR="00563519" w:rsidRDefault="00563519" w:rsidP="00FC0FAB">
      <w:pPr>
        <w:pStyle w:val="Caption"/>
      </w:pPr>
      <w:bookmarkStart w:id="124" w:name="_Ref460598026"/>
      <w:bookmarkStart w:id="125" w:name="_Toc464139222"/>
      <w:r>
        <w:t xml:space="preserve">Figure </w:t>
      </w:r>
      <w:fldSimple w:instr=" STYLEREF 2 \s ">
        <w:r w:rsidR="0073677E">
          <w:rPr>
            <w:noProof/>
          </w:rPr>
          <w:t>7.5</w:t>
        </w:r>
      </w:fldSimple>
      <w:r w:rsidR="008F3988">
        <w:noBreakHyphen/>
      </w:r>
      <w:fldSimple w:instr=" SEQ Figure \* ARABIC \s 2 ">
        <w:r w:rsidR="0073677E">
          <w:rPr>
            <w:noProof/>
          </w:rPr>
          <w:t>2</w:t>
        </w:r>
      </w:fldSimple>
      <w:bookmarkEnd w:id="124"/>
      <w:r>
        <w:t xml:space="preserve"> </w:t>
      </w:r>
      <w:r>
        <w:rPr>
          <w:vertAlign w:val="superscript"/>
        </w:rPr>
        <w:t>31</w:t>
      </w:r>
      <w:r>
        <w:t>P{</w:t>
      </w:r>
      <w:r>
        <w:rPr>
          <w:vertAlign w:val="superscript"/>
        </w:rPr>
        <w:t>1</w:t>
      </w:r>
      <w:r>
        <w:t>H}</w:t>
      </w:r>
      <w:r>
        <w:rPr>
          <w:vertAlign w:val="superscript"/>
        </w:rPr>
        <w:t xml:space="preserve"> </w:t>
      </w:r>
      <w:r>
        <w:t>NMR spectrum of 1 (in H</w:t>
      </w:r>
      <w:r>
        <w:rPr>
          <w:vertAlign w:val="subscript"/>
        </w:rPr>
        <w:t>2</w:t>
      </w:r>
      <w:r>
        <w:t>O, 298 K) after irradiation with QTH light source for 46h</w:t>
      </w:r>
      <w:bookmarkEnd w:id="125"/>
    </w:p>
    <w:p w14:paraId="62CB1C6F" w14:textId="79A72A51" w:rsidR="00FC0FAB" w:rsidRPr="00FC0FAB" w:rsidRDefault="00FC0FAB" w:rsidP="00FC0FAB">
      <w:pPr>
        <w:pStyle w:val="CaptionText"/>
      </w:pPr>
      <w:r>
        <w:t xml:space="preserve">(irradiation without longpass filters) </w:t>
      </w:r>
    </w:p>
    <w:p w14:paraId="3F7E337D" w14:textId="77777777" w:rsidR="00E915C3" w:rsidRDefault="00E915C3">
      <w:r>
        <w:br w:type="page"/>
      </w:r>
    </w:p>
    <w:p w14:paraId="678A2AEF" w14:textId="77777777" w:rsidR="00563519" w:rsidRDefault="00E915C3" w:rsidP="00392038">
      <w:r>
        <w:rPr>
          <w:noProof/>
        </w:rPr>
        <w:drawing>
          <wp:anchor distT="0" distB="0" distL="114300" distR="114300" simplePos="0" relativeHeight="251701248" behindDoc="0" locked="0" layoutInCell="1" allowOverlap="1" wp14:anchorId="17512329" wp14:editId="1EBE9D02">
            <wp:simplePos x="0" y="0"/>
            <wp:positionH relativeFrom="column">
              <wp:posOffset>793750</wp:posOffset>
            </wp:positionH>
            <wp:positionV relativeFrom="paragraph">
              <wp:posOffset>3539490</wp:posOffset>
            </wp:positionV>
            <wp:extent cx="4349750" cy="6157595"/>
            <wp:effectExtent l="0" t="0" r="0" b="0"/>
            <wp:wrapSquare wrapText="bothSides"/>
            <wp:docPr id="49" name="Picture 49" descr="Macintosh HD:Users:Jacob:Documents:Water_Splitting:Two_Photon_Water_Splitting:Experimental_Data:NMR_Data:Spectra_Export:JS_525_2_B_1H-31P-HMBC-Hydride-Tran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Macintosh HD:Users:Jacob:Documents:Water_Splitting:Two_Photon_Water_Splitting:Experimental_Data:NMR_Data:Spectra_Export:JS_525_2_B_1H-31P-HMBC-Hydride-Trans.pdf"/>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rot="5400000">
                      <a:off x="0" y="0"/>
                      <a:ext cx="4349750" cy="615759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700224" behindDoc="0" locked="0" layoutInCell="1" allowOverlap="1" wp14:anchorId="119A29A6" wp14:editId="623C8990">
            <wp:simplePos x="0" y="0"/>
            <wp:positionH relativeFrom="column">
              <wp:posOffset>914400</wp:posOffset>
            </wp:positionH>
            <wp:positionV relativeFrom="paragraph">
              <wp:posOffset>-1039495</wp:posOffset>
            </wp:positionV>
            <wp:extent cx="4457700" cy="6309995"/>
            <wp:effectExtent l="0" t="0" r="0" b="0"/>
            <wp:wrapSquare wrapText="bothSides"/>
            <wp:docPr id="48" name="Picture 48" descr="Macintosh HD:Users:Jacob:Documents:Water_Splitting:Two_Photon_Water_Splitting:Experimental_Data:NMR_Data:Spectra_Export:JS_525_2_B-1H-31P-HMBC-Hydrides_Full.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Macintosh HD:Users:Jacob:Documents:Water_Splitting:Two_Photon_Water_Splitting:Experimental_Data:NMR_Data:Spectra_Export:JS_525_2_B-1H-31P-HMBC-Hydrides_Full.pdf"/>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rot="5400000">
                      <a:off x="0" y="0"/>
                      <a:ext cx="4457700" cy="630999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A9DFB93" w14:textId="77777777" w:rsidR="00E915C3" w:rsidRPr="00ED73B4" w:rsidRDefault="00ED73B4" w:rsidP="00ED73B4">
      <w:pPr>
        <w:rPr>
          <w:b/>
          <w:bCs/>
          <w:color w:val="000000" w:themeColor="text1"/>
          <w:sz w:val="20"/>
          <w:szCs w:val="18"/>
        </w:rPr>
      </w:pPr>
      <w:r>
        <w:br w:type="page"/>
      </w:r>
    </w:p>
    <w:p w14:paraId="59C90DB1" w14:textId="77777777" w:rsidR="00E915C3" w:rsidRDefault="00E915C3" w:rsidP="00E915C3">
      <w:pPr>
        <w:pStyle w:val="Caption"/>
      </w:pPr>
      <w:r>
        <w:rPr>
          <w:noProof/>
        </w:rPr>
        <w:drawing>
          <wp:anchor distT="0" distB="0" distL="114300" distR="114300" simplePos="0" relativeHeight="251702272" behindDoc="0" locked="0" layoutInCell="1" allowOverlap="1" wp14:anchorId="4776455C" wp14:editId="1F4FB16A">
            <wp:simplePos x="0" y="0"/>
            <wp:positionH relativeFrom="column">
              <wp:posOffset>800100</wp:posOffset>
            </wp:positionH>
            <wp:positionV relativeFrom="paragraph">
              <wp:posOffset>-901700</wp:posOffset>
            </wp:positionV>
            <wp:extent cx="4342765" cy="6147435"/>
            <wp:effectExtent l="0" t="0" r="0" b="0"/>
            <wp:wrapSquare wrapText="bothSides"/>
            <wp:docPr id="50" name="Picture 50" descr="Macintosh HD:Users:Jacob:Documents:Water_Splitting:Two_Photon_Water_Splitting:Experimental_Data:NMR_Data:Spectra_Export:JS_525_2_B_1H-31P-HMBC-Hydride-Ci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Macintosh HD:Users:Jacob:Documents:Water_Splitting:Two_Photon_Water_Splitting:Experimental_Data:NMR_Data:Spectra_Export:JS_525_2_B_1H-31P-HMBC-Hydride-Cis.pdf"/>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rot="5400000">
                      <a:off x="0" y="0"/>
                      <a:ext cx="4342765" cy="614743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11F3098" w14:textId="088C4A3D" w:rsidR="00563519" w:rsidRDefault="00E915C3" w:rsidP="00E915C3">
      <w:pPr>
        <w:pStyle w:val="Caption"/>
      </w:pPr>
      <w:bookmarkStart w:id="126" w:name="_Ref460598290"/>
      <w:bookmarkStart w:id="127" w:name="_Toc464139223"/>
      <w:r>
        <w:t xml:space="preserve">Figure </w:t>
      </w:r>
      <w:fldSimple w:instr=" STYLEREF 2 \s ">
        <w:r w:rsidR="0073677E">
          <w:rPr>
            <w:noProof/>
          </w:rPr>
          <w:t>7.5</w:t>
        </w:r>
      </w:fldSimple>
      <w:r w:rsidR="008F3988">
        <w:noBreakHyphen/>
      </w:r>
      <w:fldSimple w:instr=" SEQ Figure \* ARABIC \s 2 ">
        <w:r w:rsidR="0073677E">
          <w:rPr>
            <w:noProof/>
          </w:rPr>
          <w:t>3</w:t>
        </w:r>
      </w:fldSimple>
      <w:bookmarkEnd w:id="126"/>
      <w:r>
        <w:t xml:space="preserve"> </w:t>
      </w:r>
      <w:r>
        <w:rPr>
          <w:vertAlign w:val="superscript"/>
        </w:rPr>
        <w:t>1</w:t>
      </w:r>
      <w:r>
        <w:t>H-</w:t>
      </w:r>
      <w:r>
        <w:rPr>
          <w:vertAlign w:val="superscript"/>
        </w:rPr>
        <w:t>31</w:t>
      </w:r>
      <w:r>
        <w:t>P HMBC</w:t>
      </w:r>
      <w:r w:rsidR="00B96722">
        <w:t xml:space="preserve"> (hydride region)</w:t>
      </w:r>
      <w:r>
        <w:t xml:space="preserve"> NMR spectrum of 1 (in H</w:t>
      </w:r>
      <w:r>
        <w:rPr>
          <w:vertAlign w:val="subscript"/>
        </w:rPr>
        <w:t>2</w:t>
      </w:r>
      <w:r>
        <w:t>O, 298 K) after irradiation</w:t>
      </w:r>
      <w:bookmarkEnd w:id="127"/>
    </w:p>
    <w:p w14:paraId="74980345" w14:textId="109F272D" w:rsidR="00E915C3" w:rsidRPr="00B96722" w:rsidRDefault="00ED73B4" w:rsidP="00E915C3">
      <w:pPr>
        <w:pStyle w:val="CaptionText"/>
      </w:pPr>
      <w:r>
        <w:t xml:space="preserve">Top: overview of entire </w:t>
      </w:r>
      <w:r>
        <w:rPr>
          <w:vertAlign w:val="superscript"/>
        </w:rPr>
        <w:t>1</w:t>
      </w:r>
      <w:r>
        <w:t>H-</w:t>
      </w:r>
      <w:r>
        <w:rPr>
          <w:vertAlign w:val="superscript"/>
        </w:rPr>
        <w:t>31</w:t>
      </w:r>
      <w:r>
        <w:t>P spectrum. Middle: Zoom showing coupling of ∂(</w:t>
      </w:r>
      <w:r>
        <w:rPr>
          <w:vertAlign w:val="superscript"/>
        </w:rPr>
        <w:t>31</w:t>
      </w:r>
      <w:r>
        <w:t>P) = 104.25 ppm with ∂(</w:t>
      </w:r>
      <w:r>
        <w:rPr>
          <w:vertAlign w:val="superscript"/>
        </w:rPr>
        <w:t>1</w:t>
      </w:r>
      <w:r w:rsidR="00B96722">
        <w:t>H) =  -</w:t>
      </w:r>
      <w:r>
        <w:t xml:space="preserve">18.86 ppm, corresponding to </w:t>
      </w:r>
      <w:r>
        <w:rPr>
          <w:b/>
        </w:rPr>
        <w:t>2-trans</w:t>
      </w:r>
      <w:r>
        <w:t>. Bottom: Zoom showing coupling of ∂(</w:t>
      </w:r>
      <w:r>
        <w:rPr>
          <w:vertAlign w:val="superscript"/>
        </w:rPr>
        <w:t>31</w:t>
      </w:r>
      <w:r>
        <w:t>P</w:t>
      </w:r>
      <w:r w:rsidR="00B96722">
        <w:t>)</w:t>
      </w:r>
      <w:r>
        <w:t xml:space="preserve"> = </w:t>
      </w:r>
      <w:r w:rsidR="00B96722">
        <w:t>104.36 ppm with ∂(</w:t>
      </w:r>
      <w:r w:rsidR="00B96722">
        <w:rPr>
          <w:vertAlign w:val="superscript"/>
        </w:rPr>
        <w:t>1</w:t>
      </w:r>
      <w:r w:rsidR="00B96722">
        <w:t xml:space="preserve">H) =    -5.24 ppm corresponding to </w:t>
      </w:r>
      <w:r w:rsidR="00B96722">
        <w:rPr>
          <w:b/>
        </w:rPr>
        <w:t>2-cis</w:t>
      </w:r>
      <w:r w:rsidR="00B96722">
        <w:t xml:space="preserve">. Note that </w:t>
      </w:r>
      <w:r w:rsidR="00B96722">
        <w:rPr>
          <w:b/>
        </w:rPr>
        <w:t xml:space="preserve">2-trans </w:t>
      </w:r>
      <w:r w:rsidR="00B96722">
        <w:t>is present in this sample since the HMBC measurement was performed</w:t>
      </w:r>
      <w:r w:rsidR="00423157">
        <w:t xml:space="preserve"> five</w:t>
      </w:r>
      <w:r w:rsidR="00FC0FAB">
        <w:t xml:space="preserve"> days after irradiation</w:t>
      </w:r>
      <w:r w:rsidR="00B96722">
        <w:t xml:space="preserve">, allowing for partial isomerization of </w:t>
      </w:r>
      <w:r w:rsidR="00B96722">
        <w:rPr>
          <w:b/>
        </w:rPr>
        <w:t xml:space="preserve">2-cis </w:t>
      </w:r>
      <w:r w:rsidR="00B96722">
        <w:t xml:space="preserve">to </w:t>
      </w:r>
      <w:r w:rsidR="00B96722">
        <w:rPr>
          <w:b/>
        </w:rPr>
        <w:t>2-trans</w:t>
      </w:r>
      <w:r w:rsidR="00B96722">
        <w:t>.</w:t>
      </w:r>
    </w:p>
    <w:p w14:paraId="06C255EC" w14:textId="77777777" w:rsidR="00B96722" w:rsidRDefault="00B96722" w:rsidP="00B96722"/>
    <w:p w14:paraId="6866E8EB" w14:textId="77777777" w:rsidR="00B96722" w:rsidRDefault="00B96722">
      <w:r>
        <w:br w:type="page"/>
      </w:r>
    </w:p>
    <w:p w14:paraId="4F026353" w14:textId="77777777" w:rsidR="00B96722" w:rsidRPr="00B96722" w:rsidRDefault="00B96722" w:rsidP="00B96722">
      <w:r>
        <w:rPr>
          <w:noProof/>
        </w:rPr>
        <w:drawing>
          <wp:anchor distT="0" distB="0" distL="114300" distR="114300" simplePos="0" relativeHeight="251703296" behindDoc="0" locked="0" layoutInCell="1" allowOverlap="1" wp14:anchorId="4F5604ED" wp14:editId="3207D4A3">
            <wp:simplePos x="0" y="0"/>
            <wp:positionH relativeFrom="column">
              <wp:posOffset>685800</wp:posOffset>
            </wp:positionH>
            <wp:positionV relativeFrom="paragraph">
              <wp:posOffset>-1139825</wp:posOffset>
            </wp:positionV>
            <wp:extent cx="4456430" cy="6308725"/>
            <wp:effectExtent l="0" t="0" r="0" b="0"/>
            <wp:wrapSquare wrapText="bothSides"/>
            <wp:docPr id="51" name="Picture 51" descr="Macintosh HD:Users:Jacob:Documents:Water_Splitting:Two_Photon_Water_Splitting:Experimental_Data:NMR_Data:Spectra_Export:JS_594_HMBC.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Macintosh HD:Users:Jacob:Documents:Water_Splitting:Two_Photon_Water_Splitting:Experimental_Data:NMR_Data:Spectra_Export:JS_594_HMBC.pdf"/>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rot="5400000">
                      <a:off x="0" y="0"/>
                      <a:ext cx="4456430" cy="630872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9A94CD5" w14:textId="56657558" w:rsidR="00E915C3" w:rsidRDefault="00B96722" w:rsidP="00B96722">
      <w:pPr>
        <w:pStyle w:val="Caption"/>
      </w:pPr>
      <w:bookmarkStart w:id="128" w:name="_Ref460599926"/>
      <w:bookmarkStart w:id="129" w:name="_Toc464139224"/>
      <w:r>
        <w:t xml:space="preserve">Figure </w:t>
      </w:r>
      <w:fldSimple w:instr=" STYLEREF 2 \s ">
        <w:r w:rsidR="0073677E">
          <w:rPr>
            <w:noProof/>
          </w:rPr>
          <w:t>7.5</w:t>
        </w:r>
      </w:fldSimple>
      <w:r w:rsidR="008F3988">
        <w:noBreakHyphen/>
      </w:r>
      <w:fldSimple w:instr=" SEQ Figure \* ARABIC \s 2 ">
        <w:r w:rsidR="0073677E">
          <w:rPr>
            <w:noProof/>
          </w:rPr>
          <w:t>4</w:t>
        </w:r>
      </w:fldSimple>
      <w:bookmarkEnd w:id="128"/>
      <w:r>
        <w:t xml:space="preserve"> </w:t>
      </w:r>
      <w:r>
        <w:rPr>
          <w:vertAlign w:val="superscript"/>
        </w:rPr>
        <w:t>1</w:t>
      </w:r>
      <w:r>
        <w:t>H-</w:t>
      </w:r>
      <w:r>
        <w:rPr>
          <w:vertAlign w:val="superscript"/>
        </w:rPr>
        <w:t>31</w:t>
      </w:r>
      <w:r>
        <w:t>P HMBC (aliphatic region) NMR spectrum of 1 (in H</w:t>
      </w:r>
      <w:r>
        <w:rPr>
          <w:vertAlign w:val="subscript"/>
        </w:rPr>
        <w:t>2</w:t>
      </w:r>
      <w:r w:rsidR="00090159">
        <w:t>O, 298 K) after irradiation</w:t>
      </w:r>
      <w:bookmarkEnd w:id="129"/>
    </w:p>
    <w:p w14:paraId="5EF54D83" w14:textId="77777777" w:rsidR="00090159" w:rsidRPr="00090159" w:rsidRDefault="00090159" w:rsidP="00090159">
      <w:pPr>
        <w:pStyle w:val="CaptionText"/>
      </w:pPr>
      <w:r>
        <w:t xml:space="preserve">Note that this spectrum was measured directly after irradiation hence no </w:t>
      </w:r>
      <w:r>
        <w:rPr>
          <w:b/>
        </w:rPr>
        <w:t xml:space="preserve">2-trans </w:t>
      </w:r>
      <w:r>
        <w:t>is present. The ∂(</w:t>
      </w:r>
      <w:r>
        <w:rPr>
          <w:vertAlign w:val="superscript"/>
        </w:rPr>
        <w:t>31</w:t>
      </w:r>
      <w:r>
        <w:t>P) = 95.12 ppm signal couples with two doublets at ∂(</w:t>
      </w:r>
      <w:r>
        <w:rPr>
          <w:vertAlign w:val="superscript"/>
        </w:rPr>
        <w:t>1</w:t>
      </w:r>
      <w:r>
        <w:t>H) = 1.4 ppm and ∂(</w:t>
      </w:r>
      <w:r>
        <w:rPr>
          <w:vertAlign w:val="superscript"/>
        </w:rPr>
        <w:t>1</w:t>
      </w:r>
      <w:r>
        <w:t xml:space="preserve">H) = 1.0, which correspond to the two tBu groups of the PNN ligand. This shows that the tBu groups in this species are not equivalent and hence this species has no symmetry. </w:t>
      </w:r>
    </w:p>
    <w:p w14:paraId="03AB7508" w14:textId="77777777" w:rsidR="00B96722" w:rsidRDefault="00B96722" w:rsidP="00392038"/>
    <w:p w14:paraId="63B57099" w14:textId="77777777" w:rsidR="00090159" w:rsidRDefault="00090159">
      <w:r>
        <w:br w:type="page"/>
      </w:r>
    </w:p>
    <w:p w14:paraId="42AD7C5E" w14:textId="77777777" w:rsidR="00090159" w:rsidRDefault="00090159" w:rsidP="00392038">
      <w:r>
        <w:rPr>
          <w:noProof/>
        </w:rPr>
        <w:drawing>
          <wp:anchor distT="0" distB="0" distL="114300" distR="114300" simplePos="0" relativeHeight="251704320" behindDoc="0" locked="0" layoutInCell="1" allowOverlap="1" wp14:anchorId="71753133" wp14:editId="37ED7660">
            <wp:simplePos x="0" y="0"/>
            <wp:positionH relativeFrom="column">
              <wp:posOffset>-114300</wp:posOffset>
            </wp:positionH>
            <wp:positionV relativeFrom="paragraph">
              <wp:posOffset>-228600</wp:posOffset>
            </wp:positionV>
            <wp:extent cx="6464300" cy="4567555"/>
            <wp:effectExtent l="0" t="0" r="12700" b="0"/>
            <wp:wrapSquare wrapText="bothSides"/>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6464300" cy="456755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488F360" w14:textId="4FB36806" w:rsidR="00090159" w:rsidRDefault="00090159" w:rsidP="00090159">
      <w:pPr>
        <w:pStyle w:val="Caption"/>
      </w:pPr>
      <w:bookmarkStart w:id="130" w:name="_Ref460598937"/>
      <w:bookmarkStart w:id="131" w:name="_Toc464139225"/>
      <w:r>
        <w:t xml:space="preserve">Figure </w:t>
      </w:r>
      <w:fldSimple w:instr=" STYLEREF 2 \s ">
        <w:r w:rsidR="0073677E">
          <w:rPr>
            <w:noProof/>
          </w:rPr>
          <w:t>7.5</w:t>
        </w:r>
      </w:fldSimple>
      <w:r w:rsidR="008F3988">
        <w:noBreakHyphen/>
      </w:r>
      <w:fldSimple w:instr=" SEQ Figure \* ARABIC \s 2 ">
        <w:r w:rsidR="0073677E">
          <w:rPr>
            <w:noProof/>
          </w:rPr>
          <w:t>5</w:t>
        </w:r>
      </w:fldSimple>
      <w:bookmarkEnd w:id="130"/>
      <w:r>
        <w:t xml:space="preserve"> </w:t>
      </w:r>
      <w:r>
        <w:rPr>
          <w:vertAlign w:val="superscript"/>
        </w:rPr>
        <w:t>1</w:t>
      </w:r>
      <w:r>
        <w:t>H NMR spectrum of 2-trans (in H</w:t>
      </w:r>
      <w:r>
        <w:rPr>
          <w:vertAlign w:val="subscript"/>
        </w:rPr>
        <w:t>2</w:t>
      </w:r>
      <w:r>
        <w:t>O, 298 K) after irradiation (320 –</w:t>
      </w:r>
      <w:r w:rsidR="006C3E4C">
        <w:t xml:space="preserve"> 500 nm, </w:t>
      </w:r>
      <w:r>
        <w:t>4h) in presence of O</w:t>
      </w:r>
      <w:r>
        <w:rPr>
          <w:vertAlign w:val="subscript"/>
        </w:rPr>
        <w:t>2</w:t>
      </w:r>
      <w:bookmarkEnd w:id="131"/>
    </w:p>
    <w:p w14:paraId="64ED5974" w14:textId="77777777" w:rsidR="00090159" w:rsidRPr="00090159" w:rsidRDefault="00090159" w:rsidP="00090159">
      <w:pPr>
        <w:pStyle w:val="CaptionText"/>
      </w:pPr>
    </w:p>
    <w:p w14:paraId="008D9E19" w14:textId="77777777" w:rsidR="00090159" w:rsidRDefault="00090159">
      <w:r>
        <w:br w:type="page"/>
      </w:r>
    </w:p>
    <w:p w14:paraId="53F6C839" w14:textId="77777777" w:rsidR="00090159" w:rsidRDefault="00090159" w:rsidP="00392038">
      <w:r>
        <w:rPr>
          <w:noProof/>
        </w:rPr>
        <w:drawing>
          <wp:anchor distT="0" distB="0" distL="114300" distR="114300" simplePos="0" relativeHeight="251705344" behindDoc="0" locked="0" layoutInCell="1" allowOverlap="1" wp14:anchorId="2BE31CAA" wp14:editId="42CF6CCA">
            <wp:simplePos x="0" y="0"/>
            <wp:positionH relativeFrom="column">
              <wp:posOffset>8890</wp:posOffset>
            </wp:positionH>
            <wp:positionV relativeFrom="paragraph">
              <wp:posOffset>-114300</wp:posOffset>
            </wp:positionV>
            <wp:extent cx="6277610" cy="4436110"/>
            <wp:effectExtent l="0" t="0" r="0" b="0"/>
            <wp:wrapSquare wrapText="bothSides"/>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6277610" cy="443611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D6C13D1" w14:textId="170476C0" w:rsidR="00090159" w:rsidRDefault="00090159" w:rsidP="00090159">
      <w:pPr>
        <w:pStyle w:val="Caption"/>
      </w:pPr>
      <w:bookmarkStart w:id="132" w:name="_Ref460598947"/>
      <w:bookmarkStart w:id="133" w:name="_Toc464139226"/>
      <w:r>
        <w:t xml:space="preserve">Figure </w:t>
      </w:r>
      <w:fldSimple w:instr=" STYLEREF 2 \s ">
        <w:r w:rsidR="0073677E">
          <w:rPr>
            <w:noProof/>
          </w:rPr>
          <w:t>7.5</w:t>
        </w:r>
      </w:fldSimple>
      <w:r w:rsidR="008F3988">
        <w:noBreakHyphen/>
      </w:r>
      <w:fldSimple w:instr=" SEQ Figure \* ARABIC \s 2 ">
        <w:r w:rsidR="0073677E">
          <w:rPr>
            <w:noProof/>
          </w:rPr>
          <w:t>6</w:t>
        </w:r>
      </w:fldSimple>
      <w:bookmarkEnd w:id="132"/>
      <w:r>
        <w:rPr>
          <w:vertAlign w:val="superscript"/>
        </w:rPr>
        <w:t xml:space="preserve"> 31</w:t>
      </w:r>
      <w:r>
        <w:t>P{</w:t>
      </w:r>
      <w:r>
        <w:rPr>
          <w:vertAlign w:val="superscript"/>
        </w:rPr>
        <w:t>1</w:t>
      </w:r>
      <w:r>
        <w:t>H} NMR spectrum of 2-trans (in H</w:t>
      </w:r>
      <w:r>
        <w:rPr>
          <w:vertAlign w:val="subscript"/>
        </w:rPr>
        <w:t>2</w:t>
      </w:r>
      <w:r>
        <w:t>O, 298 K) a</w:t>
      </w:r>
      <w:r w:rsidR="006C3E4C">
        <w:t>fter irradiation (320 – 500 nm</w:t>
      </w:r>
      <w:r>
        <w:t>, 4h) in presence of O</w:t>
      </w:r>
      <w:r>
        <w:rPr>
          <w:vertAlign w:val="subscript"/>
        </w:rPr>
        <w:t>2</w:t>
      </w:r>
      <w:bookmarkEnd w:id="133"/>
    </w:p>
    <w:p w14:paraId="76410773" w14:textId="77777777" w:rsidR="00090159" w:rsidRDefault="00090159" w:rsidP="00392038"/>
    <w:p w14:paraId="37C7AE67" w14:textId="77777777" w:rsidR="006C3E4C" w:rsidRDefault="006C3E4C" w:rsidP="00392038"/>
    <w:p w14:paraId="027A875A" w14:textId="77777777" w:rsidR="006C3E4C" w:rsidRDefault="006C3E4C">
      <w:r>
        <w:br w:type="page"/>
      </w:r>
    </w:p>
    <w:p w14:paraId="31A74AAF" w14:textId="77777777" w:rsidR="006C3E4C" w:rsidRDefault="006C3E4C" w:rsidP="00392038">
      <w:r>
        <w:rPr>
          <w:noProof/>
        </w:rPr>
        <w:drawing>
          <wp:anchor distT="0" distB="0" distL="114300" distR="114300" simplePos="0" relativeHeight="251706368" behindDoc="0" locked="0" layoutInCell="1" allowOverlap="1" wp14:anchorId="2A8D62B7" wp14:editId="0D10DE73">
            <wp:simplePos x="0" y="0"/>
            <wp:positionH relativeFrom="column">
              <wp:posOffset>0</wp:posOffset>
            </wp:positionH>
            <wp:positionV relativeFrom="paragraph">
              <wp:posOffset>-114300</wp:posOffset>
            </wp:positionV>
            <wp:extent cx="6307455" cy="4457700"/>
            <wp:effectExtent l="0" t="0" r="0" b="0"/>
            <wp:wrapSquare wrapText="bothSides"/>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6307455" cy="44577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9E8DDE3" w14:textId="1E4EE9D5" w:rsidR="006C3E4C" w:rsidRPr="006C3E4C" w:rsidRDefault="006C3E4C" w:rsidP="006C3E4C">
      <w:pPr>
        <w:pStyle w:val="Caption"/>
      </w:pPr>
      <w:bookmarkStart w:id="134" w:name="_Ref460763869"/>
      <w:bookmarkStart w:id="135" w:name="_Toc464139227"/>
      <w:r>
        <w:t xml:space="preserve">Figure </w:t>
      </w:r>
      <w:fldSimple w:instr=" STYLEREF 2 \s ">
        <w:r w:rsidR="0073677E">
          <w:rPr>
            <w:noProof/>
          </w:rPr>
          <w:t>7.5</w:t>
        </w:r>
      </w:fldSimple>
      <w:r w:rsidR="008F3988">
        <w:noBreakHyphen/>
      </w:r>
      <w:fldSimple w:instr=" SEQ Figure \* ARABIC \s 2 ">
        <w:r w:rsidR="0073677E">
          <w:rPr>
            <w:noProof/>
          </w:rPr>
          <w:t>7</w:t>
        </w:r>
      </w:fldSimple>
      <w:bookmarkEnd w:id="134"/>
      <w:r>
        <w:t xml:space="preserve"> </w:t>
      </w:r>
      <w:r>
        <w:rPr>
          <w:vertAlign w:val="superscript"/>
        </w:rPr>
        <w:t>1</w:t>
      </w:r>
      <w:r>
        <w:t>H NMR spectrum of 1 (in 52 mM KOH aq., 298 K, Ag</w:t>
      </w:r>
      <w:r>
        <w:rPr>
          <w:vertAlign w:val="subscript"/>
        </w:rPr>
        <w:t>2</w:t>
      </w:r>
      <w:r>
        <w:t>O synthesis route) in air before irradiation.</w:t>
      </w:r>
      <w:bookmarkEnd w:id="135"/>
    </w:p>
    <w:p w14:paraId="759534CA" w14:textId="77777777" w:rsidR="006C3E4C" w:rsidRDefault="006C3E4C" w:rsidP="00392038"/>
    <w:p w14:paraId="781715CD" w14:textId="77777777" w:rsidR="006C3E4C" w:rsidRDefault="006C3E4C">
      <w:r>
        <w:br w:type="page"/>
      </w:r>
    </w:p>
    <w:p w14:paraId="28AC5362" w14:textId="77777777" w:rsidR="00090159" w:rsidRDefault="005163AA" w:rsidP="00392038">
      <w:r>
        <w:rPr>
          <w:noProof/>
        </w:rPr>
        <w:drawing>
          <wp:anchor distT="0" distB="0" distL="114300" distR="114300" simplePos="0" relativeHeight="251707392" behindDoc="0" locked="0" layoutInCell="1" allowOverlap="1" wp14:anchorId="5B329EB1" wp14:editId="3FFEDFFE">
            <wp:simplePos x="0" y="0"/>
            <wp:positionH relativeFrom="column">
              <wp:posOffset>0</wp:posOffset>
            </wp:positionH>
            <wp:positionV relativeFrom="paragraph">
              <wp:posOffset>0</wp:posOffset>
            </wp:positionV>
            <wp:extent cx="6517005" cy="4605020"/>
            <wp:effectExtent l="0" t="0" r="10795" b="0"/>
            <wp:wrapSquare wrapText="bothSides"/>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6517005" cy="460502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D56CFC3" w14:textId="540A5C0D" w:rsidR="006C3E4C" w:rsidRDefault="00877BB4" w:rsidP="00877BB4">
      <w:pPr>
        <w:pStyle w:val="Caption"/>
      </w:pPr>
      <w:bookmarkStart w:id="136" w:name="_Toc464139228"/>
      <w:r>
        <w:t xml:space="preserve">Figure </w:t>
      </w:r>
      <w:fldSimple w:instr=" STYLEREF 2 \s ">
        <w:r w:rsidR="0073677E">
          <w:rPr>
            <w:noProof/>
          </w:rPr>
          <w:t>7.5</w:t>
        </w:r>
      </w:fldSimple>
      <w:r w:rsidR="008F3988">
        <w:noBreakHyphen/>
      </w:r>
      <w:fldSimple w:instr=" SEQ Figure \* ARABIC \s 2 ">
        <w:r w:rsidR="0073677E">
          <w:rPr>
            <w:noProof/>
          </w:rPr>
          <w:t>8</w:t>
        </w:r>
      </w:fldSimple>
      <w:r>
        <w:t xml:space="preserve"> </w:t>
      </w:r>
      <w:r>
        <w:rPr>
          <w:vertAlign w:val="superscript"/>
        </w:rPr>
        <w:t>31</w:t>
      </w:r>
      <w:r>
        <w:t>P{</w:t>
      </w:r>
      <w:r>
        <w:rPr>
          <w:vertAlign w:val="superscript"/>
        </w:rPr>
        <w:t>1</w:t>
      </w:r>
      <w:r>
        <w:t>H} NMR spectrum of 1 (in 52 mM KOH aq., 298 K, Ag</w:t>
      </w:r>
      <w:r>
        <w:rPr>
          <w:vertAlign w:val="subscript"/>
        </w:rPr>
        <w:t>2</w:t>
      </w:r>
      <w:r>
        <w:t>O synthesis route) in air before irradiation.</w:t>
      </w:r>
      <w:bookmarkEnd w:id="136"/>
    </w:p>
    <w:p w14:paraId="6A86A498" w14:textId="4F46361A" w:rsidR="00FC1108" w:rsidRPr="00FC1108" w:rsidRDefault="00FC1108" w:rsidP="00FC1108">
      <w:pPr>
        <w:pStyle w:val="CaptionText"/>
      </w:pPr>
      <w:r>
        <w:t>Integrals are relative to H</w:t>
      </w:r>
      <w:r>
        <w:rPr>
          <w:vertAlign w:val="subscript"/>
        </w:rPr>
        <w:t>3</w:t>
      </w:r>
      <w:r>
        <w:t>PO</w:t>
      </w:r>
      <w:r>
        <w:rPr>
          <w:vertAlign w:val="subscript"/>
        </w:rPr>
        <w:t xml:space="preserve">4 </w:t>
      </w:r>
      <w:r>
        <w:t>capillary standard.</w:t>
      </w:r>
    </w:p>
    <w:p w14:paraId="266D3CFD" w14:textId="77777777" w:rsidR="006C3E4C" w:rsidRDefault="006C3E4C" w:rsidP="00392038"/>
    <w:p w14:paraId="47C984E2" w14:textId="77777777" w:rsidR="00877BB4" w:rsidRDefault="00877BB4">
      <w:r>
        <w:br w:type="page"/>
      </w:r>
    </w:p>
    <w:p w14:paraId="18FBBD2D" w14:textId="77777777" w:rsidR="00877BB4" w:rsidRDefault="00877BB4" w:rsidP="00392038">
      <w:r>
        <w:rPr>
          <w:noProof/>
        </w:rPr>
        <w:drawing>
          <wp:anchor distT="0" distB="0" distL="114300" distR="114300" simplePos="0" relativeHeight="251708416" behindDoc="0" locked="0" layoutInCell="1" allowOverlap="1" wp14:anchorId="2FE3D822" wp14:editId="52E7676B">
            <wp:simplePos x="0" y="0"/>
            <wp:positionH relativeFrom="column">
              <wp:posOffset>-114300</wp:posOffset>
            </wp:positionH>
            <wp:positionV relativeFrom="paragraph">
              <wp:posOffset>-228600</wp:posOffset>
            </wp:positionV>
            <wp:extent cx="6374130" cy="4504690"/>
            <wp:effectExtent l="0" t="0" r="1270" b="0"/>
            <wp:wrapSquare wrapText="bothSides"/>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6374130" cy="450469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C95307B" w14:textId="49CDD617" w:rsidR="00877BB4" w:rsidRPr="006C3E4C" w:rsidRDefault="00877BB4" w:rsidP="00877BB4">
      <w:pPr>
        <w:pStyle w:val="Caption"/>
      </w:pPr>
      <w:bookmarkStart w:id="137" w:name="_Toc464139229"/>
      <w:r>
        <w:t xml:space="preserve">Figure </w:t>
      </w:r>
      <w:fldSimple w:instr=" STYLEREF 2 \s ">
        <w:r w:rsidR="0073677E">
          <w:rPr>
            <w:noProof/>
          </w:rPr>
          <w:t>7.5</w:t>
        </w:r>
      </w:fldSimple>
      <w:r w:rsidR="008F3988">
        <w:noBreakHyphen/>
      </w:r>
      <w:fldSimple w:instr=" SEQ Figure \* ARABIC \s 2 ">
        <w:r w:rsidR="0073677E">
          <w:rPr>
            <w:noProof/>
          </w:rPr>
          <w:t>9</w:t>
        </w:r>
      </w:fldSimple>
      <w:r>
        <w:t xml:space="preserve"> </w:t>
      </w:r>
      <w:r>
        <w:rPr>
          <w:vertAlign w:val="superscript"/>
        </w:rPr>
        <w:t>1</w:t>
      </w:r>
      <w:r>
        <w:t>H NMR spectrum of 1 (in 52 mM KOH aq., 298 K, Ag</w:t>
      </w:r>
      <w:r>
        <w:rPr>
          <w:vertAlign w:val="subscript"/>
        </w:rPr>
        <w:t>2</w:t>
      </w:r>
      <w:r>
        <w:t>O synthesis route) in air after irradiation (QTH, 16h)</w:t>
      </w:r>
      <w:bookmarkEnd w:id="137"/>
    </w:p>
    <w:p w14:paraId="52719CF3" w14:textId="77777777" w:rsidR="00877BB4" w:rsidRDefault="00877BB4" w:rsidP="00877BB4">
      <w:pPr>
        <w:pStyle w:val="Caption"/>
      </w:pPr>
    </w:p>
    <w:p w14:paraId="6B9EEDF1" w14:textId="77777777" w:rsidR="00877BB4" w:rsidRPr="00392038" w:rsidRDefault="00877BB4" w:rsidP="00392038"/>
    <w:p w14:paraId="4B1B2452" w14:textId="77777777" w:rsidR="00877BB4" w:rsidRDefault="00877BB4">
      <w:r>
        <w:br w:type="page"/>
      </w:r>
    </w:p>
    <w:p w14:paraId="6B4D3BAC" w14:textId="77777777" w:rsidR="00877BB4" w:rsidRDefault="00877BB4" w:rsidP="002F74CC">
      <w:r>
        <w:rPr>
          <w:noProof/>
        </w:rPr>
        <w:drawing>
          <wp:anchor distT="0" distB="0" distL="114300" distR="114300" simplePos="0" relativeHeight="251709440" behindDoc="0" locked="0" layoutInCell="1" allowOverlap="1" wp14:anchorId="12775043" wp14:editId="064ECC65">
            <wp:simplePos x="0" y="0"/>
            <wp:positionH relativeFrom="column">
              <wp:posOffset>-228600</wp:posOffset>
            </wp:positionH>
            <wp:positionV relativeFrom="paragraph">
              <wp:posOffset>0</wp:posOffset>
            </wp:positionV>
            <wp:extent cx="6628130" cy="4683760"/>
            <wp:effectExtent l="0" t="0" r="0" b="0"/>
            <wp:wrapSquare wrapText="bothSides"/>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6628130" cy="468376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0806D62" w14:textId="1A3C68B6" w:rsidR="00877BB4" w:rsidRDefault="00877BB4" w:rsidP="00FC1108">
      <w:pPr>
        <w:pStyle w:val="Caption"/>
      </w:pPr>
      <w:bookmarkStart w:id="138" w:name="_Ref460763876"/>
      <w:bookmarkStart w:id="139" w:name="_Toc464139230"/>
      <w:r>
        <w:t xml:space="preserve">Figure </w:t>
      </w:r>
      <w:fldSimple w:instr=" STYLEREF 2 \s ">
        <w:r w:rsidR="0073677E">
          <w:rPr>
            <w:noProof/>
          </w:rPr>
          <w:t>7.5</w:t>
        </w:r>
      </w:fldSimple>
      <w:r w:rsidR="008F3988">
        <w:noBreakHyphen/>
      </w:r>
      <w:fldSimple w:instr=" SEQ Figure \* ARABIC \s 2 ">
        <w:r w:rsidR="0073677E">
          <w:rPr>
            <w:noProof/>
          </w:rPr>
          <w:t>10</w:t>
        </w:r>
      </w:fldSimple>
      <w:bookmarkEnd w:id="138"/>
      <w:r>
        <w:t xml:space="preserve"> </w:t>
      </w:r>
      <w:r>
        <w:rPr>
          <w:vertAlign w:val="superscript"/>
        </w:rPr>
        <w:t>31</w:t>
      </w:r>
      <w:r>
        <w:t>P{</w:t>
      </w:r>
      <w:r>
        <w:rPr>
          <w:vertAlign w:val="superscript"/>
        </w:rPr>
        <w:t>1</w:t>
      </w:r>
      <w:r>
        <w:t>H} NMR spectrum of 1 (in 52 mM KOH aq., 298 K, Ag</w:t>
      </w:r>
      <w:r>
        <w:rPr>
          <w:vertAlign w:val="subscript"/>
        </w:rPr>
        <w:t>2</w:t>
      </w:r>
      <w:r>
        <w:t>O synthesis route) in air after irradiation (QTH, 16h)</w:t>
      </w:r>
      <w:bookmarkEnd w:id="139"/>
    </w:p>
    <w:p w14:paraId="43FCF81C" w14:textId="22E383F4" w:rsidR="00FC1108" w:rsidRPr="00FC1108" w:rsidRDefault="00FC1108" w:rsidP="00FC1108">
      <w:pPr>
        <w:pStyle w:val="CaptionText"/>
      </w:pPr>
      <w:r>
        <w:t>Integrals are relative to H</w:t>
      </w:r>
      <w:r>
        <w:rPr>
          <w:vertAlign w:val="subscript"/>
        </w:rPr>
        <w:t>3</w:t>
      </w:r>
      <w:r>
        <w:t>PO</w:t>
      </w:r>
      <w:r>
        <w:rPr>
          <w:vertAlign w:val="subscript"/>
        </w:rPr>
        <w:t>4</w:t>
      </w:r>
      <w:r>
        <w:t xml:space="preserve"> capillary standard.</w:t>
      </w:r>
    </w:p>
    <w:p w14:paraId="59F104B1" w14:textId="77777777" w:rsidR="00877BB4" w:rsidRDefault="00877BB4">
      <w:r>
        <w:br w:type="page"/>
      </w:r>
    </w:p>
    <w:p w14:paraId="0E4DEE12" w14:textId="77777777" w:rsidR="00877BB4" w:rsidRDefault="008B63A3" w:rsidP="008B63A3">
      <w:pPr>
        <w:pStyle w:val="Heading2"/>
      </w:pPr>
      <w:bookmarkStart w:id="140" w:name="_Toc464139154"/>
      <w:r>
        <w:t>Isomerization Reactions in the Dark</w:t>
      </w:r>
      <w:bookmarkEnd w:id="140"/>
    </w:p>
    <w:p w14:paraId="5EB2D977" w14:textId="77777777" w:rsidR="00877BB4" w:rsidRDefault="00877BB4" w:rsidP="002F74CC"/>
    <w:p w14:paraId="0E4D9B87" w14:textId="77777777" w:rsidR="008B63A3" w:rsidRDefault="008B63A3" w:rsidP="002F74CC">
      <w:r>
        <w:rPr>
          <w:noProof/>
        </w:rPr>
        <w:drawing>
          <wp:anchor distT="0" distB="0" distL="114300" distR="114300" simplePos="0" relativeHeight="251710464" behindDoc="0" locked="0" layoutInCell="1" allowOverlap="1" wp14:anchorId="1803FF0F" wp14:editId="6C5C970C">
            <wp:simplePos x="0" y="0"/>
            <wp:positionH relativeFrom="column">
              <wp:posOffset>-114300</wp:posOffset>
            </wp:positionH>
            <wp:positionV relativeFrom="paragraph">
              <wp:posOffset>106680</wp:posOffset>
            </wp:positionV>
            <wp:extent cx="6527800" cy="4613275"/>
            <wp:effectExtent l="0" t="0" r="0" b="0"/>
            <wp:wrapSquare wrapText="bothSides"/>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6527800" cy="461327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2542FBB" w14:textId="0AB55D47" w:rsidR="00877BB4" w:rsidRPr="008B63A3" w:rsidRDefault="008B63A3" w:rsidP="008B63A3">
      <w:pPr>
        <w:pStyle w:val="Caption"/>
      </w:pPr>
      <w:bookmarkStart w:id="141" w:name="_Ref460598813"/>
      <w:bookmarkStart w:id="142" w:name="_Toc464139231"/>
      <w:r>
        <w:t xml:space="preserve">Figure </w:t>
      </w:r>
      <w:fldSimple w:instr=" STYLEREF 2 \s ">
        <w:r w:rsidR="0073677E">
          <w:rPr>
            <w:noProof/>
          </w:rPr>
          <w:t>7.6</w:t>
        </w:r>
      </w:fldSimple>
      <w:r w:rsidR="008F3988">
        <w:noBreakHyphen/>
      </w:r>
      <w:fldSimple w:instr=" SEQ Figure \* ARABIC \s 2 ">
        <w:r w:rsidR="0073677E">
          <w:rPr>
            <w:noProof/>
          </w:rPr>
          <w:t>1</w:t>
        </w:r>
      </w:fldSimple>
      <w:bookmarkEnd w:id="141"/>
      <w:r>
        <w:t xml:space="preserve"> Stacked </w:t>
      </w:r>
      <w:r>
        <w:rPr>
          <w:vertAlign w:val="superscript"/>
        </w:rPr>
        <w:t>1</w:t>
      </w:r>
      <w:r>
        <w:t>H NMR spectra of 1 (in H</w:t>
      </w:r>
      <w:r>
        <w:rPr>
          <w:vertAlign w:val="subscript"/>
        </w:rPr>
        <w:t>2</w:t>
      </w:r>
      <w:r>
        <w:t>O, 298 K) immediately after irradiation (top, green) and same sample after two more days in the dark (bottom, red)</w:t>
      </w:r>
      <w:bookmarkEnd w:id="142"/>
      <w:r>
        <w:t xml:space="preserve"> </w:t>
      </w:r>
    </w:p>
    <w:p w14:paraId="02B800CA" w14:textId="77777777" w:rsidR="008B63A3" w:rsidRDefault="008B63A3" w:rsidP="002F74CC"/>
    <w:p w14:paraId="6802EF6A" w14:textId="77777777" w:rsidR="00B0452C" w:rsidRDefault="00B0452C">
      <w:r>
        <w:br w:type="page"/>
      </w:r>
    </w:p>
    <w:p w14:paraId="53A7B1E4" w14:textId="77777777" w:rsidR="00B0452C" w:rsidRDefault="00B0452C" w:rsidP="002F74CC">
      <w:r>
        <w:rPr>
          <w:noProof/>
        </w:rPr>
        <w:drawing>
          <wp:anchor distT="0" distB="0" distL="114300" distR="114300" simplePos="0" relativeHeight="251711488" behindDoc="0" locked="0" layoutInCell="1" allowOverlap="1" wp14:anchorId="371B94D5" wp14:editId="38297164">
            <wp:simplePos x="0" y="0"/>
            <wp:positionH relativeFrom="column">
              <wp:posOffset>0</wp:posOffset>
            </wp:positionH>
            <wp:positionV relativeFrom="paragraph">
              <wp:posOffset>0</wp:posOffset>
            </wp:positionV>
            <wp:extent cx="6307455" cy="4457700"/>
            <wp:effectExtent l="0" t="0" r="0" b="0"/>
            <wp:wrapSquare wrapText="bothSides"/>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6307455" cy="44577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3605663" w14:textId="4BD6C0F8" w:rsidR="00B0452C" w:rsidRPr="008B63A3" w:rsidRDefault="00B0452C" w:rsidP="00B0452C">
      <w:pPr>
        <w:pStyle w:val="Caption"/>
      </w:pPr>
      <w:bookmarkStart w:id="143" w:name="_Ref460598821"/>
      <w:bookmarkStart w:id="144" w:name="_Toc464139232"/>
      <w:r>
        <w:t xml:space="preserve">Figure </w:t>
      </w:r>
      <w:fldSimple w:instr=" STYLEREF 2 \s ">
        <w:r w:rsidR="0073677E">
          <w:rPr>
            <w:noProof/>
          </w:rPr>
          <w:t>7.6</w:t>
        </w:r>
      </w:fldSimple>
      <w:r w:rsidR="008F3988">
        <w:noBreakHyphen/>
      </w:r>
      <w:fldSimple w:instr=" SEQ Figure \* ARABIC \s 2 ">
        <w:r w:rsidR="0073677E">
          <w:rPr>
            <w:noProof/>
          </w:rPr>
          <w:t>2</w:t>
        </w:r>
      </w:fldSimple>
      <w:bookmarkEnd w:id="143"/>
      <w:r>
        <w:t xml:space="preserve"> Superimposed </w:t>
      </w:r>
      <w:r>
        <w:rPr>
          <w:vertAlign w:val="superscript"/>
        </w:rPr>
        <w:t>31</w:t>
      </w:r>
      <w:r>
        <w:t>P{</w:t>
      </w:r>
      <w:r>
        <w:rPr>
          <w:vertAlign w:val="superscript"/>
        </w:rPr>
        <w:t>1</w:t>
      </w:r>
      <w:r>
        <w:t>H} NMR spectra of 1 (in H</w:t>
      </w:r>
      <w:r>
        <w:rPr>
          <w:vertAlign w:val="subscript"/>
        </w:rPr>
        <w:t>2</w:t>
      </w:r>
      <w:r>
        <w:t>O, 298 K) immediately after irradiation (green) and same sample after two more days in the dark (red)</w:t>
      </w:r>
      <w:bookmarkEnd w:id="144"/>
      <w:r>
        <w:t xml:space="preserve"> </w:t>
      </w:r>
    </w:p>
    <w:p w14:paraId="01DEF6A6" w14:textId="77777777" w:rsidR="00B0452C" w:rsidRDefault="00B0452C" w:rsidP="00B0452C">
      <w:pPr>
        <w:pStyle w:val="Caption"/>
      </w:pPr>
    </w:p>
    <w:p w14:paraId="61A8FA3F" w14:textId="77777777" w:rsidR="00B0452C" w:rsidRDefault="00B0452C">
      <w:r>
        <w:br w:type="page"/>
      </w:r>
    </w:p>
    <w:p w14:paraId="2A9528B8" w14:textId="77777777" w:rsidR="00B0452C" w:rsidRDefault="00B0452C" w:rsidP="002F74CC">
      <w:r>
        <w:rPr>
          <w:noProof/>
        </w:rPr>
        <w:drawing>
          <wp:anchor distT="0" distB="0" distL="114300" distR="114300" simplePos="0" relativeHeight="251713536" behindDoc="0" locked="0" layoutInCell="1" allowOverlap="1" wp14:anchorId="28EFE425" wp14:editId="1610189D">
            <wp:simplePos x="0" y="0"/>
            <wp:positionH relativeFrom="column">
              <wp:posOffset>0</wp:posOffset>
            </wp:positionH>
            <wp:positionV relativeFrom="paragraph">
              <wp:posOffset>4181475</wp:posOffset>
            </wp:positionV>
            <wp:extent cx="6212840" cy="4390390"/>
            <wp:effectExtent l="0" t="0" r="0" b="0"/>
            <wp:wrapSquare wrapText="bothSides"/>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6212840" cy="439039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712512" behindDoc="0" locked="0" layoutInCell="1" allowOverlap="1" wp14:anchorId="028D0938" wp14:editId="77A75613">
            <wp:simplePos x="0" y="0"/>
            <wp:positionH relativeFrom="column">
              <wp:posOffset>0</wp:posOffset>
            </wp:positionH>
            <wp:positionV relativeFrom="paragraph">
              <wp:posOffset>-228600</wp:posOffset>
            </wp:positionV>
            <wp:extent cx="6305550" cy="4455795"/>
            <wp:effectExtent l="0" t="0" r="0" b="0"/>
            <wp:wrapSquare wrapText="bothSides"/>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6305550" cy="445579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747DF8E" w14:textId="53591EFC" w:rsidR="00B0452C" w:rsidRDefault="00B0452C" w:rsidP="000363B7">
      <w:pPr>
        <w:pStyle w:val="Caption"/>
      </w:pPr>
      <w:bookmarkStart w:id="145" w:name="_Ref460600079"/>
      <w:bookmarkStart w:id="146" w:name="_Toc464139233"/>
      <w:r>
        <w:t xml:space="preserve">Figure </w:t>
      </w:r>
      <w:fldSimple w:instr=" STYLEREF 2 \s ">
        <w:r w:rsidR="0073677E">
          <w:rPr>
            <w:noProof/>
          </w:rPr>
          <w:t>7.6</w:t>
        </w:r>
      </w:fldSimple>
      <w:r w:rsidR="008F3988">
        <w:noBreakHyphen/>
      </w:r>
      <w:fldSimple w:instr=" SEQ Figure \* ARABIC \s 2 ">
        <w:r w:rsidR="0073677E">
          <w:rPr>
            <w:noProof/>
          </w:rPr>
          <w:t>3</w:t>
        </w:r>
      </w:fldSimple>
      <w:bookmarkEnd w:id="145"/>
      <w:r>
        <w:t xml:space="preserve"> </w:t>
      </w:r>
      <w:r>
        <w:rPr>
          <w:vertAlign w:val="superscript"/>
        </w:rPr>
        <w:t>31</w:t>
      </w:r>
      <w:r>
        <w:t>P{</w:t>
      </w:r>
      <w:r>
        <w:rPr>
          <w:vertAlign w:val="superscript"/>
        </w:rPr>
        <w:t>1</w:t>
      </w:r>
      <w:r>
        <w:t>H} NMR spectrum of 1 (in 52 mM KOH aq., 298 K, Ag</w:t>
      </w:r>
      <w:r>
        <w:rPr>
          <w:vertAlign w:val="subscript"/>
        </w:rPr>
        <w:t>2</w:t>
      </w:r>
      <w:r>
        <w:t>O synthesis route) immediately after irradiation (top) and the same sample after twelve more days in the dark</w:t>
      </w:r>
      <w:bookmarkEnd w:id="146"/>
    </w:p>
    <w:p w14:paraId="5B5813B7" w14:textId="77777777" w:rsidR="003C236A" w:rsidRDefault="003C236A">
      <w:pPr>
        <w:rPr>
          <w:sz w:val="20"/>
        </w:rPr>
      </w:pPr>
      <w:r>
        <w:br w:type="page"/>
      </w:r>
    </w:p>
    <w:p w14:paraId="5CF9381C" w14:textId="77777777" w:rsidR="003C236A" w:rsidRDefault="007906A1" w:rsidP="003C236A">
      <w:pPr>
        <w:pStyle w:val="Heading2"/>
      </w:pPr>
      <w:bookmarkStart w:id="147" w:name="_Toc464139155"/>
      <w:r>
        <w:rPr>
          <w:noProof/>
        </w:rPr>
        <w:drawing>
          <wp:anchor distT="0" distB="0" distL="114300" distR="114300" simplePos="0" relativeHeight="251715584" behindDoc="0" locked="0" layoutInCell="1" allowOverlap="1" wp14:anchorId="699E019A" wp14:editId="6DB054AC">
            <wp:simplePos x="0" y="0"/>
            <wp:positionH relativeFrom="column">
              <wp:posOffset>-114300</wp:posOffset>
            </wp:positionH>
            <wp:positionV relativeFrom="paragraph">
              <wp:posOffset>342900</wp:posOffset>
            </wp:positionV>
            <wp:extent cx="6306185" cy="4457700"/>
            <wp:effectExtent l="0" t="0" r="0" b="0"/>
            <wp:wrapSquare wrapText="bothSides"/>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6306185" cy="4457700"/>
                    </a:xfrm>
                    <a:prstGeom prst="rect">
                      <a:avLst/>
                    </a:prstGeom>
                    <a:noFill/>
                    <a:ln>
                      <a:noFill/>
                    </a:ln>
                  </pic:spPr>
                </pic:pic>
              </a:graphicData>
            </a:graphic>
            <wp14:sizeRelH relativeFrom="page">
              <wp14:pctWidth>0</wp14:pctWidth>
            </wp14:sizeRelH>
            <wp14:sizeRelV relativeFrom="page">
              <wp14:pctHeight>0</wp14:pctHeight>
            </wp14:sizeRelV>
          </wp:anchor>
        </w:drawing>
      </w:r>
      <w:r w:rsidR="003C236A">
        <w:t>Data for ∂(</w:t>
      </w:r>
      <w:r w:rsidR="003C236A">
        <w:rPr>
          <w:vertAlign w:val="superscript"/>
        </w:rPr>
        <w:t>31</w:t>
      </w:r>
      <w:r w:rsidR="003C236A">
        <w:t>P) = 86 ppm Product</w:t>
      </w:r>
      <w:bookmarkEnd w:id="147"/>
    </w:p>
    <w:p w14:paraId="5FEA61D6" w14:textId="77777777" w:rsidR="003C236A" w:rsidRDefault="003C236A" w:rsidP="003C236A"/>
    <w:p w14:paraId="3DB83C83" w14:textId="407C0885" w:rsidR="003C236A" w:rsidRPr="007906A1" w:rsidRDefault="007906A1" w:rsidP="007906A1">
      <w:pPr>
        <w:pStyle w:val="Caption"/>
      </w:pPr>
      <w:bookmarkStart w:id="148" w:name="_Ref460510793"/>
      <w:bookmarkStart w:id="149" w:name="_Toc464139234"/>
      <w:r>
        <w:t xml:space="preserve">Figure </w:t>
      </w:r>
      <w:fldSimple w:instr=" STYLEREF 2 \s ">
        <w:r w:rsidR="0073677E">
          <w:rPr>
            <w:noProof/>
          </w:rPr>
          <w:t>7.7</w:t>
        </w:r>
      </w:fldSimple>
      <w:r w:rsidR="008F3988">
        <w:noBreakHyphen/>
      </w:r>
      <w:fldSimple w:instr=" SEQ Figure \* ARABIC \s 2 ">
        <w:r w:rsidR="0073677E">
          <w:rPr>
            <w:noProof/>
          </w:rPr>
          <w:t>1</w:t>
        </w:r>
      </w:fldSimple>
      <w:bookmarkEnd w:id="148"/>
      <w:r>
        <w:t xml:space="preserve"> </w:t>
      </w:r>
      <w:r>
        <w:rPr>
          <w:vertAlign w:val="superscript"/>
        </w:rPr>
        <w:t>1</w:t>
      </w:r>
      <w:r>
        <w:t>H NMR spectrum of raw product (in D</w:t>
      </w:r>
      <w:r>
        <w:rPr>
          <w:vertAlign w:val="subscript"/>
        </w:rPr>
        <w:t>2</w:t>
      </w:r>
      <w:r>
        <w:t>O, 298 K) after reaction of 2-trans with N</w:t>
      </w:r>
      <w:r>
        <w:rPr>
          <w:vertAlign w:val="subscript"/>
        </w:rPr>
        <w:t>2</w:t>
      </w:r>
      <w:r>
        <w:t>O for 20h in presence of 83 equivalents of H</w:t>
      </w:r>
      <w:r>
        <w:rPr>
          <w:vertAlign w:val="subscript"/>
        </w:rPr>
        <w:t>2</w:t>
      </w:r>
      <w:r>
        <w:t>O</w:t>
      </w:r>
      <w:bookmarkEnd w:id="149"/>
    </w:p>
    <w:p w14:paraId="5FF64B66" w14:textId="77777777" w:rsidR="003C236A" w:rsidRDefault="003C236A" w:rsidP="003C236A"/>
    <w:p w14:paraId="06B771C8" w14:textId="77777777" w:rsidR="007906A1" w:rsidRDefault="007906A1">
      <w:r>
        <w:br w:type="page"/>
      </w:r>
    </w:p>
    <w:p w14:paraId="4694C472" w14:textId="77777777" w:rsidR="003C236A" w:rsidRDefault="007906A1" w:rsidP="003C236A">
      <w:r>
        <w:rPr>
          <w:noProof/>
        </w:rPr>
        <w:drawing>
          <wp:anchor distT="0" distB="0" distL="114300" distR="114300" simplePos="0" relativeHeight="251716608" behindDoc="0" locked="0" layoutInCell="1" allowOverlap="1" wp14:anchorId="20AD419F" wp14:editId="31BB4369">
            <wp:simplePos x="0" y="0"/>
            <wp:positionH relativeFrom="column">
              <wp:posOffset>-126365</wp:posOffset>
            </wp:positionH>
            <wp:positionV relativeFrom="paragraph">
              <wp:posOffset>-302260</wp:posOffset>
            </wp:positionV>
            <wp:extent cx="6412865" cy="4531360"/>
            <wp:effectExtent l="0" t="0" r="0" b="0"/>
            <wp:wrapSquare wrapText="bothSides"/>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6412865" cy="453136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4412B7F" w14:textId="6B020B28" w:rsidR="007906A1" w:rsidRDefault="007906A1" w:rsidP="007906A1">
      <w:pPr>
        <w:pStyle w:val="Caption"/>
      </w:pPr>
      <w:bookmarkStart w:id="150" w:name="_Toc464139235"/>
      <w:r>
        <w:t xml:space="preserve">Figure </w:t>
      </w:r>
      <w:fldSimple w:instr=" STYLEREF 2 \s ">
        <w:r w:rsidR="0073677E">
          <w:rPr>
            <w:noProof/>
          </w:rPr>
          <w:t>7.7</w:t>
        </w:r>
      </w:fldSimple>
      <w:r w:rsidR="008F3988">
        <w:noBreakHyphen/>
      </w:r>
      <w:fldSimple w:instr=" SEQ Figure \* ARABIC \s 2 ">
        <w:r w:rsidR="0073677E">
          <w:rPr>
            <w:noProof/>
          </w:rPr>
          <w:t>2</w:t>
        </w:r>
      </w:fldSimple>
      <w:r>
        <w:t xml:space="preserve"> </w:t>
      </w:r>
      <w:r>
        <w:rPr>
          <w:vertAlign w:val="superscript"/>
        </w:rPr>
        <w:t>31</w:t>
      </w:r>
      <w:r>
        <w:t>P{</w:t>
      </w:r>
      <w:r>
        <w:rPr>
          <w:vertAlign w:val="superscript"/>
        </w:rPr>
        <w:t>1</w:t>
      </w:r>
      <w:r>
        <w:t>H} NMR spectrum of raw product (in D</w:t>
      </w:r>
      <w:r>
        <w:rPr>
          <w:vertAlign w:val="subscript"/>
        </w:rPr>
        <w:t>2</w:t>
      </w:r>
      <w:r>
        <w:t>O, 298 K) after reaction of 2-trans with N</w:t>
      </w:r>
      <w:r>
        <w:rPr>
          <w:vertAlign w:val="subscript"/>
        </w:rPr>
        <w:t>2</w:t>
      </w:r>
      <w:r>
        <w:t>O for 20h in presence of 83 equivalents of H</w:t>
      </w:r>
      <w:r>
        <w:rPr>
          <w:vertAlign w:val="subscript"/>
        </w:rPr>
        <w:t>2</w:t>
      </w:r>
      <w:r>
        <w:t>O</w:t>
      </w:r>
      <w:bookmarkEnd w:id="150"/>
    </w:p>
    <w:p w14:paraId="632E780F" w14:textId="77777777" w:rsidR="007906A1" w:rsidRDefault="007906A1" w:rsidP="003C236A"/>
    <w:p w14:paraId="08C0B7E3" w14:textId="77777777" w:rsidR="007906A1" w:rsidRPr="003C236A" w:rsidRDefault="007906A1" w:rsidP="003C236A"/>
    <w:p w14:paraId="645B2A2C" w14:textId="77777777" w:rsidR="00651620" w:rsidRDefault="00651620" w:rsidP="002F74CC">
      <w:r>
        <w:br w:type="page"/>
      </w:r>
    </w:p>
    <w:p w14:paraId="186DC85B" w14:textId="77777777" w:rsidR="00651620" w:rsidRDefault="00651620" w:rsidP="00651620">
      <w:pPr>
        <w:pStyle w:val="Heading1"/>
      </w:pPr>
      <w:bookmarkStart w:id="151" w:name="_Toc464139156"/>
      <w:r>
        <w:t>Other Analytical Data</w:t>
      </w:r>
      <w:bookmarkEnd w:id="151"/>
    </w:p>
    <w:p w14:paraId="46AC13E4" w14:textId="77777777" w:rsidR="00723CCD" w:rsidRPr="00723CCD" w:rsidRDefault="00723CCD" w:rsidP="00723CCD">
      <w:pPr>
        <w:pStyle w:val="Heading2"/>
      </w:pPr>
      <w:bookmarkStart w:id="152" w:name="_Toc464139157"/>
      <w:r>
        <w:rPr>
          <w:noProof/>
        </w:rPr>
        <w:drawing>
          <wp:anchor distT="0" distB="0" distL="114300" distR="114300" simplePos="0" relativeHeight="251774976" behindDoc="0" locked="0" layoutInCell="1" allowOverlap="1" wp14:anchorId="7815D408" wp14:editId="78741C48">
            <wp:simplePos x="0" y="0"/>
            <wp:positionH relativeFrom="column">
              <wp:posOffset>-685800</wp:posOffset>
            </wp:positionH>
            <wp:positionV relativeFrom="paragraph">
              <wp:posOffset>337820</wp:posOffset>
            </wp:positionV>
            <wp:extent cx="7429500" cy="4120515"/>
            <wp:effectExtent l="0" t="0" r="0" b="0"/>
            <wp:wrapTopAndBottom/>
            <wp:docPr id="132" name="Picture 132" descr="Macintosh HD:Users:Jacob:Documents:Water_Splitting:Two_Photon_Water_Splitting:Figures:IR_Spectrum.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9" descr="Macintosh HD:Users:Jacob:Documents:Water_Splitting:Two_Photon_Water_Splitting:Figures:IR_Spectrum.pdf"/>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7429500" cy="4120515"/>
                    </a:xfrm>
                    <a:prstGeom prst="rect">
                      <a:avLst/>
                    </a:prstGeom>
                    <a:noFill/>
                    <a:ln>
                      <a:noFill/>
                    </a:ln>
                  </pic:spPr>
                </pic:pic>
              </a:graphicData>
            </a:graphic>
            <wp14:sizeRelH relativeFrom="page">
              <wp14:pctWidth>0</wp14:pctWidth>
            </wp14:sizeRelH>
            <wp14:sizeRelV relativeFrom="page">
              <wp14:pctHeight>0</wp14:pctHeight>
            </wp14:sizeRelV>
          </wp:anchor>
        </w:drawing>
      </w:r>
      <w:r w:rsidR="00D32C5E">
        <w:t>IR Spectrum of Complex 1</w:t>
      </w:r>
      <w:bookmarkEnd w:id="152"/>
    </w:p>
    <w:p w14:paraId="5283DA95" w14:textId="0EEFB698" w:rsidR="00D32C5E" w:rsidRDefault="00D32C5E" w:rsidP="00D32C5E">
      <w:pPr>
        <w:pStyle w:val="Caption"/>
      </w:pPr>
      <w:bookmarkStart w:id="153" w:name="_Ref460513474"/>
      <w:bookmarkStart w:id="154" w:name="_Toc464139236"/>
      <w:r>
        <w:t xml:space="preserve">Figure </w:t>
      </w:r>
      <w:fldSimple w:instr=" STYLEREF 2 \s ">
        <w:r w:rsidR="0073677E">
          <w:rPr>
            <w:noProof/>
          </w:rPr>
          <w:t>8.1</w:t>
        </w:r>
      </w:fldSimple>
      <w:r w:rsidR="008F3988">
        <w:noBreakHyphen/>
      </w:r>
      <w:fldSimple w:instr=" SEQ Figure \* ARABIC \s 2 ">
        <w:r w:rsidR="0073677E">
          <w:rPr>
            <w:noProof/>
          </w:rPr>
          <w:t>1</w:t>
        </w:r>
      </w:fldSimple>
      <w:bookmarkEnd w:id="153"/>
      <w:r>
        <w:t xml:space="preserve"> IR Spectrum </w:t>
      </w:r>
      <w:r w:rsidR="00423157">
        <w:t xml:space="preserve">(ATR) </w:t>
      </w:r>
      <w:r>
        <w:t>of complex 1 along with theoretical spectrum for [A]S</w:t>
      </w:r>
      <w:r>
        <w:rPr>
          <w:vertAlign w:val="subscript"/>
        </w:rPr>
        <w:t>0</w:t>
      </w:r>
      <w:bookmarkEnd w:id="154"/>
    </w:p>
    <w:p w14:paraId="27656E48" w14:textId="77777777" w:rsidR="00D32C5E" w:rsidRDefault="00D32C5E" w:rsidP="00D32C5E">
      <w:pPr>
        <w:pStyle w:val="CaptionText"/>
      </w:pPr>
      <w:r>
        <w:t>Note: theoretical spectrum is shown as vertical lines for each transition.</w:t>
      </w:r>
      <w:r w:rsidR="00723CCD">
        <w:t xml:space="preserve"> The theoretical spectrum has been scaled horizontally by a factor of 0.96 and has been scaled vertically.</w:t>
      </w:r>
    </w:p>
    <w:p w14:paraId="79448610" w14:textId="77777777" w:rsidR="00D20308" w:rsidRPr="00D20308" w:rsidRDefault="00D20308" w:rsidP="00D20308">
      <w:pPr>
        <w:rPr>
          <w:sz w:val="20"/>
        </w:rPr>
      </w:pPr>
      <w:r>
        <w:br w:type="page"/>
      </w:r>
    </w:p>
    <w:p w14:paraId="54D7FFB5" w14:textId="77777777" w:rsidR="00723CCD" w:rsidRPr="00723CCD" w:rsidRDefault="00D20308" w:rsidP="00723CCD">
      <w:pPr>
        <w:pStyle w:val="Heading2"/>
      </w:pPr>
      <w:bookmarkStart w:id="155" w:name="_Toc464139158"/>
      <w:r>
        <w:rPr>
          <w:noProof/>
        </w:rPr>
        <w:drawing>
          <wp:anchor distT="0" distB="0" distL="114300" distR="114300" simplePos="0" relativeHeight="251776000" behindDoc="0" locked="0" layoutInCell="1" allowOverlap="1" wp14:anchorId="196DED38" wp14:editId="293248F3">
            <wp:simplePos x="0" y="0"/>
            <wp:positionH relativeFrom="column">
              <wp:posOffset>571500</wp:posOffset>
            </wp:positionH>
            <wp:positionV relativeFrom="paragraph">
              <wp:posOffset>228600</wp:posOffset>
            </wp:positionV>
            <wp:extent cx="5372100" cy="4023995"/>
            <wp:effectExtent l="0" t="0" r="0" b="0"/>
            <wp:wrapTopAndBottom/>
            <wp:docPr id="133" name="Picture 133" descr="Macintosh HD:Users:Jacob:Documents:Water_Splitting:Two_Photon_Water_Splitting:Figures:EPR_Spectrum.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0" descr="Macintosh HD:Users:Jacob:Documents:Water_Splitting:Two_Photon_Water_Splitting:Figures:EPR_Spectrum.pdf"/>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5372100" cy="4023995"/>
                    </a:xfrm>
                    <a:prstGeom prst="rect">
                      <a:avLst/>
                    </a:prstGeom>
                    <a:noFill/>
                    <a:ln>
                      <a:noFill/>
                    </a:ln>
                  </pic:spPr>
                </pic:pic>
              </a:graphicData>
            </a:graphic>
            <wp14:sizeRelH relativeFrom="page">
              <wp14:pctWidth>0</wp14:pctWidth>
            </wp14:sizeRelH>
            <wp14:sizeRelV relativeFrom="page">
              <wp14:pctHeight>0</wp14:pctHeight>
            </wp14:sizeRelV>
          </wp:anchor>
        </w:drawing>
      </w:r>
      <w:r w:rsidR="00723CCD">
        <w:t>EPR Spectrum of Complex 1 Synthesis Raw Product</w:t>
      </w:r>
      <w:bookmarkEnd w:id="155"/>
    </w:p>
    <w:p w14:paraId="7D79B22B" w14:textId="707BDA04" w:rsidR="00D32C5E" w:rsidRDefault="00D20308" w:rsidP="00D20308">
      <w:pPr>
        <w:pStyle w:val="Caption"/>
      </w:pPr>
      <w:bookmarkStart w:id="156" w:name="_Ref460511671"/>
      <w:bookmarkStart w:id="157" w:name="_Toc464139237"/>
      <w:r>
        <w:t xml:space="preserve">Figure </w:t>
      </w:r>
      <w:fldSimple w:instr=" STYLEREF 2 \s ">
        <w:r w:rsidR="0073677E">
          <w:rPr>
            <w:noProof/>
          </w:rPr>
          <w:t>8.2</w:t>
        </w:r>
      </w:fldSimple>
      <w:r w:rsidR="008F3988">
        <w:noBreakHyphen/>
      </w:r>
      <w:fldSimple w:instr=" SEQ Figure \* ARABIC \s 2 ">
        <w:r w:rsidR="0073677E">
          <w:rPr>
            <w:noProof/>
          </w:rPr>
          <w:t>1</w:t>
        </w:r>
      </w:fldSimple>
      <w:bookmarkEnd w:id="156"/>
      <w:r>
        <w:t xml:space="preserve"> EPR spectrum of </w:t>
      </w:r>
      <w:r w:rsidR="00064467">
        <w:t>green raw product obtained via reaction of 2-trans with N</w:t>
      </w:r>
      <w:r w:rsidR="00064467">
        <w:rPr>
          <w:vertAlign w:val="subscript"/>
        </w:rPr>
        <w:t>2</w:t>
      </w:r>
      <w:r w:rsidR="00064467">
        <w:t>O</w:t>
      </w:r>
      <w:bookmarkEnd w:id="157"/>
    </w:p>
    <w:p w14:paraId="40B51FA5" w14:textId="17A50475" w:rsidR="00D32C5E" w:rsidRPr="00D32C5E" w:rsidRDefault="00064467" w:rsidP="00064467">
      <w:pPr>
        <w:pStyle w:val="CaptionText"/>
      </w:pPr>
      <w:r>
        <w:t>N</w:t>
      </w:r>
      <w:r>
        <w:rPr>
          <w:vertAlign w:val="subscript"/>
        </w:rPr>
        <w:t>2</w:t>
      </w:r>
      <w:r>
        <w:t xml:space="preserve">O reaction of </w:t>
      </w:r>
      <w:r>
        <w:rPr>
          <w:b/>
        </w:rPr>
        <w:t>2-trans</w:t>
      </w:r>
      <w:r>
        <w:t xml:space="preserve"> wa</w:t>
      </w:r>
      <w:r w:rsidR="00423157">
        <w:t xml:space="preserve">s carried out as described in </w:t>
      </w:r>
      <w:r w:rsidR="00423157">
        <w:fldChar w:fldCharType="begin"/>
      </w:r>
      <w:r w:rsidR="00423157">
        <w:instrText xml:space="preserve"> REF _Ref460588368 \r \h </w:instrText>
      </w:r>
      <w:r w:rsidR="00423157">
        <w:fldChar w:fldCharType="separate"/>
      </w:r>
      <w:r w:rsidR="0073677E">
        <w:t>3.1.1</w:t>
      </w:r>
      <w:r w:rsidR="00423157">
        <w:fldChar w:fldCharType="end"/>
      </w:r>
      <w:r>
        <w:t>, b</w:t>
      </w:r>
      <w:r w:rsidR="00423157">
        <w:t>ut after the reaction</w:t>
      </w:r>
      <w:r>
        <w:t>, the solvent was completely removed under vacuum and the dark green solid residue was washed with Et</w:t>
      </w:r>
      <w:r>
        <w:rPr>
          <w:vertAlign w:val="subscript"/>
        </w:rPr>
        <w:t>2</w:t>
      </w:r>
      <w:r>
        <w:t>O and pentane. The residue was then dissolved in DCM, yielding a green solution, which was transferred to a capillary and measured.</w:t>
      </w:r>
    </w:p>
    <w:p w14:paraId="7F8BD8E0" w14:textId="77777777" w:rsidR="00D32C5E" w:rsidRPr="00D32C5E" w:rsidRDefault="00D32C5E" w:rsidP="00D32C5E"/>
    <w:p w14:paraId="330C04B5" w14:textId="77777777" w:rsidR="00D32C5E" w:rsidRDefault="00D32C5E" w:rsidP="00651620"/>
    <w:p w14:paraId="6F1D6CFE" w14:textId="77777777" w:rsidR="00D32C5E" w:rsidRDefault="00D32C5E" w:rsidP="00651620"/>
    <w:p w14:paraId="56EB32ED" w14:textId="77777777" w:rsidR="00651620" w:rsidRDefault="00651620">
      <w:r>
        <w:br w:type="page"/>
      </w:r>
    </w:p>
    <w:p w14:paraId="180D823F" w14:textId="445B755F" w:rsidR="00651620" w:rsidRDefault="00833367" w:rsidP="00651620">
      <w:pPr>
        <w:pStyle w:val="Heading1"/>
      </w:pPr>
      <w:bookmarkStart w:id="158" w:name="_Toc464139159"/>
      <w:r>
        <w:t>Ultrafast Pump-Probe</w:t>
      </w:r>
      <w:r w:rsidR="00651620">
        <w:t xml:space="preserve"> Spectroscopy</w:t>
      </w:r>
      <w:bookmarkEnd w:id="158"/>
    </w:p>
    <w:p w14:paraId="594A5DB0" w14:textId="64EF03EF" w:rsidR="00651620" w:rsidRDefault="00833367" w:rsidP="00833367">
      <w:pPr>
        <w:pStyle w:val="Heading2"/>
      </w:pPr>
      <w:bookmarkStart w:id="159" w:name="_Toc464139160"/>
      <w:r>
        <w:t>Experimental Procedure</w:t>
      </w:r>
      <w:r w:rsidR="003439C2">
        <w:t xml:space="preserve"> and Analysis</w:t>
      </w:r>
      <w:bookmarkEnd w:id="159"/>
    </w:p>
    <w:p w14:paraId="14F908A0" w14:textId="510534AD" w:rsidR="00CC0F2E" w:rsidRDefault="00CC0F2E" w:rsidP="00651620"/>
    <w:p w14:paraId="38540416" w14:textId="18D06220" w:rsidR="00833367" w:rsidRDefault="00AD59AD" w:rsidP="00833367">
      <w:pPr>
        <w:rPr>
          <w:lang w:val="en-GB"/>
        </w:rPr>
      </w:pPr>
      <w:r>
        <w:rPr>
          <w:lang w:val="en-GB"/>
        </w:rPr>
        <w:t>T</w:t>
      </w:r>
      <w:r w:rsidR="00833367">
        <w:rPr>
          <w:lang w:val="en-GB"/>
        </w:rPr>
        <w:t>ransient absorption spectra were recorded with a time resolution of ca. 200 fs by means of a pump-probe setup based on a Ti:sapphire laser system (Spectra-Physics, Spitfire Pro) operating at a centre wavelength of 800 nm and a repetition rate of 1 kHz . Pump pulses at a centre wavelength of 400 nm were generated by frequency doubling a part of the output of the Ti:sapphire system using a BBO</w:t>
      </w:r>
      <w:r w:rsidR="00833367">
        <w:rPr>
          <w:lang w:val="en-GB"/>
        </w:rPr>
        <w:noBreakHyphen/>
        <w:t>crystal. The energy of the pump pulses was between 0.8 and 1 µJ. A white light continuum for probing was obtained by focussing a small fraction of the Ti:sapphire output into a CaF</w:t>
      </w:r>
      <w:r w:rsidR="00833367" w:rsidRPr="00040259">
        <w:rPr>
          <w:vertAlign w:val="subscript"/>
          <w:lang w:val="en-GB"/>
        </w:rPr>
        <w:t>2</w:t>
      </w:r>
      <w:r w:rsidR="00833367">
        <w:rPr>
          <w:lang w:val="en-GB"/>
        </w:rPr>
        <w:noBreakHyphen/>
        <w:t>crystal. Pump and probe beam were focussed into the sample so that their overlapping spots had an effective diameter of 360 µm for the pump and 210 µm for the probe. Measurements were performed with the polarizations of the pump and probe beam set to parallel, perpendicular, and in magic</w:t>
      </w:r>
      <w:r w:rsidR="00833367">
        <w:rPr>
          <w:lang w:val="en-GB"/>
        </w:rPr>
        <w:noBreakHyphen/>
        <w:t xml:space="preserve">angle (54.7°). </w:t>
      </w:r>
      <w:r w:rsidR="00833367" w:rsidRPr="004F473E">
        <w:rPr>
          <w:lang w:val="en-GB"/>
        </w:rPr>
        <w:t xml:space="preserve">After </w:t>
      </w:r>
      <w:r w:rsidR="00833367">
        <w:rPr>
          <w:lang w:val="en-GB"/>
        </w:rPr>
        <w:t xml:space="preserve">passing through </w:t>
      </w:r>
      <w:r w:rsidR="00833367" w:rsidRPr="004F473E">
        <w:rPr>
          <w:lang w:val="en-GB"/>
        </w:rPr>
        <w:t xml:space="preserve">the sample, the probe </w:t>
      </w:r>
      <w:r w:rsidR="00833367">
        <w:rPr>
          <w:lang w:val="en-GB"/>
        </w:rPr>
        <w:t xml:space="preserve">beam </w:t>
      </w:r>
      <w:r w:rsidR="00833367" w:rsidRPr="004F473E">
        <w:rPr>
          <w:lang w:val="en-GB"/>
        </w:rPr>
        <w:t>was dispersed by a prism and transient absorption changes were recorded by a</w:t>
      </w:r>
      <w:r w:rsidR="00833367">
        <w:rPr>
          <w:lang w:val="en-GB"/>
        </w:rPr>
        <w:t>n</w:t>
      </w:r>
      <w:r w:rsidR="00833367" w:rsidRPr="004F473E">
        <w:rPr>
          <w:lang w:val="en-GB"/>
        </w:rPr>
        <w:t xml:space="preserve"> array detector</w:t>
      </w:r>
      <w:r w:rsidR="00833367" w:rsidRPr="00833367">
        <w:rPr>
          <w:lang w:val="en-GB"/>
        </w:rPr>
        <w:t xml:space="preserve"> </w:t>
      </w:r>
      <w:r w:rsidR="00833367">
        <w:rPr>
          <w:lang w:val="en-GB"/>
        </w:rPr>
        <w:t xml:space="preserve">in a </w:t>
      </w:r>
      <w:r w:rsidR="00833367" w:rsidRPr="004F473E">
        <w:rPr>
          <w:lang w:val="en-GB"/>
        </w:rPr>
        <w:t>spectrally resolved</w:t>
      </w:r>
      <w:r w:rsidR="00833367">
        <w:rPr>
          <w:lang w:val="en-GB"/>
        </w:rPr>
        <w:t xml:space="preserve"> fashion</w:t>
      </w:r>
      <w:r w:rsidR="00833367" w:rsidRPr="004F473E">
        <w:rPr>
          <w:lang w:val="en-GB"/>
        </w:rPr>
        <w:t>.</w:t>
      </w:r>
      <w:r w:rsidR="00833367">
        <w:rPr>
          <w:lang w:val="en-GB"/>
        </w:rPr>
        <w:t xml:space="preserve"> </w:t>
      </w:r>
    </w:p>
    <w:p w14:paraId="390B07BA" w14:textId="343E9F84" w:rsidR="00833367" w:rsidRPr="004A795A" w:rsidRDefault="00833367" w:rsidP="00833367">
      <w:pPr>
        <w:rPr>
          <w:lang w:val="en-GB"/>
        </w:rPr>
      </w:pPr>
      <w:r>
        <w:rPr>
          <w:lang w:val="en-GB"/>
        </w:rPr>
        <w:t xml:space="preserve">Complex </w:t>
      </w:r>
      <w:r>
        <w:rPr>
          <w:b/>
          <w:lang w:val="en-GB"/>
        </w:rPr>
        <w:t xml:space="preserve">1 </w:t>
      </w:r>
      <w:r w:rsidRPr="00040259">
        <w:rPr>
          <w:lang w:val="en-GB"/>
        </w:rPr>
        <w:t xml:space="preserve">was dissolved in </w:t>
      </w:r>
      <w:r>
        <w:rPr>
          <w:lang w:val="en-GB"/>
        </w:rPr>
        <w:t>oxygen</w:t>
      </w:r>
      <w:r>
        <w:rPr>
          <w:lang w:val="en-GB"/>
        </w:rPr>
        <w:noBreakHyphen/>
        <w:t>free water</w:t>
      </w:r>
      <w:r w:rsidRPr="00040259">
        <w:rPr>
          <w:lang w:val="en-GB"/>
        </w:rPr>
        <w:t xml:space="preserve"> and</w:t>
      </w:r>
      <w:r>
        <w:rPr>
          <w:lang w:val="en-GB"/>
        </w:rPr>
        <w:t xml:space="preserve"> the sample solution was transferred</w:t>
      </w:r>
      <w:r w:rsidRPr="00040259">
        <w:rPr>
          <w:lang w:val="en-GB"/>
        </w:rPr>
        <w:t xml:space="preserve"> into a 1 mm fused silica cuvette</w:t>
      </w:r>
      <w:r>
        <w:rPr>
          <w:lang w:val="en-GB"/>
        </w:rPr>
        <w:t xml:space="preserve"> under inert conditions. </w:t>
      </w:r>
      <w:r w:rsidRPr="00040259">
        <w:rPr>
          <w:lang w:val="en-GB"/>
        </w:rPr>
        <w:t>The optical density at 400 nm was</w:t>
      </w:r>
      <w:r>
        <w:rPr>
          <w:lang w:val="en-GB"/>
        </w:rPr>
        <w:t xml:space="preserve"> ca.</w:t>
      </w:r>
      <w:r w:rsidRPr="00040259">
        <w:rPr>
          <w:lang w:val="en-GB"/>
        </w:rPr>
        <w:t xml:space="preserve"> 0.7 to obtain transient spectra with a good signal to noise ratio</w:t>
      </w:r>
      <w:r>
        <w:rPr>
          <w:lang w:val="en-GB"/>
        </w:rPr>
        <w:t xml:space="preserve"> (concentration ≈ </w:t>
      </w:r>
      <w:r w:rsidR="003439C2">
        <w:rPr>
          <w:lang w:val="en-GB"/>
        </w:rPr>
        <w:t>0.007 M)</w:t>
      </w:r>
      <w:r w:rsidRPr="00040259">
        <w:rPr>
          <w:lang w:val="en-GB"/>
        </w:rPr>
        <w:t xml:space="preserve">. </w:t>
      </w:r>
      <w:r w:rsidR="003439C2">
        <w:rPr>
          <w:lang w:val="en-GB"/>
        </w:rPr>
        <w:t>The cuvette</w:t>
      </w:r>
      <w:r>
        <w:rPr>
          <w:lang w:val="en-GB"/>
        </w:rPr>
        <w:t xml:space="preserve"> was mounted and measured on a rotation stage. A rotation frequency of about 1 Hz resulted in a sufficiently fast refreshing of the sample in the interaction region to avoid degeneration of the si</w:t>
      </w:r>
      <w:r w:rsidR="003439C2">
        <w:rPr>
          <w:lang w:val="en-GB"/>
        </w:rPr>
        <w:t>gnal during the measurements. T</w:t>
      </w:r>
      <w:r>
        <w:rPr>
          <w:lang w:val="en-GB"/>
        </w:rPr>
        <w:t>ransient abs</w:t>
      </w:r>
      <w:r w:rsidR="003439C2">
        <w:rPr>
          <w:lang w:val="en-GB"/>
        </w:rPr>
        <w:t>orption data was analyzed by</w:t>
      </w:r>
      <w:r>
        <w:rPr>
          <w:lang w:val="en-GB"/>
        </w:rPr>
        <w:t xml:space="preserve"> </w:t>
      </w:r>
      <w:r w:rsidRPr="008E0889">
        <w:rPr>
          <w:lang w:val="en-GB"/>
        </w:rPr>
        <w:t>global fit</w:t>
      </w:r>
      <w:r>
        <w:rPr>
          <w:lang w:val="en-GB"/>
        </w:rPr>
        <w:t>ting</w:t>
      </w:r>
      <w:r w:rsidRPr="008E0889">
        <w:rPr>
          <w:lang w:val="en-GB"/>
        </w:rPr>
        <w:t xml:space="preserve"> of </w:t>
      </w:r>
      <w:r>
        <w:rPr>
          <w:lang w:val="en-GB"/>
        </w:rPr>
        <w:t xml:space="preserve">a sum of </w:t>
      </w:r>
      <w:r w:rsidRPr="008E0889">
        <w:rPr>
          <w:lang w:val="en-GB"/>
        </w:rPr>
        <w:t>exponential decays</w:t>
      </w:r>
      <w:r>
        <w:rPr>
          <w:lang w:val="en-GB"/>
        </w:rPr>
        <w:t xml:space="preserve"> revealing time constants and the corresponding decay associated spectra (DAS). To describe the ultrafast dynamics with sufficient accuracy</w:t>
      </w:r>
      <w:r w:rsidR="003439C2">
        <w:rPr>
          <w:lang w:val="en-GB"/>
        </w:rPr>
        <w:t>,</w:t>
      </w:r>
      <w:r>
        <w:rPr>
          <w:lang w:val="en-GB"/>
        </w:rPr>
        <w:t xml:space="preserve"> two exponential decay components are necessary</w:t>
      </w:r>
      <w:r w:rsidDel="006542B9">
        <w:rPr>
          <w:lang w:val="en-GB"/>
        </w:rPr>
        <w:t xml:space="preserve"> </w:t>
      </w:r>
      <w:r>
        <w:rPr>
          <w:lang w:val="en-GB"/>
        </w:rPr>
        <w:t>and a long lived one with an “infinite” lifetime (&gt;&gt; 2 ns) much longer than the time range of 2 ns covered by our setup.</w:t>
      </w:r>
    </w:p>
    <w:p w14:paraId="03ABEB7B" w14:textId="77777777" w:rsidR="00E3583C" w:rsidRDefault="00E3583C" w:rsidP="003439C2">
      <w:pPr>
        <w:jc w:val="left"/>
      </w:pPr>
    </w:p>
    <w:p w14:paraId="75758D25" w14:textId="77777777" w:rsidR="00E3583C" w:rsidRDefault="00E3583C" w:rsidP="003439C2">
      <w:pPr>
        <w:jc w:val="left"/>
      </w:pPr>
    </w:p>
    <w:p w14:paraId="5A8DDA25" w14:textId="6FAE8F43" w:rsidR="00E3583C" w:rsidRDefault="00833367" w:rsidP="003439C2">
      <w:pPr>
        <w:pStyle w:val="Heading2"/>
      </w:pPr>
      <w:bookmarkStart w:id="160" w:name="_Ref461719962"/>
      <w:bookmarkStart w:id="161" w:name="_Toc464139161"/>
      <w:r>
        <w:t>Results and Interpretation</w:t>
      </w:r>
      <w:bookmarkEnd w:id="160"/>
      <w:bookmarkEnd w:id="161"/>
    </w:p>
    <w:p w14:paraId="7A886693" w14:textId="77777777" w:rsidR="00E3583C" w:rsidRDefault="00E3583C" w:rsidP="00E3583C"/>
    <w:p w14:paraId="5DD40438" w14:textId="7DFD0C6E" w:rsidR="00E3583C" w:rsidRDefault="00D13D37" w:rsidP="00E3583C">
      <w:r>
        <w:t>Decay associated spectra for the two detected species (</w:t>
      </w:r>
      <w:r>
        <w:rPr>
          <w:lang w:val="el-GR"/>
        </w:rPr>
        <w:t xml:space="preserve">τ = 6 </w:t>
      </w:r>
      <w:r>
        <w:t xml:space="preserve">ps and </w:t>
      </w:r>
      <w:r>
        <w:rPr>
          <w:lang w:val="el-GR"/>
        </w:rPr>
        <w:t>τ</w:t>
      </w:r>
      <w:r>
        <w:t xml:space="preserve"> = 150 ps) are shown in </w:t>
      </w:r>
      <w:r>
        <w:fldChar w:fldCharType="begin"/>
      </w:r>
      <w:r>
        <w:instrText xml:space="preserve"> REF _Ref461717180 \h </w:instrText>
      </w:r>
      <w:r>
        <w:fldChar w:fldCharType="separate"/>
      </w:r>
      <w:r w:rsidR="0073677E">
        <w:t xml:space="preserve">Figure </w:t>
      </w:r>
      <w:r w:rsidR="0073677E">
        <w:rPr>
          <w:noProof/>
        </w:rPr>
        <w:t>9.2</w:t>
      </w:r>
      <w:r w:rsidR="0073677E">
        <w:noBreakHyphen/>
      </w:r>
      <w:r w:rsidR="0073677E">
        <w:rPr>
          <w:noProof/>
        </w:rPr>
        <w:t>1</w:t>
      </w:r>
      <w:r>
        <w:fldChar w:fldCharType="end"/>
      </w:r>
      <w:r>
        <w:t xml:space="preserve">. The </w:t>
      </w:r>
      <w:r>
        <w:rPr>
          <w:lang w:val="el-GR"/>
        </w:rPr>
        <w:t xml:space="preserve">τ = 6 </w:t>
      </w:r>
      <w:r>
        <w:t>ps spe</w:t>
      </w:r>
      <w:r w:rsidR="00AD59AD">
        <w:t>cies can likely be attributed to</w:t>
      </w:r>
      <w:r>
        <w:t xml:space="preserve"> an emissive S</w:t>
      </w:r>
      <w:r>
        <w:rPr>
          <w:vertAlign w:val="subscript"/>
        </w:rPr>
        <w:t>n</w:t>
      </w:r>
      <w:r>
        <w:t xml:space="preserve"> state of </w:t>
      </w:r>
      <w:r>
        <w:rPr>
          <w:b/>
        </w:rPr>
        <w:t>1</w:t>
      </w:r>
      <w:r>
        <w:t>, since the positive m</w:t>
      </w:r>
      <w:r>
        <w:rPr>
          <w:lang w:val="el-GR"/>
        </w:rPr>
        <w:t>Δ</w:t>
      </w:r>
      <w:r>
        <w:t xml:space="preserve">OD between 450 and 650 nm agrees well with the measured fluorescence of </w:t>
      </w:r>
      <w:r>
        <w:rPr>
          <w:b/>
        </w:rPr>
        <w:t>1</w:t>
      </w:r>
      <w:r>
        <w:t xml:space="preserve">, suggesting that this feature is due to stimulated emission. The short lifetime of only 6 ps can also explain the weak nature of </w:t>
      </w:r>
      <w:r>
        <w:rPr>
          <w:b/>
        </w:rPr>
        <w:t>1</w:t>
      </w:r>
      <w:r>
        <w:t>’s fluorescence.</w:t>
      </w:r>
    </w:p>
    <w:p w14:paraId="43CCF765" w14:textId="77777777" w:rsidR="00D13D37" w:rsidRDefault="00D13D37" w:rsidP="00E3583C"/>
    <w:p w14:paraId="7324EC44" w14:textId="682A476F" w:rsidR="00D13D37" w:rsidRPr="008C4355" w:rsidRDefault="00D13D37" w:rsidP="00E3583C">
      <w:r>
        <w:t xml:space="preserve">The experimental DAS for the </w:t>
      </w:r>
      <w:r>
        <w:rPr>
          <w:lang w:val="el-GR"/>
        </w:rPr>
        <w:t xml:space="preserve">τ = </w:t>
      </w:r>
      <w:r>
        <w:t>150 ps species agrees well with the computed DAS for [</w:t>
      </w:r>
      <w:r>
        <w:rPr>
          <w:b/>
        </w:rPr>
        <w:t>B-Trans</w:t>
      </w:r>
      <w:r>
        <w:t>]T</w:t>
      </w:r>
      <w:r>
        <w:rPr>
          <w:vertAlign w:val="subscript"/>
        </w:rPr>
        <w:t>0</w:t>
      </w:r>
      <w:r>
        <w:t xml:space="preserve"> (see </w:t>
      </w:r>
      <w:r>
        <w:fldChar w:fldCharType="begin"/>
      </w:r>
      <w:r>
        <w:instrText xml:space="preserve"> REF _Ref461717511 \r \h </w:instrText>
      </w:r>
      <w:r>
        <w:fldChar w:fldCharType="separate"/>
      </w:r>
      <w:r w:rsidR="0073677E">
        <w:t>11.4.2</w:t>
      </w:r>
      <w:r>
        <w:fldChar w:fldCharType="end"/>
      </w:r>
      <w:r>
        <w:t xml:space="preserve"> for details on computed DAS spectra). The lifetime of this species, however, is too short to explain the obse</w:t>
      </w:r>
      <w:r w:rsidR="008C4355">
        <w:t>rved reaction rates based on the</w:t>
      </w:r>
      <w:r>
        <w:t xml:space="preserve"> kinetic model (see </w:t>
      </w:r>
      <w:r>
        <w:fldChar w:fldCharType="begin"/>
      </w:r>
      <w:r>
        <w:instrText xml:space="preserve"> REF _Ref461717586 \r \h </w:instrText>
      </w:r>
      <w:r>
        <w:fldChar w:fldCharType="separate"/>
      </w:r>
      <w:r w:rsidR="0073677E">
        <w:t>10.3</w:t>
      </w:r>
      <w:r>
        <w:fldChar w:fldCharType="end"/>
      </w:r>
      <w:r w:rsidR="00AD59AD">
        <w:t>),</w:t>
      </w:r>
      <w:r>
        <w:t xml:space="preserve"> which predicts a minimum lifetime of </w:t>
      </w:r>
      <w:r>
        <w:rPr>
          <w:lang w:val="el-GR"/>
        </w:rPr>
        <w:t xml:space="preserve">τ </w:t>
      </w:r>
      <w:r>
        <w:t>≈ 10 ns</w:t>
      </w:r>
      <w:r w:rsidR="002E2B30">
        <w:t xml:space="preserve"> for the second-photon absorbing intermediate</w:t>
      </w:r>
      <w:r>
        <w:t xml:space="preserve">. We </w:t>
      </w:r>
      <w:r w:rsidR="008C4355">
        <w:t>propose that [</w:t>
      </w:r>
      <w:r w:rsidR="008C4355">
        <w:rPr>
          <w:b/>
        </w:rPr>
        <w:t>B-Trans</w:t>
      </w:r>
      <w:r w:rsidR="008C4355">
        <w:t>]T</w:t>
      </w:r>
      <w:r w:rsidR="008C4355">
        <w:rPr>
          <w:vertAlign w:val="subscript"/>
        </w:rPr>
        <w:t>0</w:t>
      </w:r>
      <w:r w:rsidR="008C4355">
        <w:t xml:space="preserve"> might partially isomerize to [</w:t>
      </w:r>
      <w:r w:rsidR="008C4355">
        <w:rPr>
          <w:b/>
        </w:rPr>
        <w:t>B</w:t>
      </w:r>
      <w:r w:rsidR="008C4355">
        <w:t>]T</w:t>
      </w:r>
      <w:r w:rsidR="008C4355">
        <w:rPr>
          <w:vertAlign w:val="subscript"/>
        </w:rPr>
        <w:t>0</w:t>
      </w:r>
      <w:r w:rsidR="008C4355">
        <w:t xml:space="preserve"> or [</w:t>
      </w:r>
      <w:r w:rsidR="008C4355">
        <w:rPr>
          <w:b/>
        </w:rPr>
        <w:t>B</w:t>
      </w:r>
      <w:r w:rsidR="008C4355">
        <w:t>]T</w:t>
      </w:r>
      <w:r w:rsidR="008C4355">
        <w:rPr>
          <w:vertAlign w:val="subscript"/>
        </w:rPr>
        <w:t>0</w:t>
      </w:r>
      <w:r w:rsidR="008C4355">
        <w:t xml:space="preserve"> might be formed directly from [</w:t>
      </w:r>
      <w:r w:rsidR="008C4355">
        <w:rPr>
          <w:b/>
        </w:rPr>
        <w:t>A</w:t>
      </w:r>
      <w:r w:rsidR="008C4355">
        <w:t>]S</w:t>
      </w:r>
      <w:r w:rsidR="008C4355">
        <w:rPr>
          <w:vertAlign w:val="subscript"/>
        </w:rPr>
        <w:t>n</w:t>
      </w:r>
      <w:r w:rsidR="008C4355">
        <w:t>, but in amounts which are below the detection limit of the used experimental set-up</w:t>
      </w:r>
      <w:r w:rsidR="0008610F">
        <w:t xml:space="preserve"> (TD-DFT calculations predict that [</w:t>
      </w:r>
      <w:r w:rsidR="0008610F">
        <w:rPr>
          <w:b/>
        </w:rPr>
        <w:t>B</w:t>
      </w:r>
      <w:r w:rsidR="0008610F">
        <w:t>]T</w:t>
      </w:r>
      <w:r w:rsidR="0008610F">
        <w:rPr>
          <w:vertAlign w:val="subscript"/>
        </w:rPr>
        <w:t xml:space="preserve">0 </w:t>
      </w:r>
      <w:r w:rsidR="0008610F">
        <w:t>absorbs 400 – 700 nm light more weakly compared</w:t>
      </w:r>
      <w:r w:rsidR="00E00F6D">
        <w:t xml:space="preserve"> to</w:t>
      </w:r>
      <w:r w:rsidR="0008610F">
        <w:t xml:space="preserve"> [</w:t>
      </w:r>
      <w:r w:rsidR="0008610F">
        <w:rPr>
          <w:b/>
        </w:rPr>
        <w:t>B-Trans</w:t>
      </w:r>
      <w:r w:rsidR="0008610F">
        <w:t>]T</w:t>
      </w:r>
      <w:r w:rsidR="0008610F">
        <w:rPr>
          <w:vertAlign w:val="subscript"/>
        </w:rPr>
        <w:t>0</w:t>
      </w:r>
      <w:r w:rsidR="0008610F">
        <w:t xml:space="preserve">, see </w:t>
      </w:r>
      <w:r w:rsidR="0008610F">
        <w:fldChar w:fldCharType="begin"/>
      </w:r>
      <w:r w:rsidR="0008610F">
        <w:instrText xml:space="preserve"> REF _Ref461825663 \h </w:instrText>
      </w:r>
      <w:r w:rsidR="0008610F">
        <w:fldChar w:fldCharType="separate"/>
      </w:r>
      <w:r w:rsidR="0073677E">
        <w:t xml:space="preserve">Figure </w:t>
      </w:r>
      <w:r w:rsidR="0073677E">
        <w:rPr>
          <w:noProof/>
        </w:rPr>
        <w:t>11.2</w:t>
      </w:r>
      <w:r w:rsidR="0073677E">
        <w:noBreakHyphen/>
      </w:r>
      <w:r w:rsidR="0073677E">
        <w:rPr>
          <w:noProof/>
        </w:rPr>
        <w:t>1</w:t>
      </w:r>
      <w:r w:rsidR="0008610F">
        <w:fldChar w:fldCharType="end"/>
      </w:r>
      <w:r w:rsidR="0008610F">
        <w:t>, further complicating direct detection)</w:t>
      </w:r>
      <w:r w:rsidR="008C4355">
        <w:t>. [</w:t>
      </w:r>
      <w:r w:rsidR="008C4355">
        <w:rPr>
          <w:b/>
        </w:rPr>
        <w:t>B</w:t>
      </w:r>
      <w:r w:rsidR="008C4355">
        <w:t>]T</w:t>
      </w:r>
      <w:r w:rsidR="008C4355">
        <w:rPr>
          <w:vertAlign w:val="subscript"/>
        </w:rPr>
        <w:t xml:space="preserve">0 </w:t>
      </w:r>
      <w:r w:rsidR="008C4355">
        <w:t>and [</w:t>
      </w:r>
      <w:r w:rsidR="008C4355">
        <w:rPr>
          <w:b/>
        </w:rPr>
        <w:t>B-Trans</w:t>
      </w:r>
      <w:r w:rsidR="008C4355">
        <w:t>]T</w:t>
      </w:r>
      <w:r w:rsidR="008C4355">
        <w:rPr>
          <w:vertAlign w:val="subscript"/>
        </w:rPr>
        <w:t>0</w:t>
      </w:r>
      <w:r w:rsidR="008C4355">
        <w:t xml:space="preserve"> might have different relaxation channels, especially because Ru-O bond formation can lead to </w:t>
      </w:r>
      <w:r w:rsidR="008C4355">
        <w:rPr>
          <w:b/>
        </w:rPr>
        <w:t xml:space="preserve">Oxo Dimer </w:t>
      </w:r>
      <w:r w:rsidR="008C4355">
        <w:t>formation for [</w:t>
      </w:r>
      <w:r w:rsidR="008C4355">
        <w:rPr>
          <w:b/>
        </w:rPr>
        <w:t>B-Trans</w:t>
      </w:r>
      <w:r w:rsidR="008C4355">
        <w:t>]T</w:t>
      </w:r>
      <w:r w:rsidR="008C4355">
        <w:rPr>
          <w:vertAlign w:val="subscript"/>
        </w:rPr>
        <w:t>0</w:t>
      </w:r>
      <w:r w:rsidR="008C4355">
        <w:t xml:space="preserve"> but not for [</w:t>
      </w:r>
      <w:r w:rsidR="008C4355">
        <w:rPr>
          <w:b/>
        </w:rPr>
        <w:t>B</w:t>
      </w:r>
      <w:r w:rsidR="008C4355">
        <w:t>]T</w:t>
      </w:r>
      <w:r w:rsidR="008C4355">
        <w:rPr>
          <w:vertAlign w:val="subscript"/>
        </w:rPr>
        <w:t>0</w:t>
      </w:r>
      <w:r w:rsidR="008C4355">
        <w:t>. The lifetime of [</w:t>
      </w:r>
      <w:r w:rsidR="008C4355">
        <w:rPr>
          <w:b/>
        </w:rPr>
        <w:t>B</w:t>
      </w:r>
      <w:r w:rsidR="008C4355">
        <w:t>]T</w:t>
      </w:r>
      <w:r w:rsidR="008C4355">
        <w:rPr>
          <w:vertAlign w:val="subscript"/>
        </w:rPr>
        <w:t>0</w:t>
      </w:r>
      <w:r w:rsidR="008C4355">
        <w:t xml:space="preserve"> might therefore be longer than the lifetime of [</w:t>
      </w:r>
      <w:r w:rsidR="008C4355">
        <w:rPr>
          <w:b/>
        </w:rPr>
        <w:t>B-Trans</w:t>
      </w:r>
      <w:r w:rsidR="008C4355">
        <w:t>]T</w:t>
      </w:r>
      <w:r w:rsidR="008C4355">
        <w:rPr>
          <w:vertAlign w:val="subscript"/>
        </w:rPr>
        <w:t>0</w:t>
      </w:r>
      <w:r w:rsidR="008C4355">
        <w:t>, explaining why [</w:t>
      </w:r>
      <w:r w:rsidR="008C4355">
        <w:rPr>
          <w:b/>
        </w:rPr>
        <w:t>B</w:t>
      </w:r>
      <w:r w:rsidR="008C4355">
        <w:t>]T</w:t>
      </w:r>
      <w:r w:rsidR="008C4355">
        <w:rPr>
          <w:vertAlign w:val="subscript"/>
        </w:rPr>
        <w:t>0</w:t>
      </w:r>
      <w:r w:rsidR="008C4355">
        <w:t xml:space="preserve"> can act as the </w:t>
      </w:r>
      <w:r w:rsidR="002E2B30">
        <w:t>second-</w:t>
      </w:r>
      <w:r w:rsidR="008C4355">
        <w:t xml:space="preserve">photon absorbing intermediate.  </w:t>
      </w:r>
    </w:p>
    <w:p w14:paraId="4054B0D9" w14:textId="77777777" w:rsidR="00D13D37" w:rsidRDefault="00D13D37" w:rsidP="00E3583C"/>
    <w:p w14:paraId="0DBC3CE7" w14:textId="6D97D0E3" w:rsidR="00D13D37" w:rsidRPr="005066DA" w:rsidRDefault="008C4355" w:rsidP="008C4355">
      <w:r>
        <w:t xml:space="preserve">As can be seen in </w:t>
      </w:r>
      <w:r>
        <w:fldChar w:fldCharType="begin"/>
      </w:r>
      <w:r>
        <w:instrText xml:space="preserve"> REF _Ref461717840 \h </w:instrText>
      </w:r>
      <w:r>
        <w:fldChar w:fldCharType="separate"/>
      </w:r>
      <w:r w:rsidR="0073677E">
        <w:t xml:space="preserve">Figure </w:t>
      </w:r>
      <w:r w:rsidR="0073677E">
        <w:rPr>
          <w:noProof/>
        </w:rPr>
        <w:t>9.2</w:t>
      </w:r>
      <w:r w:rsidR="0073677E">
        <w:noBreakHyphen/>
      </w:r>
      <w:r w:rsidR="0073677E">
        <w:rPr>
          <w:noProof/>
        </w:rPr>
        <w:t>2</w:t>
      </w:r>
      <w:r>
        <w:fldChar w:fldCharType="end"/>
      </w:r>
      <w:r>
        <w:t xml:space="preserve">, </w:t>
      </w:r>
      <w:r w:rsidR="00D13D37">
        <w:t>[</w:t>
      </w:r>
      <w:r w:rsidR="00D13D37">
        <w:rPr>
          <w:b/>
        </w:rPr>
        <w:t>A</w:t>
      </w:r>
      <w:r w:rsidR="00D13D37">
        <w:t>]T</w:t>
      </w:r>
      <w:r w:rsidR="00D13D37">
        <w:rPr>
          <w:vertAlign w:val="subscript"/>
        </w:rPr>
        <w:t>0</w:t>
      </w:r>
      <w:r w:rsidR="00D13D37">
        <w:t xml:space="preserve"> yields a theoretical DAS which is inconsistent with experimental data, suggesting that it is not the species corresponding to </w:t>
      </w:r>
      <w:r w:rsidR="00D13D37">
        <w:rPr>
          <w:lang w:val="el-GR"/>
        </w:rPr>
        <w:t xml:space="preserve">τ </w:t>
      </w:r>
      <w:r w:rsidR="00D13D37">
        <w:t>= 150 ps.</w:t>
      </w:r>
    </w:p>
    <w:p w14:paraId="0C114622" w14:textId="77777777" w:rsidR="00D13D37" w:rsidRPr="00E3583C" w:rsidRDefault="00D13D37" w:rsidP="00E3583C"/>
    <w:p w14:paraId="225CFA6C" w14:textId="661E0FA0" w:rsidR="00E3583C" w:rsidRDefault="00E3583C">
      <w:pPr>
        <w:jc w:val="left"/>
      </w:pPr>
      <w:r>
        <w:br w:type="page"/>
      </w:r>
    </w:p>
    <w:p w14:paraId="2BEFF1A1" w14:textId="56EEC9BC" w:rsidR="00E3583C" w:rsidRPr="00E3583C" w:rsidRDefault="00E3583C" w:rsidP="00E3583C">
      <w:r>
        <w:rPr>
          <w:noProof/>
        </w:rPr>
        <w:drawing>
          <wp:anchor distT="0" distB="0" distL="114300" distR="114300" simplePos="0" relativeHeight="251815936" behindDoc="0" locked="0" layoutInCell="1" allowOverlap="1" wp14:anchorId="1F2D6029" wp14:editId="7C306172">
            <wp:simplePos x="0" y="0"/>
            <wp:positionH relativeFrom="column">
              <wp:posOffset>336550</wp:posOffset>
            </wp:positionH>
            <wp:positionV relativeFrom="paragraph">
              <wp:posOffset>-114300</wp:posOffset>
            </wp:positionV>
            <wp:extent cx="5492750" cy="4114800"/>
            <wp:effectExtent l="0" t="0" r="0" b="0"/>
            <wp:wrapTopAndBottom/>
            <wp:docPr id="100" name="Picture 100" descr="Macintosh HD:Users:Jacob:Documents:Water_Splitting:Two_Photon_Water_Splitting:Figures:Decay_Associated_Spectra.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Jacob:Documents:Water_Splitting:Two_Photon_Water_Splitting:Figures:Decay_Associated_Spectra.pdf"/>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5492750" cy="41148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140354D" w14:textId="2AE9D534" w:rsidR="004939AA" w:rsidRDefault="003439C2" w:rsidP="003439C2">
      <w:pPr>
        <w:pStyle w:val="Caption"/>
        <w:rPr>
          <w:vertAlign w:val="subscript"/>
        </w:rPr>
      </w:pPr>
      <w:bookmarkStart w:id="162" w:name="_Ref461717180"/>
      <w:bookmarkStart w:id="163" w:name="_Toc464139238"/>
      <w:r>
        <w:t xml:space="preserve">Figure </w:t>
      </w:r>
      <w:fldSimple w:instr=" STYLEREF 2 \s ">
        <w:r w:rsidR="0073677E">
          <w:rPr>
            <w:noProof/>
          </w:rPr>
          <w:t>9.2</w:t>
        </w:r>
      </w:fldSimple>
      <w:r w:rsidR="008F3988">
        <w:noBreakHyphen/>
      </w:r>
      <w:fldSimple w:instr=" SEQ Figure \* ARABIC \s 2 ">
        <w:r w:rsidR="0073677E">
          <w:rPr>
            <w:noProof/>
          </w:rPr>
          <w:t>1</w:t>
        </w:r>
      </w:fldSimple>
      <w:bookmarkEnd w:id="162"/>
      <w:r>
        <w:t xml:space="preserve"> Decay associated spectra (magic angle polarization) and predicted DAS for [B-Trans]T</w:t>
      </w:r>
      <w:r>
        <w:rPr>
          <w:vertAlign w:val="subscript"/>
        </w:rPr>
        <w:t>0</w:t>
      </w:r>
      <w:bookmarkEnd w:id="163"/>
    </w:p>
    <w:p w14:paraId="7F4E5E57" w14:textId="76847F03" w:rsidR="00E3583C" w:rsidRPr="00FD49A4" w:rsidRDefault="00E3583C" w:rsidP="00E3583C">
      <w:pPr>
        <w:pStyle w:val="CaptionText"/>
      </w:pPr>
      <w:r>
        <w:rPr>
          <w:noProof/>
        </w:rPr>
        <w:drawing>
          <wp:anchor distT="0" distB="0" distL="114300" distR="114300" simplePos="0" relativeHeight="251816960" behindDoc="0" locked="0" layoutInCell="1" allowOverlap="1" wp14:anchorId="09047E0F" wp14:editId="7A89261F">
            <wp:simplePos x="0" y="0"/>
            <wp:positionH relativeFrom="column">
              <wp:posOffset>342900</wp:posOffset>
            </wp:positionH>
            <wp:positionV relativeFrom="paragraph">
              <wp:posOffset>379095</wp:posOffset>
            </wp:positionV>
            <wp:extent cx="5492750" cy="4114800"/>
            <wp:effectExtent l="0" t="0" r="0" b="0"/>
            <wp:wrapTopAndBottom/>
            <wp:docPr id="143" name="Picture 143" descr="Macintosh HD:Users:Jacob:Documents:Water_Splitting:Two_Photon_Water_Splitting:Figures:Decay_Associated_Spectra_f_triplet.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Jacob:Documents:Water_Splitting:Two_Photon_Water_Splitting:Figures:Decay_Associated_Spectra_f_triplet.pdf"/>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492750" cy="4114800"/>
                    </a:xfrm>
                    <a:prstGeom prst="rect">
                      <a:avLst/>
                    </a:prstGeom>
                    <a:noFill/>
                    <a:ln>
                      <a:noFill/>
                    </a:ln>
                  </pic:spPr>
                </pic:pic>
              </a:graphicData>
            </a:graphic>
            <wp14:sizeRelH relativeFrom="page">
              <wp14:pctWidth>0</wp14:pctWidth>
            </wp14:sizeRelH>
            <wp14:sizeRelV relativeFrom="page">
              <wp14:pctHeight>0</wp14:pctHeight>
            </wp14:sizeRelV>
          </wp:anchor>
        </w:drawing>
      </w:r>
      <w:r>
        <w:t>Predicted DAS for [</w:t>
      </w:r>
      <w:r>
        <w:rPr>
          <w:b/>
        </w:rPr>
        <w:t>B-Trans</w:t>
      </w:r>
      <w:r>
        <w:t>]T</w:t>
      </w:r>
      <w:r>
        <w:rPr>
          <w:vertAlign w:val="subscript"/>
        </w:rPr>
        <w:t>0</w:t>
      </w:r>
      <w:r>
        <w:t xml:space="preserve"> was computed as the difference spectrum between [</w:t>
      </w:r>
      <w:r>
        <w:rPr>
          <w:b/>
        </w:rPr>
        <w:t>A-Mono</w:t>
      </w:r>
      <w:r>
        <w:t>]S</w:t>
      </w:r>
      <w:r>
        <w:rPr>
          <w:vertAlign w:val="subscript"/>
        </w:rPr>
        <w:t>0</w:t>
      </w:r>
      <w:r>
        <w:t xml:space="preserve"> and [</w:t>
      </w:r>
      <w:r>
        <w:rPr>
          <w:b/>
        </w:rPr>
        <w:t>B-Trans</w:t>
      </w:r>
      <w:r>
        <w:t>]T</w:t>
      </w:r>
      <w:r>
        <w:rPr>
          <w:vertAlign w:val="subscript"/>
        </w:rPr>
        <w:t>0</w:t>
      </w:r>
      <w:r>
        <w:t xml:space="preserve">. </w:t>
      </w:r>
      <w:r w:rsidR="00FD49A4">
        <w:t>For the structure of [</w:t>
      </w:r>
      <w:r w:rsidR="00FD49A4">
        <w:rPr>
          <w:b/>
        </w:rPr>
        <w:t>B-Trans</w:t>
      </w:r>
      <w:r w:rsidR="00FD49A4">
        <w:t>]T</w:t>
      </w:r>
      <w:r w:rsidR="00FD49A4">
        <w:rPr>
          <w:vertAlign w:val="subscript"/>
        </w:rPr>
        <w:t>0</w:t>
      </w:r>
      <w:r w:rsidR="00FD49A4">
        <w:t xml:space="preserve"> see </w:t>
      </w:r>
      <w:r w:rsidR="00FD49A4">
        <w:fldChar w:fldCharType="begin"/>
      </w:r>
      <w:r w:rsidR="00FD49A4">
        <w:instrText xml:space="preserve"> REF _Ref461728312 \h </w:instrText>
      </w:r>
      <w:r w:rsidR="00FD49A4">
        <w:fldChar w:fldCharType="separate"/>
      </w:r>
      <w:r w:rsidR="0073677E">
        <w:t xml:space="preserve">Figure </w:t>
      </w:r>
      <w:r w:rsidR="0073677E">
        <w:rPr>
          <w:noProof/>
        </w:rPr>
        <w:t>11.5</w:t>
      </w:r>
      <w:r w:rsidR="0073677E">
        <w:noBreakHyphen/>
      </w:r>
      <w:r w:rsidR="0073677E">
        <w:rPr>
          <w:noProof/>
        </w:rPr>
        <w:t>11</w:t>
      </w:r>
      <w:r w:rsidR="00FD49A4">
        <w:fldChar w:fldCharType="end"/>
      </w:r>
      <w:r w:rsidR="00FD49A4">
        <w:t>).</w:t>
      </w:r>
    </w:p>
    <w:p w14:paraId="1E50FEA9" w14:textId="00EA8C99" w:rsidR="003439C2" w:rsidRPr="00E3583C" w:rsidRDefault="00E3583C" w:rsidP="00E3583C">
      <w:pPr>
        <w:pStyle w:val="Caption"/>
      </w:pPr>
      <w:bookmarkStart w:id="164" w:name="_Ref461717840"/>
      <w:bookmarkStart w:id="165" w:name="_Toc464139239"/>
      <w:r>
        <w:t xml:space="preserve">Figure </w:t>
      </w:r>
      <w:fldSimple w:instr=" STYLEREF 2 \s ">
        <w:r w:rsidR="0073677E">
          <w:rPr>
            <w:noProof/>
          </w:rPr>
          <w:t>9.2</w:t>
        </w:r>
      </w:fldSimple>
      <w:r w:rsidR="008F3988">
        <w:noBreakHyphen/>
      </w:r>
      <w:fldSimple w:instr=" SEQ Figure \* ARABIC \s 2 ">
        <w:r w:rsidR="0073677E">
          <w:rPr>
            <w:noProof/>
          </w:rPr>
          <w:t>2</w:t>
        </w:r>
      </w:fldSimple>
      <w:bookmarkEnd w:id="164"/>
      <w:r>
        <w:t xml:space="preserve"> Decay associated spectra (magic angle polarization) and predicted DAS for [A]T</w:t>
      </w:r>
      <w:r>
        <w:rPr>
          <w:vertAlign w:val="subscript"/>
        </w:rPr>
        <w:t>0</w:t>
      </w:r>
      <w:bookmarkEnd w:id="165"/>
    </w:p>
    <w:p w14:paraId="3351E998" w14:textId="6EDFFE93" w:rsidR="00651620" w:rsidRDefault="00E3583C" w:rsidP="00E3583C">
      <w:pPr>
        <w:pStyle w:val="CaptionText"/>
      </w:pPr>
      <w:r>
        <w:t>Predicted DAS for [</w:t>
      </w:r>
      <w:r w:rsidRPr="005B5BAF">
        <w:rPr>
          <w:b/>
        </w:rPr>
        <w:t>A</w:t>
      </w:r>
      <w:r>
        <w:t>]T</w:t>
      </w:r>
      <w:r>
        <w:rPr>
          <w:vertAlign w:val="subscript"/>
        </w:rPr>
        <w:t>0</w:t>
      </w:r>
      <w:r>
        <w:t xml:space="preserve"> was computed as the difference spectrum between [</w:t>
      </w:r>
      <w:r>
        <w:rPr>
          <w:b/>
        </w:rPr>
        <w:t>A-Mono</w:t>
      </w:r>
      <w:r>
        <w:t>]S</w:t>
      </w:r>
      <w:r>
        <w:rPr>
          <w:vertAlign w:val="subscript"/>
        </w:rPr>
        <w:t>0</w:t>
      </w:r>
      <w:r>
        <w:t xml:space="preserve"> and [</w:t>
      </w:r>
      <w:r>
        <w:rPr>
          <w:b/>
        </w:rPr>
        <w:t>A</w:t>
      </w:r>
      <w:r>
        <w:t>]T</w:t>
      </w:r>
      <w:r>
        <w:rPr>
          <w:vertAlign w:val="subscript"/>
        </w:rPr>
        <w:t>0</w:t>
      </w:r>
      <w:r>
        <w:t>.</w:t>
      </w:r>
      <w:r w:rsidR="00651620">
        <w:br w:type="page"/>
      </w:r>
    </w:p>
    <w:p w14:paraId="687B314D" w14:textId="77777777" w:rsidR="00651620" w:rsidRDefault="00651620" w:rsidP="00651620">
      <w:pPr>
        <w:pStyle w:val="Heading1"/>
      </w:pPr>
      <w:bookmarkStart w:id="166" w:name="_Toc464139162"/>
      <w:r>
        <w:t>Photochemical Kinetic Model</w:t>
      </w:r>
      <w:bookmarkEnd w:id="166"/>
    </w:p>
    <w:p w14:paraId="591F42F1" w14:textId="67FFD338" w:rsidR="00D47BBD" w:rsidRDefault="00423157" w:rsidP="00423157">
      <w:pPr>
        <w:pStyle w:val="Heading2"/>
      </w:pPr>
      <w:bookmarkStart w:id="167" w:name="_Toc464139163"/>
      <w:r>
        <w:t>Description of Kinetic Model</w:t>
      </w:r>
      <w:bookmarkEnd w:id="167"/>
    </w:p>
    <w:p w14:paraId="30A8B35A" w14:textId="77777777" w:rsidR="00423157" w:rsidRDefault="00423157" w:rsidP="00423157"/>
    <w:p w14:paraId="1D2E422A" w14:textId="5774FC39" w:rsidR="00436146" w:rsidRDefault="00A43EEC" w:rsidP="00423157">
      <w:r>
        <w:t xml:space="preserve">A simple kinetic model to describe the two-photon water splitting reaction was developed using the reaction sequence shown in </w:t>
      </w:r>
      <w:r>
        <w:fldChar w:fldCharType="begin"/>
      </w:r>
      <w:r>
        <w:instrText xml:space="preserve"> REF _Ref460855934 \h </w:instrText>
      </w:r>
      <w:r>
        <w:fldChar w:fldCharType="separate"/>
      </w:r>
      <w:r w:rsidR="0073677E">
        <w:t xml:space="preserve">Table </w:t>
      </w:r>
      <w:r w:rsidR="0073677E">
        <w:rPr>
          <w:noProof/>
        </w:rPr>
        <w:t>10.3</w:t>
      </w:r>
      <w:r w:rsidR="0073677E">
        <w:noBreakHyphen/>
      </w:r>
      <w:r w:rsidR="0073677E">
        <w:rPr>
          <w:noProof/>
        </w:rPr>
        <w:t>1</w:t>
      </w:r>
      <w:r>
        <w:fldChar w:fldCharType="end"/>
      </w:r>
      <w:r>
        <w:t>. In this reaction</w:t>
      </w:r>
      <w:r w:rsidR="00436146">
        <w:t xml:space="preserve"> sequence, starting complex </w:t>
      </w:r>
      <w:r>
        <w:rPr>
          <w:b/>
        </w:rPr>
        <w:t>A</w:t>
      </w:r>
      <w:r>
        <w:t xml:space="preserve"> absorbs </w:t>
      </w:r>
      <w:r w:rsidR="00436146">
        <w:t xml:space="preserve">a photon to form transient intermediate </w:t>
      </w:r>
      <w:r w:rsidR="00436146">
        <w:rPr>
          <w:b/>
        </w:rPr>
        <w:t>B</w:t>
      </w:r>
      <w:r w:rsidR="00436146">
        <w:t xml:space="preserve">. </w:t>
      </w:r>
      <w:r w:rsidR="00436146">
        <w:rPr>
          <w:b/>
        </w:rPr>
        <w:t xml:space="preserve">B </w:t>
      </w:r>
      <w:r w:rsidR="00436146">
        <w:t xml:space="preserve">decays back to </w:t>
      </w:r>
      <w:r w:rsidR="00436146">
        <w:rPr>
          <w:b/>
        </w:rPr>
        <w:t xml:space="preserve">A </w:t>
      </w:r>
      <w:r w:rsidR="00436146">
        <w:t xml:space="preserve">with a lifetime of </w:t>
      </w:r>
      <w:r w:rsidR="00436146">
        <w:rPr>
          <w:lang w:val="el-GR"/>
        </w:rPr>
        <w:t>τ</w:t>
      </w:r>
      <w:r w:rsidR="00436146">
        <w:t xml:space="preserve">. Furthermore, </w:t>
      </w:r>
      <w:r w:rsidR="00436146">
        <w:rPr>
          <w:b/>
        </w:rPr>
        <w:t xml:space="preserve">B </w:t>
      </w:r>
      <w:r w:rsidR="00436146">
        <w:t>can absorb a second photon to form O</w:t>
      </w:r>
      <w:r w:rsidR="00436146">
        <w:rPr>
          <w:vertAlign w:val="subscript"/>
        </w:rPr>
        <w:t xml:space="preserve">2 </w:t>
      </w:r>
      <w:r w:rsidR="00436146">
        <w:t>(+ corresponding complex, which is not part of this kinetic model). O</w:t>
      </w:r>
      <w:r w:rsidR="00436146">
        <w:rPr>
          <w:vertAlign w:val="subscript"/>
        </w:rPr>
        <w:t>2</w:t>
      </w:r>
      <w:r w:rsidR="00436146">
        <w:t xml:space="preserve"> can then be consumed by a third reaction (forming </w:t>
      </w:r>
      <w:r w:rsidR="00436146">
        <w:rPr>
          <w:b/>
        </w:rPr>
        <w:t>X</w:t>
      </w:r>
      <w:r w:rsidR="00436146">
        <w:t xml:space="preserve">), which also requires photon absorption (see </w:t>
      </w:r>
      <w:r w:rsidR="00436146">
        <w:fldChar w:fldCharType="begin"/>
      </w:r>
      <w:r w:rsidR="00436146">
        <w:instrText xml:space="preserve"> REF _Ref460764153 \r \h </w:instrText>
      </w:r>
      <w:r w:rsidR="00436146">
        <w:fldChar w:fldCharType="separate"/>
      </w:r>
      <w:r w:rsidR="0073677E">
        <w:t>4.3.2</w:t>
      </w:r>
      <w:r w:rsidR="00436146">
        <w:fldChar w:fldCharType="end"/>
      </w:r>
      <w:r w:rsidR="00436146">
        <w:t>). This reaction sequence is therefore a simplified version of the water splitting mechanism determined using DFT and CASSCF calculations</w:t>
      </w:r>
      <w:r w:rsidR="00160701">
        <w:t>, combined with the experimentally observed, O</w:t>
      </w:r>
      <w:r w:rsidR="00160701">
        <w:rPr>
          <w:vertAlign w:val="subscript"/>
        </w:rPr>
        <w:t>2</w:t>
      </w:r>
      <w:r w:rsidR="00160701">
        <w:t xml:space="preserve"> consuming reaction</w:t>
      </w:r>
      <w:r w:rsidR="00436146">
        <w:t>.</w:t>
      </w:r>
    </w:p>
    <w:p w14:paraId="13729795" w14:textId="77777777" w:rsidR="00436146" w:rsidRDefault="00436146" w:rsidP="00423157"/>
    <w:p w14:paraId="244655C2" w14:textId="1F5EEAA0" w:rsidR="00436146" w:rsidRDefault="00436146" w:rsidP="00423157">
      <w:r>
        <w:t>The reaction sequence can be described using the following system of differential equations:</w:t>
      </w:r>
    </w:p>
    <w:p w14:paraId="2A20F3E3" w14:textId="78DE45D1" w:rsidR="00160701" w:rsidRDefault="00160701" w:rsidP="00160701">
      <w:pPr>
        <w:pStyle w:val="Caption"/>
        <w:keepNext/>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18"/>
        <w:gridCol w:w="5245"/>
        <w:gridCol w:w="2193"/>
      </w:tblGrid>
      <w:tr w:rsidR="00436146" w14:paraId="5A377B67" w14:textId="77777777" w:rsidTr="007427F2">
        <w:tc>
          <w:tcPr>
            <w:tcW w:w="2518" w:type="dxa"/>
            <w:vAlign w:val="center"/>
          </w:tcPr>
          <w:p w14:paraId="02290832" w14:textId="77777777" w:rsidR="00436146" w:rsidRDefault="00436146" w:rsidP="00160701">
            <w:pPr>
              <w:jc w:val="center"/>
            </w:pPr>
          </w:p>
        </w:tc>
        <w:tc>
          <w:tcPr>
            <w:tcW w:w="5245" w:type="dxa"/>
            <w:vAlign w:val="center"/>
          </w:tcPr>
          <w:p w14:paraId="7B2C1451" w14:textId="2AFA0223" w:rsidR="00436146" w:rsidRDefault="00567374" w:rsidP="00160701">
            <w:pPr>
              <w:jc w:val="center"/>
            </w:pPr>
            <m:oMathPara>
              <m:oMath>
                <m:f>
                  <m:fPr>
                    <m:ctrlPr>
                      <w:rPr>
                        <w:rFonts w:ascii="Cambria Math" w:hAnsi="Cambria Math"/>
                        <w:i/>
                      </w:rPr>
                    </m:ctrlPr>
                  </m:fPr>
                  <m:num>
                    <m:r>
                      <w:rPr>
                        <w:rFonts w:ascii="Cambria Math" w:hAnsi="Cambria Math"/>
                      </w:rPr>
                      <m:t>d[</m:t>
                    </m:r>
                    <m:r>
                      <m:rPr>
                        <m:sty m:val="bi"/>
                      </m:rPr>
                      <w:rPr>
                        <w:rFonts w:ascii="Cambria Math" w:hAnsi="Cambria Math"/>
                      </w:rPr>
                      <m:t>A</m:t>
                    </m:r>
                    <m:r>
                      <w:rPr>
                        <w:rFonts w:ascii="Cambria Math" w:hAnsi="Cambria Math"/>
                      </w:rPr>
                      <m:t>]</m:t>
                    </m:r>
                  </m:num>
                  <m:den>
                    <m:r>
                      <w:rPr>
                        <w:rFonts w:ascii="Cambria Math" w:hAnsi="Cambria Math"/>
                      </w:rPr>
                      <m:t>dt</m:t>
                    </m:r>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τ</m:t>
                    </m:r>
                  </m:den>
                </m:f>
                <m:d>
                  <m:dPr>
                    <m:begChr m:val="["/>
                    <m:endChr m:val="]"/>
                    <m:ctrlPr>
                      <w:rPr>
                        <w:rFonts w:ascii="Cambria Math" w:hAnsi="Cambria Math"/>
                        <w:i/>
                      </w:rPr>
                    </m:ctrlPr>
                  </m:dPr>
                  <m:e>
                    <m:r>
                      <m:rPr>
                        <m:sty m:val="bi"/>
                      </m:rPr>
                      <w:rPr>
                        <w:rFonts w:ascii="Cambria Math" w:hAnsi="Cambria Math"/>
                      </w:rPr>
                      <m:t>B</m:t>
                    </m:r>
                  </m:e>
                </m:d>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1</m:t>
                    </m:r>
                  </m:sub>
                </m:sSub>
                <m:sSub>
                  <m:sSubPr>
                    <m:ctrlPr>
                      <w:rPr>
                        <w:rFonts w:ascii="Cambria Math" w:hAnsi="Cambria Math"/>
                        <w:i/>
                      </w:rPr>
                    </m:ctrlPr>
                  </m:sSubPr>
                  <m:e>
                    <m:r>
                      <w:rPr>
                        <w:rFonts w:ascii="Cambria Math" w:hAnsi="Cambria Math"/>
                      </w:rPr>
                      <m:t>c</m:t>
                    </m:r>
                  </m:e>
                  <m:sub>
                    <m:r>
                      <w:rPr>
                        <w:rFonts w:ascii="Cambria Math" w:hAnsi="Cambria Math"/>
                      </w:rPr>
                      <m:t>abs</m:t>
                    </m:r>
                  </m:sub>
                </m:sSub>
                <m:r>
                  <w:rPr>
                    <w:rFonts w:ascii="Cambria Math" w:hAnsi="Cambria Math"/>
                  </w:rPr>
                  <m:t>Flux [</m:t>
                </m:r>
                <m:r>
                  <m:rPr>
                    <m:sty m:val="bi"/>
                  </m:rPr>
                  <w:rPr>
                    <w:rFonts w:ascii="Cambria Math" w:hAnsi="Cambria Math"/>
                  </w:rPr>
                  <m:t>A</m:t>
                </m:r>
                <m:r>
                  <w:rPr>
                    <w:rFonts w:ascii="Cambria Math" w:hAnsi="Cambria Math"/>
                  </w:rPr>
                  <m:t>]</m:t>
                </m:r>
              </m:oMath>
            </m:oMathPara>
          </w:p>
        </w:tc>
        <w:tc>
          <w:tcPr>
            <w:tcW w:w="2193" w:type="dxa"/>
            <w:vAlign w:val="center"/>
          </w:tcPr>
          <w:p w14:paraId="6514636F" w14:textId="214F0CBE" w:rsidR="00436146" w:rsidRPr="00160701" w:rsidRDefault="00160701" w:rsidP="007427F2">
            <w:pPr>
              <w:pStyle w:val="Caption"/>
              <w:jc w:val="center"/>
              <w:rPr>
                <w:b w:val="0"/>
                <w:sz w:val="22"/>
                <w:szCs w:val="22"/>
              </w:rPr>
            </w:pPr>
            <w:r w:rsidRPr="00160701">
              <w:rPr>
                <w:b w:val="0"/>
                <w:sz w:val="22"/>
                <w:szCs w:val="22"/>
              </w:rPr>
              <w:t>Equation (</w:t>
            </w:r>
            <w:r w:rsidRPr="00160701">
              <w:rPr>
                <w:b w:val="0"/>
                <w:sz w:val="22"/>
                <w:szCs w:val="22"/>
              </w:rPr>
              <w:fldChar w:fldCharType="begin"/>
            </w:r>
            <w:r w:rsidRPr="00160701">
              <w:rPr>
                <w:b w:val="0"/>
                <w:sz w:val="22"/>
                <w:szCs w:val="22"/>
              </w:rPr>
              <w:instrText xml:space="preserve"> SEQ Equation \* ARABIC </w:instrText>
            </w:r>
            <w:r w:rsidRPr="00160701">
              <w:rPr>
                <w:b w:val="0"/>
                <w:sz w:val="22"/>
                <w:szCs w:val="22"/>
              </w:rPr>
              <w:fldChar w:fldCharType="separate"/>
            </w:r>
            <w:r w:rsidR="0073677E">
              <w:rPr>
                <w:b w:val="0"/>
                <w:noProof/>
                <w:sz w:val="22"/>
                <w:szCs w:val="22"/>
              </w:rPr>
              <w:t>4</w:t>
            </w:r>
            <w:r w:rsidRPr="00160701">
              <w:rPr>
                <w:b w:val="0"/>
                <w:sz w:val="22"/>
                <w:szCs w:val="22"/>
              </w:rPr>
              <w:fldChar w:fldCharType="end"/>
            </w:r>
            <w:r w:rsidRPr="00160701">
              <w:rPr>
                <w:b w:val="0"/>
                <w:sz w:val="22"/>
                <w:szCs w:val="22"/>
              </w:rPr>
              <w:t>)</w:t>
            </w:r>
          </w:p>
        </w:tc>
      </w:tr>
      <w:tr w:rsidR="00436146" w14:paraId="5A4BC493" w14:textId="77777777" w:rsidTr="007427F2">
        <w:tc>
          <w:tcPr>
            <w:tcW w:w="2518" w:type="dxa"/>
            <w:vAlign w:val="center"/>
          </w:tcPr>
          <w:p w14:paraId="1D8615B5" w14:textId="77777777" w:rsidR="00436146" w:rsidRDefault="00436146" w:rsidP="00160701">
            <w:pPr>
              <w:jc w:val="center"/>
            </w:pPr>
          </w:p>
        </w:tc>
        <w:tc>
          <w:tcPr>
            <w:tcW w:w="5245" w:type="dxa"/>
            <w:vAlign w:val="center"/>
          </w:tcPr>
          <w:p w14:paraId="3BFB7AD3" w14:textId="2184C5B9" w:rsidR="00436146" w:rsidRDefault="00567374" w:rsidP="00160701">
            <w:pPr>
              <w:jc w:val="center"/>
            </w:pPr>
            <m:oMathPara>
              <m:oMath>
                <m:f>
                  <m:fPr>
                    <m:ctrlPr>
                      <w:rPr>
                        <w:rFonts w:ascii="Cambria Math" w:hAnsi="Cambria Math"/>
                        <w:i/>
                      </w:rPr>
                    </m:ctrlPr>
                  </m:fPr>
                  <m:num>
                    <m:r>
                      <w:rPr>
                        <w:rFonts w:ascii="Cambria Math" w:hAnsi="Cambria Math"/>
                      </w:rPr>
                      <m:t>d[</m:t>
                    </m:r>
                    <m:r>
                      <m:rPr>
                        <m:sty m:val="bi"/>
                      </m:rPr>
                      <w:rPr>
                        <w:rFonts w:ascii="Cambria Math" w:hAnsi="Cambria Math"/>
                      </w:rPr>
                      <m:t>B</m:t>
                    </m:r>
                    <m:r>
                      <w:rPr>
                        <w:rFonts w:ascii="Cambria Math" w:hAnsi="Cambria Math"/>
                      </w:rPr>
                      <m:t>]</m:t>
                    </m:r>
                  </m:num>
                  <m:den>
                    <m:r>
                      <w:rPr>
                        <w:rFonts w:ascii="Cambria Math" w:hAnsi="Cambria Math"/>
                      </w:rPr>
                      <m:t>dt</m:t>
                    </m:r>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τ</m:t>
                    </m:r>
                  </m:den>
                </m:f>
                <m:d>
                  <m:dPr>
                    <m:begChr m:val="["/>
                    <m:endChr m:val="]"/>
                    <m:ctrlPr>
                      <w:rPr>
                        <w:rFonts w:ascii="Cambria Math" w:hAnsi="Cambria Math"/>
                        <w:i/>
                      </w:rPr>
                    </m:ctrlPr>
                  </m:dPr>
                  <m:e>
                    <m:r>
                      <m:rPr>
                        <m:sty m:val="bi"/>
                      </m:rPr>
                      <w:rPr>
                        <w:rFonts w:ascii="Cambria Math" w:hAnsi="Cambria Math"/>
                      </w:rPr>
                      <m:t>B</m:t>
                    </m:r>
                  </m:e>
                </m:d>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1</m:t>
                    </m:r>
                  </m:sub>
                </m:sSub>
                <m:sSub>
                  <m:sSubPr>
                    <m:ctrlPr>
                      <w:rPr>
                        <w:rFonts w:ascii="Cambria Math" w:hAnsi="Cambria Math"/>
                        <w:i/>
                      </w:rPr>
                    </m:ctrlPr>
                  </m:sSubPr>
                  <m:e>
                    <m:r>
                      <w:rPr>
                        <w:rFonts w:ascii="Cambria Math" w:hAnsi="Cambria Math"/>
                      </w:rPr>
                      <m:t>c</m:t>
                    </m:r>
                  </m:e>
                  <m:sub>
                    <m:r>
                      <w:rPr>
                        <w:rFonts w:ascii="Cambria Math" w:hAnsi="Cambria Math"/>
                      </w:rPr>
                      <m:t>abs</m:t>
                    </m:r>
                  </m:sub>
                </m:sSub>
                <m:r>
                  <w:rPr>
                    <w:rFonts w:ascii="Cambria Math" w:hAnsi="Cambria Math"/>
                  </w:rPr>
                  <m:t xml:space="preserve">Flux </m:t>
                </m:r>
                <m:d>
                  <m:dPr>
                    <m:begChr m:val="["/>
                    <m:endChr m:val="]"/>
                    <m:ctrlPr>
                      <w:rPr>
                        <w:rFonts w:ascii="Cambria Math" w:hAnsi="Cambria Math"/>
                        <w:i/>
                      </w:rPr>
                    </m:ctrlPr>
                  </m:dPr>
                  <m:e>
                    <m:r>
                      <m:rPr>
                        <m:sty m:val="bi"/>
                      </m:rPr>
                      <w:rPr>
                        <w:rFonts w:ascii="Cambria Math" w:hAnsi="Cambria Math"/>
                      </w:rPr>
                      <m:t>A</m:t>
                    </m:r>
                  </m:e>
                </m:d>
                <m:r>
                  <w:rPr>
                    <w:rFonts w:ascii="Cambria Math" w:hAnsi="Cambria Math"/>
                  </w:rPr>
                  <m:t xml:space="preserve">- </m:t>
                </m:r>
                <m:sSub>
                  <m:sSubPr>
                    <m:ctrlPr>
                      <w:rPr>
                        <w:rFonts w:ascii="Cambria Math" w:hAnsi="Cambria Math"/>
                        <w:i/>
                      </w:rPr>
                    </m:ctrlPr>
                  </m:sSubPr>
                  <m:e>
                    <m:r>
                      <w:rPr>
                        <w:rFonts w:ascii="Cambria Math" w:hAnsi="Cambria Math"/>
                      </w:rPr>
                      <m:t>q</m:t>
                    </m:r>
                  </m:e>
                  <m:sub>
                    <m:r>
                      <w:rPr>
                        <w:rFonts w:ascii="Cambria Math" w:hAnsi="Cambria Math"/>
                      </w:rPr>
                      <m:t>2</m:t>
                    </m:r>
                  </m:sub>
                </m:sSub>
                <m:sSub>
                  <m:sSubPr>
                    <m:ctrlPr>
                      <w:rPr>
                        <w:rFonts w:ascii="Cambria Math" w:hAnsi="Cambria Math"/>
                        <w:i/>
                      </w:rPr>
                    </m:ctrlPr>
                  </m:sSubPr>
                  <m:e>
                    <m:r>
                      <w:rPr>
                        <w:rFonts w:ascii="Cambria Math" w:hAnsi="Cambria Math"/>
                      </w:rPr>
                      <m:t>c</m:t>
                    </m:r>
                  </m:e>
                  <m:sub>
                    <m:r>
                      <w:rPr>
                        <w:rFonts w:ascii="Cambria Math" w:hAnsi="Cambria Math"/>
                      </w:rPr>
                      <m:t>abs</m:t>
                    </m:r>
                  </m:sub>
                </m:sSub>
                <m:r>
                  <w:rPr>
                    <w:rFonts w:ascii="Cambria Math" w:hAnsi="Cambria Math"/>
                  </w:rPr>
                  <m:t>Flux [</m:t>
                </m:r>
                <m:r>
                  <m:rPr>
                    <m:sty m:val="bi"/>
                  </m:rPr>
                  <w:rPr>
                    <w:rFonts w:ascii="Cambria Math" w:hAnsi="Cambria Math"/>
                  </w:rPr>
                  <m:t>B</m:t>
                </m:r>
                <m:r>
                  <w:rPr>
                    <w:rFonts w:ascii="Cambria Math" w:hAnsi="Cambria Math"/>
                  </w:rPr>
                  <m:t>]</m:t>
                </m:r>
              </m:oMath>
            </m:oMathPara>
          </w:p>
        </w:tc>
        <w:tc>
          <w:tcPr>
            <w:tcW w:w="2193" w:type="dxa"/>
            <w:vAlign w:val="center"/>
          </w:tcPr>
          <w:p w14:paraId="39A3C1BA" w14:textId="7CABE1A2" w:rsidR="00436146" w:rsidRDefault="00160701" w:rsidP="007427F2">
            <w:pPr>
              <w:jc w:val="center"/>
            </w:pPr>
            <w:r>
              <w:t>Equation (</w:t>
            </w:r>
            <w:fldSimple w:instr=" SEQ Equation \* ARABIC ">
              <w:r w:rsidR="0073677E">
                <w:rPr>
                  <w:noProof/>
                </w:rPr>
                <w:t>5</w:t>
              </w:r>
            </w:fldSimple>
            <w:r>
              <w:t>)</w:t>
            </w:r>
          </w:p>
        </w:tc>
      </w:tr>
      <w:tr w:rsidR="00436146" w14:paraId="0B9A5F9A" w14:textId="77777777" w:rsidTr="007427F2">
        <w:tc>
          <w:tcPr>
            <w:tcW w:w="2518" w:type="dxa"/>
            <w:vAlign w:val="center"/>
          </w:tcPr>
          <w:p w14:paraId="27C12A99" w14:textId="77777777" w:rsidR="00436146" w:rsidRDefault="00436146" w:rsidP="00160701">
            <w:pPr>
              <w:jc w:val="center"/>
            </w:pPr>
          </w:p>
        </w:tc>
        <w:tc>
          <w:tcPr>
            <w:tcW w:w="5245" w:type="dxa"/>
            <w:vAlign w:val="center"/>
          </w:tcPr>
          <w:p w14:paraId="388BF857" w14:textId="45C89413" w:rsidR="00436146" w:rsidRDefault="00567374" w:rsidP="00160701">
            <w:pPr>
              <w:jc w:val="center"/>
            </w:pPr>
            <m:oMathPara>
              <m:oMath>
                <m:f>
                  <m:fPr>
                    <m:ctrlPr>
                      <w:rPr>
                        <w:rFonts w:ascii="Cambria Math" w:hAnsi="Cambria Math"/>
                        <w:i/>
                      </w:rPr>
                    </m:ctrlPr>
                  </m:fPr>
                  <m:num>
                    <m:r>
                      <w:rPr>
                        <w:rFonts w:ascii="Cambria Math" w:hAnsi="Cambria Math"/>
                      </w:rPr>
                      <m:t>d[</m:t>
                    </m:r>
                    <m:r>
                      <m:rPr>
                        <m:sty m:val="bi"/>
                      </m:rPr>
                      <w:rPr>
                        <w:rFonts w:ascii="Cambria Math" w:hAnsi="Cambria Math"/>
                      </w:rPr>
                      <m:t>C</m:t>
                    </m:r>
                    <m:r>
                      <w:rPr>
                        <w:rFonts w:ascii="Cambria Math" w:hAnsi="Cambria Math"/>
                      </w:rPr>
                      <m:t>]</m:t>
                    </m:r>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2</m:t>
                    </m:r>
                  </m:sub>
                </m:sSub>
                <m:sSub>
                  <m:sSubPr>
                    <m:ctrlPr>
                      <w:rPr>
                        <w:rFonts w:ascii="Cambria Math" w:hAnsi="Cambria Math"/>
                        <w:i/>
                      </w:rPr>
                    </m:ctrlPr>
                  </m:sSubPr>
                  <m:e>
                    <m:r>
                      <w:rPr>
                        <w:rFonts w:ascii="Cambria Math" w:hAnsi="Cambria Math"/>
                      </w:rPr>
                      <m:t>c</m:t>
                    </m:r>
                  </m:e>
                  <m:sub>
                    <m:r>
                      <w:rPr>
                        <w:rFonts w:ascii="Cambria Math" w:hAnsi="Cambria Math"/>
                      </w:rPr>
                      <m:t>abs</m:t>
                    </m:r>
                  </m:sub>
                </m:sSub>
                <m:r>
                  <w:rPr>
                    <w:rFonts w:ascii="Cambria Math" w:hAnsi="Cambria Math"/>
                  </w:rPr>
                  <m:t xml:space="preserve">Flux </m:t>
                </m:r>
                <m:d>
                  <m:dPr>
                    <m:begChr m:val="["/>
                    <m:endChr m:val="]"/>
                    <m:ctrlPr>
                      <w:rPr>
                        <w:rFonts w:ascii="Cambria Math" w:hAnsi="Cambria Math"/>
                        <w:i/>
                      </w:rPr>
                    </m:ctrlPr>
                  </m:dPr>
                  <m:e>
                    <m:r>
                      <m:rPr>
                        <m:sty m:val="bi"/>
                      </m:rPr>
                      <w:rPr>
                        <w:rFonts w:ascii="Cambria Math" w:hAnsi="Cambria Math"/>
                      </w:rPr>
                      <m:t>B</m:t>
                    </m:r>
                  </m:e>
                </m:d>
                <m:r>
                  <w:rPr>
                    <w:rFonts w:ascii="Cambria Math" w:hAnsi="Cambria Math"/>
                  </w:rPr>
                  <m:t xml:space="preserve">- </m:t>
                </m:r>
                <m:sSub>
                  <m:sSubPr>
                    <m:ctrlPr>
                      <w:rPr>
                        <w:rFonts w:ascii="Cambria Math" w:hAnsi="Cambria Math"/>
                        <w:i/>
                      </w:rPr>
                    </m:ctrlPr>
                  </m:sSubPr>
                  <m:e>
                    <m:r>
                      <w:rPr>
                        <w:rFonts w:ascii="Cambria Math" w:hAnsi="Cambria Math"/>
                      </w:rPr>
                      <m:t>q</m:t>
                    </m:r>
                  </m:e>
                  <m:sub>
                    <m:r>
                      <w:rPr>
                        <w:rFonts w:ascii="Cambria Math" w:hAnsi="Cambria Math"/>
                      </w:rPr>
                      <m:t>3</m:t>
                    </m:r>
                  </m:sub>
                </m:sSub>
                <m:sSub>
                  <m:sSubPr>
                    <m:ctrlPr>
                      <w:rPr>
                        <w:rFonts w:ascii="Cambria Math" w:hAnsi="Cambria Math"/>
                        <w:i/>
                      </w:rPr>
                    </m:ctrlPr>
                  </m:sSubPr>
                  <m:e>
                    <m:r>
                      <w:rPr>
                        <w:rFonts w:ascii="Cambria Math" w:hAnsi="Cambria Math"/>
                      </w:rPr>
                      <m:t>c</m:t>
                    </m:r>
                  </m:e>
                  <m:sub>
                    <m:r>
                      <w:rPr>
                        <w:rFonts w:ascii="Cambria Math" w:hAnsi="Cambria Math"/>
                      </w:rPr>
                      <m:t>abs</m:t>
                    </m:r>
                  </m:sub>
                </m:sSub>
                <m:r>
                  <w:rPr>
                    <w:rFonts w:ascii="Cambria Math" w:hAnsi="Cambria Math"/>
                  </w:rPr>
                  <m:t>Flux [</m:t>
                </m:r>
                <m:r>
                  <m:rPr>
                    <m:sty m:val="bi"/>
                  </m:rPr>
                  <w:rPr>
                    <w:rFonts w:ascii="Cambria Math" w:hAnsi="Cambria Math"/>
                  </w:rPr>
                  <m:t>C</m:t>
                </m:r>
                <m:r>
                  <w:rPr>
                    <w:rFonts w:ascii="Cambria Math" w:hAnsi="Cambria Math"/>
                  </w:rPr>
                  <m:t>]</m:t>
                </m:r>
              </m:oMath>
            </m:oMathPara>
          </w:p>
        </w:tc>
        <w:tc>
          <w:tcPr>
            <w:tcW w:w="2193" w:type="dxa"/>
            <w:vAlign w:val="center"/>
          </w:tcPr>
          <w:p w14:paraId="6CC2E364" w14:textId="4C7AD58A" w:rsidR="00436146" w:rsidRPr="007427F2" w:rsidRDefault="00160701" w:rsidP="007427F2">
            <w:pPr>
              <w:pStyle w:val="Caption"/>
              <w:jc w:val="center"/>
              <w:rPr>
                <w:b w:val="0"/>
                <w:sz w:val="22"/>
                <w:szCs w:val="22"/>
              </w:rPr>
            </w:pPr>
            <w:r w:rsidRPr="00160701">
              <w:rPr>
                <w:b w:val="0"/>
                <w:sz w:val="22"/>
                <w:szCs w:val="22"/>
              </w:rPr>
              <w:t>Equation (</w:t>
            </w:r>
            <w:r w:rsidRPr="00160701">
              <w:rPr>
                <w:b w:val="0"/>
                <w:sz w:val="22"/>
                <w:szCs w:val="22"/>
              </w:rPr>
              <w:fldChar w:fldCharType="begin"/>
            </w:r>
            <w:r w:rsidRPr="00160701">
              <w:rPr>
                <w:b w:val="0"/>
                <w:sz w:val="22"/>
                <w:szCs w:val="22"/>
              </w:rPr>
              <w:instrText xml:space="preserve"> SEQ Equation \* ARABIC </w:instrText>
            </w:r>
            <w:r w:rsidRPr="00160701">
              <w:rPr>
                <w:b w:val="0"/>
                <w:sz w:val="22"/>
                <w:szCs w:val="22"/>
              </w:rPr>
              <w:fldChar w:fldCharType="separate"/>
            </w:r>
            <w:r w:rsidR="0073677E">
              <w:rPr>
                <w:b w:val="0"/>
                <w:noProof/>
                <w:sz w:val="22"/>
                <w:szCs w:val="22"/>
              </w:rPr>
              <w:t>6</w:t>
            </w:r>
            <w:r w:rsidRPr="00160701">
              <w:rPr>
                <w:b w:val="0"/>
                <w:sz w:val="22"/>
                <w:szCs w:val="22"/>
              </w:rPr>
              <w:fldChar w:fldCharType="end"/>
            </w:r>
            <w:r w:rsidRPr="00160701">
              <w:rPr>
                <w:b w:val="0"/>
                <w:sz w:val="22"/>
                <w:szCs w:val="22"/>
              </w:rPr>
              <w:t>)</w:t>
            </w:r>
          </w:p>
        </w:tc>
      </w:tr>
      <w:tr w:rsidR="00436146" w14:paraId="5314E0C7" w14:textId="77777777" w:rsidTr="007427F2">
        <w:tc>
          <w:tcPr>
            <w:tcW w:w="2518" w:type="dxa"/>
            <w:vAlign w:val="center"/>
          </w:tcPr>
          <w:p w14:paraId="3C525C8E" w14:textId="77777777" w:rsidR="00436146" w:rsidRDefault="00436146" w:rsidP="00160701">
            <w:pPr>
              <w:jc w:val="center"/>
            </w:pPr>
          </w:p>
        </w:tc>
        <w:tc>
          <w:tcPr>
            <w:tcW w:w="5245" w:type="dxa"/>
            <w:vAlign w:val="center"/>
          </w:tcPr>
          <w:p w14:paraId="3EB5839C" w14:textId="40B888AB" w:rsidR="00436146" w:rsidRDefault="00567374" w:rsidP="00160701">
            <w:pPr>
              <w:jc w:val="center"/>
            </w:pPr>
            <m:oMathPara>
              <m:oMath>
                <m:f>
                  <m:fPr>
                    <m:ctrlPr>
                      <w:rPr>
                        <w:rFonts w:ascii="Cambria Math" w:hAnsi="Cambria Math"/>
                        <w:i/>
                      </w:rPr>
                    </m:ctrlPr>
                  </m:fPr>
                  <m:num>
                    <m:r>
                      <w:rPr>
                        <w:rFonts w:ascii="Cambria Math" w:hAnsi="Cambria Math"/>
                      </w:rPr>
                      <m:t>d[</m:t>
                    </m:r>
                    <m:r>
                      <m:rPr>
                        <m:sty m:val="bi"/>
                      </m:rPr>
                      <w:rPr>
                        <w:rFonts w:ascii="Cambria Math" w:hAnsi="Cambria Math"/>
                      </w:rPr>
                      <m:t>D</m:t>
                    </m:r>
                    <m:r>
                      <w:rPr>
                        <w:rFonts w:ascii="Cambria Math" w:hAnsi="Cambria Math"/>
                      </w:rPr>
                      <m:t>]</m:t>
                    </m:r>
                  </m:num>
                  <m:den>
                    <m:r>
                      <w:rPr>
                        <w:rFonts w:ascii="Cambria Math" w:hAnsi="Cambria Math"/>
                      </w:rPr>
                      <m:t>dt</m:t>
                    </m:r>
                  </m:den>
                </m:f>
                <m:r>
                  <w:rPr>
                    <w:rFonts w:ascii="Cambria Math" w:hAnsi="Cambria Math"/>
                  </w:rPr>
                  <m:t xml:space="preserve">= </m:t>
                </m:r>
                <m:sSub>
                  <m:sSubPr>
                    <m:ctrlPr>
                      <w:rPr>
                        <w:rFonts w:ascii="Cambria Math" w:hAnsi="Cambria Math"/>
                        <w:i/>
                      </w:rPr>
                    </m:ctrlPr>
                  </m:sSubPr>
                  <m:e>
                    <m:r>
                      <w:rPr>
                        <w:rFonts w:ascii="Cambria Math" w:hAnsi="Cambria Math"/>
                      </w:rPr>
                      <m:t>q</m:t>
                    </m:r>
                  </m:e>
                  <m:sub>
                    <m:r>
                      <w:rPr>
                        <w:rFonts w:ascii="Cambria Math" w:hAnsi="Cambria Math"/>
                      </w:rPr>
                      <m:t>3</m:t>
                    </m:r>
                  </m:sub>
                </m:sSub>
                <m:sSub>
                  <m:sSubPr>
                    <m:ctrlPr>
                      <w:rPr>
                        <w:rFonts w:ascii="Cambria Math" w:hAnsi="Cambria Math"/>
                        <w:i/>
                      </w:rPr>
                    </m:ctrlPr>
                  </m:sSubPr>
                  <m:e>
                    <m:r>
                      <w:rPr>
                        <w:rFonts w:ascii="Cambria Math" w:hAnsi="Cambria Math"/>
                      </w:rPr>
                      <m:t>c</m:t>
                    </m:r>
                  </m:e>
                  <m:sub>
                    <m:r>
                      <w:rPr>
                        <w:rFonts w:ascii="Cambria Math" w:hAnsi="Cambria Math"/>
                      </w:rPr>
                      <m:t>abs</m:t>
                    </m:r>
                  </m:sub>
                </m:sSub>
                <m:r>
                  <w:rPr>
                    <w:rFonts w:ascii="Cambria Math" w:hAnsi="Cambria Math"/>
                  </w:rPr>
                  <m:t>Flux [</m:t>
                </m:r>
                <m:r>
                  <m:rPr>
                    <m:sty m:val="bi"/>
                  </m:rPr>
                  <w:rPr>
                    <w:rFonts w:ascii="Cambria Math" w:hAnsi="Cambria Math"/>
                  </w:rPr>
                  <m:t>C</m:t>
                </m:r>
                <m:r>
                  <w:rPr>
                    <w:rFonts w:ascii="Cambria Math" w:hAnsi="Cambria Math"/>
                  </w:rPr>
                  <m:t>]</m:t>
                </m:r>
              </m:oMath>
            </m:oMathPara>
          </w:p>
        </w:tc>
        <w:tc>
          <w:tcPr>
            <w:tcW w:w="2193" w:type="dxa"/>
            <w:vAlign w:val="center"/>
          </w:tcPr>
          <w:p w14:paraId="5486D136" w14:textId="0054B39A" w:rsidR="00436146" w:rsidRDefault="007427F2" w:rsidP="007427F2">
            <w:pPr>
              <w:jc w:val="center"/>
            </w:pPr>
            <w:r>
              <w:t>Equation (</w:t>
            </w:r>
            <w:fldSimple w:instr=" SEQ Equation \* ARABIC ">
              <w:r w:rsidR="0073677E">
                <w:rPr>
                  <w:noProof/>
                </w:rPr>
                <w:t>7</w:t>
              </w:r>
            </w:fldSimple>
            <w:r>
              <w:t>)</w:t>
            </w:r>
          </w:p>
        </w:tc>
      </w:tr>
    </w:tbl>
    <w:p w14:paraId="34554E25" w14:textId="77777777" w:rsidR="007427F2" w:rsidRDefault="007427F2" w:rsidP="00423157"/>
    <w:p w14:paraId="5EF9C650" w14:textId="0B69A26F" w:rsidR="007427F2" w:rsidRDefault="007427F2" w:rsidP="00423157">
      <w:r>
        <w:t xml:space="preserve">Wherein </w:t>
      </w:r>
      <w:r>
        <w:rPr>
          <w:i/>
        </w:rPr>
        <w:t>q</w:t>
      </w:r>
      <w:r>
        <w:rPr>
          <w:i/>
          <w:vertAlign w:val="subscript"/>
        </w:rPr>
        <w:t xml:space="preserve">n </w:t>
      </w:r>
      <w:r>
        <w:t xml:space="preserve">are the respective quantum efficiencies for each reaction step, </w:t>
      </w:r>
      <w:r>
        <w:rPr>
          <w:i/>
        </w:rPr>
        <w:t xml:space="preserve">Flux </w:t>
      </w:r>
      <w:r>
        <w:t xml:space="preserve">is the photon flux and </w:t>
      </w:r>
      <w:r>
        <w:rPr>
          <w:i/>
        </w:rPr>
        <w:t>c</w:t>
      </w:r>
      <w:r>
        <w:rPr>
          <w:i/>
          <w:vertAlign w:val="subscript"/>
        </w:rPr>
        <w:t xml:space="preserve">abs </w:t>
      </w:r>
      <w:r w:rsidR="004F0E2E">
        <w:t xml:space="preserve">is the absorption </w:t>
      </w:r>
      <w:r>
        <w:t>cross-section. For simplicity</w:t>
      </w:r>
      <w:r w:rsidR="000D0164">
        <w:t>, it was assumed that</w:t>
      </w:r>
      <w:r>
        <w:t xml:space="preserve"> absorption cross sections are the same for each step (1.15E-17 cm</w:t>
      </w:r>
      <w:r>
        <w:rPr>
          <w:vertAlign w:val="superscript"/>
        </w:rPr>
        <w:t>2</w:t>
      </w:r>
      <w:r>
        <w:t>, which corresponds to an extinction coefficient of 3000 M</w:t>
      </w:r>
      <w:r>
        <w:rPr>
          <w:vertAlign w:val="superscript"/>
        </w:rPr>
        <w:t>-1</w:t>
      </w:r>
      <w:r>
        <w:t xml:space="preserve"> cm</w:t>
      </w:r>
      <w:r>
        <w:rPr>
          <w:vertAlign w:val="superscript"/>
        </w:rPr>
        <w:t>-1</w:t>
      </w:r>
      <w:r>
        <w:t xml:space="preserve">). Furthermore, it was assumed that </w:t>
      </w:r>
      <w:r>
        <w:rPr>
          <w:i/>
        </w:rPr>
        <w:t xml:space="preserve">Flux </w:t>
      </w:r>
      <w:r>
        <w:t>is the same for each reaction step.</w:t>
      </w:r>
    </w:p>
    <w:p w14:paraId="77D5295C" w14:textId="77777777" w:rsidR="007427F2" w:rsidRDefault="007427F2" w:rsidP="00423157"/>
    <w:p w14:paraId="79CB2848" w14:textId="2BB34050" w:rsidR="007427F2" w:rsidRDefault="000D0164" w:rsidP="00423157">
      <w:r>
        <w:t xml:space="preserve">The </w:t>
      </w:r>
      <w:r w:rsidR="007427F2">
        <w:t>kinetic model was fitted to experimental data from the i</w:t>
      </w:r>
      <w:r w:rsidR="008E269A">
        <w:t>ntensity dataset. For this, all experiments with the same photon flux were averaged. Afterwards, the data was normalized to express the amount of O</w:t>
      </w:r>
      <w:r w:rsidR="008E269A">
        <w:rPr>
          <w:vertAlign w:val="subscript"/>
        </w:rPr>
        <w:t>2</w:t>
      </w:r>
      <w:r w:rsidR="008E269A">
        <w:t xml:space="preserve"> as a fraction of the initial amount of </w:t>
      </w:r>
      <w:r w:rsidR="008E269A">
        <w:rPr>
          <w:b/>
        </w:rPr>
        <w:t xml:space="preserve">1 </w:t>
      </w:r>
      <w:r w:rsidR="008E269A">
        <w:t xml:space="preserve">(based on 0.005 M concentration of </w:t>
      </w:r>
      <w:r w:rsidR="008E269A">
        <w:rPr>
          <w:b/>
        </w:rPr>
        <w:t>1</w:t>
      </w:r>
      <w:r w:rsidR="008E269A">
        <w:t xml:space="preserve">). This gave the averaged and normalized experimental data shown in </w:t>
      </w:r>
      <w:r w:rsidR="008E269A">
        <w:fldChar w:fldCharType="begin"/>
      </w:r>
      <w:r w:rsidR="008E269A">
        <w:instrText xml:space="preserve"> REF _Ref460772926 \h </w:instrText>
      </w:r>
      <w:r w:rsidR="008E269A">
        <w:fldChar w:fldCharType="separate"/>
      </w:r>
      <w:r w:rsidR="0073677E">
        <w:t xml:space="preserve">Figure </w:t>
      </w:r>
      <w:r w:rsidR="0073677E">
        <w:rPr>
          <w:noProof/>
        </w:rPr>
        <w:t>10.3</w:t>
      </w:r>
      <w:r w:rsidR="0073677E">
        <w:noBreakHyphen/>
      </w:r>
      <w:r w:rsidR="0073677E">
        <w:rPr>
          <w:noProof/>
        </w:rPr>
        <w:t>1</w:t>
      </w:r>
      <w:r w:rsidR="008E269A">
        <w:fldChar w:fldCharType="end"/>
      </w:r>
      <w:r w:rsidR="008E269A">
        <w:t>A. For the photon flux = 3.3e+17 data, Gaussian noise with the same standard deviation as the experimental data was appended from 240 s, since the experimental data was only available up to this time.</w:t>
      </w:r>
    </w:p>
    <w:p w14:paraId="7932057F" w14:textId="5DF858FB" w:rsidR="008E269A" w:rsidRDefault="008E269A" w:rsidP="00423157">
      <w:pPr>
        <w:rPr>
          <w:lang w:val="el-GR"/>
        </w:rPr>
      </w:pPr>
      <w:r>
        <w:t xml:space="preserve">Fitting was performed by numerically solving the system of differential equations with an updated guess for </w:t>
      </w:r>
      <w:r>
        <w:rPr>
          <w:lang w:val="el-GR"/>
        </w:rPr>
        <w:t xml:space="preserve">τ, </w:t>
      </w:r>
      <w:r>
        <w:rPr>
          <w:i/>
          <w:lang w:val="el-GR"/>
        </w:rPr>
        <w:t>q</w:t>
      </w:r>
      <w:r>
        <w:rPr>
          <w:i/>
          <w:vertAlign w:val="subscript"/>
          <w:lang w:val="el-GR"/>
        </w:rPr>
        <w:t>1</w:t>
      </w:r>
      <w:r>
        <w:rPr>
          <w:i/>
          <w:lang w:val="el-GR"/>
        </w:rPr>
        <w:t>, q</w:t>
      </w:r>
      <w:r>
        <w:rPr>
          <w:i/>
          <w:vertAlign w:val="subscript"/>
          <w:lang w:val="el-GR"/>
        </w:rPr>
        <w:t>2</w:t>
      </w:r>
      <w:r>
        <w:rPr>
          <w:i/>
          <w:lang w:val="el-GR"/>
        </w:rPr>
        <w:t xml:space="preserve"> </w:t>
      </w:r>
      <w:r w:rsidRPr="0074397C">
        <w:rPr>
          <w:lang w:val="el-GR"/>
        </w:rPr>
        <w:t>and</w:t>
      </w:r>
      <w:r>
        <w:rPr>
          <w:i/>
          <w:lang w:val="el-GR"/>
        </w:rPr>
        <w:t xml:space="preserve"> q</w:t>
      </w:r>
      <w:r>
        <w:rPr>
          <w:i/>
          <w:vertAlign w:val="subscript"/>
          <w:lang w:val="el-GR"/>
        </w:rPr>
        <w:t>3</w:t>
      </w:r>
      <w:r>
        <w:rPr>
          <w:i/>
          <w:lang w:val="el-GR"/>
        </w:rPr>
        <w:t xml:space="preserve"> </w:t>
      </w:r>
      <w:r>
        <w:rPr>
          <w:lang w:val="el-GR"/>
        </w:rPr>
        <w:t>at each optimization step</w:t>
      </w:r>
      <w:r w:rsidR="00BA7530">
        <w:rPr>
          <w:lang w:val="el-GR"/>
        </w:rPr>
        <w:t xml:space="preserve">, with </w:t>
      </w:r>
      <w:r w:rsidR="00BA7530">
        <w:rPr>
          <w:i/>
          <w:lang w:val="el-GR"/>
        </w:rPr>
        <w:t xml:space="preserve">Flux </w:t>
      </w:r>
      <w:r w:rsidR="00BA7530">
        <w:rPr>
          <w:lang w:val="el-GR"/>
        </w:rPr>
        <w:t>being the corresponding photon flux for each data series</w:t>
      </w:r>
      <w:r>
        <w:rPr>
          <w:lang w:val="el-GR"/>
        </w:rPr>
        <w:t>. Updated guesses were generated using the Nelder-Mea</w:t>
      </w:r>
      <w:r w:rsidR="00BA7530">
        <w:rPr>
          <w:lang w:val="el-GR"/>
        </w:rPr>
        <w:t xml:space="preserve">d algorithm. This was done until convergence was reached. It should be noted that only one set of optimization parameters (τ, </w:t>
      </w:r>
      <w:r w:rsidR="00BA7530">
        <w:rPr>
          <w:i/>
          <w:lang w:val="el-GR"/>
        </w:rPr>
        <w:t>q</w:t>
      </w:r>
      <w:r w:rsidR="00BA7530">
        <w:rPr>
          <w:i/>
          <w:vertAlign w:val="subscript"/>
          <w:lang w:val="el-GR"/>
        </w:rPr>
        <w:t>1</w:t>
      </w:r>
      <w:r w:rsidR="00BA7530">
        <w:rPr>
          <w:i/>
          <w:lang w:val="el-GR"/>
        </w:rPr>
        <w:t>, q</w:t>
      </w:r>
      <w:r w:rsidR="00BA7530">
        <w:rPr>
          <w:i/>
          <w:vertAlign w:val="subscript"/>
          <w:lang w:val="el-GR"/>
        </w:rPr>
        <w:t>2</w:t>
      </w:r>
      <w:r w:rsidR="00BA7530">
        <w:rPr>
          <w:i/>
          <w:lang w:val="el-GR"/>
        </w:rPr>
        <w:t xml:space="preserve"> </w:t>
      </w:r>
      <w:r w:rsidR="00BA7530" w:rsidRPr="0074397C">
        <w:rPr>
          <w:lang w:val="el-GR"/>
        </w:rPr>
        <w:t>and</w:t>
      </w:r>
      <w:r w:rsidR="00BA7530">
        <w:rPr>
          <w:i/>
          <w:lang w:val="el-GR"/>
        </w:rPr>
        <w:t xml:space="preserve"> q</w:t>
      </w:r>
      <w:r w:rsidR="00BA7530">
        <w:rPr>
          <w:i/>
          <w:vertAlign w:val="subscript"/>
          <w:lang w:val="el-GR"/>
        </w:rPr>
        <w:t>3</w:t>
      </w:r>
      <w:r w:rsidR="00BA7530">
        <w:rPr>
          <w:lang w:val="el-GR"/>
        </w:rPr>
        <w:t>) describes all experiments with different photon flux values.</w:t>
      </w:r>
      <w:r w:rsidR="00E720A3">
        <w:rPr>
          <w:lang w:val="el-GR"/>
        </w:rPr>
        <w:t xml:space="preserve"> The resulting fit is shown in </w:t>
      </w:r>
      <w:r w:rsidR="00E720A3">
        <w:rPr>
          <w:lang w:val="el-GR"/>
        </w:rPr>
        <w:fldChar w:fldCharType="begin"/>
      </w:r>
      <w:r w:rsidR="00E720A3">
        <w:rPr>
          <w:lang w:val="el-GR"/>
        </w:rPr>
        <w:instrText xml:space="preserve"> REF _Ref460772926 \h </w:instrText>
      </w:r>
      <w:r w:rsidR="00E720A3">
        <w:rPr>
          <w:lang w:val="el-GR"/>
        </w:rPr>
      </w:r>
      <w:r w:rsidR="00E720A3">
        <w:rPr>
          <w:lang w:val="el-GR"/>
        </w:rPr>
        <w:fldChar w:fldCharType="separate"/>
      </w:r>
      <w:r w:rsidR="0073677E">
        <w:t xml:space="preserve">Figure </w:t>
      </w:r>
      <w:r w:rsidR="0073677E">
        <w:rPr>
          <w:noProof/>
        </w:rPr>
        <w:t>10.3</w:t>
      </w:r>
      <w:r w:rsidR="0073677E">
        <w:noBreakHyphen/>
      </w:r>
      <w:r w:rsidR="0073677E">
        <w:rPr>
          <w:noProof/>
        </w:rPr>
        <w:t>1</w:t>
      </w:r>
      <w:r w:rsidR="00E720A3">
        <w:rPr>
          <w:lang w:val="el-GR"/>
        </w:rPr>
        <w:fldChar w:fldCharType="end"/>
      </w:r>
      <w:r w:rsidR="00E720A3">
        <w:rPr>
          <w:lang w:val="el-GR"/>
        </w:rPr>
        <w:t>A</w:t>
      </w:r>
      <w:r w:rsidR="000D0164">
        <w:rPr>
          <w:lang w:val="el-GR"/>
        </w:rPr>
        <w:t>. Optimized parameters are shown</w:t>
      </w:r>
      <w:r w:rsidR="00E720A3">
        <w:rPr>
          <w:lang w:val="el-GR"/>
        </w:rPr>
        <w:t xml:space="preserve"> in </w:t>
      </w:r>
      <w:r w:rsidR="00E720A3">
        <w:rPr>
          <w:lang w:val="el-GR"/>
        </w:rPr>
        <w:fldChar w:fldCharType="begin"/>
      </w:r>
      <w:r w:rsidR="00E720A3">
        <w:rPr>
          <w:lang w:val="el-GR"/>
        </w:rPr>
        <w:instrText xml:space="preserve"> REF _Ref460855934 \h </w:instrText>
      </w:r>
      <w:r w:rsidR="00E720A3">
        <w:rPr>
          <w:lang w:val="el-GR"/>
        </w:rPr>
      </w:r>
      <w:r w:rsidR="00E720A3">
        <w:rPr>
          <w:lang w:val="el-GR"/>
        </w:rPr>
        <w:fldChar w:fldCharType="separate"/>
      </w:r>
      <w:r w:rsidR="0073677E">
        <w:t xml:space="preserve">Table </w:t>
      </w:r>
      <w:r w:rsidR="0073677E">
        <w:rPr>
          <w:noProof/>
        </w:rPr>
        <w:t>10.3</w:t>
      </w:r>
      <w:r w:rsidR="0073677E">
        <w:noBreakHyphen/>
      </w:r>
      <w:r w:rsidR="0073677E">
        <w:rPr>
          <w:noProof/>
        </w:rPr>
        <w:t>1</w:t>
      </w:r>
      <w:r w:rsidR="00E720A3">
        <w:rPr>
          <w:lang w:val="el-GR"/>
        </w:rPr>
        <w:fldChar w:fldCharType="end"/>
      </w:r>
      <w:r w:rsidR="00E720A3">
        <w:rPr>
          <w:lang w:val="el-GR"/>
        </w:rPr>
        <w:t>.</w:t>
      </w:r>
    </w:p>
    <w:p w14:paraId="4801B3EB" w14:textId="77777777" w:rsidR="00E720A3" w:rsidRDefault="00E720A3" w:rsidP="00423157">
      <w:pPr>
        <w:rPr>
          <w:lang w:val="el-GR"/>
        </w:rPr>
      </w:pPr>
    </w:p>
    <w:p w14:paraId="6AF915E4" w14:textId="4B6CDA3E" w:rsidR="00BA7530" w:rsidRDefault="00E720A3" w:rsidP="00E720A3">
      <w:pPr>
        <w:pStyle w:val="Heading2"/>
        <w:rPr>
          <w:lang w:val="el-GR"/>
        </w:rPr>
      </w:pPr>
      <w:bookmarkStart w:id="168" w:name="_Toc464139164"/>
      <w:r>
        <w:rPr>
          <w:lang w:val="el-GR"/>
        </w:rPr>
        <w:t>Relationship between Initial Rate and Photon Flux</w:t>
      </w:r>
      <w:bookmarkEnd w:id="168"/>
    </w:p>
    <w:p w14:paraId="67693D98" w14:textId="77777777" w:rsidR="00E720A3" w:rsidRDefault="00E720A3" w:rsidP="00E720A3"/>
    <w:p w14:paraId="5C9EBEF2" w14:textId="61B851FB" w:rsidR="0074397C" w:rsidRDefault="000D0164" w:rsidP="00E720A3">
      <w:r>
        <w:t>The described kinetic model was also used to explore the relationship between initial rate of O</w:t>
      </w:r>
      <w:r>
        <w:rPr>
          <w:vertAlign w:val="subscript"/>
        </w:rPr>
        <w:t>2</w:t>
      </w:r>
      <w:r>
        <w:t xml:space="preserve"> formation and photon flux. For this, </w:t>
      </w:r>
      <w:r w:rsidR="0074397C">
        <w:t xml:space="preserve">the optimized parameters shown in </w:t>
      </w:r>
      <w:r w:rsidR="0074397C">
        <w:fldChar w:fldCharType="begin"/>
      </w:r>
      <w:r w:rsidR="0074397C">
        <w:instrText xml:space="preserve"> REF _Ref460855934 \h </w:instrText>
      </w:r>
      <w:r w:rsidR="0074397C">
        <w:fldChar w:fldCharType="separate"/>
      </w:r>
      <w:r w:rsidR="0073677E">
        <w:t xml:space="preserve">Table </w:t>
      </w:r>
      <w:r w:rsidR="0073677E">
        <w:rPr>
          <w:noProof/>
        </w:rPr>
        <w:t>10.3</w:t>
      </w:r>
      <w:r w:rsidR="0073677E">
        <w:noBreakHyphen/>
      </w:r>
      <w:r w:rsidR="0073677E">
        <w:rPr>
          <w:noProof/>
        </w:rPr>
        <w:t>1</w:t>
      </w:r>
      <w:r w:rsidR="0074397C">
        <w:fldChar w:fldCharType="end"/>
      </w:r>
      <w:r w:rsidR="0074397C">
        <w:t xml:space="preserve"> were used, unless noted otherwise. With these parameters and within the photon flux range of the intensity dataset, a square relationship between initial rate of O</w:t>
      </w:r>
      <w:r w:rsidR="0074397C">
        <w:rPr>
          <w:vertAlign w:val="subscript"/>
        </w:rPr>
        <w:t>2</w:t>
      </w:r>
      <w:r w:rsidR="0074397C">
        <w:t xml:space="preserve"> formation and photon flux is obtained (just like it was observed experimentally). In other words, fitting a function of the form f(</w:t>
      </w:r>
      <w:r w:rsidR="0074397C">
        <w:rPr>
          <w:i/>
        </w:rPr>
        <w:t>x</w:t>
      </w:r>
      <w:r w:rsidR="0074397C">
        <w:t xml:space="preserve">) = </w:t>
      </w:r>
      <w:r w:rsidR="0074397C">
        <w:rPr>
          <w:i/>
        </w:rPr>
        <w:t>ax</w:t>
      </w:r>
      <w:r w:rsidR="0074397C">
        <w:rPr>
          <w:i/>
          <w:vertAlign w:val="superscript"/>
        </w:rPr>
        <w:t>b</w:t>
      </w:r>
      <w:r w:rsidR="0074397C">
        <w:rPr>
          <w:i/>
        </w:rPr>
        <w:t xml:space="preserve"> </w:t>
      </w:r>
      <w:r w:rsidR="0074397C">
        <w:t xml:space="preserve">(optimizing </w:t>
      </w:r>
      <w:r w:rsidR="0074397C">
        <w:rPr>
          <w:i/>
        </w:rPr>
        <w:t>a</w:t>
      </w:r>
      <w:r w:rsidR="0074397C">
        <w:t xml:space="preserve"> and </w:t>
      </w:r>
      <w:r w:rsidR="0074397C">
        <w:rPr>
          <w:i/>
        </w:rPr>
        <w:t>b</w:t>
      </w:r>
      <w:r w:rsidR="0074397C">
        <w:t>) to the initial rate</w:t>
      </w:r>
      <w:r w:rsidR="00192FC4">
        <w:t>/photon flux data gives a value</w:t>
      </w:r>
      <w:r w:rsidR="0074397C">
        <w:t xml:space="preserve"> of 2 for power </w:t>
      </w:r>
      <w:r w:rsidR="0074397C">
        <w:rPr>
          <w:i/>
        </w:rPr>
        <w:t>b</w:t>
      </w:r>
      <w:r w:rsidR="0074397C">
        <w:t xml:space="preserve">. </w:t>
      </w:r>
    </w:p>
    <w:p w14:paraId="75381DC3" w14:textId="77777777" w:rsidR="0074397C" w:rsidRDefault="0074397C" w:rsidP="00E720A3"/>
    <w:p w14:paraId="29FD5730" w14:textId="3A7ACBC5" w:rsidR="00E720A3" w:rsidRPr="0074397C" w:rsidRDefault="0074397C" w:rsidP="00E720A3">
      <w:r>
        <w:t xml:space="preserve">We were interested to see how the relationship between initial rate and photon flux would change for increasing lifetimes </w:t>
      </w:r>
      <w:r>
        <w:rPr>
          <w:lang w:val="el-GR"/>
        </w:rPr>
        <w:t xml:space="preserve">τ </w:t>
      </w:r>
      <w:r>
        <w:t xml:space="preserve">of </w:t>
      </w:r>
      <w:r>
        <w:rPr>
          <w:b/>
        </w:rPr>
        <w:t>B</w:t>
      </w:r>
      <w:r>
        <w:t xml:space="preserve">. Thus, keeping </w:t>
      </w:r>
      <w:r>
        <w:rPr>
          <w:i/>
          <w:lang w:val="el-GR"/>
        </w:rPr>
        <w:t>q</w:t>
      </w:r>
      <w:r>
        <w:rPr>
          <w:i/>
          <w:vertAlign w:val="subscript"/>
          <w:lang w:val="el-GR"/>
        </w:rPr>
        <w:t>1</w:t>
      </w:r>
      <w:r>
        <w:rPr>
          <w:i/>
          <w:lang w:val="el-GR"/>
        </w:rPr>
        <w:t>, q</w:t>
      </w:r>
      <w:r>
        <w:rPr>
          <w:i/>
          <w:vertAlign w:val="subscript"/>
          <w:lang w:val="el-GR"/>
        </w:rPr>
        <w:t>2</w:t>
      </w:r>
      <w:r>
        <w:rPr>
          <w:i/>
          <w:lang w:val="el-GR"/>
        </w:rPr>
        <w:t xml:space="preserve"> </w:t>
      </w:r>
      <w:r w:rsidRPr="0074397C">
        <w:rPr>
          <w:lang w:val="el-GR"/>
        </w:rPr>
        <w:t>and</w:t>
      </w:r>
      <w:r>
        <w:rPr>
          <w:i/>
          <w:lang w:val="el-GR"/>
        </w:rPr>
        <w:t xml:space="preserve"> q</w:t>
      </w:r>
      <w:r>
        <w:rPr>
          <w:i/>
          <w:vertAlign w:val="subscript"/>
          <w:lang w:val="el-GR"/>
        </w:rPr>
        <w:t xml:space="preserve">3 </w:t>
      </w:r>
      <w:r>
        <w:rPr>
          <w:lang w:val="el-GR"/>
        </w:rPr>
        <w:t>constant, τ</w:t>
      </w:r>
      <w:r>
        <w:t xml:space="preserve"> was changed over several orders of magnitude, and for each </w:t>
      </w:r>
      <w:r>
        <w:rPr>
          <w:lang w:val="el-GR"/>
        </w:rPr>
        <w:t>τ</w:t>
      </w:r>
      <w:r>
        <w:t xml:space="preserve"> value, power </w:t>
      </w:r>
      <w:r>
        <w:rPr>
          <w:i/>
        </w:rPr>
        <w:t xml:space="preserve">b </w:t>
      </w:r>
      <w:r>
        <w:t xml:space="preserve">was determined within the intensity dataset photon flux range. Corresponding results are shown in </w:t>
      </w:r>
      <w:r>
        <w:fldChar w:fldCharType="begin"/>
      </w:r>
      <w:r>
        <w:instrText xml:space="preserve"> REF _Ref460772926 \h </w:instrText>
      </w:r>
      <w:r>
        <w:fldChar w:fldCharType="separate"/>
      </w:r>
      <w:r w:rsidR="0073677E">
        <w:t xml:space="preserve">Figure </w:t>
      </w:r>
      <w:r w:rsidR="0073677E">
        <w:rPr>
          <w:noProof/>
        </w:rPr>
        <w:t>10.3</w:t>
      </w:r>
      <w:r w:rsidR="0073677E">
        <w:noBreakHyphen/>
      </w:r>
      <w:r w:rsidR="0073677E">
        <w:rPr>
          <w:noProof/>
        </w:rPr>
        <w:t>1</w:t>
      </w:r>
      <w:r>
        <w:fldChar w:fldCharType="end"/>
      </w:r>
      <w:r>
        <w:t xml:space="preserve">. It can be seen that starting at </w:t>
      </w:r>
      <w:r>
        <w:rPr>
          <w:lang w:val="el-GR"/>
        </w:rPr>
        <w:t>τ</w:t>
      </w:r>
      <w:r>
        <w:t xml:space="preserve"> = 10</w:t>
      </w:r>
      <w:r>
        <w:rPr>
          <w:vertAlign w:val="superscript"/>
        </w:rPr>
        <w:t>-2</w:t>
      </w:r>
      <w:r>
        <w:t xml:space="preserve"> s, the relationship of initial and photon flux starts to transition to linear one, meaning that power </w:t>
      </w:r>
      <w:r>
        <w:rPr>
          <w:i/>
        </w:rPr>
        <w:t xml:space="preserve">b </w:t>
      </w:r>
      <w:r>
        <w:t>changes gradually from 2 to 1.</w:t>
      </w:r>
    </w:p>
    <w:p w14:paraId="70C9B387" w14:textId="77777777" w:rsidR="00BA7530" w:rsidRDefault="00BA7530" w:rsidP="00423157">
      <w:pPr>
        <w:rPr>
          <w:lang w:val="el-GR"/>
        </w:rPr>
      </w:pPr>
    </w:p>
    <w:p w14:paraId="6B3B5A08" w14:textId="1E5CCA2F" w:rsidR="007427F2" w:rsidRPr="0074397C" w:rsidRDefault="00BA7530" w:rsidP="0074397C">
      <w:pPr>
        <w:pStyle w:val="Heading2"/>
      </w:pPr>
      <w:bookmarkStart w:id="169" w:name="_Ref461717586"/>
      <w:bookmarkStart w:id="170" w:name="_Toc464139165"/>
      <w:r>
        <w:t>Interpretation of Results</w:t>
      </w:r>
      <w:bookmarkEnd w:id="169"/>
      <w:bookmarkEnd w:id="170"/>
    </w:p>
    <w:p w14:paraId="101B89BB" w14:textId="6F3EFEB8" w:rsidR="00651620" w:rsidRDefault="00651620" w:rsidP="007427F2">
      <w:pPr>
        <w:pStyle w:val="Caption"/>
      </w:pPr>
    </w:p>
    <w:p w14:paraId="0B7F80BC" w14:textId="5EBEBB86" w:rsidR="00CC0F2E" w:rsidRDefault="0074397C" w:rsidP="00651620">
      <w:r>
        <w:rPr>
          <w:noProof/>
        </w:rPr>
        <w:drawing>
          <wp:anchor distT="0" distB="0" distL="114300" distR="114300" simplePos="0" relativeHeight="251777024" behindDoc="0" locked="0" layoutInCell="1" allowOverlap="1" wp14:anchorId="09255052" wp14:editId="562CE60F">
            <wp:simplePos x="0" y="0"/>
            <wp:positionH relativeFrom="column">
              <wp:posOffset>-685800</wp:posOffset>
            </wp:positionH>
            <wp:positionV relativeFrom="paragraph">
              <wp:posOffset>83820</wp:posOffset>
            </wp:positionV>
            <wp:extent cx="7644130" cy="2988310"/>
            <wp:effectExtent l="0" t="0" r="0" b="8890"/>
            <wp:wrapTopAndBottom/>
            <wp:docPr id="134" name="Picture 134" descr="Macintosh HD:Users:Jacob:Documents:Water_Splitting:Two_Photon_Water_Splitting:Figures:Photo_ODE_Model.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1" descr="Macintosh HD:Users:Jacob:Documents:Water_Splitting:Two_Photon_Water_Splitting:Figures:Photo_ODE_Model.pdf"/>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7644130" cy="298831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57A6FCF" w14:textId="4A63F6C8" w:rsidR="00CC0F2E" w:rsidRDefault="00CC0F2E" w:rsidP="00CC0F2E">
      <w:pPr>
        <w:pStyle w:val="Caption"/>
      </w:pPr>
      <w:bookmarkStart w:id="171" w:name="_Ref460772926"/>
      <w:bookmarkStart w:id="172" w:name="_Toc464139240"/>
      <w:r>
        <w:t xml:space="preserve">Figure </w:t>
      </w:r>
      <w:fldSimple w:instr=" STYLEREF 2 \s ">
        <w:r w:rsidR="0073677E">
          <w:rPr>
            <w:noProof/>
          </w:rPr>
          <w:t>10.3</w:t>
        </w:r>
      </w:fldSimple>
      <w:r w:rsidR="008F3988">
        <w:noBreakHyphen/>
      </w:r>
      <w:fldSimple w:instr=" SEQ Figure \* ARABIC \s 2 ">
        <w:r w:rsidR="0073677E">
          <w:rPr>
            <w:noProof/>
          </w:rPr>
          <w:t>1</w:t>
        </w:r>
      </w:fldSimple>
      <w:bookmarkEnd w:id="171"/>
      <w:r>
        <w:t xml:space="preserve"> </w:t>
      </w:r>
      <w:r w:rsidR="00D47BBD">
        <w:t>Photochemical kinetic model used to describe the two-photon water splitting reaction</w:t>
      </w:r>
      <w:bookmarkEnd w:id="172"/>
    </w:p>
    <w:p w14:paraId="352024ED" w14:textId="77777777" w:rsidR="00D47BBD" w:rsidRDefault="00D47BBD" w:rsidP="00D47BBD">
      <w:pPr>
        <w:pStyle w:val="CaptionText"/>
      </w:pPr>
      <w:r>
        <w:rPr>
          <w:b/>
        </w:rPr>
        <w:t xml:space="preserve">A </w:t>
      </w:r>
      <w:r>
        <w:t>Fit of photochemical kinetic model to experimental data. Experimental data is for irradiation with different photon fluxes (intensity dataset) and for each flux value, all measurements with this flux were averaged and converted to normalized O</w:t>
      </w:r>
      <w:r>
        <w:rPr>
          <w:vertAlign w:val="subscript"/>
        </w:rPr>
        <w:t>2</w:t>
      </w:r>
      <w:r>
        <w:t xml:space="preserve"> concentration, yielding the shown data. For the photon flux = 3.3e+17 data, Gaussian noise with the same standard deviation as the experimental data was appended from 240 s, since the experimental data was only available up to this time. Fit of the kinetic model is shown as solid lines.</w:t>
      </w:r>
    </w:p>
    <w:p w14:paraId="7660D5DB" w14:textId="468B6430" w:rsidR="00CC0F2E" w:rsidRDefault="00D47BBD" w:rsidP="00E720A3">
      <w:pPr>
        <w:pStyle w:val="CaptionText"/>
      </w:pPr>
      <w:r>
        <w:rPr>
          <w:b/>
        </w:rPr>
        <w:t xml:space="preserve">B </w:t>
      </w:r>
      <w:r>
        <w:t xml:space="preserve">Dependence of power </w:t>
      </w:r>
      <w:r>
        <w:rPr>
          <w:i/>
        </w:rPr>
        <w:t>b</w:t>
      </w:r>
      <w:r>
        <w:t xml:space="preserve"> on the lifetime of the intermediate in the two-photon mechanism. Power </w:t>
      </w:r>
      <w:r>
        <w:rPr>
          <w:i/>
        </w:rPr>
        <w:t xml:space="preserve">b </w:t>
      </w:r>
      <w:r w:rsidR="001463B2">
        <w:t>describes</w:t>
      </w:r>
      <w:r>
        <w:t xml:space="preserve"> the relationship between initial rate and photon flux. A value of 2 for </w:t>
      </w:r>
      <w:r>
        <w:rPr>
          <w:i/>
        </w:rPr>
        <w:t xml:space="preserve">b </w:t>
      </w:r>
      <w:r>
        <w:t xml:space="preserve">indicates a square dependence of the initial rate on photon flux (as observed experimentally), while a value of 1 indicates a linear relationship. It can be seen that for increasing lifetimes, the relationship of initial rate and photon flux </w:t>
      </w:r>
      <w:r w:rsidR="00973D51">
        <w:t>transitions from a square to a linear one.</w:t>
      </w:r>
      <w:r w:rsidR="001463B2">
        <w:t xml:space="preserve"> For this modeling, the optimized parameters from </w:t>
      </w:r>
      <w:r w:rsidR="001463B2">
        <w:rPr>
          <w:b/>
        </w:rPr>
        <w:t>A</w:t>
      </w:r>
      <w:r w:rsidR="001463B2">
        <w:t xml:space="preserve"> were used, changing only </w:t>
      </w:r>
      <w:r w:rsidR="001463B2">
        <w:rPr>
          <w:lang w:val="el-GR"/>
        </w:rPr>
        <w:t>τ</w:t>
      </w:r>
      <w:r w:rsidR="001463B2">
        <w:t>.</w:t>
      </w:r>
      <w:r w:rsidR="00973D51">
        <w:t xml:space="preserve"> </w:t>
      </w:r>
      <w:r w:rsidR="00412C5E">
        <w:t xml:space="preserve">The flux level range of the intensity dataset was used to determine </w:t>
      </w:r>
      <w:r w:rsidR="00412C5E">
        <w:rPr>
          <w:i/>
        </w:rPr>
        <w:t>b</w:t>
      </w:r>
      <w:r w:rsidR="00412C5E">
        <w:t>.</w:t>
      </w:r>
    </w:p>
    <w:p w14:paraId="7BF9324F" w14:textId="77777777" w:rsidR="00CC0F2E" w:rsidRDefault="00CC0F2E" w:rsidP="00651620"/>
    <w:p w14:paraId="220BF55D" w14:textId="597ECE7C" w:rsidR="00973D51" w:rsidRPr="0050488E" w:rsidRDefault="0050488E" w:rsidP="00973D51">
      <w:pPr>
        <w:pStyle w:val="Caption"/>
      </w:pPr>
      <w:bookmarkStart w:id="173" w:name="_Ref460855934"/>
      <w:bookmarkStart w:id="174" w:name="_Toc464139302"/>
      <w:r>
        <w:rPr>
          <w:noProof/>
        </w:rPr>
        <w:drawing>
          <wp:anchor distT="0" distB="0" distL="114300" distR="114300" simplePos="0" relativeHeight="251797504" behindDoc="0" locked="0" layoutInCell="1" allowOverlap="1" wp14:anchorId="1D09CD56" wp14:editId="53D33ED6">
            <wp:simplePos x="0" y="0"/>
            <wp:positionH relativeFrom="column">
              <wp:posOffset>1534795</wp:posOffset>
            </wp:positionH>
            <wp:positionV relativeFrom="paragraph">
              <wp:posOffset>392430</wp:posOffset>
            </wp:positionV>
            <wp:extent cx="3265805" cy="664210"/>
            <wp:effectExtent l="0" t="0" r="10795" b="0"/>
            <wp:wrapTopAndBottom/>
            <wp:docPr id="3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3265805" cy="664210"/>
                    </a:xfrm>
                    <a:prstGeom prst="rect">
                      <a:avLst/>
                    </a:prstGeom>
                    <a:noFill/>
                    <a:ln>
                      <a:noFill/>
                    </a:ln>
                  </pic:spPr>
                </pic:pic>
              </a:graphicData>
            </a:graphic>
            <wp14:sizeRelH relativeFrom="page">
              <wp14:pctWidth>0</wp14:pctWidth>
            </wp14:sizeRelH>
            <wp14:sizeRelV relativeFrom="page">
              <wp14:pctHeight>0</wp14:pctHeight>
            </wp14:sizeRelV>
          </wp:anchor>
        </w:drawing>
      </w:r>
      <w:r w:rsidR="00973D51">
        <w:t xml:space="preserve">Table </w:t>
      </w:r>
      <w:fldSimple w:instr=" STYLEREF 2 \s ">
        <w:r w:rsidR="0073677E">
          <w:rPr>
            <w:noProof/>
          </w:rPr>
          <w:t>10.3</w:t>
        </w:r>
      </w:fldSimple>
      <w:r w:rsidR="00431ECE">
        <w:noBreakHyphen/>
      </w:r>
      <w:fldSimple w:instr=" SEQ Table \* ARABIC \s 2 ">
        <w:r w:rsidR="0073677E">
          <w:rPr>
            <w:noProof/>
          </w:rPr>
          <w:t>1</w:t>
        </w:r>
      </w:fldSimple>
      <w:bookmarkEnd w:id="173"/>
      <w:r w:rsidR="00973D51">
        <w:t xml:space="preserve"> </w:t>
      </w:r>
      <w:r w:rsidR="00E84A89">
        <w:t>Optimized parameters for photochemical kinetic model</w:t>
      </w:r>
      <w:r>
        <w:rPr>
          <w:vertAlign w:val="superscript"/>
        </w:rPr>
        <w:t>[a]</w:t>
      </w:r>
      <w:bookmarkEnd w:id="174"/>
    </w:p>
    <w:p w14:paraId="4F09D29C" w14:textId="0D665ECA" w:rsidR="00DD7BF1" w:rsidRDefault="00DD7BF1" w:rsidP="00973D51">
      <w:pPr>
        <w:pStyle w:val="CaptionText"/>
      </w:pPr>
    </w:p>
    <w:p w14:paraId="46E18988" w14:textId="25A59680" w:rsidR="00DD7BF1" w:rsidRDefault="00DD7BF1" w:rsidP="00973D51">
      <w:pPr>
        <w:pStyle w:val="CaptionText"/>
      </w:pPr>
    </w:p>
    <w:tbl>
      <w:tblPr>
        <w:tblStyle w:val="TableGrid"/>
        <w:tblW w:w="0" w:type="auto"/>
        <w:tblInd w:w="250" w:type="dxa"/>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1701"/>
        <w:gridCol w:w="2835"/>
        <w:gridCol w:w="2693"/>
        <w:gridCol w:w="2477"/>
      </w:tblGrid>
      <w:tr w:rsidR="00E84A89" w14:paraId="1F5D234D" w14:textId="77777777" w:rsidTr="007912A2">
        <w:tc>
          <w:tcPr>
            <w:tcW w:w="1701" w:type="dxa"/>
          </w:tcPr>
          <w:p w14:paraId="65E0E2C6" w14:textId="77777777" w:rsidR="00E84A89" w:rsidRPr="00E84A89" w:rsidRDefault="00E84A89" w:rsidP="00E84A89">
            <w:pPr>
              <w:pStyle w:val="CaptionText"/>
              <w:rPr>
                <w:b/>
                <w:szCs w:val="20"/>
              </w:rPr>
            </w:pPr>
            <w:r w:rsidRPr="00E84A89">
              <w:rPr>
                <w:b/>
                <w:szCs w:val="20"/>
              </w:rPr>
              <w:t xml:space="preserve">Lifetime </w:t>
            </w:r>
            <w:r w:rsidRPr="00E84A89">
              <w:rPr>
                <w:b/>
                <w:szCs w:val="20"/>
                <w:lang w:val="el-GR"/>
              </w:rPr>
              <w:t xml:space="preserve">τ / </w:t>
            </w:r>
            <w:r w:rsidRPr="00E84A89">
              <w:rPr>
                <w:b/>
                <w:szCs w:val="20"/>
              </w:rPr>
              <w:t>ns</w:t>
            </w:r>
          </w:p>
        </w:tc>
        <w:tc>
          <w:tcPr>
            <w:tcW w:w="2835" w:type="dxa"/>
          </w:tcPr>
          <w:p w14:paraId="7F68BDA9" w14:textId="538F2962" w:rsidR="00E84A89" w:rsidRPr="00DD7BF1" w:rsidRDefault="00DD7BF1" w:rsidP="00E84A89">
            <w:pPr>
              <w:pStyle w:val="CaptionText"/>
              <w:rPr>
                <w:i/>
                <w:szCs w:val="20"/>
                <w:vertAlign w:val="subscript"/>
              </w:rPr>
            </w:pPr>
            <w:r>
              <w:rPr>
                <w:b/>
                <w:szCs w:val="20"/>
              </w:rPr>
              <w:t xml:space="preserve">Quantum </w:t>
            </w:r>
            <w:r w:rsidRPr="00DD7BF1">
              <w:rPr>
                <w:b/>
                <w:szCs w:val="20"/>
              </w:rPr>
              <w:t xml:space="preserve">Efficiency </w:t>
            </w:r>
            <w:r w:rsidRPr="00DD7BF1">
              <w:rPr>
                <w:b/>
                <w:i/>
                <w:szCs w:val="20"/>
              </w:rPr>
              <w:t>q</w:t>
            </w:r>
            <w:r w:rsidRPr="00DD7BF1">
              <w:rPr>
                <w:b/>
                <w:i/>
                <w:szCs w:val="20"/>
                <w:vertAlign w:val="subscript"/>
              </w:rPr>
              <w:t>1</w:t>
            </w:r>
          </w:p>
        </w:tc>
        <w:tc>
          <w:tcPr>
            <w:tcW w:w="2693" w:type="dxa"/>
          </w:tcPr>
          <w:p w14:paraId="704106A2" w14:textId="70FB1A11" w:rsidR="00E84A89" w:rsidRPr="007912A2" w:rsidRDefault="00DD7BF1" w:rsidP="00E84A89">
            <w:pPr>
              <w:pStyle w:val="CaptionText"/>
              <w:rPr>
                <w:b/>
                <w:i/>
                <w:szCs w:val="20"/>
              </w:rPr>
            </w:pPr>
            <w:r>
              <w:rPr>
                <w:b/>
                <w:szCs w:val="20"/>
              </w:rPr>
              <w:t xml:space="preserve">Quantum Efficiency </w:t>
            </w:r>
            <w:r w:rsidR="007912A2">
              <w:rPr>
                <w:b/>
                <w:i/>
                <w:szCs w:val="20"/>
              </w:rPr>
              <w:t>q</w:t>
            </w:r>
            <w:r w:rsidR="007912A2">
              <w:rPr>
                <w:b/>
                <w:i/>
                <w:szCs w:val="20"/>
                <w:vertAlign w:val="subscript"/>
              </w:rPr>
              <w:t>2</w:t>
            </w:r>
          </w:p>
        </w:tc>
        <w:tc>
          <w:tcPr>
            <w:tcW w:w="2477" w:type="dxa"/>
          </w:tcPr>
          <w:p w14:paraId="09A87A01" w14:textId="4360F765" w:rsidR="00E84A89" w:rsidRPr="007912A2" w:rsidRDefault="007912A2" w:rsidP="00E84A89">
            <w:pPr>
              <w:pStyle w:val="CaptionText"/>
              <w:rPr>
                <w:b/>
                <w:i/>
                <w:szCs w:val="20"/>
              </w:rPr>
            </w:pPr>
            <w:r>
              <w:rPr>
                <w:b/>
                <w:szCs w:val="20"/>
              </w:rPr>
              <w:t xml:space="preserve">Quantum Efficiency </w:t>
            </w:r>
            <w:r>
              <w:rPr>
                <w:b/>
                <w:i/>
                <w:szCs w:val="20"/>
              </w:rPr>
              <w:t>q</w:t>
            </w:r>
            <w:r>
              <w:rPr>
                <w:b/>
                <w:i/>
                <w:szCs w:val="20"/>
                <w:vertAlign w:val="subscript"/>
              </w:rPr>
              <w:t>3</w:t>
            </w:r>
          </w:p>
        </w:tc>
      </w:tr>
      <w:tr w:rsidR="00E84A89" w14:paraId="7867A3C9" w14:textId="77777777" w:rsidTr="007912A2">
        <w:trPr>
          <w:trHeight w:val="79"/>
        </w:trPr>
        <w:tc>
          <w:tcPr>
            <w:tcW w:w="1701" w:type="dxa"/>
            <w:vAlign w:val="center"/>
          </w:tcPr>
          <w:p w14:paraId="531FF785" w14:textId="77777777" w:rsidR="00E84A89" w:rsidRPr="00E84A89" w:rsidRDefault="00E84A89" w:rsidP="00E84A89">
            <w:pPr>
              <w:pStyle w:val="CaptionText"/>
              <w:jc w:val="center"/>
              <w:rPr>
                <w:szCs w:val="20"/>
              </w:rPr>
            </w:pPr>
            <w:r>
              <w:rPr>
                <w:szCs w:val="20"/>
              </w:rPr>
              <w:t>65</w:t>
            </w:r>
          </w:p>
        </w:tc>
        <w:tc>
          <w:tcPr>
            <w:tcW w:w="2835" w:type="dxa"/>
            <w:vAlign w:val="center"/>
          </w:tcPr>
          <w:p w14:paraId="0C678C26" w14:textId="77777777" w:rsidR="00E84A89" w:rsidRPr="00E84A89" w:rsidRDefault="00E84A89" w:rsidP="00E84A89">
            <w:pPr>
              <w:pStyle w:val="CaptionText"/>
              <w:jc w:val="center"/>
              <w:rPr>
                <w:szCs w:val="20"/>
              </w:rPr>
            </w:pPr>
            <w:r>
              <w:rPr>
                <w:szCs w:val="20"/>
              </w:rPr>
              <w:t>0,661</w:t>
            </w:r>
          </w:p>
        </w:tc>
        <w:tc>
          <w:tcPr>
            <w:tcW w:w="2693" w:type="dxa"/>
            <w:vAlign w:val="center"/>
          </w:tcPr>
          <w:p w14:paraId="7B7857AE" w14:textId="77777777" w:rsidR="00E84A89" w:rsidRPr="00E84A89" w:rsidRDefault="00E84A89" w:rsidP="00E84A89">
            <w:pPr>
              <w:pStyle w:val="CaptionText"/>
              <w:jc w:val="center"/>
              <w:rPr>
                <w:szCs w:val="20"/>
              </w:rPr>
            </w:pPr>
            <w:r>
              <w:rPr>
                <w:szCs w:val="20"/>
              </w:rPr>
              <w:t>0,145</w:t>
            </w:r>
          </w:p>
        </w:tc>
        <w:tc>
          <w:tcPr>
            <w:tcW w:w="2477" w:type="dxa"/>
            <w:vAlign w:val="center"/>
          </w:tcPr>
          <w:p w14:paraId="52C8B229" w14:textId="77777777" w:rsidR="00E84A89" w:rsidRPr="00E84A89" w:rsidRDefault="00E84A89" w:rsidP="00E84A89">
            <w:pPr>
              <w:pStyle w:val="CaptionText"/>
              <w:jc w:val="center"/>
              <w:rPr>
                <w:szCs w:val="20"/>
              </w:rPr>
            </w:pPr>
            <w:r>
              <w:rPr>
                <w:szCs w:val="20"/>
              </w:rPr>
              <w:t>0,0028</w:t>
            </w:r>
          </w:p>
        </w:tc>
      </w:tr>
    </w:tbl>
    <w:p w14:paraId="3B034E81" w14:textId="77777777" w:rsidR="00973D51" w:rsidRPr="00973D51" w:rsidRDefault="00973D51" w:rsidP="00973D51">
      <w:pPr>
        <w:pStyle w:val="CaptionText"/>
      </w:pPr>
    </w:p>
    <w:p w14:paraId="2BC8F333" w14:textId="5726C24B" w:rsidR="0050488E" w:rsidRDefault="0050488E" w:rsidP="0050488E">
      <w:pPr>
        <w:pStyle w:val="CaptionText"/>
      </w:pPr>
      <w:r>
        <w:t>[a] Note that there are multiple solutions giving identical fits and only one solution is shown here.</w:t>
      </w:r>
    </w:p>
    <w:p w14:paraId="08E787B4" w14:textId="50810003" w:rsidR="005B3B2D" w:rsidRDefault="005B3B2D">
      <w:pPr>
        <w:jc w:val="left"/>
      </w:pPr>
      <w:r>
        <w:br w:type="page"/>
      </w:r>
    </w:p>
    <w:p w14:paraId="354DB9E4" w14:textId="232CBC99" w:rsidR="00973D51" w:rsidRPr="004939AA" w:rsidRDefault="00B16051" w:rsidP="00651620">
      <w:r>
        <w:t xml:space="preserve">When interpreting the optimized parameters obtained via fitting of the kinetic model to experimental data it should be noted that there is no unique solution. For example, keeping </w:t>
      </w:r>
      <w:r>
        <w:rPr>
          <w:i/>
        </w:rPr>
        <w:t>q</w:t>
      </w:r>
      <w:r>
        <w:rPr>
          <w:i/>
          <w:vertAlign w:val="subscript"/>
        </w:rPr>
        <w:t>1</w:t>
      </w:r>
      <w:r>
        <w:rPr>
          <w:i/>
        </w:rPr>
        <w:t xml:space="preserve"> </w:t>
      </w:r>
      <w:r>
        <w:t xml:space="preserve">and </w:t>
      </w:r>
      <w:r>
        <w:rPr>
          <w:i/>
        </w:rPr>
        <w:t>q</w:t>
      </w:r>
      <w:r>
        <w:rPr>
          <w:i/>
          <w:vertAlign w:val="subscript"/>
        </w:rPr>
        <w:t>3</w:t>
      </w:r>
      <w:r>
        <w:rPr>
          <w:i/>
        </w:rPr>
        <w:t xml:space="preserve"> </w:t>
      </w:r>
      <w:r>
        <w:t xml:space="preserve">the same, </w:t>
      </w:r>
      <w:r>
        <w:rPr>
          <w:lang w:val="el-GR"/>
        </w:rPr>
        <w:t xml:space="preserve">τ = 6.5 µs and </w:t>
      </w:r>
      <w:r>
        <w:rPr>
          <w:i/>
          <w:lang w:val="el-GR"/>
        </w:rPr>
        <w:t>q</w:t>
      </w:r>
      <w:r>
        <w:rPr>
          <w:i/>
          <w:vertAlign w:val="subscript"/>
          <w:lang w:val="el-GR"/>
        </w:rPr>
        <w:t>2</w:t>
      </w:r>
      <w:r>
        <w:rPr>
          <w:lang w:val="el-GR"/>
        </w:rPr>
        <w:t xml:space="preserve"> = 0.00145 </w:t>
      </w:r>
      <w:r w:rsidR="005B3B2D">
        <w:rPr>
          <w:lang w:val="el-GR"/>
        </w:rPr>
        <w:t xml:space="preserve">would give the same result as the paramters shown in </w:t>
      </w:r>
      <w:r w:rsidR="005B3B2D">
        <w:rPr>
          <w:lang w:val="el-GR"/>
        </w:rPr>
        <w:fldChar w:fldCharType="begin"/>
      </w:r>
      <w:r w:rsidR="005B3B2D">
        <w:rPr>
          <w:lang w:val="el-GR"/>
        </w:rPr>
        <w:instrText xml:space="preserve"> REF _Ref460855934 \h </w:instrText>
      </w:r>
      <w:r w:rsidR="005B3B2D">
        <w:rPr>
          <w:lang w:val="el-GR"/>
        </w:rPr>
      </w:r>
      <w:r w:rsidR="005B3B2D">
        <w:rPr>
          <w:lang w:val="el-GR"/>
        </w:rPr>
        <w:fldChar w:fldCharType="separate"/>
      </w:r>
      <w:r w:rsidR="0073677E">
        <w:t xml:space="preserve">Table </w:t>
      </w:r>
      <w:r w:rsidR="0073677E">
        <w:rPr>
          <w:noProof/>
        </w:rPr>
        <w:t>10.3</w:t>
      </w:r>
      <w:r w:rsidR="0073677E">
        <w:noBreakHyphen/>
      </w:r>
      <w:r w:rsidR="0073677E">
        <w:rPr>
          <w:noProof/>
        </w:rPr>
        <w:t>1</w:t>
      </w:r>
      <w:r w:rsidR="005B3B2D">
        <w:rPr>
          <w:lang w:val="el-GR"/>
        </w:rPr>
        <w:fldChar w:fldCharType="end"/>
      </w:r>
      <w:r w:rsidR="005B3B2D">
        <w:rPr>
          <w:lang w:val="el-GR"/>
        </w:rPr>
        <w:t>. This model therefore only provides a rough idea for the underlying lifetime and quantum efficiencies operative in the system. However, through examination of the initial rate/photon flux relationship (</w:t>
      </w:r>
      <w:r w:rsidR="005B3B2D">
        <w:rPr>
          <w:lang w:val="el-GR"/>
        </w:rPr>
        <w:fldChar w:fldCharType="begin"/>
      </w:r>
      <w:r w:rsidR="005B3B2D">
        <w:rPr>
          <w:lang w:val="el-GR"/>
        </w:rPr>
        <w:instrText xml:space="preserve"> REF _Ref460772926 \h </w:instrText>
      </w:r>
      <w:r w:rsidR="005B3B2D">
        <w:rPr>
          <w:lang w:val="el-GR"/>
        </w:rPr>
      </w:r>
      <w:r w:rsidR="005B3B2D">
        <w:rPr>
          <w:lang w:val="el-GR"/>
        </w:rPr>
        <w:fldChar w:fldCharType="separate"/>
      </w:r>
      <w:r w:rsidR="0073677E">
        <w:t xml:space="preserve">Figure </w:t>
      </w:r>
      <w:r w:rsidR="0073677E">
        <w:rPr>
          <w:noProof/>
        </w:rPr>
        <w:t>10.3</w:t>
      </w:r>
      <w:r w:rsidR="0073677E">
        <w:noBreakHyphen/>
      </w:r>
      <w:r w:rsidR="0073677E">
        <w:rPr>
          <w:noProof/>
        </w:rPr>
        <w:t>1</w:t>
      </w:r>
      <w:r w:rsidR="005B3B2D">
        <w:rPr>
          <w:lang w:val="el-GR"/>
        </w:rPr>
        <w:fldChar w:fldCharType="end"/>
      </w:r>
      <w:r w:rsidR="005B3B2D">
        <w:rPr>
          <w:lang w:val="el-GR"/>
        </w:rPr>
        <w:t xml:space="preserve">), we can see that the lifetime of intermediate </w:t>
      </w:r>
      <w:r w:rsidR="005B3B2D">
        <w:rPr>
          <w:b/>
          <w:lang w:val="el-GR"/>
        </w:rPr>
        <w:t xml:space="preserve">B </w:t>
      </w:r>
      <w:r w:rsidR="005B3B2D">
        <w:rPr>
          <w:lang w:val="el-GR"/>
        </w:rPr>
        <w:t xml:space="preserve">must be below τ </w:t>
      </w:r>
      <w:r w:rsidR="005B3B2D">
        <w:t>= 10</w:t>
      </w:r>
      <w:r w:rsidR="005B3B2D">
        <w:rPr>
          <w:vertAlign w:val="superscript"/>
        </w:rPr>
        <w:t>-1</w:t>
      </w:r>
      <w:r w:rsidR="005B3B2D">
        <w:t xml:space="preserve"> s</w:t>
      </w:r>
      <w:r>
        <w:t xml:space="preserve"> </w:t>
      </w:r>
      <w:r w:rsidR="005B3B2D">
        <w:t>to explain the experimentally observed square relationship between initial rate and photon flux. In turn, this provides us with lower bound for</w:t>
      </w:r>
      <w:r w:rsidR="005B3B2D">
        <w:rPr>
          <w:i/>
        </w:rPr>
        <w:t xml:space="preserve"> q</w:t>
      </w:r>
      <w:r w:rsidR="005B3B2D">
        <w:rPr>
          <w:i/>
          <w:vertAlign w:val="subscript"/>
        </w:rPr>
        <w:t>2</w:t>
      </w:r>
      <w:r w:rsidR="005B3B2D">
        <w:t xml:space="preserve">, although the lifetime of </w:t>
      </w:r>
      <w:r w:rsidR="005B3B2D">
        <w:rPr>
          <w:b/>
        </w:rPr>
        <w:t xml:space="preserve">B </w:t>
      </w:r>
      <w:r w:rsidR="005B3B2D">
        <w:t xml:space="preserve">is probably significantly shorter than </w:t>
      </w:r>
      <w:r w:rsidR="005B3B2D">
        <w:rPr>
          <w:lang w:val="el-GR"/>
        </w:rPr>
        <w:t>τ = 10</w:t>
      </w:r>
      <w:r w:rsidR="005B3B2D">
        <w:rPr>
          <w:vertAlign w:val="superscript"/>
          <w:lang w:val="el-GR"/>
        </w:rPr>
        <w:t>-1</w:t>
      </w:r>
      <w:r w:rsidR="005B3B2D">
        <w:rPr>
          <w:lang w:val="el-GR"/>
        </w:rPr>
        <w:t xml:space="preserve"> </w:t>
      </w:r>
      <w:r w:rsidR="005B3B2D">
        <w:t xml:space="preserve">s (given its high energy, see DFT results), with </w:t>
      </w:r>
      <w:r w:rsidR="005B3B2D">
        <w:rPr>
          <w:i/>
        </w:rPr>
        <w:t>q</w:t>
      </w:r>
      <w:r w:rsidR="005B3B2D">
        <w:rPr>
          <w:i/>
          <w:vertAlign w:val="subscript"/>
        </w:rPr>
        <w:t>2</w:t>
      </w:r>
      <w:r w:rsidR="005B3B2D">
        <w:t xml:space="preserve"> thus being significantly higher than its lower bound. </w:t>
      </w:r>
      <w:r w:rsidR="004939AA">
        <w:t xml:space="preserve">The lower bound for </w:t>
      </w:r>
      <w:r w:rsidR="004939AA">
        <w:rPr>
          <w:lang w:val="el-GR"/>
        </w:rPr>
        <w:t>τ</w:t>
      </w:r>
      <w:r w:rsidR="004939AA">
        <w:t xml:space="preserve"> is </w:t>
      </w:r>
      <w:r w:rsidR="004939AA">
        <w:rPr>
          <w:lang w:val="el-GR"/>
        </w:rPr>
        <w:t xml:space="preserve">τ </w:t>
      </w:r>
      <w:r w:rsidR="004939AA">
        <w:t xml:space="preserve">≈ 10 ns, which would correspond to </w:t>
      </w:r>
      <w:r w:rsidR="004939AA">
        <w:rPr>
          <w:i/>
        </w:rPr>
        <w:t>q</w:t>
      </w:r>
      <w:r w:rsidR="004939AA">
        <w:rPr>
          <w:i/>
          <w:vertAlign w:val="subscript"/>
        </w:rPr>
        <w:t>2</w:t>
      </w:r>
      <w:r w:rsidR="004939AA">
        <w:rPr>
          <w:i/>
        </w:rPr>
        <w:t xml:space="preserve"> </w:t>
      </w:r>
      <w:r w:rsidR="004939AA">
        <w:t xml:space="preserve">≈ 1. </w:t>
      </w:r>
    </w:p>
    <w:p w14:paraId="192FD2D7" w14:textId="77777777" w:rsidR="0074397C" w:rsidRDefault="0074397C" w:rsidP="00651620"/>
    <w:p w14:paraId="1A956D16" w14:textId="2CA50224" w:rsidR="00A06623" w:rsidRDefault="00A06623" w:rsidP="00A06623">
      <w:pPr>
        <w:pStyle w:val="Heading2"/>
      </w:pPr>
      <w:bookmarkStart w:id="175" w:name="_Toc464139166"/>
      <w:r>
        <w:t xml:space="preserve">Comparison of Experimental </w:t>
      </w:r>
      <w:r w:rsidR="00D13D37">
        <w:t xml:space="preserve">Dual Irradiation </w:t>
      </w:r>
      <w:r>
        <w:t>Rates with Kinetic Model</w:t>
      </w:r>
      <w:bookmarkEnd w:id="175"/>
    </w:p>
    <w:p w14:paraId="54E25C4F" w14:textId="77777777" w:rsidR="00A06623" w:rsidRDefault="00A06623" w:rsidP="00A06623"/>
    <w:p w14:paraId="3FCE48FA" w14:textId="77777777" w:rsidR="00D92F06" w:rsidRDefault="009F14D5" w:rsidP="00A06623">
      <w:r>
        <w:t xml:space="preserve">To further assess the validity of the kinetic model, an approximate comparison between </w:t>
      </w:r>
      <w:r w:rsidR="00D92F06">
        <w:t>the excess initial rate observed in dual irradiation experiments and the prediction by the kinetic model was made.</w:t>
      </w:r>
    </w:p>
    <w:p w14:paraId="11297489" w14:textId="77777777" w:rsidR="00D92F06" w:rsidRDefault="00D92F06" w:rsidP="00A06623"/>
    <w:p w14:paraId="0726BA6A" w14:textId="38126572" w:rsidR="003D3B10" w:rsidRDefault="00D92F06" w:rsidP="00A06623">
      <w:r>
        <w:t>For this comparison it is necessary to know the 455 – 630 nm photon flux used during dual irradiation</w:t>
      </w:r>
      <w:r w:rsidR="003D3B10">
        <w:t xml:space="preserve"> experiments</w:t>
      </w:r>
      <w:r>
        <w:t>. Since</w:t>
      </w:r>
      <w:r w:rsidR="003D3B10">
        <w:t xml:space="preserve"> chemical actinometry cannot be used in this wavelength region (see </w:t>
      </w:r>
      <w:r w:rsidR="003D3B10">
        <w:fldChar w:fldCharType="begin"/>
      </w:r>
      <w:r w:rsidR="003D3B10">
        <w:instrText xml:space="preserve"> REF _Ref461197455 \r \h </w:instrText>
      </w:r>
      <w:r w:rsidR="003D3B10">
        <w:fldChar w:fldCharType="separate"/>
      </w:r>
      <w:r w:rsidR="0073677E">
        <w:t>6.3</w:t>
      </w:r>
      <w:r w:rsidR="003D3B10">
        <w:fldChar w:fldCharType="end"/>
      </w:r>
      <w:r w:rsidR="003D3B10">
        <w:t>), the flux has to be approximated using power meter measurements.</w:t>
      </w:r>
    </w:p>
    <w:p w14:paraId="0C0B2823" w14:textId="34CA9E62" w:rsidR="003C56CC" w:rsidRDefault="003D3B10" w:rsidP="00A06623">
      <w:r>
        <w:t>For the Hg light source (320 – 400 nm), a power of 76 mW was measured in place of the liquid phase O</w:t>
      </w:r>
      <w:r>
        <w:rPr>
          <w:vertAlign w:val="subscript"/>
        </w:rPr>
        <w:t>2</w:t>
      </w:r>
      <w:r>
        <w:t xml:space="preserve"> reactor (photon flux of 4.15E+17 s</w:t>
      </w:r>
      <w:r>
        <w:rPr>
          <w:vertAlign w:val="superscript"/>
        </w:rPr>
        <w:t>-1</w:t>
      </w:r>
      <w:r>
        <w:t xml:space="preserve"> in this position). Based on the mean photon wavelength (360 nm) and the measured flux, the theoretical power is 229 mW. Therefore, measurements using this power meter have to be correcte</w:t>
      </w:r>
      <w:r w:rsidR="003C56CC">
        <w:t>d by a factor of 3.01 to reflect the power received by the reactor.</w:t>
      </w:r>
    </w:p>
    <w:p w14:paraId="08B99F73" w14:textId="68481638" w:rsidR="00A06623" w:rsidRDefault="003C56CC" w:rsidP="00A06623">
      <w:r>
        <w:t>Using the same power meter, powers of 471 mW and 359 mW were measured for the QTH light source using 455 nm and 630 nm longpass filters, respectively (in place of the liquid phase O</w:t>
      </w:r>
      <w:r>
        <w:rPr>
          <w:vertAlign w:val="subscript"/>
        </w:rPr>
        <w:t>2</w:t>
      </w:r>
      <w:r>
        <w:t xml:space="preserve"> reactor). The power in the wavelength range 455 – 630 nm is therefore 112 mW. Using the correction factor of 3.01, one obtains a corrected power of 337 mW. Based on a mean photon wavelength of 542.5 nm, the 455 – 630 nm photon flux is therefore roughly 9.23E+17 s</w:t>
      </w:r>
      <w:r>
        <w:rPr>
          <w:vertAlign w:val="superscript"/>
        </w:rPr>
        <w:t>-1</w:t>
      </w:r>
      <w:r>
        <w:t>.</w:t>
      </w:r>
    </w:p>
    <w:p w14:paraId="3691F200" w14:textId="77777777" w:rsidR="003C56CC" w:rsidRDefault="003C56CC" w:rsidP="00A06623"/>
    <w:p w14:paraId="7A60A287" w14:textId="52883F2A" w:rsidR="003C56CC" w:rsidRPr="003C56CC" w:rsidRDefault="003C56CC" w:rsidP="00A06623">
      <w:r>
        <w:t>In dual irradiation experiments, an excess initial rate of ca. 0.001 µmol l</w:t>
      </w:r>
      <w:r>
        <w:rPr>
          <w:vertAlign w:val="superscript"/>
        </w:rPr>
        <w:t>-1</w:t>
      </w:r>
      <w:r>
        <w:t xml:space="preserve"> s</w:t>
      </w:r>
      <w:r>
        <w:rPr>
          <w:vertAlign w:val="superscript"/>
        </w:rPr>
        <w:t>-1</w:t>
      </w:r>
      <w:r>
        <w:t xml:space="preserve"> was observed when the 455 nm longpass filter was used. Based on a reaction volume of ca. 550 µl, this corresponds to ca. 3.3E+11 O</w:t>
      </w:r>
      <w:r>
        <w:rPr>
          <w:vertAlign w:val="subscript"/>
        </w:rPr>
        <w:t>2</w:t>
      </w:r>
      <w:r>
        <w:t xml:space="preserve"> forming reactions per second. Given a 455 – 630 nm photon flux of ca. 9.23E+17 s</w:t>
      </w:r>
      <w:r>
        <w:rPr>
          <w:vertAlign w:val="superscript"/>
        </w:rPr>
        <w:t>-1</w:t>
      </w:r>
      <w:r>
        <w:t>, this means that the probability of inducing an O</w:t>
      </w:r>
      <w:r>
        <w:rPr>
          <w:vertAlign w:val="subscript"/>
        </w:rPr>
        <w:t>2</w:t>
      </w:r>
      <w:r>
        <w:t xml:space="preserve"> forming </w:t>
      </w:r>
      <w:r w:rsidR="00E40398">
        <w:t>reaction is ca. 3.59E-07 per 455</w:t>
      </w:r>
      <w:r>
        <w:t xml:space="preserve"> – 630 nm photon.</w:t>
      </w:r>
    </w:p>
    <w:p w14:paraId="71869E89" w14:textId="77777777" w:rsidR="00A06623" w:rsidRDefault="00A06623" w:rsidP="00651620"/>
    <w:p w14:paraId="44CC4731" w14:textId="77777777" w:rsidR="009B7857" w:rsidRDefault="003C56CC" w:rsidP="00651620">
      <w:r>
        <w:t>To calculate the theoretical reaction probability we will assume the same absorbance for the second-photon absorbing intermediate as used in the kinetic model (3000 M</w:t>
      </w:r>
      <w:r>
        <w:rPr>
          <w:vertAlign w:val="superscript"/>
        </w:rPr>
        <w:t>-1</w:t>
      </w:r>
      <w:r>
        <w:t xml:space="preserve"> cm</w:t>
      </w:r>
      <w:r>
        <w:rPr>
          <w:vertAlign w:val="superscript"/>
        </w:rPr>
        <w:t>-1</w:t>
      </w:r>
      <w:r>
        <w:t xml:space="preserve">). </w:t>
      </w:r>
      <w:r w:rsidR="009B7857">
        <w:t xml:space="preserve">Based on this absorbance, an intermediate lifetime of 65 ns (see </w:t>
      </w:r>
      <w:r w:rsidR="009B7857">
        <w:fldChar w:fldCharType="begin"/>
      </w:r>
      <w:r w:rsidR="009B7857">
        <w:instrText xml:space="preserve"> REF _Ref460855934 \h </w:instrText>
      </w:r>
      <w:r w:rsidR="009B7857">
        <w:fldChar w:fldCharType="separate"/>
      </w:r>
      <w:r w:rsidR="0073677E">
        <w:t xml:space="preserve">Table </w:t>
      </w:r>
      <w:r w:rsidR="0073677E">
        <w:rPr>
          <w:noProof/>
        </w:rPr>
        <w:t>10.3</w:t>
      </w:r>
      <w:r w:rsidR="0073677E">
        <w:noBreakHyphen/>
      </w:r>
      <w:r w:rsidR="0073677E">
        <w:rPr>
          <w:noProof/>
        </w:rPr>
        <w:t>1</w:t>
      </w:r>
      <w:r w:rsidR="009B7857">
        <w:fldChar w:fldCharType="end"/>
      </w:r>
      <w:r w:rsidR="009B7857">
        <w:t>) and a 455 – 630 nm photon flux of 9.23E+17 s</w:t>
      </w:r>
      <w:r w:rsidR="009B7857">
        <w:rPr>
          <w:vertAlign w:val="superscript"/>
        </w:rPr>
        <w:t>-1</w:t>
      </w:r>
      <w:r w:rsidR="009B7857">
        <w:t xml:space="preserve">, we can calculate that there is a probability of 6.93E-07 for the intermediate to absorb a photon in its lifetime. Multiplying this absorption probability by a quantum yield for the second absorption of 0.145 (see </w:t>
      </w:r>
      <w:r w:rsidR="009B7857">
        <w:fldChar w:fldCharType="begin"/>
      </w:r>
      <w:r w:rsidR="009B7857">
        <w:instrText xml:space="preserve"> REF _Ref460855934 \h </w:instrText>
      </w:r>
      <w:r w:rsidR="009B7857">
        <w:fldChar w:fldCharType="separate"/>
      </w:r>
      <w:r w:rsidR="0073677E">
        <w:t xml:space="preserve">Table </w:t>
      </w:r>
      <w:r w:rsidR="0073677E">
        <w:rPr>
          <w:noProof/>
        </w:rPr>
        <w:t>10.3</w:t>
      </w:r>
      <w:r w:rsidR="0073677E">
        <w:noBreakHyphen/>
      </w:r>
      <w:r w:rsidR="0073677E">
        <w:rPr>
          <w:noProof/>
        </w:rPr>
        <w:t>1</w:t>
      </w:r>
      <w:r w:rsidR="009B7857">
        <w:fldChar w:fldCharType="end"/>
      </w:r>
      <w:r w:rsidR="009B7857">
        <w:t>) gives us a predicted reaction probability of 1.01E-07 per 450 – 630 nm photon.</w:t>
      </w:r>
    </w:p>
    <w:p w14:paraId="3E6A92EE" w14:textId="77777777" w:rsidR="009B7857" w:rsidRDefault="009B7857" w:rsidP="00651620"/>
    <w:p w14:paraId="66C6CCCE" w14:textId="4032FCF2" w:rsidR="009B7857" w:rsidRDefault="009B7857" w:rsidP="009B7857">
      <w:pPr>
        <w:pStyle w:val="Caption"/>
      </w:pPr>
      <w:bookmarkStart w:id="176" w:name="_Toc464139303"/>
      <w:r>
        <w:t xml:space="preserve">Table </w:t>
      </w:r>
      <w:fldSimple w:instr=" STYLEREF 2 \s ">
        <w:r w:rsidR="0073677E">
          <w:rPr>
            <w:noProof/>
          </w:rPr>
          <w:t>10.4</w:t>
        </w:r>
      </w:fldSimple>
      <w:r w:rsidR="00431ECE">
        <w:noBreakHyphen/>
      </w:r>
      <w:fldSimple w:instr=" SEQ Table \* ARABIC \s 2 ">
        <w:r w:rsidR="0073677E">
          <w:rPr>
            <w:noProof/>
          </w:rPr>
          <w:t>1</w:t>
        </w:r>
      </w:fldSimple>
      <w:r>
        <w:t xml:space="preserve"> Comparison of experimental and predicted reaction probabilities</w:t>
      </w:r>
      <w:bookmarkEnd w:id="176"/>
    </w:p>
    <w:p w14:paraId="0222B138" w14:textId="77777777" w:rsidR="009B7857" w:rsidRPr="009B7857" w:rsidRDefault="009B7857" w:rsidP="009B7857">
      <w:pPr>
        <w:pStyle w:val="CaptionText"/>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70"/>
        <w:gridCol w:w="4886"/>
      </w:tblGrid>
      <w:tr w:rsidR="009B7857" w14:paraId="2BE4FDC4" w14:textId="77777777" w:rsidTr="007672EE">
        <w:tc>
          <w:tcPr>
            <w:tcW w:w="5070" w:type="dxa"/>
            <w:tcBorders>
              <w:bottom w:val="single" w:sz="4" w:space="0" w:color="auto"/>
            </w:tcBorders>
            <w:vAlign w:val="center"/>
          </w:tcPr>
          <w:p w14:paraId="0FB83341" w14:textId="42617BFC" w:rsidR="009B7857" w:rsidRPr="009B7857" w:rsidRDefault="009B7857" w:rsidP="009B7857">
            <w:pPr>
              <w:pStyle w:val="CaptionText"/>
              <w:jc w:val="center"/>
              <w:rPr>
                <w:b/>
              </w:rPr>
            </w:pPr>
            <w:r w:rsidRPr="009B7857">
              <w:rPr>
                <w:b/>
              </w:rPr>
              <w:t>Experimental reaction probability per 455 – 630 nm photon</w:t>
            </w:r>
          </w:p>
        </w:tc>
        <w:tc>
          <w:tcPr>
            <w:tcW w:w="4886" w:type="dxa"/>
            <w:tcBorders>
              <w:bottom w:val="single" w:sz="4" w:space="0" w:color="auto"/>
            </w:tcBorders>
            <w:vAlign w:val="center"/>
          </w:tcPr>
          <w:p w14:paraId="289309A0" w14:textId="08BD71E3" w:rsidR="009B7857" w:rsidRPr="009B7857" w:rsidRDefault="009B7857" w:rsidP="009B7857">
            <w:pPr>
              <w:pStyle w:val="CaptionText"/>
              <w:jc w:val="center"/>
              <w:rPr>
                <w:b/>
              </w:rPr>
            </w:pPr>
            <w:r w:rsidRPr="009B7857">
              <w:rPr>
                <w:b/>
              </w:rPr>
              <w:t>Predicted reaction probability per 455 – 630 nm photon</w:t>
            </w:r>
          </w:p>
        </w:tc>
      </w:tr>
      <w:tr w:rsidR="009B7857" w14:paraId="2786F6D2" w14:textId="77777777" w:rsidTr="007672EE">
        <w:tc>
          <w:tcPr>
            <w:tcW w:w="5070" w:type="dxa"/>
            <w:tcBorders>
              <w:top w:val="single" w:sz="4" w:space="0" w:color="auto"/>
            </w:tcBorders>
            <w:vAlign w:val="center"/>
          </w:tcPr>
          <w:p w14:paraId="0AE81C5A" w14:textId="73ABF5A4" w:rsidR="009B7857" w:rsidRDefault="009B7857" w:rsidP="009B7857">
            <w:pPr>
              <w:pStyle w:val="CaptionText"/>
              <w:jc w:val="center"/>
            </w:pPr>
            <w:r>
              <w:t>3.59E-07</w:t>
            </w:r>
          </w:p>
        </w:tc>
        <w:tc>
          <w:tcPr>
            <w:tcW w:w="4886" w:type="dxa"/>
            <w:tcBorders>
              <w:top w:val="single" w:sz="4" w:space="0" w:color="auto"/>
            </w:tcBorders>
            <w:vAlign w:val="center"/>
          </w:tcPr>
          <w:p w14:paraId="05945B80" w14:textId="26FB899E" w:rsidR="009B7857" w:rsidRDefault="009B7857" w:rsidP="009B7857">
            <w:pPr>
              <w:pStyle w:val="CaptionText"/>
              <w:jc w:val="center"/>
            </w:pPr>
            <w:r>
              <w:t>1.01E-07</w:t>
            </w:r>
          </w:p>
        </w:tc>
      </w:tr>
    </w:tbl>
    <w:p w14:paraId="6A3F0516" w14:textId="19939D23" w:rsidR="003C56CC" w:rsidRDefault="003C56CC" w:rsidP="00651620"/>
    <w:p w14:paraId="01E12DD5" w14:textId="7FB0DFBB" w:rsidR="00651620" w:rsidRDefault="009B7857">
      <w:r>
        <w:t>Experimental and predicted reaction probabilities are in the same order of magnitude, which we consider to be a rather good agreement, given the simplicity of the kinetic model. Through this comparison it can also be seen that the rather low experimental reaction probability per 455 – 630 nm photon is likely due to a short life time of the absorbing intermediate</w:t>
      </w:r>
      <w:r w:rsidR="00525531">
        <w:t>, making second photon absorption less probable. Increasing the lifetime could therefore significantly increase both reaction rate and overall quantum yield.</w:t>
      </w:r>
      <w:r w:rsidR="00651620">
        <w:br w:type="page"/>
      </w:r>
    </w:p>
    <w:p w14:paraId="36A7FB3A" w14:textId="77777777" w:rsidR="00AC07CA" w:rsidRDefault="00651620" w:rsidP="00CC0F2E">
      <w:pPr>
        <w:pStyle w:val="Heading1"/>
      </w:pPr>
      <w:bookmarkStart w:id="177" w:name="_Toc464139167"/>
      <w:r>
        <w:t>Computational</w:t>
      </w:r>
      <w:r w:rsidR="00AC07CA">
        <w:t xml:space="preserve"> Section</w:t>
      </w:r>
      <w:bookmarkEnd w:id="177"/>
    </w:p>
    <w:p w14:paraId="655DB869" w14:textId="77777777" w:rsidR="00651620" w:rsidRPr="00651620" w:rsidRDefault="00AC07CA" w:rsidP="00AC07CA">
      <w:pPr>
        <w:pStyle w:val="Heading2"/>
      </w:pPr>
      <w:bookmarkStart w:id="178" w:name="_Toc464139168"/>
      <w:r>
        <w:t>Computational Methods</w:t>
      </w:r>
      <w:bookmarkEnd w:id="178"/>
      <w:r w:rsidR="00651620">
        <w:t xml:space="preserve"> </w:t>
      </w:r>
    </w:p>
    <w:p w14:paraId="57788AE8" w14:textId="555AE658" w:rsidR="00651620" w:rsidRDefault="00A3012A" w:rsidP="00087065">
      <w:pPr>
        <w:pStyle w:val="Heading3"/>
      </w:pPr>
      <w:bookmarkStart w:id="179" w:name="_Toc464139169"/>
      <w:r>
        <w:t>DFT Methods</w:t>
      </w:r>
      <w:bookmarkEnd w:id="179"/>
    </w:p>
    <w:p w14:paraId="4675BC4D" w14:textId="77777777" w:rsidR="00643E00" w:rsidRDefault="00643E00" w:rsidP="00651620"/>
    <w:p w14:paraId="3F61A4D7" w14:textId="4106A8FB" w:rsidR="00CF5078" w:rsidRDefault="005D1368" w:rsidP="00651620">
      <w:r>
        <w:t xml:space="preserve">All DFT calculations were performed using the PBE0 (PBE1PBE) hybrid functional, along with Grimme D3 dispersion with Becke-Johnson damping (GD3BJ). </w:t>
      </w:r>
      <w:r w:rsidR="00566BAC">
        <w:t xml:space="preserve">For all calculations, the SDD basis set and effective core potential was used for ruthenium, while all other atoms were described using the indicated basis set. </w:t>
      </w:r>
      <w:r w:rsidR="004E42EB">
        <w:t xml:space="preserve">Closed shell calculations (singlet) were performed as restricted (RHF), while open shell (doublet and triplet) calculations were performed as unrestricted (UHF) calculations. </w:t>
      </w:r>
      <w:r w:rsidR="00CF5078">
        <w:t>Calculations were performed using three different model chemistries:</w:t>
      </w:r>
    </w:p>
    <w:p w14:paraId="5873D249" w14:textId="77777777" w:rsidR="00CF5078" w:rsidRDefault="00CF5078" w:rsidP="00651620"/>
    <w:p w14:paraId="1E391926" w14:textId="064526B8" w:rsidR="00CF5078" w:rsidRDefault="00CF5078" w:rsidP="00CF5078">
      <w:pPr>
        <w:pStyle w:val="ListParagraph"/>
        <w:numPr>
          <w:ilvl w:val="0"/>
          <w:numId w:val="11"/>
        </w:numPr>
      </w:pPr>
      <w:r>
        <w:t>Dimeric model of two ruthenium complexes interacting via non-covalent bonds. This model was used for [</w:t>
      </w:r>
      <w:r>
        <w:rPr>
          <w:b/>
        </w:rPr>
        <w:t>A</w:t>
      </w:r>
      <w:r>
        <w:t>], [</w:t>
      </w:r>
      <w:r>
        <w:rPr>
          <w:b/>
        </w:rPr>
        <w:t>B</w:t>
      </w:r>
      <w:r>
        <w:t>], [</w:t>
      </w:r>
      <w:r>
        <w:rPr>
          <w:b/>
        </w:rPr>
        <w:t>C</w:t>
      </w:r>
      <w:r>
        <w:t>], TS-[</w:t>
      </w:r>
      <w:r>
        <w:rPr>
          <w:b/>
        </w:rPr>
        <w:t>CD</w:t>
      </w:r>
      <w:r>
        <w:t>] and [</w:t>
      </w:r>
      <w:r>
        <w:rPr>
          <w:b/>
        </w:rPr>
        <w:t>D</w:t>
      </w:r>
      <w:r>
        <w:t>] [</w:t>
      </w:r>
      <w:r>
        <w:rPr>
          <w:b/>
        </w:rPr>
        <w:t>F</w:t>
      </w:r>
      <w:r>
        <w:t>] (dimer model).</w:t>
      </w:r>
    </w:p>
    <w:p w14:paraId="04875A1F" w14:textId="01100CF8" w:rsidR="00CF5078" w:rsidRDefault="00CF5078" w:rsidP="00CF5078">
      <w:pPr>
        <w:pStyle w:val="ListParagraph"/>
        <w:numPr>
          <w:ilvl w:val="0"/>
          <w:numId w:val="11"/>
        </w:numPr>
      </w:pPr>
      <w:r>
        <w:t xml:space="preserve">Monomeric model, in which only the ruthenium complex on which O-O bond formation takes place </w:t>
      </w:r>
      <w:r w:rsidR="00383AF4">
        <w:t>(or [</w:t>
      </w:r>
      <w:r w:rsidR="00383AF4">
        <w:rPr>
          <w:b/>
        </w:rPr>
        <w:t>F</w:t>
      </w:r>
      <w:r w:rsidR="00383AF4">
        <w:t xml:space="preserve">]) </w:t>
      </w:r>
      <w:r>
        <w:t>is modeled. This model was used for [</w:t>
      </w:r>
      <w:r>
        <w:rPr>
          <w:b/>
        </w:rPr>
        <w:t>A-Mono</w:t>
      </w:r>
      <w:r>
        <w:t>], [</w:t>
      </w:r>
      <w:r>
        <w:rPr>
          <w:b/>
        </w:rPr>
        <w:t>B-Mono</w:t>
      </w:r>
      <w:r>
        <w:t>], [</w:t>
      </w:r>
      <w:r>
        <w:rPr>
          <w:b/>
        </w:rPr>
        <w:t>C-Mono</w:t>
      </w:r>
      <w:r>
        <w:t>], [</w:t>
      </w:r>
      <w:r>
        <w:rPr>
          <w:b/>
        </w:rPr>
        <w:t>D</w:t>
      </w:r>
      <w:r>
        <w:t>], [</w:t>
      </w:r>
      <w:r>
        <w:rPr>
          <w:b/>
        </w:rPr>
        <w:t>E</w:t>
      </w:r>
      <w:r>
        <w:t>] and [</w:t>
      </w:r>
      <w:r>
        <w:rPr>
          <w:b/>
        </w:rPr>
        <w:t>F</w:t>
      </w:r>
      <w:r>
        <w:t>].</w:t>
      </w:r>
    </w:p>
    <w:p w14:paraId="25EB209C" w14:textId="7DF8849E" w:rsidR="00CF5078" w:rsidRDefault="00CF5078" w:rsidP="00CF5078">
      <w:pPr>
        <w:pStyle w:val="ListParagraph"/>
        <w:numPr>
          <w:ilvl w:val="0"/>
          <w:numId w:val="11"/>
        </w:numPr>
      </w:pPr>
      <w:r>
        <w:t xml:space="preserve">In some cases, a simplified version of the monomeric model was used, in which the ligand </w:t>
      </w:r>
      <w:r>
        <w:rPr>
          <w:i/>
        </w:rPr>
        <w:t>t</w:t>
      </w:r>
      <w:r>
        <w:t>Bu and Et groups were replaced by methyl. Use of this model is indicated by “Me model”.</w:t>
      </w:r>
    </w:p>
    <w:p w14:paraId="6318AC76" w14:textId="77777777" w:rsidR="00CF5078" w:rsidRDefault="00CF5078" w:rsidP="00651620"/>
    <w:p w14:paraId="20681378" w14:textId="7673A3AE" w:rsidR="005E5A50" w:rsidRDefault="00E40398" w:rsidP="00651620">
      <w:r>
        <w:t>Use of the “-Up” designation indicates opposite</w:t>
      </w:r>
      <w:r w:rsidR="002F2714">
        <w:t xml:space="preserve"> (relative to the normal models)</w:t>
      </w:r>
      <w:r>
        <w:t xml:space="preserve"> PNN ligand conformation. </w:t>
      </w:r>
      <w:r w:rsidR="005E5A50">
        <w:t xml:space="preserve">Geometry optimizations and frequency calculations (298 K, 1 atm) were performed in the gas phase using the cc-pVDZ basis set. Structures were confirmed to be minima or first-order saddle points by having either zero (minima) or one (first-order saddle points) imaginary frequencies. Reported gas phase </w:t>
      </w:r>
      <w:r w:rsidR="00D4062F">
        <w:t xml:space="preserve">Gibbs free </w:t>
      </w:r>
      <w:r w:rsidR="005E5A50">
        <w:t>energies are based on Gibbs free energies obtained using frequency calculations.</w:t>
      </w:r>
    </w:p>
    <w:p w14:paraId="0DAB2F47" w14:textId="2E1EEBD3" w:rsidR="00044392" w:rsidRDefault="005E5A50" w:rsidP="00651620">
      <w:r>
        <w:t xml:space="preserve">Single point energy calculations were performed using the cc-pVTZ basis set and SMD solvation (the solvent being water). Reported solution phase </w:t>
      </w:r>
      <w:r w:rsidR="00D4062F">
        <w:t xml:space="preserve">Gibbs free </w:t>
      </w:r>
      <w:r>
        <w:t>energies are based on singlet point energy calculations, corrected by using the thermal correction to Gibbs free energy obtained using frequency calculations.</w:t>
      </w:r>
    </w:p>
    <w:p w14:paraId="16C1F450" w14:textId="77777777" w:rsidR="00044392" w:rsidRDefault="00044392" w:rsidP="00651620"/>
    <w:p w14:paraId="438068BA" w14:textId="4CA4BFF4" w:rsidR="00044392" w:rsidRDefault="00044392" w:rsidP="00651620">
      <w:r>
        <w:t>Electronic excitations and theoretical UV/Vis spectra were calculated using TD-DFT, using the cc-pVDZ basis set and SMD solvation (in water). Typically, the 25 lowest energy transitions were computed. Theoretical UV/Vis spectra were constructed using the calculated transition wavelengths and oscillator strengths. Furthermore, transitions were broadened using Gaussian curves with a half-width at half-height of 0.333 eV. To visualize excitations, natural transition orbitals were computed, and the resulting hole-particle pairs with t</w:t>
      </w:r>
      <w:r w:rsidR="00566BAC">
        <w:t>he highest contribution (typically</w:t>
      </w:r>
      <w:r>
        <w:t xml:space="preserve"> &gt; 1.7) are shown.</w:t>
      </w:r>
    </w:p>
    <w:p w14:paraId="67735C46" w14:textId="77777777" w:rsidR="00044392" w:rsidRDefault="00044392" w:rsidP="00651620"/>
    <w:p w14:paraId="0B1F92BA" w14:textId="3EA5DACA" w:rsidR="00044392" w:rsidRDefault="00044392" w:rsidP="00651620">
      <w:r>
        <w:t>Scans were performed as relaxed potential energy surface sca</w:t>
      </w:r>
      <w:r w:rsidR="003B5E0D">
        <w:t>ns using the cc-pVDZ basis set in the gas phase. For Scan-[</w:t>
      </w:r>
      <w:r w:rsidR="003B5E0D">
        <w:rPr>
          <w:b/>
        </w:rPr>
        <w:t>DE</w:t>
      </w:r>
      <w:r w:rsidR="003B5E0D">
        <w:t>]T</w:t>
      </w:r>
      <w:r w:rsidR="003B5E0D">
        <w:rPr>
          <w:vertAlign w:val="subscript"/>
        </w:rPr>
        <w:t>0</w:t>
      </w:r>
      <w:r w:rsidR="003B5E0D">
        <w:t xml:space="preserve">, </w:t>
      </w:r>
      <w:r w:rsidR="00566BAC">
        <w:t>single point</w:t>
      </w:r>
      <w:r w:rsidR="00D4062F">
        <w:t xml:space="preserve"> energy calculations using cc-pVTZ and SMD solvation (water) were performed for all optimized geometries along the scan. Since frequency calculations are not meaningful for scan geometries, only relative energies</w:t>
      </w:r>
      <w:r w:rsidR="005A4333">
        <w:t xml:space="preserve"> instead of Gibbs free energies</w:t>
      </w:r>
      <w:r w:rsidR="00D4062F">
        <w:t xml:space="preserve"> (either gas phase or solution phase) are reported.</w:t>
      </w:r>
    </w:p>
    <w:p w14:paraId="29899A14" w14:textId="77777777" w:rsidR="00D4062F" w:rsidRDefault="00D4062F" w:rsidP="00651620"/>
    <w:p w14:paraId="13DC1C4C" w14:textId="77777777" w:rsidR="004E42EB" w:rsidRDefault="00D4062F" w:rsidP="00651620">
      <w:r>
        <w:t>NMR calculations were performed using the cc-pVTZ basis set and S</w:t>
      </w:r>
      <w:r w:rsidR="004E42EB">
        <w:t>MD solvation (water). Reported chemical shifts are relative to tetramethylsilane (</w:t>
      </w:r>
      <w:r w:rsidR="004E42EB">
        <w:rPr>
          <w:vertAlign w:val="superscript"/>
        </w:rPr>
        <w:t>1</w:t>
      </w:r>
      <w:r w:rsidR="004E42EB">
        <w:t>H) or H</w:t>
      </w:r>
      <w:r w:rsidR="004E42EB">
        <w:rPr>
          <w:vertAlign w:val="subscript"/>
        </w:rPr>
        <w:t>3</w:t>
      </w:r>
      <w:r w:rsidR="004E42EB">
        <w:t>PO</w:t>
      </w:r>
      <w:r w:rsidR="004E42EB">
        <w:rPr>
          <w:vertAlign w:val="subscript"/>
        </w:rPr>
        <w:t>4</w:t>
      </w:r>
      <w:r w:rsidR="004E42EB">
        <w:t xml:space="preserve"> (</w:t>
      </w:r>
      <w:r w:rsidR="004E42EB">
        <w:rPr>
          <w:vertAlign w:val="superscript"/>
        </w:rPr>
        <w:t>31</w:t>
      </w:r>
      <w:r w:rsidR="004E42EB">
        <w:t>P).</w:t>
      </w:r>
    </w:p>
    <w:p w14:paraId="0453822D" w14:textId="77777777" w:rsidR="004E42EB" w:rsidRDefault="004E42EB" w:rsidP="00651620"/>
    <w:p w14:paraId="1EE8ACC3" w14:textId="2CE9D811" w:rsidR="00D4062F" w:rsidRPr="004E42EB" w:rsidRDefault="004E42EB" w:rsidP="00651620">
      <w:r>
        <w:t>All calculations were performed using Gaussian 16, Revision A.03.</w:t>
      </w:r>
      <w:r>
        <w:fldChar w:fldCharType="begin"/>
      </w:r>
      <w:r w:rsidR="000C7D9C">
        <w:instrText xml:space="preserve"> ADDIN ZOTERO_ITEM CSL_CITATION {"citationID":"KmC49jer","properties":{"formattedCitation":"\\super 10\\nosupersub{}","plainCitation":"10","noteIndex":0},"citationItems":[{"id":5181,"uris":["http://zotero.org/users/local/CdP7Gee4/items/DZQZ4FNM"],"uri":["http://zotero.org/users/local/CdP7Gee4/items/DZQZ4FNM"],"itemData":{"id":5181,"type":"book","publisher":"Gaussian, Inc. Wallingford, CT","title":"Gaussian 16","author":[{"family":"Frisch","given":"M. J."},{"family":"Trucks","given":"G. W."},{"family":"Schlegel","given":"H. B."},{"family":"Scuseria","given":"G. E."},{"family":"Robb","given":"M. A."},{"family":"Cheeseman","given":"J. R."},{"family":"Scalmani","given":"G."},{"family":"Barone","given":"V."},{"family":"Petersson","given":"G. A."},{"family":"Nakatsuji","given":"HJRA"}],"issued":{"date-parts":[["2016"]]}}}],"schema":"https://github.com/citation-style-language/schema/raw/master/csl-citation.json"} </w:instrText>
      </w:r>
      <w:r>
        <w:fldChar w:fldCharType="separate"/>
      </w:r>
      <w:r w:rsidR="000C7D9C" w:rsidRPr="000C7D9C">
        <w:rPr>
          <w:rFonts w:cs="Arial"/>
          <w:vertAlign w:val="superscript"/>
        </w:rPr>
        <w:t>10</w:t>
      </w:r>
      <w:r>
        <w:fldChar w:fldCharType="end"/>
      </w:r>
      <w:r>
        <w:t xml:space="preserve"> Structures were prepared and visualized using Avogadro.</w:t>
      </w:r>
      <w:r>
        <w:fldChar w:fldCharType="begin"/>
      </w:r>
      <w:r w:rsidR="000C7D9C">
        <w:instrText xml:space="preserve"> ADDIN ZOTERO_ITEM CSL_CITATION {"citationID":"aj6iaD4n","properties":{"formattedCitation":"\\super 11\\nosupersub{}","plainCitation":"11","noteIndex":0},"citationItems":[{"id":5182,"uris":["http://zotero.org/users/local/CdP7Gee4/items/KMIZHHCH"],"uri":["http://zotero.org/users/local/CdP7Gee4/items/KMIZHHCH"],"itemData":{"id":5182,"type":"article-journal","abstract":"The Avogadro project has developed an advanced molecule editor and visualizer designed for cross-platform use in computational chemistry, molecular modeling, bioinformatics, materials science, and related areas. It offers flexible, high quality rendering, and a powerful plugin architecture. Typical uses include building molecular structures, formatting input files, and analyzing output of a wide variety of computational chemistry packages. By using the CML file format as its native document type, Avogadro seeks to enhance the semantic accessibility of chemical data types.","container-title":"Journal of Cheminformatics","DOI":"10.1186/1758-2946-4-17","ISSN":"1758-2946","issue":"1","journalAbbreviation":"J Cheminform","language":"en","page":"17","source":"Springer Link","title":"Avogadro: an advanced semantic chemical editor, visualization, and analysis platform","title-short":"Avogadro","volume":"4","author":[{"family":"Hanwell","given":"Marcus D."},{"family":"Curtis","given":"Donald E."},{"family":"Lonie","given":"David C."},{"family":"Vandermeersch","given":"Tim"},{"family":"Zurek","given":"Eva"},{"family":"Hutchison","given":"Geoffrey R."}],"issued":{"date-parts":[["2012",8,13]]}}}],"schema":"https://github.com/citation-style-language/schema/raw/master/csl-citation.json"} </w:instrText>
      </w:r>
      <w:r>
        <w:fldChar w:fldCharType="separate"/>
      </w:r>
      <w:r w:rsidR="000C7D9C" w:rsidRPr="000C7D9C">
        <w:rPr>
          <w:rFonts w:cs="Arial"/>
          <w:vertAlign w:val="superscript"/>
        </w:rPr>
        <w:t>11</w:t>
      </w:r>
      <w:r>
        <w:fldChar w:fldCharType="end"/>
      </w:r>
      <w:r>
        <w:t xml:space="preserve"> Furthermore, surfaces for closed shell molecules were also visualized using Avogadro. Surfaces for open shell molecules were visualized using Gabedit.</w:t>
      </w:r>
      <w:r>
        <w:fldChar w:fldCharType="begin"/>
      </w:r>
      <w:r w:rsidR="000C7D9C">
        <w:instrText xml:space="preserve"> ADDIN ZOTERO_ITEM CSL_CITATION {"citationID":"QwNBjLHv","properties":{"formattedCitation":"\\super 12\\nosupersub{}","plainCitation":"12","noteIndex":0},"citationItems":[{"id":5185,"uris":["http://zotero.org/users/local/CdP7Gee4/items/UY2QBQE4"],"uri":["http://zotero.org/users/local/CdP7Gee4/items/UY2QBQE4"],"itemData":{"id":5185,"type":"article-journal","abstract":"Gabedit is a freeware graphical user interface, offering preprocessing and postprocessing adapted (to date) to nine computational chemistry software packages. It includes tools for editing, displaying, analyzing, converting, and animating molecular systems. A conformational search tool is implemented using a molecular mechanics or a semiempirical potential. Input files can be generated for the computational chemistry software supported by Gabedit. Some molecular properties of interest are processed directly from the output of the computational chemistry programs; others are calculated by Gabedit before display. Molecular orbitals, electron density, electrostatic potential, nuclear magnetic resonance shielding density, and any other volumetric data properties can be displayed. It can display electronic circular dichroism, UV–visible, infrared, and Raman-computed spectra after a convolution. Gabedit can generate a Povray file for geometry, surfaces, contours, and color-coded planes. Output can be exported to a selection of popular image and vector graphics file formats; the program can also generate a series of pictures for animation. Quantum mechanical electrostatic potentials can be calculated using the partial charges on atoms, or by solving the Poisson equation using the multigrid method. The atoms in molecule charges can also be calculated. Gabedit is platform independent. The code is distributed under free open source X11 style license and is available at http://gabedit.sourceforge.net/. © 2010 Wiley Periodicals, Inc. J Comput Chem, 2010","container-title":"Journal of Computational Chemistry","DOI":"10.1002/jcc.21600","ISSN":"1096-987X","issue":"1","language":"en","note":"_eprint: https://onlinelibrary.wiley.com/doi/pdf/10.1002/jcc.21600","page":"174-182","source":"Wiley Online Library","title":"Gabedit—A graphical user interface for computational chemistry softwares","volume":"32","author":[{"family":"Allouche","given":"Abdul-Rahman"}],"issued":{"date-parts":[["2011"]]}}}],"schema":"https://github.com/citation-style-language/schema/raw/master/csl-citation.json"} </w:instrText>
      </w:r>
      <w:r>
        <w:fldChar w:fldCharType="separate"/>
      </w:r>
      <w:r w:rsidR="000C7D9C" w:rsidRPr="000C7D9C">
        <w:rPr>
          <w:rFonts w:cs="Arial"/>
          <w:vertAlign w:val="superscript"/>
        </w:rPr>
        <w:t>12</w:t>
      </w:r>
      <w:r>
        <w:fldChar w:fldCharType="end"/>
      </w:r>
      <w:r>
        <w:t xml:space="preserve"> Simplified structures were visualized using PyMOL.</w:t>
      </w:r>
      <w:r w:rsidR="00566BAC">
        <w:fldChar w:fldCharType="begin"/>
      </w:r>
      <w:r w:rsidR="000C7D9C">
        <w:instrText xml:space="preserve"> ADDIN ZOTERO_ITEM CSL_CITATION {"citationID":"nHTE9GYr","properties":{"formattedCitation":"\\super 13\\nosupersub{}","plainCitation":"13","noteIndex":0},"citationItems":[{"id":5184,"uris":["http://zotero.org/users/local/CdP7Gee4/items/YQQPM9I9"],"uri":["http://zotero.org/users/local/CdP7Gee4/items/YQQPM9I9"],"itemData":{"id":5184,"type":"article-journal","container-title":"CCP4 Newsletter on protein crystallography","issue":"1","page":"82-92","title":"Pymol: An open-source molecular graphics tool","volume":"40","author":[{"family":"DeLano","given":"Warren L."}],"issued":{"date-parts":[["2002"]]}}}],"schema":"https://github.com/citation-style-language/schema/raw/master/csl-citation.json"} </w:instrText>
      </w:r>
      <w:r w:rsidR="00566BAC">
        <w:fldChar w:fldCharType="separate"/>
      </w:r>
      <w:r w:rsidR="000C7D9C" w:rsidRPr="000C7D9C">
        <w:rPr>
          <w:rFonts w:cs="Arial"/>
          <w:vertAlign w:val="superscript"/>
        </w:rPr>
        <w:t>13</w:t>
      </w:r>
      <w:r w:rsidR="00566BAC">
        <w:fldChar w:fldCharType="end"/>
      </w:r>
      <w:r w:rsidR="00566BAC">
        <w:t xml:space="preserve"> Visualizations were rendered using POV Ray.</w:t>
      </w:r>
      <w:r w:rsidR="00566BAC">
        <w:fldChar w:fldCharType="begin"/>
      </w:r>
      <w:r w:rsidR="000C7D9C">
        <w:instrText xml:space="preserve"> ADDIN ZOTERO_ITEM CSL_CITATION {"citationID":"lsIP7lkq","properties":{"formattedCitation":"\\super 14\\nosupersub{}","plainCitation":"14","noteIndex":0},"citationItems":[{"id":5188,"uris":["http://zotero.org/users/local/CdP7Gee4/items/2EZW8BDB"],"uri":["http://zotero.org/users/local/CdP7Gee4/items/2EZW8BDB"],"itemData":{"id":5188,"type":"paper-conference","container-title":"Proc. of Spring Conf. on Computer Graphics, Budmerice, Slovakia","title":"POV Ray: persistence of vision parallel raytracer","volume":"123","author":[{"family":"Plachetka","given":"Tomas"}],"issued":{"date-parts":[["1998"]]}}}],"schema":"https://github.com/citation-style-language/schema/raw/master/csl-citation.json"} </w:instrText>
      </w:r>
      <w:r w:rsidR="00566BAC">
        <w:fldChar w:fldCharType="separate"/>
      </w:r>
      <w:r w:rsidR="000C7D9C" w:rsidRPr="000C7D9C">
        <w:rPr>
          <w:rFonts w:cs="Arial"/>
          <w:vertAlign w:val="superscript"/>
        </w:rPr>
        <w:t>14</w:t>
      </w:r>
      <w:r w:rsidR="00566BAC">
        <w:fldChar w:fldCharType="end"/>
      </w:r>
      <w:r>
        <w:t xml:space="preserve"> </w:t>
      </w:r>
      <w:r w:rsidR="009E5AF6">
        <w:t>In all visualizations, ruthenium is shown in turquoise, phosphorous in orange, oxygen in red, nitrogen in blue, carbon in grey and hydrogen in white. For surfaces: orbitals are shown in yellow/magenta and spin densities are shown in green.</w:t>
      </w:r>
    </w:p>
    <w:p w14:paraId="087AF2E8" w14:textId="3E073B17" w:rsidR="005E5A50" w:rsidRDefault="006263CC" w:rsidP="003A1CA9">
      <w:pPr>
        <w:jc w:val="left"/>
      </w:pPr>
      <w:r>
        <w:br w:type="page"/>
      </w:r>
    </w:p>
    <w:p w14:paraId="2DC59D88" w14:textId="05FF1264" w:rsidR="00643E00" w:rsidRDefault="005E5A50" w:rsidP="005E5A50">
      <w:pPr>
        <w:pStyle w:val="Heading3"/>
      </w:pPr>
      <w:bookmarkStart w:id="180" w:name="_Toc464139170"/>
      <w:r>
        <w:t>CASSCF Methods</w:t>
      </w:r>
      <w:bookmarkEnd w:id="180"/>
    </w:p>
    <w:p w14:paraId="6FC56D25" w14:textId="77777777" w:rsidR="006263CC" w:rsidRDefault="006263CC" w:rsidP="006263CC"/>
    <w:p w14:paraId="780E9027" w14:textId="5B910E7F" w:rsidR="006E4EF8" w:rsidRPr="006E4EF8" w:rsidRDefault="006263CC" w:rsidP="006263CC">
      <w:r>
        <w:t>All CASSCF calculations were performed as state averaged (SA)-CASSCF calculations, using the five lowest energy states</w:t>
      </w:r>
      <w:r w:rsidR="003A1CA9">
        <w:t xml:space="preserve"> weighed equally</w:t>
      </w:r>
      <w:r>
        <w:t xml:space="preserve">. An active space consisting of 13 electrons in 11 orbitals, CAS(13,11), was used (see </w:t>
      </w:r>
      <w:r>
        <w:fldChar w:fldCharType="begin"/>
      </w:r>
      <w:r>
        <w:instrText xml:space="preserve"> REF _Ref461036157 \h </w:instrText>
      </w:r>
      <w:r>
        <w:fldChar w:fldCharType="separate"/>
      </w:r>
      <w:r w:rsidR="0073677E">
        <w:t xml:space="preserve">Figure </w:t>
      </w:r>
      <w:r w:rsidR="0073677E">
        <w:rPr>
          <w:noProof/>
        </w:rPr>
        <w:t>11.3</w:t>
      </w:r>
      <w:r w:rsidR="0073677E">
        <w:noBreakHyphen/>
      </w:r>
      <w:r w:rsidR="0073677E">
        <w:rPr>
          <w:noProof/>
        </w:rPr>
        <w:t>2</w:t>
      </w:r>
      <w:r>
        <w:fldChar w:fldCharType="end"/>
      </w:r>
      <w:r>
        <w:t xml:space="preserve">). </w:t>
      </w:r>
      <w:r w:rsidR="006E4EF8">
        <w:t xml:space="preserve">The active space consists of two Ru-OH </w:t>
      </w:r>
      <w:r w:rsidR="006E4EF8">
        <w:rPr>
          <w:lang w:val="el-GR"/>
        </w:rPr>
        <w:t xml:space="preserve">σ </w:t>
      </w:r>
      <w:r w:rsidR="006E4EF8">
        <w:t xml:space="preserve">and </w:t>
      </w:r>
      <w:r w:rsidR="006E4EF8">
        <w:rPr>
          <w:lang w:val="el-GR"/>
        </w:rPr>
        <w:t>σ*, four pyridine π</w:t>
      </w:r>
      <w:r w:rsidR="006E4EF8">
        <w:t xml:space="preserve"> and </w:t>
      </w:r>
      <w:r w:rsidR="006E4EF8">
        <w:rPr>
          <w:lang w:val="el-GR"/>
        </w:rPr>
        <w:t>π</w:t>
      </w:r>
      <w:r w:rsidR="006E4EF8">
        <w:t xml:space="preserve">*, two Ru-CO </w:t>
      </w:r>
      <w:r w:rsidR="006E4EF8">
        <w:rPr>
          <w:lang w:val="el-GR"/>
        </w:rPr>
        <w:t>π</w:t>
      </w:r>
      <w:r w:rsidR="006E4EF8">
        <w:t xml:space="preserve"> and </w:t>
      </w:r>
      <w:r w:rsidR="006E4EF8">
        <w:rPr>
          <w:lang w:val="el-GR"/>
        </w:rPr>
        <w:t>π</w:t>
      </w:r>
      <w:r w:rsidR="006E4EF8">
        <w:t xml:space="preserve">* (combining with oxygen lone pair orbitals), two OH and O lone pair and the singly occupied O lone pair orbitals. </w:t>
      </w:r>
      <w:r w:rsidR="006E4EF8">
        <w:rPr>
          <w:lang w:val="el-GR"/>
        </w:rPr>
        <w:t xml:space="preserve"> </w:t>
      </w:r>
    </w:p>
    <w:p w14:paraId="76394722" w14:textId="345C8ABB" w:rsidR="003A1CA9" w:rsidRDefault="006263CC" w:rsidP="006263CC">
      <w:r>
        <w:t xml:space="preserve">The ANO-RCC-VDZ </w:t>
      </w:r>
      <w:r w:rsidR="00B67CFF">
        <w:t xml:space="preserve">all-electron </w:t>
      </w:r>
      <w:r>
        <w:t>basis set was used for all atoms (which includes relativistic effects). To improve computation</w:t>
      </w:r>
      <w:r w:rsidR="003A1CA9">
        <w:t>al</w:t>
      </w:r>
      <w:r>
        <w:t xml:space="preserve"> performance, the resolution of identity Cholesky decomposition (RICD) method was used.</w:t>
      </w:r>
      <w:r>
        <w:fldChar w:fldCharType="begin"/>
      </w:r>
      <w:r w:rsidR="000C7D9C">
        <w:instrText xml:space="preserve"> ADDIN ZOTERO_ITEM CSL_CITATION {"citationID":"CQS7GHHk","properties":{"formattedCitation":"\\super 15,16\\nosupersub{}","plainCitation":"15,16","noteIndex":0},"citationItems":[{"id":4870,"uris":["http://zotero.org/users/local/CdP7Gee4/items/MW6G3S8Q"],"uri":["http://zotero.org/users/local/CdP7Gee4/items/MW6G3S8Q"],"itemData":{"id":4870,"type":"article-journal","abstract":"An efficient implementation of the state-averaged complete active space self-consistent field (SA-CASSCF) gradients employing density fitting (DF) is presented. The DF allows a reduction both in scaling and prefactors of the different steps involved. The performance of the algorithm is demonstrated on a set of molecules ranging up to an iron-Heme b complex which with its 79 atoms and 811 basis functions is to our knowledge the largest SA-CASSCF gradient computed. For smaller systems where the conventional code could still be used as a reference, both the linear response calculation and the gradient formation showed a clear timing reduction and the overall cost of a geometry optimization is typically reduced by more than one order of magnitude while the accuracy loss is negligible.","container-title":"The Journal of Chemical Physics","DOI":"10.1063/1.4927228","ISSN":"0021-9606","issue":"4","journalAbbreviation":"J. Chem. Phys.","page":"044110","source":"aip.scitation.org (Atypon)","title":"Analytical gradients of the state-average complete active space self-consistent field method with density fitting","volume":"143","author":[{"family":"Delcey","given":"Mickaël G."},{"family":"Pedersen","given":"Thomas Bondo"},{"family":"Aquilante","given":"Francesco"},{"family":"Lindh","given":"Roland"}],"issued":{"date-parts":[["2015",7,27]]}}},{"id":5189,"uris":["http://zotero.org/users/local/CdP7Gee4/items/7N6GDFJR"],"uri":["http://zotero.org/users/local/CdP7Gee4/items/7N6GDFJR"],"itemData":{"id":5189,"type":"article-journal","abstract":"We present a formulation of analytical energy gradients at the complete active space self-consistent field (CASSCF) level of theory employing density fitting (DF) techniques to enable efficient geometry optimizations of large systems. As an example, the ground and lowest triplet state geometries of a ruthenium nitrosyl complex are computed at the DF-CASSCF level of theory and compared with structures obtained from density functional theory (DFT) using the B3LYP, BP86, and M06L functionals. The average deviation of all bond lengths compared to the crystal structure is 0.042 Å at the DF-CASSCF level of theory, which is slightly larger but still comparable with the deviations obtained by the tested DFT functionals, e.g., 0.032 Å with M06L. Specifically, the root-mean-square deviation between the DF-CASSCF and best DFT coordinates, delivered by BP86, is only 0.08 Å for S0 and 0.11 Å for T1, indicating that the geometries are very similar. While keeping the mean energy gradient errors below 0.25%, the DF technique results in a 13-fold speedup compared to the conventional CASSCF geometry optimization algorithm. Additionally, we assess the singlet-triplet energy vertical and adiabatic differences with multiconfigurational second-order perturbation theory (CASPT2) using the DF-CASSCF and DFT optimized geometries. It is found that the vertical CASPT2 energies are relatively similar regardless of the geometry employed whereas the adiabatic singlet-triplet gaps are more sensitive to the chosen triplet geometry.","container-title":"The Journal of Chemical Physics","DOI":"10.1063/1.4873349","ISSN":"0021-9606","issue":"17","journalAbbreviation":"J. Chem. Phys.","note":"publisher: American Institute of Physics","page":"174103","source":"aip.scitation.org (Atypon)","title":"Analytical gradients of complete active space self-consistent field energies using Cholesky decomposition: Geometry optimization and spin-state energetics of a ruthenium nitrosyl complex","title-short":"Analytical gradients of complete active space self-consistent field energies using Cholesky decomposition","volume":"140","author":[{"family":"Delcey","given":"Mickaël G."},{"family":"Freitag","given":"Leon"},{"family":"Pedersen","given":"Thomas Bondo"},{"family":"Aquilante","given":"Francesco"},{"family":"Lindh","given":"Roland"},{"family":"González","given":"Leticia"}],"issued":{"date-parts":[["2014",5,2]]}}}],"schema":"https://github.com/citation-style-language/schema/raw/master/csl-citation.json"} </w:instrText>
      </w:r>
      <w:r>
        <w:fldChar w:fldCharType="separate"/>
      </w:r>
      <w:r w:rsidR="000C7D9C" w:rsidRPr="000C7D9C">
        <w:rPr>
          <w:rFonts w:cs="Arial"/>
          <w:vertAlign w:val="superscript"/>
        </w:rPr>
        <w:t>15,16</w:t>
      </w:r>
      <w:r>
        <w:fldChar w:fldCharType="end"/>
      </w:r>
      <w:r w:rsidR="003A1CA9">
        <w:t xml:space="preserve"> For computational tractability, the simplified monomeric model using methyl groups instead of </w:t>
      </w:r>
      <w:r w:rsidR="003A1CA9">
        <w:rPr>
          <w:i/>
        </w:rPr>
        <w:t>t</w:t>
      </w:r>
      <w:r w:rsidR="003A1CA9">
        <w:t>Bu and ethyl on the ligand (Me model) was used for all CASSCF calculations.</w:t>
      </w:r>
    </w:p>
    <w:p w14:paraId="31CBBCD2" w14:textId="77777777" w:rsidR="003A1CA9" w:rsidRDefault="003A1CA9" w:rsidP="006263CC"/>
    <w:p w14:paraId="03F90D7F" w14:textId="251FB070" w:rsidR="006263CC" w:rsidRDefault="003A1CA9" w:rsidP="006263CC">
      <w:r>
        <w:t>For [</w:t>
      </w:r>
      <w:r>
        <w:rPr>
          <w:b/>
        </w:rPr>
        <w:t>B-Mono</w:t>
      </w:r>
      <w:r w:rsidR="00E40398">
        <w:t>]</w:t>
      </w:r>
      <w:r>
        <w:t xml:space="preserve"> and [</w:t>
      </w:r>
      <w:r>
        <w:rPr>
          <w:b/>
        </w:rPr>
        <w:t>C-Mono</w:t>
      </w:r>
      <w:r w:rsidR="00E40398">
        <w:t>]</w:t>
      </w:r>
      <w:r w:rsidR="005A4333">
        <w:t>,</w:t>
      </w:r>
      <w:r>
        <w:t xml:space="preserve"> geometries obtained using DFT geometry optimization were used. The geometries of conical intersections ([</w:t>
      </w:r>
      <w:r>
        <w:rPr>
          <w:b/>
        </w:rPr>
        <w:t>BC</w:t>
      </w:r>
      <w:r>
        <w:t>] D</w:t>
      </w:r>
      <w:r>
        <w:rPr>
          <w:vertAlign w:val="subscript"/>
        </w:rPr>
        <w:t>2</w:t>
      </w:r>
      <w:r>
        <w:t>/D</w:t>
      </w:r>
      <w:r>
        <w:rPr>
          <w:vertAlign w:val="subscript"/>
        </w:rPr>
        <w:t>1</w:t>
      </w:r>
      <w:r>
        <w:t xml:space="preserve"> MECI and [</w:t>
      </w:r>
      <w:r>
        <w:rPr>
          <w:b/>
        </w:rPr>
        <w:t>BC</w:t>
      </w:r>
      <w:r>
        <w:t>] D</w:t>
      </w:r>
      <w:r>
        <w:rPr>
          <w:vertAlign w:val="subscript"/>
        </w:rPr>
        <w:t>1</w:t>
      </w:r>
      <w:r>
        <w:t>/D</w:t>
      </w:r>
      <w:r>
        <w:rPr>
          <w:vertAlign w:val="subscript"/>
        </w:rPr>
        <w:t>0</w:t>
      </w:r>
      <w:r>
        <w:t xml:space="preserve"> MECI) were optimized using CASSCF with analytical gradients in the gas phase.</w:t>
      </w:r>
      <w:r>
        <w:fldChar w:fldCharType="begin"/>
      </w:r>
      <w:r w:rsidR="000C7D9C">
        <w:instrText xml:space="preserve"> ADDIN ZOTERO_ITEM CSL_CITATION {"citationID":"JDophmjb","properties":{"formattedCitation":"\\super 17\\nosupersub{}","plainCitation":"17","noteIndex":0},"citationItems":[{"id":4875,"uris":["http://zotero.org/users/local/CdP7Gee4/items/5MNBRRTG"],"uri":["http://zotero.org/users/local/CdP7Gee4/items/5MNBRRTG"],"itemData":{"id":4875,"type":"article-journal","abstract":"Analytical state-average complete-active-space self-consistent field derivative (nonadiabatic) coupling vectors are implemented. Existing formulations are modified such that the implementation is compatible with Cholesky-based density fitting of two-electron integrals, which results in efficient calculations especially with large basis sets. Using analytical nonadiabatic coupling vectors, the optimization of conical intersections is implemented within the projected constrained optimization method. The standard description and characterization of conical intersections is reviewed and clarified, and a practical and unambiguous system for their classification and interpretation is put forward. These new tools are subsequently tested and benchmarked for 19 different conical intersections. The accuracy of the derivative coupling vectors is validated, and the information that can be drawn from the proposed characterization is discussed, demonstrating its usefulness.","container-title":"Journal of Chemical Theory and Computation","DOI":"10.1021/acs.jctc.6b00384","ISSN":"1549-9618","issue":"8","journalAbbreviation":"J. Chem. Theory Comput.","page":"3636-3653","source":"ACS Publications","title":"Analytical State-Average Complete-Active-Space Self-Consistent Field Nonadiabatic Coupling Vectors: Implementation with Density-Fitted Two-Electron Integrals and Application to Conical Intersections","title-short":"Analytical State-Average Complete-Active-Space Self-Consistent Field Nonadiabatic Coupling Vectors","volume":"12","author":[{"family":"Fdez. Galván","given":"Ignacio"},{"family":"Delcey","given":"Mickaël G."},{"family":"Pedersen","given":"Thomas Bondo"},{"family":"Aquilante","given":"Francesco"},{"family":"Lindh","given":"Roland"}],"issued":{"date-parts":[["2016",8,9]]}}}],"schema":"https://github.com/citation-style-language/schema/raw/master/csl-citation.json"} </w:instrText>
      </w:r>
      <w:r>
        <w:fldChar w:fldCharType="separate"/>
      </w:r>
      <w:r w:rsidR="000C7D9C" w:rsidRPr="000C7D9C">
        <w:rPr>
          <w:rFonts w:cs="Arial"/>
          <w:vertAlign w:val="superscript"/>
        </w:rPr>
        <w:t>17</w:t>
      </w:r>
      <w:r>
        <w:fldChar w:fldCharType="end"/>
      </w:r>
      <w:r w:rsidR="000D6DE5">
        <w:t xml:space="preserve"> Gas phase energies are reported relative to the energy of [</w:t>
      </w:r>
      <w:r w:rsidR="000D6DE5">
        <w:rPr>
          <w:b/>
        </w:rPr>
        <w:t>B-Mono</w:t>
      </w:r>
      <w:r w:rsidR="000D6DE5">
        <w:t>]D</w:t>
      </w:r>
      <w:r w:rsidR="000D6DE5">
        <w:rPr>
          <w:vertAlign w:val="subscript"/>
        </w:rPr>
        <w:t>0</w:t>
      </w:r>
      <w:r w:rsidR="000D6DE5">
        <w:t xml:space="preserve"> root 1.</w:t>
      </w:r>
    </w:p>
    <w:p w14:paraId="3CC31A45" w14:textId="77777777" w:rsidR="000D6DE5" w:rsidRDefault="000D6DE5" w:rsidP="006263CC"/>
    <w:p w14:paraId="05EA34D1" w14:textId="6AF77ECC" w:rsidR="000D6DE5" w:rsidRDefault="00F859D6" w:rsidP="006263CC">
      <w:r>
        <w:t>Solvation was taken into account by performing single point calculations for all intermediates with the PCM conductor version and water as the solvent. For [</w:t>
      </w:r>
      <w:r>
        <w:rPr>
          <w:b/>
        </w:rPr>
        <w:t>B-Mono</w:t>
      </w:r>
      <w:r w:rsidR="00E40398">
        <w:t>]</w:t>
      </w:r>
      <w:r>
        <w:t>, equilibration solvation based on root 1 was used for root 1, while non-equilibrium solvation based on root 3 was used for all other roots (modeling vertical excitation from root 1 to root 3). For [</w:t>
      </w:r>
      <w:r>
        <w:rPr>
          <w:b/>
        </w:rPr>
        <w:t>BC</w:t>
      </w:r>
      <w:r>
        <w:t>] D</w:t>
      </w:r>
      <w:r>
        <w:rPr>
          <w:vertAlign w:val="subscript"/>
        </w:rPr>
        <w:t>2</w:t>
      </w:r>
      <w:r>
        <w:t>/D</w:t>
      </w:r>
      <w:r>
        <w:rPr>
          <w:vertAlign w:val="subscript"/>
        </w:rPr>
        <w:t>1</w:t>
      </w:r>
      <w:r>
        <w:t xml:space="preserve"> MECI, equilibrium solvation based on root 3 was used for all roots. For [</w:t>
      </w:r>
      <w:r>
        <w:rPr>
          <w:b/>
        </w:rPr>
        <w:t>BC</w:t>
      </w:r>
      <w:r>
        <w:t>] D</w:t>
      </w:r>
      <w:r>
        <w:rPr>
          <w:vertAlign w:val="subscript"/>
        </w:rPr>
        <w:t>1</w:t>
      </w:r>
      <w:r>
        <w:t>/D</w:t>
      </w:r>
      <w:r>
        <w:rPr>
          <w:vertAlign w:val="subscript"/>
        </w:rPr>
        <w:t>0</w:t>
      </w:r>
      <w:r>
        <w:t xml:space="preserve"> MECI, equilibrium solvation based on root 2 was used for all roots. For [</w:t>
      </w:r>
      <w:r>
        <w:rPr>
          <w:b/>
        </w:rPr>
        <w:t>C-Mono</w:t>
      </w:r>
      <w:r w:rsidR="00E40398">
        <w:t>]</w:t>
      </w:r>
      <w:r>
        <w:t>, equilibrium solvation based on root 1 was used. Solution phase energies are reported relative to the energy of [</w:t>
      </w:r>
      <w:r>
        <w:rPr>
          <w:b/>
        </w:rPr>
        <w:t>B-Mono</w:t>
      </w:r>
      <w:r>
        <w:t>]D</w:t>
      </w:r>
      <w:r>
        <w:rPr>
          <w:vertAlign w:val="subscript"/>
        </w:rPr>
        <w:t>0</w:t>
      </w:r>
      <w:r>
        <w:t xml:space="preserve"> root 1.</w:t>
      </w:r>
    </w:p>
    <w:p w14:paraId="38918F29" w14:textId="77777777" w:rsidR="00F859D6" w:rsidRDefault="00F859D6" w:rsidP="006263CC"/>
    <w:p w14:paraId="5496EB5B" w14:textId="4EE1DE39" w:rsidR="00F859D6" w:rsidRPr="00F859D6" w:rsidRDefault="00F859D6" w:rsidP="006263CC">
      <w:r>
        <w:t>All calculations were performed using OpenMolcas version 19.11</w:t>
      </w:r>
      <w:r w:rsidR="00B67CFF">
        <w:t>.</w:t>
      </w:r>
      <w:r w:rsidR="00B67CFF">
        <w:fldChar w:fldCharType="begin"/>
      </w:r>
      <w:r w:rsidR="000C7D9C">
        <w:instrText xml:space="preserve"> ADDIN ZOTERO_ITEM CSL_CITATION {"citationID":"ii0Q4JV5","properties":{"formattedCitation":"\\super 18,19\\nosupersub{}","plainCitation":"18,19","noteIndex":0},"citationItems":[{"id":5192,"uris":["http://zotero.org/users/local/CdP7Gee4/items/INGFT3IQ"],"uri":["http://zotero.org/users/local/CdP7Gee4/items/INGFT3IQ"],"itemData":{"id":5192,"type":"article-journal","abstract":"MOLCAS/OpenMolcas is an ab initio electronic structure program providing a large set of computational methods from Hartree–Fock and density functional theory to various implementations of multiconfigurational theory. This article provides a comprehensive overview of the main features of the code, specifically reviewing the use of the code in previously reported chemical applications as well as more recent applications including the calculation of magnetic properties from optimized density matrix renormalization group wave functions.","container-title":"The Journal of Chemical Physics","DOI":"10.1063/5.0004835","ISSN":"0021-9606","issue":"21","journalAbbreviation":"J. Chem. Phys.","note":"publisher: American Institute of Physics","page":"214117","source":"aip.scitation.org (Atypon)","title":"Modern quantum chemistry with [Open]Molcas","volume":"152","author":[{"family":"Aquilante","given":"Francesco"},{"family":"Autschbach","given":"Jochen"},{"family":"Baiardi","given":"Alberto"},{"family":"Battaglia","given":"Stefano"},{"family":"Borin","given":"Veniamin A."},{"family":"Chibotaru","given":"Liviu F."},{"family":"Conti","given":"Irene"},{"family":"De Vico","given":"Luca"},{"family":"Delcey","given":"Mickaël"},{"family":"Fdez. Galván","given":"Ignacio"},{"family":"Ferré","given":"Nicolas"},{"family":"Freitag","given":"Leon"},{"family":"Garavelli","given":"Marco"},{"family":"Gong","given":"Xuejun"},{"family":"Knecht","given":"Stefan"},{"family":"Larsson","given":"Ernst D."},{"family":"Lindh","given":"Roland"},{"family":"Lundberg","given":"Marcus"},{"family":"Malmqvist","given":"Per Åke"},{"family":"Nenov","given":"Artur"},{"family":"Norell","given":"Jesper"},{"family":"Odelius","given":"Michael"},{"family":"Olivucci","given":"Massimo"},{"family":"Pedersen","given":"Thomas B."},{"family":"Pedraza-González","given":"Laura"},{"family":"Phung","given":"Quan M."},{"family":"Pierloot","given":"Kristine"},{"family":"Reiher","given":"Markus"},{"family":"Schapiro","given":"Igor"},{"family":"Segarra-Martí","given":"Javier"},{"family":"Segatta","given":"Francesco"},{"family":"Seijo","given":"Luis"},{"family":"Sen","given":"Saumik"},{"family":"Sergentu","given":"Dumitru-Claudiu"},{"family":"Stein","given":"Christopher J."},{"family":"Ungur","given":"Liviu"},{"family":"Vacher","given":"Morgane"},{"family":"Valentini","given":"Alessio"},{"family":"Veryazov","given":"Valera"}],"issued":{"date-parts":[["2020",6,5]]}}},{"id":4873,"uris":["http://zotero.org/users/local/CdP7Gee4/items/PHMCMMX6"],"uri":["http://zotero.org/users/local/CdP7Gee4/items/PHMCMMX6"],"itemData":{"id":4873,"type":"article-journal","abstract":"In this Article we describe the OpenMolcas environment and invite the computational chemistry community to collaborate. The open-source project already includes a large number of new developments realized during the transition from the commercial MOLCAS product to the open-source platform. The paper initially describes the technical details of the new software development platform. This is followed by brief presentations of many new methods, implementations, and features of the OpenMolcas program suite. These developments include novel wave function methods such as stochastic complete active space self-consistent field, density matrix renormalization group (DMRG) methods, and hybrid multiconfigurational wave function and density functional theory models. Some of these implementations include an array of additional options and functionalities. The paper proceeds and describes developments related to explorations of potential energy surfaces. Here we present methods for the optimization of conical intersections, the simulation of adiabatic and nonadiabatic molecular dynamics, and interfaces to tools for semiclassical and quantum mechanical nuclear dynamics. Furthermore, the Article describes features unique to simulations of spectroscopic and magnetic phenomena such as the exact semiclassical description of the interaction between light and matter, various X-ray processes, magnetic circular dichroism, and properties. Finally, the paper describes a number of built-in and add-on features to support the OpenMolcas platform with postcalculation analysis and visualization, a multiscale simulation option using frozen-density embedding theory, and new electronic and muonic basis sets.","container-title":"Journal of Chemical Theory and Computation","DOI":"10.1021/acs.jctc.9b00532","ISSN":"1549-9618","issue":"11","journalAbbreviation":"J. Chem. Theory Comput.","page":"5925-5964","source":"ACS Publications","title":"OpenMolcas: From Source Code to Insight","title-short":"OpenMolcas","volume":"15","author":[{"family":"Fdez. Galván","given":"Ignacio"},{"family":"Vacher","given":"Morgane"},{"family":"Alavi","given":"Ali"},{"family":"Angeli","given":"Celestino"},{"family":"Aquilante","given":"Francesco"},{"family":"Autschbach","given":"Jochen"},{"family":"Bao","given":"Jie J."},{"family":"Bokarev","given":"Sergey I."},{"family":"Bogdanov","given":"Nikolay A."},{"family":"Carlson","given":"Rebecca K."},{"family":"Chibotaru","given":"Liviu F."},{"family":"Creutzberg","given":"Joel"},{"family":"Dattani","given":"Nike"},{"family":"Delcey","given":"Mickaël G."},{"family":"Dong","given":"Sijia S."},{"family":"Dreuw","given":"Andreas"},{"family":"Freitag","given":"Leon"},{"family":"Frutos","given":"Luis Manuel"},{"family":"Gagliardi","given":"Laura"},{"family":"Gendron","given":"Frédéric"},{"family":"Giussani","given":"Angelo"},{"family":"González","given":"Leticia"},{"family":"Grell","given":"Gilbert"},{"family":"Guo","given":"Meiyuan"},{"family":"Hoyer","given":"Chad E."},{"family":"Johansson","given":"Marcus"},{"family":"Keller","given":"Sebastian"},{"family":"Knecht","given":"Stefan"},{"family":"Kovačević","given":"Goran"},{"family":"Källman","given":"Erik"},{"family":"Li Manni","given":"Giovanni"},{"family":"Lundberg","given":"Marcus"},{"family":"Ma","given":"Yingjin"},{"family":"Mai","given":"Sebastian"},{"family":"Malhado","given":"João Pedro"},{"family":"Malmqvist","given":"Per Åke"},{"family":"Marquetand","given":"Philipp"},{"family":"Mewes","given":"Stefanie A."},{"family":"Norell","given":"Jesper"},{"family":"Olivucci","given":"Massimo"},{"family":"Oppel","given":"Markus"},{"family":"Phung","given":"Quan Manh"},{"family":"Pierloot","given":"Kristine"},{"family":"Plasser","given":"Felix"},{"family":"Reiher","given":"Markus"},{"family":"Sand","given":"Andrew M."},{"family":"Schapiro","given":"Igor"},{"family":"Sharma","given":"Prachi"},{"family":"Stein","given":"Christopher J."},{"family":"Sørensen","given":"Lasse Kragh"},{"family":"Truhlar","given":"Donald G."},{"family":"Ugandi","given":"Mihkel"},{"family":"Ungur","given":"Liviu"},{"family":"Valentini","given":"Alessio"},{"family":"Vancoillie","given":"Steven"},{"family":"Veryazov","given":"Valera"},{"family":"Weser","given":"Oskar"},{"family":"Wesołowski","given":"Tomasz A."},{"family":"Widmark","given":"Per-Olof"},{"family":"Wouters","given":"Sebastian"},{"family":"Zech","given":"Alexander"},{"family":"Zobel","given":"J. Patrick"},{"family":"Lindh","given":"Roland"}],"issued":{"date-parts":[["2019",11,12]]}}}],"schema":"https://github.com/citation-style-language/schema/raw/master/csl-citation.json"} </w:instrText>
      </w:r>
      <w:r w:rsidR="00B67CFF">
        <w:fldChar w:fldCharType="separate"/>
      </w:r>
      <w:r w:rsidR="000C7D9C" w:rsidRPr="000C7D9C">
        <w:rPr>
          <w:rFonts w:cs="Arial"/>
          <w:vertAlign w:val="superscript"/>
        </w:rPr>
        <w:t>18,19</w:t>
      </w:r>
      <w:r w:rsidR="00B67CFF">
        <w:fldChar w:fldCharType="end"/>
      </w:r>
      <w:r w:rsidR="006E4EF8">
        <w:t xml:space="preserve"> Visualizations were performed</w:t>
      </w:r>
      <w:r w:rsidR="00B67CFF">
        <w:t xml:space="preserve"> using Pegamoid.</w:t>
      </w:r>
      <w:r>
        <w:t xml:space="preserve"> </w:t>
      </w:r>
      <w:r w:rsidR="009E5AF6">
        <w:t>In all visualizations, ruthenium is shown in turquoise, phosphorous in orange, oxygen in red, nitrogen in blue, carbon in grey and hydrogen in white. For surfaces: orbitals are shown in yellow/magenta, spin densities are shown in green and transition difference densities are shown in red/blue.</w:t>
      </w:r>
    </w:p>
    <w:p w14:paraId="11392FCB" w14:textId="77777777" w:rsidR="00AC07CA" w:rsidRDefault="00AC07CA">
      <w:r>
        <w:br w:type="page"/>
      </w:r>
    </w:p>
    <w:p w14:paraId="59EB39DD" w14:textId="77777777" w:rsidR="00BD74B9" w:rsidRDefault="00AC07CA" w:rsidP="00BD74B9">
      <w:pPr>
        <w:pStyle w:val="Heading2"/>
      </w:pPr>
      <w:bookmarkStart w:id="181" w:name="_Toc464139171"/>
      <w:r>
        <w:t>DFT Results</w:t>
      </w:r>
      <w:bookmarkEnd w:id="181"/>
    </w:p>
    <w:p w14:paraId="3017B930" w14:textId="62742D31" w:rsidR="007B5655" w:rsidRDefault="00784D75" w:rsidP="007B5655">
      <w:pPr>
        <w:pStyle w:val="Heading3"/>
      </w:pPr>
      <w:bookmarkStart w:id="182" w:name="_Ref461824856"/>
      <w:bookmarkStart w:id="183" w:name="_Toc464139172"/>
      <w:r>
        <w:t>Relative E</w:t>
      </w:r>
      <w:r w:rsidR="007B79C6">
        <w:t>nergies of [A]</w:t>
      </w:r>
      <w:r w:rsidR="007B5655">
        <w:t xml:space="preserve"> and [B] Isomers</w:t>
      </w:r>
      <w:r w:rsidR="0083493E">
        <w:t>, Oxo Dimer</w:t>
      </w:r>
      <w:r w:rsidR="00FC1027">
        <w:t>, [F]S</w:t>
      </w:r>
      <w:r w:rsidR="00FC1027">
        <w:rPr>
          <w:vertAlign w:val="subscript"/>
        </w:rPr>
        <w:t>0</w:t>
      </w:r>
      <w:r w:rsidR="00FC1027">
        <w:t xml:space="preserve"> </w:t>
      </w:r>
      <w:r w:rsidR="00FC1027" w:rsidRPr="00A027AC">
        <w:rPr>
          <w:rFonts w:hint="eastAsia"/>
        </w:rPr>
        <w:t>→</w:t>
      </w:r>
      <w:r w:rsidR="00FC1027">
        <w:t xml:space="preserve"> [A-Mono]S</w:t>
      </w:r>
      <w:r w:rsidR="00FC1027">
        <w:rPr>
          <w:vertAlign w:val="subscript"/>
        </w:rPr>
        <w:t>0</w:t>
      </w:r>
      <w:bookmarkEnd w:id="182"/>
      <w:bookmarkEnd w:id="183"/>
    </w:p>
    <w:p w14:paraId="1928417A" w14:textId="77777777" w:rsidR="0034347B" w:rsidRDefault="0034347B" w:rsidP="0034347B"/>
    <w:p w14:paraId="3864B365" w14:textId="2400CAC7" w:rsidR="007C7C41" w:rsidRPr="007C7C41" w:rsidRDefault="007C7C41" w:rsidP="007C7C41">
      <w:pPr>
        <w:pStyle w:val="Caption"/>
      </w:pPr>
      <w:bookmarkStart w:id="184" w:name="_Ref461106051"/>
      <w:bookmarkStart w:id="185" w:name="_Toc464139304"/>
      <w:r>
        <w:t xml:space="preserve">Table </w:t>
      </w:r>
      <w:fldSimple w:instr=" STYLEREF 2 \s ">
        <w:r w:rsidR="0073677E">
          <w:rPr>
            <w:noProof/>
          </w:rPr>
          <w:t>11.2</w:t>
        </w:r>
      </w:fldSimple>
      <w:r w:rsidR="00431ECE">
        <w:noBreakHyphen/>
      </w:r>
      <w:fldSimple w:instr=" SEQ Table \* ARABIC \s 2 ">
        <w:r w:rsidR="0073677E">
          <w:rPr>
            <w:noProof/>
          </w:rPr>
          <w:t>1</w:t>
        </w:r>
      </w:fldSimple>
      <w:bookmarkEnd w:id="184"/>
      <w:r w:rsidR="00784D75">
        <w:t xml:space="preserve"> Relative e</w:t>
      </w:r>
      <w:r>
        <w:t>nergies of [A]S</w:t>
      </w:r>
      <w:r>
        <w:rPr>
          <w:vertAlign w:val="subscript"/>
        </w:rPr>
        <w:t>0</w:t>
      </w:r>
      <w:r>
        <w:t xml:space="preserve"> and [A-Mono]S</w:t>
      </w:r>
      <w:r>
        <w:rPr>
          <w:vertAlign w:val="subscript"/>
        </w:rPr>
        <w:t>0</w:t>
      </w:r>
      <w:bookmarkEnd w:id="185"/>
    </w:p>
    <w:p w14:paraId="0A430DE0" w14:textId="77777777" w:rsidR="007C7C41" w:rsidRDefault="00427A22" w:rsidP="007C7C41">
      <w:pPr>
        <w:pStyle w:val="CaptionText"/>
      </w:pPr>
      <w:r>
        <w:rPr>
          <w:noProof/>
        </w:rPr>
        <w:drawing>
          <wp:anchor distT="0" distB="0" distL="114300" distR="114300" simplePos="0" relativeHeight="251790336" behindDoc="0" locked="0" layoutInCell="1" allowOverlap="1" wp14:anchorId="155F20FF" wp14:editId="7D818D1B">
            <wp:simplePos x="0" y="0"/>
            <wp:positionH relativeFrom="column">
              <wp:posOffset>2103120</wp:posOffset>
            </wp:positionH>
            <wp:positionV relativeFrom="paragraph">
              <wp:posOffset>83820</wp:posOffset>
            </wp:positionV>
            <wp:extent cx="1554480" cy="1143000"/>
            <wp:effectExtent l="0" t="0" r="0" b="0"/>
            <wp:wrapTight wrapText="bothSides">
              <wp:wrapPolygon edited="0">
                <wp:start x="14471" y="480"/>
                <wp:lineTo x="5294" y="8640"/>
                <wp:lineTo x="3882" y="16800"/>
                <wp:lineTo x="3529" y="17760"/>
                <wp:lineTo x="3882" y="21120"/>
                <wp:lineTo x="7059" y="21120"/>
                <wp:lineTo x="9529" y="20160"/>
                <wp:lineTo x="13059" y="18240"/>
                <wp:lineTo x="13059" y="16800"/>
                <wp:lineTo x="17294" y="9600"/>
                <wp:lineTo x="17294" y="2880"/>
                <wp:lineTo x="16588" y="480"/>
                <wp:lineTo x="14471" y="480"/>
              </wp:wrapPolygon>
            </wp:wrapTight>
            <wp:docPr id="152" name="Picture 152" descr="Macintosh HD:Users:Jacob:Documents:Water_Splitting:Two_Photon_Water_Splitting:Computational_Data:Images:A_im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6" descr="Macintosh HD:Users:Jacob:Documents:Water_Splitting:Two_Photon_Water_Splitting:Computational_Data:Images:A_image.png"/>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1554480" cy="11430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977F83B" w14:textId="77777777" w:rsidR="00427A22" w:rsidRDefault="00427A22" w:rsidP="007C7C41">
      <w:pPr>
        <w:pStyle w:val="CaptionText"/>
      </w:pPr>
      <w:r>
        <w:rPr>
          <w:noProof/>
        </w:rPr>
        <w:drawing>
          <wp:anchor distT="0" distB="0" distL="114300" distR="114300" simplePos="0" relativeHeight="251791360" behindDoc="0" locked="0" layoutInCell="1" allowOverlap="1" wp14:anchorId="6E0F4708" wp14:editId="5B24F26B">
            <wp:simplePos x="0" y="0"/>
            <wp:positionH relativeFrom="column">
              <wp:posOffset>3201035</wp:posOffset>
            </wp:positionH>
            <wp:positionV relativeFrom="paragraph">
              <wp:posOffset>52070</wp:posOffset>
            </wp:positionV>
            <wp:extent cx="1713865" cy="1271270"/>
            <wp:effectExtent l="0" t="0" r="0" b="0"/>
            <wp:wrapTight wrapText="bothSides">
              <wp:wrapPolygon edited="0">
                <wp:start x="14725" y="0"/>
                <wp:lineTo x="11844" y="863"/>
                <wp:lineTo x="11524" y="2158"/>
                <wp:lineTo x="11204" y="11221"/>
                <wp:lineTo x="11844" y="12947"/>
                <wp:lineTo x="17927" y="14673"/>
                <wp:lineTo x="18247" y="17694"/>
                <wp:lineTo x="20488" y="17694"/>
                <wp:lineTo x="21128" y="14673"/>
                <wp:lineTo x="21128" y="10789"/>
                <wp:lineTo x="19527" y="9495"/>
                <wp:lineTo x="13765" y="7768"/>
                <wp:lineTo x="15046" y="7768"/>
                <wp:lineTo x="16966" y="3021"/>
                <wp:lineTo x="16646" y="0"/>
                <wp:lineTo x="14725" y="0"/>
              </wp:wrapPolygon>
            </wp:wrapTight>
            <wp:docPr id="153" name="Picture 153" descr="Macintosh HD:Users:Jacob:Documents:Water_Splitting:Two_Photon_Water_Splitting:Computational_Data:Images:A_mono_im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7" descr="Macintosh HD:Users:Jacob:Documents:Water_Splitting:Two_Photon_Water_Splitting:Computational_Data:Images:A_mono_image.png"/>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1713865" cy="127127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A7ACF92" w14:textId="77777777" w:rsidR="00427A22" w:rsidRDefault="00427A22" w:rsidP="007C7C41">
      <w:pPr>
        <w:pStyle w:val="CaptionText"/>
      </w:pPr>
    </w:p>
    <w:p w14:paraId="7479C93C" w14:textId="77777777" w:rsidR="00427A22" w:rsidRDefault="00427A22" w:rsidP="007C7C41">
      <w:pPr>
        <w:pStyle w:val="CaptionText"/>
      </w:pPr>
    </w:p>
    <w:p w14:paraId="7F2A01A6" w14:textId="77777777" w:rsidR="00427A22" w:rsidRDefault="00427A22" w:rsidP="007C7C41">
      <w:pPr>
        <w:pStyle w:val="CaptionText"/>
      </w:pPr>
    </w:p>
    <w:p w14:paraId="098E2B14" w14:textId="77777777" w:rsidR="00427A22" w:rsidRDefault="00427A22" w:rsidP="007C7C41">
      <w:pPr>
        <w:pStyle w:val="CaptionText"/>
      </w:pPr>
    </w:p>
    <w:p w14:paraId="2E1755CA" w14:textId="77777777" w:rsidR="00427A22" w:rsidRDefault="00427A22" w:rsidP="007C7C41">
      <w:pPr>
        <w:pStyle w:val="CaptionText"/>
      </w:pPr>
    </w:p>
    <w:p w14:paraId="5042F0B6" w14:textId="77777777" w:rsidR="00427A22" w:rsidRDefault="00427A22" w:rsidP="007C7C41">
      <w:pPr>
        <w:pStyle w:val="CaptionText"/>
      </w:pPr>
    </w:p>
    <w:p w14:paraId="33195727" w14:textId="77777777" w:rsidR="00427A22" w:rsidRDefault="00427A22" w:rsidP="007C7C41">
      <w:pPr>
        <w:pStyle w:val="CaptionText"/>
      </w:pPr>
    </w:p>
    <w:tbl>
      <w:tblPr>
        <w:tblStyle w:val="TableGrid"/>
        <w:tblpPr w:leftFromText="180" w:rightFromText="180" w:vertAnchor="text" w:horzAnchor="page" w:tblpX="244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093"/>
        <w:gridCol w:w="2410"/>
        <w:gridCol w:w="2477"/>
      </w:tblGrid>
      <w:tr w:rsidR="006F1BFE" w14:paraId="749DCC15" w14:textId="77777777" w:rsidTr="006F1BFE">
        <w:tc>
          <w:tcPr>
            <w:tcW w:w="2093" w:type="dxa"/>
            <w:tcBorders>
              <w:bottom w:val="single" w:sz="4" w:space="0" w:color="auto"/>
              <w:right w:val="single" w:sz="4" w:space="0" w:color="auto"/>
            </w:tcBorders>
            <w:vAlign w:val="center"/>
          </w:tcPr>
          <w:p w14:paraId="6E312F42" w14:textId="77777777" w:rsidR="006F1BFE" w:rsidRDefault="006F1BFE" w:rsidP="006F1BFE">
            <w:pPr>
              <w:pStyle w:val="CaptionText"/>
              <w:jc w:val="center"/>
              <w:rPr>
                <w:lang w:val="el-GR"/>
              </w:rPr>
            </w:pPr>
          </w:p>
        </w:tc>
        <w:tc>
          <w:tcPr>
            <w:tcW w:w="2410" w:type="dxa"/>
            <w:tcBorders>
              <w:left w:val="single" w:sz="4" w:space="0" w:color="auto"/>
              <w:bottom w:val="single" w:sz="4" w:space="0" w:color="auto"/>
            </w:tcBorders>
            <w:vAlign w:val="center"/>
          </w:tcPr>
          <w:p w14:paraId="6FEEEABD" w14:textId="77777777" w:rsidR="006F1BFE" w:rsidRPr="008B4AA3" w:rsidRDefault="006F1BFE" w:rsidP="006F1BFE">
            <w:pPr>
              <w:pStyle w:val="CaptionText"/>
              <w:jc w:val="center"/>
            </w:pPr>
            <w:r>
              <w:t>[</w:t>
            </w:r>
            <w:r>
              <w:rPr>
                <w:b/>
              </w:rPr>
              <w:t>A</w:t>
            </w:r>
            <w:r>
              <w:t>]S</w:t>
            </w:r>
            <w:r>
              <w:rPr>
                <w:vertAlign w:val="subscript"/>
              </w:rPr>
              <w:t>0</w:t>
            </w:r>
          </w:p>
        </w:tc>
        <w:tc>
          <w:tcPr>
            <w:tcW w:w="2477" w:type="dxa"/>
            <w:tcBorders>
              <w:bottom w:val="single" w:sz="4" w:space="0" w:color="auto"/>
            </w:tcBorders>
            <w:vAlign w:val="center"/>
          </w:tcPr>
          <w:p w14:paraId="3BB046ED" w14:textId="77777777" w:rsidR="006F1BFE" w:rsidRDefault="006F1BFE" w:rsidP="006F1BFE">
            <w:pPr>
              <w:pStyle w:val="CaptionText"/>
              <w:jc w:val="center"/>
            </w:pPr>
            <w:r>
              <w:t>[</w:t>
            </w:r>
            <w:r>
              <w:rPr>
                <w:b/>
              </w:rPr>
              <w:t>A</w:t>
            </w:r>
            <w:r w:rsidRPr="007C7C41">
              <w:rPr>
                <w:b/>
              </w:rPr>
              <w:t>-Mono</w:t>
            </w:r>
            <w:r>
              <w:t>]</w:t>
            </w:r>
            <w:r w:rsidRPr="007C7C41">
              <w:t>S</w:t>
            </w:r>
            <w:r w:rsidRPr="007C7C41">
              <w:rPr>
                <w:vertAlign w:val="subscript"/>
              </w:rPr>
              <w:t>0</w:t>
            </w:r>
          </w:p>
        </w:tc>
      </w:tr>
      <w:tr w:rsidR="006F1BFE" w14:paraId="55770C5F" w14:textId="77777777" w:rsidTr="006F1BFE">
        <w:tc>
          <w:tcPr>
            <w:tcW w:w="2093" w:type="dxa"/>
            <w:tcBorders>
              <w:top w:val="single" w:sz="4" w:space="0" w:color="auto"/>
              <w:bottom w:val="single" w:sz="4" w:space="0" w:color="auto"/>
              <w:right w:val="single" w:sz="4" w:space="0" w:color="auto"/>
            </w:tcBorders>
            <w:vAlign w:val="center"/>
          </w:tcPr>
          <w:p w14:paraId="64AB4799" w14:textId="77777777" w:rsidR="006F1BFE" w:rsidRPr="008B4AA3" w:rsidRDefault="006F1BFE" w:rsidP="006F1BFE">
            <w:pPr>
              <w:pStyle w:val="CaptionText"/>
              <w:jc w:val="center"/>
              <w:rPr>
                <w:b/>
              </w:rPr>
            </w:pPr>
            <w:r w:rsidRPr="008B4AA3">
              <w:rPr>
                <w:b/>
                <w:lang w:val="el-GR"/>
              </w:rPr>
              <w:t>Δ</w:t>
            </w:r>
            <w:r w:rsidRPr="008B4AA3">
              <w:rPr>
                <w:b/>
              </w:rPr>
              <w:t>G°(SMD) / kcal/mol</w:t>
            </w:r>
          </w:p>
        </w:tc>
        <w:tc>
          <w:tcPr>
            <w:tcW w:w="2410" w:type="dxa"/>
            <w:tcBorders>
              <w:top w:val="single" w:sz="4" w:space="0" w:color="auto"/>
              <w:left w:val="single" w:sz="4" w:space="0" w:color="auto"/>
              <w:bottom w:val="single" w:sz="4" w:space="0" w:color="auto"/>
            </w:tcBorders>
            <w:vAlign w:val="center"/>
          </w:tcPr>
          <w:p w14:paraId="19E6B018" w14:textId="77777777" w:rsidR="006F1BFE" w:rsidRPr="007B79C6" w:rsidRDefault="006F1BFE" w:rsidP="006F1BFE">
            <w:pPr>
              <w:pStyle w:val="CaptionText"/>
              <w:jc w:val="center"/>
            </w:pPr>
            <w:r>
              <w:t>8.</w:t>
            </w:r>
            <w:r w:rsidRPr="007B79C6">
              <w:t>05</w:t>
            </w:r>
          </w:p>
        </w:tc>
        <w:tc>
          <w:tcPr>
            <w:tcW w:w="2477" w:type="dxa"/>
            <w:tcBorders>
              <w:top w:val="single" w:sz="4" w:space="0" w:color="auto"/>
              <w:bottom w:val="single" w:sz="4" w:space="0" w:color="auto"/>
            </w:tcBorders>
            <w:vAlign w:val="center"/>
          </w:tcPr>
          <w:p w14:paraId="41FE57B2" w14:textId="77777777" w:rsidR="006F1BFE" w:rsidRPr="007C7C41" w:rsidRDefault="006F1BFE" w:rsidP="006F1BFE">
            <w:pPr>
              <w:pStyle w:val="CaptionText"/>
              <w:jc w:val="center"/>
              <w:rPr>
                <w:b/>
              </w:rPr>
            </w:pPr>
            <w:r w:rsidRPr="007C7C41">
              <w:rPr>
                <w:b/>
              </w:rPr>
              <w:t>0.00</w:t>
            </w:r>
          </w:p>
        </w:tc>
      </w:tr>
      <w:tr w:rsidR="006F1BFE" w14:paraId="1084521C" w14:textId="77777777" w:rsidTr="006F1BFE">
        <w:tc>
          <w:tcPr>
            <w:tcW w:w="2093" w:type="dxa"/>
            <w:tcBorders>
              <w:top w:val="single" w:sz="4" w:space="0" w:color="auto"/>
              <w:right w:val="single" w:sz="4" w:space="0" w:color="auto"/>
            </w:tcBorders>
            <w:vAlign w:val="center"/>
          </w:tcPr>
          <w:p w14:paraId="53228801" w14:textId="77777777" w:rsidR="006F1BFE" w:rsidRPr="008B4AA3" w:rsidRDefault="006F1BFE" w:rsidP="006F1BFE">
            <w:pPr>
              <w:pStyle w:val="CaptionText"/>
              <w:jc w:val="center"/>
              <w:rPr>
                <w:b/>
                <w:lang w:val="el-GR"/>
              </w:rPr>
            </w:pPr>
            <w:r w:rsidRPr="008B4AA3">
              <w:rPr>
                <w:b/>
                <w:lang w:val="el-GR"/>
              </w:rPr>
              <w:t>Δ</w:t>
            </w:r>
            <w:r>
              <w:rPr>
                <w:b/>
              </w:rPr>
              <w:t>G°(Gas Phase</w:t>
            </w:r>
            <w:r w:rsidRPr="008B4AA3">
              <w:rPr>
                <w:b/>
              </w:rPr>
              <w:t>) / kcal/mol</w:t>
            </w:r>
          </w:p>
        </w:tc>
        <w:tc>
          <w:tcPr>
            <w:tcW w:w="2410" w:type="dxa"/>
            <w:tcBorders>
              <w:top w:val="single" w:sz="4" w:space="0" w:color="auto"/>
              <w:left w:val="single" w:sz="4" w:space="0" w:color="auto"/>
            </w:tcBorders>
            <w:vAlign w:val="center"/>
          </w:tcPr>
          <w:p w14:paraId="6EC872FD" w14:textId="77777777" w:rsidR="006F1BFE" w:rsidRPr="0034347B" w:rsidRDefault="006F1BFE" w:rsidP="006F1BFE">
            <w:pPr>
              <w:pStyle w:val="CaptionText"/>
              <w:jc w:val="center"/>
              <w:rPr>
                <w:b/>
              </w:rPr>
            </w:pPr>
            <w:r>
              <w:rPr>
                <w:b/>
              </w:rPr>
              <w:t>0.00</w:t>
            </w:r>
          </w:p>
        </w:tc>
        <w:tc>
          <w:tcPr>
            <w:tcW w:w="2477" w:type="dxa"/>
            <w:tcBorders>
              <w:top w:val="single" w:sz="4" w:space="0" w:color="auto"/>
            </w:tcBorders>
            <w:vAlign w:val="center"/>
          </w:tcPr>
          <w:p w14:paraId="1AF051F1" w14:textId="77777777" w:rsidR="006F1BFE" w:rsidRDefault="006F1BFE" w:rsidP="006F1BFE">
            <w:pPr>
              <w:pStyle w:val="CaptionText"/>
              <w:jc w:val="center"/>
            </w:pPr>
            <w:r>
              <w:t>2.5</w:t>
            </w:r>
          </w:p>
        </w:tc>
      </w:tr>
    </w:tbl>
    <w:p w14:paraId="3F4EC18E" w14:textId="77777777" w:rsidR="007C7C41" w:rsidRPr="007C7C41" w:rsidRDefault="007C7C41" w:rsidP="007C7C41">
      <w:pPr>
        <w:pStyle w:val="CaptionText"/>
      </w:pPr>
    </w:p>
    <w:p w14:paraId="4B644611" w14:textId="77777777" w:rsidR="007C7C41" w:rsidRPr="007C7C41" w:rsidRDefault="007C7C41" w:rsidP="007C7C41">
      <w:pPr>
        <w:pStyle w:val="CaptionText"/>
      </w:pPr>
    </w:p>
    <w:p w14:paraId="60E0E014" w14:textId="77777777" w:rsidR="007C7C41" w:rsidRDefault="007C7C41" w:rsidP="0034347B"/>
    <w:p w14:paraId="2E013A4E" w14:textId="77777777" w:rsidR="007C7C41" w:rsidRDefault="007C7C41" w:rsidP="0034347B">
      <w:pPr>
        <w:pStyle w:val="Caption"/>
      </w:pPr>
    </w:p>
    <w:p w14:paraId="0026906A" w14:textId="77777777" w:rsidR="007C7C41" w:rsidRDefault="007C7C41" w:rsidP="0034347B">
      <w:pPr>
        <w:pStyle w:val="Caption"/>
      </w:pPr>
    </w:p>
    <w:p w14:paraId="70C71AF7" w14:textId="77777777" w:rsidR="005A7662" w:rsidRDefault="005A7662" w:rsidP="005A7662"/>
    <w:p w14:paraId="21626766" w14:textId="1F2FCC22" w:rsidR="005A7662" w:rsidRPr="005A7662" w:rsidRDefault="005A7662" w:rsidP="005A7662">
      <w:pPr>
        <w:rPr>
          <w:b/>
        </w:rPr>
      </w:pPr>
      <w:r>
        <w:t xml:space="preserve">In </w:t>
      </w:r>
      <w:r>
        <w:fldChar w:fldCharType="begin"/>
      </w:r>
      <w:r>
        <w:instrText xml:space="preserve"> REF _Ref461106051 \h </w:instrText>
      </w:r>
      <w:r>
        <w:fldChar w:fldCharType="separate"/>
      </w:r>
      <w:r w:rsidR="0073677E">
        <w:t xml:space="preserve">Table </w:t>
      </w:r>
      <w:r w:rsidR="0073677E">
        <w:rPr>
          <w:noProof/>
        </w:rPr>
        <w:t>11.2</w:t>
      </w:r>
      <w:r w:rsidR="0073677E">
        <w:noBreakHyphen/>
      </w:r>
      <w:r w:rsidR="0073677E">
        <w:rPr>
          <w:noProof/>
        </w:rPr>
        <w:t>1</w:t>
      </w:r>
      <w:r>
        <w:fldChar w:fldCharType="end"/>
      </w:r>
      <w:r>
        <w:t xml:space="preserve"> it can be seen that while dimeric [</w:t>
      </w:r>
      <w:r>
        <w:rPr>
          <w:b/>
        </w:rPr>
        <w:t>A</w:t>
      </w:r>
      <w:r>
        <w:t>]S</w:t>
      </w:r>
      <w:r>
        <w:rPr>
          <w:vertAlign w:val="subscript"/>
        </w:rPr>
        <w:t>0</w:t>
      </w:r>
      <w:r>
        <w:t xml:space="preserve"> is predicted to be more stable in the gas phase compared to monomeric [</w:t>
      </w:r>
      <w:r>
        <w:rPr>
          <w:b/>
        </w:rPr>
        <w:t>A-Mono</w:t>
      </w:r>
      <w:r>
        <w:t>]S</w:t>
      </w:r>
      <w:r>
        <w:rPr>
          <w:vertAlign w:val="subscript"/>
        </w:rPr>
        <w:t>0</w:t>
      </w:r>
      <w:r>
        <w:t>, it is predicted to be less stable in solution. However, the lower stability in solution might be attributed to the challenging description of hydrogen bonding energies using DFT.</w:t>
      </w:r>
      <w:r>
        <w:fldChar w:fldCharType="begin"/>
      </w:r>
      <w:r w:rsidR="000C7D9C">
        <w:instrText xml:space="preserve"> ADDIN ZOTERO_ITEM CSL_CITATION {"citationID":"uiUYzmDA","properties":{"formattedCitation":"\\super 20\\nosupersub{}","plainCitation":"20","noteIndex":0},"citationItems":[{"id":5196,"uris":["http://zotero.org/users/local/CdP7Gee4/items/KJ5NSBN6"],"uri":["http://zotero.org/users/local/CdP7Gee4/items/KJ5NSBN6"],"itemData":{"id":5196,"type":"article-journal","abstract":"Abstract Density functional theory (DFT) has become more successful at introducing dispersion interactions, and can be thus applied to a wide range of systems. Amongst these are systems that contain hydrogen bonds, which are extremely important for the biological regime. Here, the description of hydrogen-bonded interactions by DFT with and without dispersion corrections is investigated. For small complexes, for which electrostatics are the determining factor in the intermolecular interactions, the inclusion of dispersion with most functionals yields large errors. Only for larger systems, in which van der Waals interactions are more important, do dispersion corrections improve the performance of DFT for hydrogen-bonded systems. None of the studied functionals, including double hybrid functionals (with the exception of DSD-PBEP86 without dispersion corrections), are more accurate than MP2 for the investigated species.","container-title":"ChemPhysChem","DOI":"10.1002/cphc.201402786","ISSN":"1439-4235","issue":"5","journalAbbreviation":"ChemPhysChem","note":"publisher: John Wiley &amp; Sons, Ltd","page":"978-985","source":"chemistry-europe.onlinelibrary.wiley.com (Atypon)","title":"Density Functional Theory and Hydrogen Bonds: Are We There Yet?","title-short":"Density Functional Theory and Hydrogen Bonds","volume":"16","author":[{"family":"Boese","given":"A. Daniel"}],"issued":{"date-parts":[["2015",4,7]]}}}],"schema":"https://github.com/citation-style-language/schema/raw/master/csl-citation.json"} </w:instrText>
      </w:r>
      <w:r>
        <w:fldChar w:fldCharType="separate"/>
      </w:r>
      <w:r w:rsidR="000C7D9C" w:rsidRPr="000C7D9C">
        <w:rPr>
          <w:rFonts w:cs="Arial"/>
          <w:vertAlign w:val="superscript"/>
        </w:rPr>
        <w:t>20</w:t>
      </w:r>
      <w:r>
        <w:fldChar w:fldCharType="end"/>
      </w:r>
    </w:p>
    <w:p w14:paraId="57257CA9" w14:textId="77777777" w:rsidR="005A7662" w:rsidRPr="005A7662" w:rsidRDefault="005A7662" w:rsidP="005A7662">
      <w:pPr>
        <w:pStyle w:val="CaptionText"/>
      </w:pPr>
    </w:p>
    <w:p w14:paraId="3AD67460" w14:textId="051CCE32" w:rsidR="0034347B" w:rsidRPr="0034347B" w:rsidRDefault="0034347B" w:rsidP="0034347B">
      <w:pPr>
        <w:pStyle w:val="Caption"/>
      </w:pPr>
      <w:bookmarkStart w:id="186" w:name="_Toc464139305"/>
      <w:r>
        <w:t xml:space="preserve">Table </w:t>
      </w:r>
      <w:fldSimple w:instr=" STYLEREF 2 \s ">
        <w:r w:rsidR="0073677E">
          <w:rPr>
            <w:noProof/>
          </w:rPr>
          <w:t>11.2</w:t>
        </w:r>
      </w:fldSimple>
      <w:r w:rsidR="00431ECE">
        <w:noBreakHyphen/>
      </w:r>
      <w:fldSimple w:instr=" SEQ Table \* ARABIC \s 2 ">
        <w:r w:rsidR="0073677E">
          <w:rPr>
            <w:noProof/>
          </w:rPr>
          <w:t>2</w:t>
        </w:r>
      </w:fldSimple>
      <w:r w:rsidR="00784D75">
        <w:t xml:space="preserve"> Relative e</w:t>
      </w:r>
      <w:r w:rsidR="007B79C6">
        <w:t>nergies of [A]</w:t>
      </w:r>
      <w:r w:rsidR="00784D75">
        <w:t xml:space="preserve"> i</w:t>
      </w:r>
      <w:r>
        <w:t>somers</w:t>
      </w:r>
      <w:bookmarkEnd w:id="186"/>
    </w:p>
    <w:p w14:paraId="503B4F08" w14:textId="77777777" w:rsidR="007B5655" w:rsidRDefault="007B5655" w:rsidP="007B5655"/>
    <w:tbl>
      <w:tblPr>
        <w:tblStyle w:val="TableGrid"/>
        <w:tblpPr w:leftFromText="180" w:rightFromText="180" w:vertAnchor="text" w:horzAnchor="page" w:tblpX="1909" w:tblpY="-52"/>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26"/>
        <w:gridCol w:w="1417"/>
        <w:gridCol w:w="1418"/>
        <w:gridCol w:w="1276"/>
        <w:gridCol w:w="1417"/>
        <w:gridCol w:w="1417"/>
      </w:tblGrid>
      <w:tr w:rsidR="007B79C6" w14:paraId="39B44292" w14:textId="77777777" w:rsidTr="007B79C6">
        <w:tc>
          <w:tcPr>
            <w:tcW w:w="1526" w:type="dxa"/>
            <w:tcBorders>
              <w:bottom w:val="single" w:sz="4" w:space="0" w:color="auto"/>
              <w:right w:val="single" w:sz="4" w:space="0" w:color="auto"/>
            </w:tcBorders>
            <w:vAlign w:val="center"/>
          </w:tcPr>
          <w:p w14:paraId="0E53BCAD" w14:textId="77777777" w:rsidR="007B79C6" w:rsidRDefault="007B79C6" w:rsidP="007B79C6">
            <w:pPr>
              <w:pStyle w:val="CaptionText"/>
              <w:jc w:val="center"/>
              <w:rPr>
                <w:lang w:val="el-GR"/>
              </w:rPr>
            </w:pPr>
          </w:p>
        </w:tc>
        <w:tc>
          <w:tcPr>
            <w:tcW w:w="1417" w:type="dxa"/>
            <w:tcBorders>
              <w:left w:val="single" w:sz="4" w:space="0" w:color="auto"/>
              <w:bottom w:val="single" w:sz="4" w:space="0" w:color="auto"/>
            </w:tcBorders>
            <w:vAlign w:val="center"/>
          </w:tcPr>
          <w:p w14:paraId="3D79F95D" w14:textId="77777777" w:rsidR="007B79C6" w:rsidRPr="008B4AA3" w:rsidRDefault="007B79C6" w:rsidP="007B79C6">
            <w:pPr>
              <w:pStyle w:val="CaptionText"/>
              <w:jc w:val="center"/>
            </w:pPr>
            <w:r>
              <w:t>[</w:t>
            </w:r>
            <w:r>
              <w:rPr>
                <w:b/>
              </w:rPr>
              <w:t>A</w:t>
            </w:r>
            <w:r>
              <w:t>]S</w:t>
            </w:r>
            <w:r>
              <w:rPr>
                <w:vertAlign w:val="subscript"/>
              </w:rPr>
              <w:t>0</w:t>
            </w:r>
          </w:p>
        </w:tc>
        <w:tc>
          <w:tcPr>
            <w:tcW w:w="1418" w:type="dxa"/>
            <w:tcBorders>
              <w:bottom w:val="single" w:sz="4" w:space="0" w:color="auto"/>
            </w:tcBorders>
            <w:vAlign w:val="center"/>
          </w:tcPr>
          <w:p w14:paraId="0B602753" w14:textId="77777777" w:rsidR="007B79C6" w:rsidRDefault="007B79C6" w:rsidP="007B79C6">
            <w:pPr>
              <w:pStyle w:val="CaptionText"/>
              <w:jc w:val="center"/>
            </w:pPr>
            <w:r>
              <w:t>[</w:t>
            </w:r>
            <w:r>
              <w:rPr>
                <w:b/>
              </w:rPr>
              <w:t>A-RR</w:t>
            </w:r>
            <w:r>
              <w:t>]S</w:t>
            </w:r>
            <w:r>
              <w:rPr>
                <w:vertAlign w:val="subscript"/>
              </w:rPr>
              <w:t>0</w:t>
            </w:r>
          </w:p>
        </w:tc>
        <w:tc>
          <w:tcPr>
            <w:tcW w:w="1276" w:type="dxa"/>
            <w:tcBorders>
              <w:bottom w:val="single" w:sz="4" w:space="0" w:color="auto"/>
            </w:tcBorders>
            <w:vAlign w:val="center"/>
          </w:tcPr>
          <w:p w14:paraId="02D15A05" w14:textId="77777777" w:rsidR="007B79C6" w:rsidRDefault="007B79C6" w:rsidP="007B79C6">
            <w:pPr>
              <w:pStyle w:val="CaptionText"/>
              <w:jc w:val="center"/>
            </w:pPr>
            <w:r>
              <w:t>[</w:t>
            </w:r>
            <w:r>
              <w:rPr>
                <w:b/>
              </w:rPr>
              <w:t>A-RS-1</w:t>
            </w:r>
            <w:r>
              <w:t>]S</w:t>
            </w:r>
            <w:r>
              <w:rPr>
                <w:vertAlign w:val="subscript"/>
              </w:rPr>
              <w:t>0</w:t>
            </w:r>
          </w:p>
        </w:tc>
        <w:tc>
          <w:tcPr>
            <w:tcW w:w="1417" w:type="dxa"/>
            <w:tcBorders>
              <w:bottom w:val="single" w:sz="4" w:space="0" w:color="auto"/>
            </w:tcBorders>
            <w:vAlign w:val="center"/>
          </w:tcPr>
          <w:p w14:paraId="34773481" w14:textId="77777777" w:rsidR="007B79C6" w:rsidRDefault="007B79C6" w:rsidP="007B79C6">
            <w:pPr>
              <w:pStyle w:val="CaptionText"/>
              <w:jc w:val="center"/>
            </w:pPr>
            <w:r>
              <w:t>[</w:t>
            </w:r>
            <w:r>
              <w:rPr>
                <w:b/>
              </w:rPr>
              <w:t>A-RS-2</w:t>
            </w:r>
            <w:r>
              <w:t>]S</w:t>
            </w:r>
            <w:r>
              <w:rPr>
                <w:vertAlign w:val="subscript"/>
              </w:rPr>
              <w:t>0</w:t>
            </w:r>
          </w:p>
        </w:tc>
        <w:tc>
          <w:tcPr>
            <w:tcW w:w="1417" w:type="dxa"/>
            <w:tcBorders>
              <w:bottom w:val="single" w:sz="4" w:space="0" w:color="auto"/>
            </w:tcBorders>
          </w:tcPr>
          <w:p w14:paraId="5C2605AA" w14:textId="77777777" w:rsidR="007B79C6" w:rsidRPr="007B79C6" w:rsidRDefault="007B79C6" w:rsidP="007B79C6">
            <w:pPr>
              <w:pStyle w:val="CaptionText"/>
              <w:jc w:val="center"/>
            </w:pPr>
            <w:r>
              <w:t>[</w:t>
            </w:r>
            <w:r>
              <w:rPr>
                <w:b/>
              </w:rPr>
              <w:t>A</w:t>
            </w:r>
            <w:r>
              <w:t>]T</w:t>
            </w:r>
            <w:r>
              <w:rPr>
                <w:vertAlign w:val="subscript"/>
              </w:rPr>
              <w:t>0</w:t>
            </w:r>
          </w:p>
        </w:tc>
      </w:tr>
      <w:tr w:rsidR="007B79C6" w:rsidRPr="008B4AA3" w14:paraId="43009646" w14:textId="77777777" w:rsidTr="007B79C6">
        <w:tc>
          <w:tcPr>
            <w:tcW w:w="1526" w:type="dxa"/>
            <w:tcBorders>
              <w:top w:val="single" w:sz="4" w:space="0" w:color="auto"/>
              <w:right w:val="single" w:sz="4" w:space="0" w:color="auto"/>
            </w:tcBorders>
            <w:vAlign w:val="center"/>
          </w:tcPr>
          <w:p w14:paraId="536A9F86" w14:textId="77777777" w:rsidR="007B79C6" w:rsidRPr="008B4AA3" w:rsidRDefault="007B79C6" w:rsidP="007B79C6">
            <w:pPr>
              <w:pStyle w:val="CaptionText"/>
              <w:jc w:val="center"/>
              <w:rPr>
                <w:b/>
              </w:rPr>
            </w:pPr>
            <w:r w:rsidRPr="008B4AA3">
              <w:rPr>
                <w:b/>
                <w:lang w:val="el-GR"/>
              </w:rPr>
              <w:t>Δ</w:t>
            </w:r>
            <w:r w:rsidRPr="008B4AA3">
              <w:rPr>
                <w:b/>
              </w:rPr>
              <w:t>G°(SMD) / kcal/mol</w:t>
            </w:r>
          </w:p>
        </w:tc>
        <w:tc>
          <w:tcPr>
            <w:tcW w:w="1417" w:type="dxa"/>
            <w:tcBorders>
              <w:top w:val="single" w:sz="4" w:space="0" w:color="auto"/>
              <w:left w:val="single" w:sz="4" w:space="0" w:color="auto"/>
            </w:tcBorders>
            <w:vAlign w:val="center"/>
          </w:tcPr>
          <w:p w14:paraId="3C76B245" w14:textId="77777777" w:rsidR="007B79C6" w:rsidRPr="0034347B" w:rsidRDefault="007B79C6" w:rsidP="007B79C6">
            <w:pPr>
              <w:pStyle w:val="CaptionText"/>
              <w:jc w:val="center"/>
              <w:rPr>
                <w:b/>
              </w:rPr>
            </w:pPr>
            <w:r w:rsidRPr="0034347B">
              <w:rPr>
                <w:b/>
              </w:rPr>
              <w:t>0.00</w:t>
            </w:r>
          </w:p>
        </w:tc>
        <w:tc>
          <w:tcPr>
            <w:tcW w:w="1418" w:type="dxa"/>
            <w:tcBorders>
              <w:top w:val="single" w:sz="4" w:space="0" w:color="auto"/>
            </w:tcBorders>
            <w:vAlign w:val="center"/>
          </w:tcPr>
          <w:p w14:paraId="30A1CBB2" w14:textId="77777777" w:rsidR="007B79C6" w:rsidRDefault="007B79C6" w:rsidP="007B79C6">
            <w:pPr>
              <w:pStyle w:val="CaptionText"/>
              <w:jc w:val="center"/>
            </w:pPr>
            <w:r>
              <w:t>0.49</w:t>
            </w:r>
          </w:p>
        </w:tc>
        <w:tc>
          <w:tcPr>
            <w:tcW w:w="1276" w:type="dxa"/>
            <w:tcBorders>
              <w:top w:val="single" w:sz="4" w:space="0" w:color="auto"/>
            </w:tcBorders>
            <w:vAlign w:val="center"/>
          </w:tcPr>
          <w:p w14:paraId="4A104235" w14:textId="77777777" w:rsidR="007B79C6" w:rsidRDefault="007B79C6" w:rsidP="007B79C6">
            <w:pPr>
              <w:pStyle w:val="CaptionText"/>
              <w:jc w:val="center"/>
            </w:pPr>
            <w:r>
              <w:t>1.05</w:t>
            </w:r>
          </w:p>
        </w:tc>
        <w:tc>
          <w:tcPr>
            <w:tcW w:w="1417" w:type="dxa"/>
            <w:tcBorders>
              <w:top w:val="single" w:sz="4" w:space="0" w:color="auto"/>
            </w:tcBorders>
            <w:vAlign w:val="center"/>
          </w:tcPr>
          <w:p w14:paraId="6CC8BD39" w14:textId="77777777" w:rsidR="007B79C6" w:rsidRDefault="007B79C6" w:rsidP="007B79C6">
            <w:pPr>
              <w:pStyle w:val="CaptionText"/>
              <w:jc w:val="center"/>
            </w:pPr>
            <w:r>
              <w:t>1.88</w:t>
            </w:r>
          </w:p>
        </w:tc>
        <w:tc>
          <w:tcPr>
            <w:tcW w:w="1417" w:type="dxa"/>
            <w:tcBorders>
              <w:top w:val="single" w:sz="4" w:space="0" w:color="auto"/>
            </w:tcBorders>
            <w:vAlign w:val="center"/>
          </w:tcPr>
          <w:p w14:paraId="6C1028F8" w14:textId="77777777" w:rsidR="007B79C6" w:rsidRDefault="007B79C6" w:rsidP="007B79C6">
            <w:pPr>
              <w:pStyle w:val="CaptionText"/>
              <w:jc w:val="center"/>
            </w:pPr>
            <w:r>
              <w:t>21.91</w:t>
            </w:r>
          </w:p>
        </w:tc>
      </w:tr>
    </w:tbl>
    <w:p w14:paraId="0891CFBA" w14:textId="77777777" w:rsidR="007B5655" w:rsidRDefault="007B5655" w:rsidP="007B5655"/>
    <w:p w14:paraId="5CDAD34F" w14:textId="77777777" w:rsidR="0034347B" w:rsidRDefault="0034347B" w:rsidP="007B5655"/>
    <w:p w14:paraId="51E95524" w14:textId="77777777" w:rsidR="0034347B" w:rsidRDefault="0034347B" w:rsidP="007B5655"/>
    <w:p w14:paraId="1DE78329" w14:textId="77777777" w:rsidR="005A7662" w:rsidRDefault="005A7662" w:rsidP="007B5655"/>
    <w:p w14:paraId="10334A9C" w14:textId="0128C5F6" w:rsidR="005A7662" w:rsidRDefault="002F67B5" w:rsidP="007B5655">
      <w:r>
        <w:t>Different isomers of [</w:t>
      </w:r>
      <w:r>
        <w:rPr>
          <w:b/>
        </w:rPr>
        <w:t>A</w:t>
      </w:r>
      <w:r>
        <w:t>]S</w:t>
      </w:r>
      <w:r>
        <w:rPr>
          <w:vertAlign w:val="subscript"/>
        </w:rPr>
        <w:t>0</w:t>
      </w:r>
      <w:r>
        <w:t xml:space="preserve"> were computed, varying in their configuration ([</w:t>
      </w:r>
      <w:r>
        <w:rPr>
          <w:b/>
        </w:rPr>
        <w:t>A-Mono</w:t>
      </w:r>
      <w:r>
        <w:t>]S</w:t>
      </w:r>
      <w:r>
        <w:rPr>
          <w:vertAlign w:val="subscript"/>
        </w:rPr>
        <w:t>0</w:t>
      </w:r>
      <w:r>
        <w:t xml:space="preserve"> is chiral, therefore either a homo- or heterochiral dimer can be formed) and conformation of the ligand. </w:t>
      </w:r>
      <w:r w:rsidR="005A7662">
        <w:t>Among the computed isomers, [</w:t>
      </w:r>
      <w:r w:rsidR="005A7662">
        <w:rPr>
          <w:b/>
        </w:rPr>
        <w:t>A</w:t>
      </w:r>
      <w:r w:rsidR="005A7662">
        <w:t>]S</w:t>
      </w:r>
      <w:r w:rsidR="005A7662">
        <w:rPr>
          <w:vertAlign w:val="subscript"/>
        </w:rPr>
        <w:t>0</w:t>
      </w:r>
      <w:r w:rsidR="005A7662">
        <w:t xml:space="preserve"> was found to be the most stable, although the energy differences are small. [</w:t>
      </w:r>
      <w:r w:rsidR="005A7662">
        <w:rPr>
          <w:b/>
        </w:rPr>
        <w:t>A</w:t>
      </w:r>
      <w:r w:rsidR="005A7662">
        <w:t>]T</w:t>
      </w:r>
      <w:r w:rsidR="005A7662">
        <w:rPr>
          <w:vertAlign w:val="subscript"/>
        </w:rPr>
        <w:t>0</w:t>
      </w:r>
      <w:r w:rsidR="005A7662">
        <w:t xml:space="preserve"> was found to be relatively low in energy, being only ca. 22 kcal/mol less stable than [</w:t>
      </w:r>
      <w:r w:rsidR="005A7662">
        <w:rPr>
          <w:b/>
        </w:rPr>
        <w:t>A</w:t>
      </w:r>
      <w:r w:rsidR="005A7662">
        <w:t>]S</w:t>
      </w:r>
      <w:r w:rsidR="005A7662">
        <w:rPr>
          <w:vertAlign w:val="subscript"/>
        </w:rPr>
        <w:t>0</w:t>
      </w:r>
      <w:r w:rsidR="005A7662">
        <w:t>.</w:t>
      </w:r>
    </w:p>
    <w:p w14:paraId="24D3EDBA" w14:textId="77777777" w:rsidR="00C6788C" w:rsidRDefault="00C6788C" w:rsidP="007B5655"/>
    <w:p w14:paraId="7153BAE1" w14:textId="65811A5A" w:rsidR="00C6788C" w:rsidRDefault="002C6394" w:rsidP="00C6788C">
      <w:pPr>
        <w:pStyle w:val="Caption"/>
      </w:pPr>
      <w:bookmarkStart w:id="187" w:name="_Toc464139306"/>
      <w:r>
        <w:rPr>
          <w:noProof/>
        </w:rPr>
        <w:drawing>
          <wp:anchor distT="0" distB="0" distL="114300" distR="114300" simplePos="0" relativeHeight="251785216" behindDoc="0" locked="0" layoutInCell="1" allowOverlap="1" wp14:anchorId="3374DE18" wp14:editId="257915CA">
            <wp:simplePos x="0" y="0"/>
            <wp:positionH relativeFrom="column">
              <wp:posOffset>3771900</wp:posOffset>
            </wp:positionH>
            <wp:positionV relativeFrom="paragraph">
              <wp:posOffset>61595</wp:posOffset>
            </wp:positionV>
            <wp:extent cx="1714500" cy="1272540"/>
            <wp:effectExtent l="0" t="0" r="0" b="0"/>
            <wp:wrapTight wrapText="bothSides">
              <wp:wrapPolygon edited="0">
                <wp:start x="11200" y="0"/>
                <wp:lineTo x="9600" y="4743"/>
                <wp:lineTo x="8320" y="7760"/>
                <wp:lineTo x="8000" y="14659"/>
                <wp:lineTo x="8000" y="20695"/>
                <wp:lineTo x="8320" y="21126"/>
                <wp:lineTo x="10240" y="21126"/>
                <wp:lineTo x="13760" y="20695"/>
                <wp:lineTo x="16640" y="17677"/>
                <wp:lineTo x="17280" y="10778"/>
                <wp:lineTo x="15680" y="8623"/>
                <wp:lineTo x="12480" y="7760"/>
                <wp:lineTo x="13760" y="2587"/>
                <wp:lineTo x="13440" y="0"/>
                <wp:lineTo x="11200" y="0"/>
              </wp:wrapPolygon>
            </wp:wrapTight>
            <wp:docPr id="146" name="Picture 146" descr="Macintosh HD:Users:Jacob:Documents:Water_Splitting:Two_Photon_Water_Splitting:Computational_Data:Images:B_trans_im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0" descr="Macintosh HD:Users:Jacob:Documents:Water_Splitting:Two_Photon_Water_Splitting:Computational_Data:Images:B_trans_image.png"/>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1714500" cy="1272540"/>
                    </a:xfrm>
                    <a:prstGeom prst="rect">
                      <a:avLst/>
                    </a:prstGeom>
                    <a:noFill/>
                    <a:ln>
                      <a:noFill/>
                    </a:ln>
                  </pic:spPr>
                </pic:pic>
              </a:graphicData>
            </a:graphic>
            <wp14:sizeRelH relativeFrom="page">
              <wp14:pctWidth>0</wp14:pctWidth>
            </wp14:sizeRelH>
            <wp14:sizeRelV relativeFrom="page">
              <wp14:pctHeight>0</wp14:pctHeight>
            </wp14:sizeRelV>
          </wp:anchor>
        </w:drawing>
      </w:r>
      <w:r w:rsidR="00C6788C">
        <w:t xml:space="preserve">Table </w:t>
      </w:r>
      <w:fldSimple w:instr=" STYLEREF 2 \s ">
        <w:r w:rsidR="0073677E">
          <w:rPr>
            <w:noProof/>
          </w:rPr>
          <w:t>11.2</w:t>
        </w:r>
      </w:fldSimple>
      <w:r w:rsidR="00431ECE">
        <w:noBreakHyphen/>
      </w:r>
      <w:fldSimple w:instr=" SEQ Table \* ARABIC \s 2 ">
        <w:r w:rsidR="0073677E">
          <w:rPr>
            <w:noProof/>
          </w:rPr>
          <w:t>3</w:t>
        </w:r>
      </w:fldSimple>
      <w:r w:rsidR="00784D75">
        <w:t xml:space="preserve"> Relative e</w:t>
      </w:r>
      <w:r w:rsidR="00C6788C">
        <w:t>nergies of [B]</w:t>
      </w:r>
      <w:r>
        <w:t>T</w:t>
      </w:r>
      <w:r>
        <w:rPr>
          <w:vertAlign w:val="subscript"/>
        </w:rPr>
        <w:t>0</w:t>
      </w:r>
      <w:r w:rsidR="00784D75">
        <w:t xml:space="preserve"> i</w:t>
      </w:r>
      <w:r w:rsidR="00C6788C">
        <w:t>somers</w:t>
      </w:r>
      <w:bookmarkEnd w:id="187"/>
    </w:p>
    <w:p w14:paraId="3435406D" w14:textId="77777777" w:rsidR="00C6788C" w:rsidRDefault="00C6788C" w:rsidP="00C6788C">
      <w:pPr>
        <w:pStyle w:val="CaptionText"/>
      </w:pPr>
    </w:p>
    <w:tbl>
      <w:tblPr>
        <w:tblStyle w:val="TableGrid"/>
        <w:tblpPr w:leftFromText="180" w:rightFromText="180" w:vertAnchor="text" w:horzAnchor="page" w:tblpX="1189" w:tblpY="182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011"/>
        <w:gridCol w:w="3626"/>
        <w:gridCol w:w="3603"/>
      </w:tblGrid>
      <w:tr w:rsidR="002C6394" w14:paraId="35708B55" w14:textId="77777777" w:rsidTr="002C6394">
        <w:tc>
          <w:tcPr>
            <w:tcW w:w="2011" w:type="dxa"/>
            <w:tcBorders>
              <w:bottom w:val="single" w:sz="4" w:space="0" w:color="auto"/>
              <w:right w:val="single" w:sz="4" w:space="0" w:color="auto"/>
            </w:tcBorders>
            <w:vAlign w:val="center"/>
          </w:tcPr>
          <w:p w14:paraId="79F564A5" w14:textId="77777777" w:rsidR="002C6394" w:rsidRDefault="002C6394" w:rsidP="002C6394">
            <w:pPr>
              <w:pStyle w:val="CaptionText"/>
              <w:jc w:val="center"/>
              <w:rPr>
                <w:lang w:val="el-GR"/>
              </w:rPr>
            </w:pPr>
          </w:p>
        </w:tc>
        <w:tc>
          <w:tcPr>
            <w:tcW w:w="3626" w:type="dxa"/>
            <w:tcBorders>
              <w:left w:val="single" w:sz="4" w:space="0" w:color="auto"/>
              <w:bottom w:val="single" w:sz="4" w:space="0" w:color="auto"/>
              <w:right w:val="single" w:sz="4" w:space="0" w:color="auto"/>
            </w:tcBorders>
            <w:vAlign w:val="center"/>
          </w:tcPr>
          <w:p w14:paraId="5622FFFB" w14:textId="77777777" w:rsidR="002C6394" w:rsidRPr="008B4AA3" w:rsidRDefault="002C6394" w:rsidP="002C6394">
            <w:pPr>
              <w:pStyle w:val="CaptionText"/>
              <w:jc w:val="center"/>
            </w:pPr>
            <w:r>
              <w:t>[</w:t>
            </w:r>
            <w:r>
              <w:rPr>
                <w:b/>
              </w:rPr>
              <w:t>B</w:t>
            </w:r>
            <w:r>
              <w:t>]T</w:t>
            </w:r>
            <w:r>
              <w:rPr>
                <w:vertAlign w:val="subscript"/>
              </w:rPr>
              <w:t>0</w:t>
            </w:r>
          </w:p>
        </w:tc>
        <w:tc>
          <w:tcPr>
            <w:tcW w:w="3603" w:type="dxa"/>
            <w:tcBorders>
              <w:left w:val="single" w:sz="4" w:space="0" w:color="auto"/>
              <w:bottom w:val="single" w:sz="4" w:space="0" w:color="auto"/>
            </w:tcBorders>
            <w:vAlign w:val="center"/>
          </w:tcPr>
          <w:p w14:paraId="17C32BB5" w14:textId="77777777" w:rsidR="002C6394" w:rsidRDefault="002C6394" w:rsidP="002C6394">
            <w:pPr>
              <w:pStyle w:val="CaptionText"/>
              <w:jc w:val="center"/>
            </w:pPr>
            <w:r>
              <w:t>[</w:t>
            </w:r>
            <w:r>
              <w:rPr>
                <w:b/>
              </w:rPr>
              <w:t>B-Trans</w:t>
            </w:r>
            <w:r>
              <w:t>]T</w:t>
            </w:r>
            <w:r>
              <w:rPr>
                <w:vertAlign w:val="subscript"/>
              </w:rPr>
              <w:t>0</w:t>
            </w:r>
          </w:p>
        </w:tc>
      </w:tr>
      <w:tr w:rsidR="002C6394" w14:paraId="1871228F" w14:textId="77777777" w:rsidTr="002C6394">
        <w:tc>
          <w:tcPr>
            <w:tcW w:w="2011" w:type="dxa"/>
            <w:tcBorders>
              <w:top w:val="single" w:sz="4" w:space="0" w:color="auto"/>
              <w:right w:val="single" w:sz="4" w:space="0" w:color="auto"/>
            </w:tcBorders>
            <w:vAlign w:val="center"/>
          </w:tcPr>
          <w:p w14:paraId="399E07C8" w14:textId="77777777" w:rsidR="002C6394" w:rsidRPr="008B4AA3" w:rsidRDefault="002C6394" w:rsidP="002C6394">
            <w:pPr>
              <w:pStyle w:val="CaptionText"/>
              <w:jc w:val="center"/>
              <w:rPr>
                <w:b/>
              </w:rPr>
            </w:pPr>
            <w:r w:rsidRPr="008B4AA3">
              <w:rPr>
                <w:b/>
                <w:lang w:val="el-GR"/>
              </w:rPr>
              <w:t>Δ</w:t>
            </w:r>
            <w:r w:rsidRPr="008B4AA3">
              <w:rPr>
                <w:b/>
              </w:rPr>
              <w:t>G°(SMD) / kcal/mol</w:t>
            </w:r>
          </w:p>
        </w:tc>
        <w:tc>
          <w:tcPr>
            <w:tcW w:w="3626" w:type="dxa"/>
            <w:tcBorders>
              <w:top w:val="single" w:sz="4" w:space="0" w:color="auto"/>
              <w:left w:val="single" w:sz="4" w:space="0" w:color="auto"/>
              <w:right w:val="single" w:sz="4" w:space="0" w:color="auto"/>
            </w:tcBorders>
            <w:vAlign w:val="center"/>
          </w:tcPr>
          <w:p w14:paraId="7E9D5D91" w14:textId="77777777" w:rsidR="002C6394" w:rsidRPr="002C6394" w:rsidRDefault="002C6394" w:rsidP="002C6394">
            <w:pPr>
              <w:pStyle w:val="CaptionText"/>
              <w:jc w:val="center"/>
            </w:pPr>
            <w:r>
              <w:t>8.56</w:t>
            </w:r>
          </w:p>
        </w:tc>
        <w:tc>
          <w:tcPr>
            <w:tcW w:w="3603" w:type="dxa"/>
            <w:tcBorders>
              <w:top w:val="single" w:sz="4" w:space="0" w:color="auto"/>
              <w:left w:val="single" w:sz="4" w:space="0" w:color="auto"/>
            </w:tcBorders>
            <w:vAlign w:val="center"/>
          </w:tcPr>
          <w:p w14:paraId="761B82AD" w14:textId="77777777" w:rsidR="002C6394" w:rsidRPr="002C6394" w:rsidRDefault="002C6394" w:rsidP="002C6394">
            <w:pPr>
              <w:pStyle w:val="CaptionText"/>
              <w:jc w:val="center"/>
              <w:rPr>
                <w:b/>
              </w:rPr>
            </w:pPr>
            <w:r w:rsidRPr="002C6394">
              <w:rPr>
                <w:b/>
              </w:rPr>
              <w:t>0.00</w:t>
            </w:r>
          </w:p>
        </w:tc>
      </w:tr>
    </w:tbl>
    <w:p w14:paraId="4747773B" w14:textId="77777777" w:rsidR="00C6788C" w:rsidRDefault="002C6394" w:rsidP="00C6788C">
      <w:pPr>
        <w:pStyle w:val="CaptionText"/>
      </w:pPr>
      <w:r>
        <w:rPr>
          <w:noProof/>
        </w:rPr>
        <w:drawing>
          <wp:anchor distT="0" distB="0" distL="114300" distR="114300" simplePos="0" relativeHeight="251786240" behindDoc="0" locked="0" layoutInCell="1" allowOverlap="1" wp14:anchorId="31459C68" wp14:editId="568E1A32">
            <wp:simplePos x="0" y="0"/>
            <wp:positionH relativeFrom="column">
              <wp:posOffset>1828800</wp:posOffset>
            </wp:positionH>
            <wp:positionV relativeFrom="paragraph">
              <wp:posOffset>127635</wp:posOffset>
            </wp:positionV>
            <wp:extent cx="1243330" cy="914400"/>
            <wp:effectExtent l="0" t="0" r="0" b="0"/>
            <wp:wrapTight wrapText="bothSides">
              <wp:wrapPolygon edited="0">
                <wp:start x="16327" y="0"/>
                <wp:lineTo x="8825" y="2400"/>
                <wp:lineTo x="1765" y="7200"/>
                <wp:lineTo x="1765" y="20400"/>
                <wp:lineTo x="5295" y="20400"/>
                <wp:lineTo x="9267" y="19200"/>
                <wp:lineTo x="18092" y="12600"/>
                <wp:lineTo x="19857" y="2400"/>
                <wp:lineTo x="19416" y="0"/>
                <wp:lineTo x="16327" y="0"/>
              </wp:wrapPolygon>
            </wp:wrapTight>
            <wp:docPr id="147" name="Picture 147" descr="Macintosh HD:Users:Jacob:Documents:Water_Splitting:Two_Photon_Water_Splitting:Computational_Data:Images:B_im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1" descr="Macintosh HD:Users:Jacob:Documents:Water_Splitting:Two_Photon_Water_Splitting:Computational_Data:Images:B_image.png"/>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1243330" cy="914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BB5DD84" w14:textId="77777777" w:rsidR="002C6394" w:rsidRDefault="002C6394" w:rsidP="00C6788C">
      <w:pPr>
        <w:pStyle w:val="CaptionText"/>
      </w:pPr>
    </w:p>
    <w:p w14:paraId="2AFFC495" w14:textId="77777777" w:rsidR="002C6394" w:rsidRDefault="002C6394" w:rsidP="00C6788C">
      <w:pPr>
        <w:pStyle w:val="CaptionText"/>
      </w:pPr>
    </w:p>
    <w:p w14:paraId="31254160" w14:textId="77777777" w:rsidR="002C6394" w:rsidRDefault="002C6394" w:rsidP="00C6788C">
      <w:pPr>
        <w:pStyle w:val="CaptionText"/>
      </w:pPr>
    </w:p>
    <w:p w14:paraId="7D49D105" w14:textId="77777777" w:rsidR="002C6394" w:rsidRDefault="002C6394" w:rsidP="002C6394">
      <w:pPr>
        <w:pStyle w:val="Caption"/>
      </w:pPr>
    </w:p>
    <w:p w14:paraId="13E4A228" w14:textId="77777777" w:rsidR="002C6394" w:rsidRDefault="002C6394" w:rsidP="002C6394">
      <w:pPr>
        <w:pStyle w:val="Caption"/>
      </w:pPr>
    </w:p>
    <w:p w14:paraId="452D9D64" w14:textId="77777777" w:rsidR="002C6394" w:rsidRDefault="002C6394" w:rsidP="002C6394">
      <w:pPr>
        <w:pStyle w:val="Caption"/>
      </w:pPr>
    </w:p>
    <w:p w14:paraId="01FBDC66" w14:textId="77777777" w:rsidR="002C6394" w:rsidRDefault="002C6394" w:rsidP="002C6394">
      <w:pPr>
        <w:pStyle w:val="Caption"/>
      </w:pPr>
    </w:p>
    <w:p w14:paraId="404136AF" w14:textId="35690B12" w:rsidR="002C6394" w:rsidRPr="00EE4363" w:rsidRDefault="005A7662" w:rsidP="00EE4363">
      <w:pPr>
        <w:jc w:val="left"/>
        <w:rPr>
          <w:b/>
          <w:bCs/>
          <w:color w:val="000000" w:themeColor="text1"/>
          <w:sz w:val="20"/>
          <w:szCs w:val="18"/>
        </w:rPr>
      </w:pPr>
      <w:r>
        <w:br w:type="page"/>
      </w:r>
    </w:p>
    <w:p w14:paraId="20DBAEF1" w14:textId="1B77B96E" w:rsidR="002C6394" w:rsidRDefault="00427A22" w:rsidP="002C6394">
      <w:pPr>
        <w:pStyle w:val="Caption"/>
      </w:pPr>
      <w:bookmarkStart w:id="188" w:name="_Toc464139307"/>
      <w:r>
        <w:rPr>
          <w:noProof/>
        </w:rPr>
        <w:drawing>
          <wp:anchor distT="0" distB="0" distL="114300" distR="114300" simplePos="0" relativeHeight="251787264" behindDoc="0" locked="0" layoutInCell="1" allowOverlap="1" wp14:anchorId="248FD6E5" wp14:editId="3D33C3CB">
            <wp:simplePos x="0" y="0"/>
            <wp:positionH relativeFrom="column">
              <wp:posOffset>896620</wp:posOffset>
            </wp:positionH>
            <wp:positionV relativeFrom="paragraph">
              <wp:posOffset>115570</wp:posOffset>
            </wp:positionV>
            <wp:extent cx="1732280" cy="1286510"/>
            <wp:effectExtent l="0" t="0" r="0" b="0"/>
            <wp:wrapTight wrapText="bothSides">
              <wp:wrapPolygon edited="0">
                <wp:start x="11718" y="2132"/>
                <wp:lineTo x="11402" y="4265"/>
                <wp:lineTo x="11085" y="11514"/>
                <wp:lineTo x="12352" y="13647"/>
                <wp:lineTo x="19003" y="16632"/>
                <wp:lineTo x="20903" y="16632"/>
                <wp:lineTo x="21220" y="14500"/>
                <wp:lineTo x="19953" y="10661"/>
                <wp:lineTo x="14569" y="9808"/>
                <wp:lineTo x="14569" y="4265"/>
                <wp:lineTo x="14252" y="2132"/>
                <wp:lineTo x="11718" y="2132"/>
              </wp:wrapPolygon>
            </wp:wrapTight>
            <wp:docPr id="148" name="Picture 148" descr="Macintosh HD:Users:Jacob:Documents:Water_Splitting:Two_Photon_Water_Splitting:Computational_Data:Images:B_mono_im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2" descr="Macintosh HD:Users:Jacob:Documents:Water_Splitting:Two_Photon_Water_Splitting:Computational_Data:Images:B_mono_image.png"/>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1732280" cy="1286510"/>
                    </a:xfrm>
                    <a:prstGeom prst="rect">
                      <a:avLst/>
                    </a:prstGeom>
                    <a:noFill/>
                    <a:ln>
                      <a:noFill/>
                    </a:ln>
                  </pic:spPr>
                </pic:pic>
              </a:graphicData>
            </a:graphic>
            <wp14:sizeRelH relativeFrom="page">
              <wp14:pctWidth>0</wp14:pctWidth>
            </wp14:sizeRelH>
            <wp14:sizeRelV relativeFrom="page">
              <wp14:pctHeight>0</wp14:pctHeight>
            </wp14:sizeRelV>
          </wp:anchor>
        </w:drawing>
      </w:r>
      <w:r w:rsidR="002C6394">
        <w:t xml:space="preserve">Table </w:t>
      </w:r>
      <w:fldSimple w:instr=" STYLEREF 2 \s ">
        <w:r w:rsidR="0073677E">
          <w:rPr>
            <w:noProof/>
          </w:rPr>
          <w:t>11.2</w:t>
        </w:r>
      </w:fldSimple>
      <w:r w:rsidR="00431ECE">
        <w:noBreakHyphen/>
      </w:r>
      <w:fldSimple w:instr=" SEQ Table \* ARABIC \s 2 ">
        <w:r w:rsidR="0073677E">
          <w:rPr>
            <w:noProof/>
          </w:rPr>
          <w:t>4</w:t>
        </w:r>
      </w:fldSimple>
      <w:r w:rsidR="00784D75">
        <w:t xml:space="preserve"> Relative e</w:t>
      </w:r>
      <w:r w:rsidR="002C6394">
        <w:t>nergies of [B-Mono]D</w:t>
      </w:r>
      <w:r w:rsidR="002C6394">
        <w:rPr>
          <w:vertAlign w:val="subscript"/>
        </w:rPr>
        <w:t>0</w:t>
      </w:r>
      <w:r w:rsidR="00784D75">
        <w:t xml:space="preserve"> i</w:t>
      </w:r>
      <w:r w:rsidR="002C6394">
        <w:t>somers</w:t>
      </w:r>
      <w:bookmarkEnd w:id="188"/>
    </w:p>
    <w:p w14:paraId="26D32573" w14:textId="77777777" w:rsidR="002C6394" w:rsidRDefault="00427A22" w:rsidP="002C6394">
      <w:pPr>
        <w:pStyle w:val="CaptionText"/>
      </w:pPr>
      <w:r>
        <w:rPr>
          <w:noProof/>
        </w:rPr>
        <w:drawing>
          <wp:anchor distT="0" distB="0" distL="114300" distR="114300" simplePos="0" relativeHeight="251788288" behindDoc="0" locked="0" layoutInCell="1" allowOverlap="1" wp14:anchorId="05EB09DB" wp14:editId="24E5D87F">
            <wp:simplePos x="0" y="0"/>
            <wp:positionH relativeFrom="column">
              <wp:posOffset>3429000</wp:posOffset>
            </wp:positionH>
            <wp:positionV relativeFrom="paragraph">
              <wp:posOffset>54610</wp:posOffset>
            </wp:positionV>
            <wp:extent cx="1617980" cy="1201420"/>
            <wp:effectExtent l="0" t="0" r="0" b="0"/>
            <wp:wrapTight wrapText="bothSides">
              <wp:wrapPolygon edited="0">
                <wp:start x="12207" y="913"/>
                <wp:lineTo x="11868" y="2740"/>
                <wp:lineTo x="11868" y="13700"/>
                <wp:lineTo x="12885" y="15070"/>
                <wp:lineTo x="20006" y="15070"/>
                <wp:lineTo x="21024" y="12330"/>
                <wp:lineTo x="20006" y="10047"/>
                <wp:lineTo x="15259" y="9133"/>
                <wp:lineTo x="17972" y="3197"/>
                <wp:lineTo x="17633" y="913"/>
                <wp:lineTo x="12207" y="913"/>
              </wp:wrapPolygon>
            </wp:wrapTight>
            <wp:docPr id="149" name="Picture 149" descr="Macintosh HD:Users:Jacob:Documents:Water_Splitting:Two_Photon_Water_Splitting:Computational_Data:Images:B_trans_mono_im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3" descr="Macintosh HD:Users:Jacob:Documents:Water_Splitting:Two_Photon_Water_Splitting:Computational_Data:Images:B_trans_mono_image.png"/>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1617980" cy="120142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D5074B6" w14:textId="77777777" w:rsidR="00427A22" w:rsidRDefault="00427A22" w:rsidP="002C6394">
      <w:pPr>
        <w:pStyle w:val="CaptionText"/>
      </w:pPr>
    </w:p>
    <w:tbl>
      <w:tblPr>
        <w:tblStyle w:val="TableGrid"/>
        <w:tblpPr w:leftFromText="180" w:rightFromText="180" w:vertAnchor="text" w:horzAnchor="page" w:tblpX="1189" w:tblpY="121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26"/>
        <w:gridCol w:w="1843"/>
        <w:gridCol w:w="1842"/>
        <w:gridCol w:w="1985"/>
        <w:gridCol w:w="2268"/>
      </w:tblGrid>
      <w:tr w:rsidR="002C6394" w14:paraId="55C728C2" w14:textId="77777777" w:rsidTr="002C6394">
        <w:tc>
          <w:tcPr>
            <w:tcW w:w="1526" w:type="dxa"/>
            <w:tcBorders>
              <w:bottom w:val="single" w:sz="4" w:space="0" w:color="auto"/>
              <w:right w:val="single" w:sz="4" w:space="0" w:color="auto"/>
            </w:tcBorders>
            <w:vAlign w:val="center"/>
          </w:tcPr>
          <w:p w14:paraId="629A2BFA" w14:textId="77777777" w:rsidR="002C6394" w:rsidRDefault="002C6394" w:rsidP="002C6394">
            <w:pPr>
              <w:pStyle w:val="CaptionText"/>
              <w:jc w:val="center"/>
              <w:rPr>
                <w:lang w:val="el-GR"/>
              </w:rPr>
            </w:pPr>
          </w:p>
        </w:tc>
        <w:tc>
          <w:tcPr>
            <w:tcW w:w="1843" w:type="dxa"/>
            <w:tcBorders>
              <w:left w:val="single" w:sz="4" w:space="0" w:color="auto"/>
              <w:bottom w:val="single" w:sz="4" w:space="0" w:color="auto"/>
            </w:tcBorders>
            <w:vAlign w:val="center"/>
          </w:tcPr>
          <w:p w14:paraId="4F96090F" w14:textId="77777777" w:rsidR="002C6394" w:rsidRPr="008B4AA3" w:rsidRDefault="002C6394" w:rsidP="002C6394">
            <w:pPr>
              <w:pStyle w:val="CaptionText"/>
              <w:jc w:val="center"/>
            </w:pPr>
            <w:r>
              <w:t>[</w:t>
            </w:r>
            <w:r>
              <w:rPr>
                <w:b/>
              </w:rPr>
              <w:t>B-Mono</w:t>
            </w:r>
            <w:r w:rsidR="0088491E">
              <w:t>]D</w:t>
            </w:r>
            <w:r>
              <w:rPr>
                <w:vertAlign w:val="subscript"/>
              </w:rPr>
              <w:t>0</w:t>
            </w:r>
          </w:p>
        </w:tc>
        <w:tc>
          <w:tcPr>
            <w:tcW w:w="1842" w:type="dxa"/>
            <w:tcBorders>
              <w:bottom w:val="single" w:sz="4" w:space="0" w:color="auto"/>
              <w:right w:val="single" w:sz="4" w:space="0" w:color="auto"/>
            </w:tcBorders>
            <w:vAlign w:val="center"/>
          </w:tcPr>
          <w:p w14:paraId="49E66C3A" w14:textId="77777777" w:rsidR="002C6394" w:rsidRDefault="002C6394" w:rsidP="002C6394">
            <w:pPr>
              <w:pStyle w:val="CaptionText"/>
              <w:jc w:val="center"/>
            </w:pPr>
            <w:r>
              <w:t>[</w:t>
            </w:r>
            <w:r>
              <w:rPr>
                <w:b/>
              </w:rPr>
              <w:t>B-</w:t>
            </w:r>
            <w:r w:rsidRPr="002C6394">
              <w:rPr>
                <w:b/>
              </w:rPr>
              <w:t>Mono-Up</w:t>
            </w:r>
            <w:r>
              <w:t>]</w:t>
            </w:r>
            <w:r w:rsidR="0088491E">
              <w:t>D</w:t>
            </w:r>
            <w:r w:rsidRPr="002C6394">
              <w:rPr>
                <w:vertAlign w:val="subscript"/>
              </w:rPr>
              <w:t>0</w:t>
            </w:r>
          </w:p>
        </w:tc>
        <w:tc>
          <w:tcPr>
            <w:tcW w:w="1985" w:type="dxa"/>
            <w:tcBorders>
              <w:left w:val="single" w:sz="4" w:space="0" w:color="auto"/>
              <w:bottom w:val="single" w:sz="4" w:space="0" w:color="auto"/>
            </w:tcBorders>
            <w:vAlign w:val="center"/>
          </w:tcPr>
          <w:p w14:paraId="27D2B680" w14:textId="77777777" w:rsidR="002C6394" w:rsidRDefault="002C6394" w:rsidP="002C6394">
            <w:pPr>
              <w:pStyle w:val="CaptionText"/>
              <w:jc w:val="center"/>
            </w:pPr>
            <w:r>
              <w:t>[</w:t>
            </w:r>
            <w:r>
              <w:rPr>
                <w:b/>
              </w:rPr>
              <w:t>B-Mono-Trans</w:t>
            </w:r>
            <w:r w:rsidR="0088491E">
              <w:t>]D</w:t>
            </w:r>
            <w:r>
              <w:rPr>
                <w:vertAlign w:val="subscript"/>
              </w:rPr>
              <w:t>0</w:t>
            </w:r>
          </w:p>
        </w:tc>
        <w:tc>
          <w:tcPr>
            <w:tcW w:w="2268" w:type="dxa"/>
            <w:tcBorders>
              <w:bottom w:val="single" w:sz="4" w:space="0" w:color="auto"/>
            </w:tcBorders>
            <w:vAlign w:val="center"/>
          </w:tcPr>
          <w:p w14:paraId="59B026A3" w14:textId="77777777" w:rsidR="002C6394" w:rsidRDefault="002C6394" w:rsidP="002C6394">
            <w:pPr>
              <w:pStyle w:val="CaptionText"/>
              <w:jc w:val="center"/>
            </w:pPr>
            <w:r>
              <w:t>[</w:t>
            </w:r>
            <w:r>
              <w:rPr>
                <w:b/>
              </w:rPr>
              <w:t>B-Mono-Trans-Up</w:t>
            </w:r>
            <w:r w:rsidR="0088491E">
              <w:t>]D</w:t>
            </w:r>
            <w:r>
              <w:rPr>
                <w:vertAlign w:val="subscript"/>
              </w:rPr>
              <w:t>0</w:t>
            </w:r>
          </w:p>
        </w:tc>
      </w:tr>
      <w:tr w:rsidR="002C6394" w14:paraId="464028FF" w14:textId="77777777" w:rsidTr="002C6394">
        <w:tc>
          <w:tcPr>
            <w:tcW w:w="1526" w:type="dxa"/>
            <w:tcBorders>
              <w:top w:val="single" w:sz="4" w:space="0" w:color="auto"/>
              <w:right w:val="single" w:sz="4" w:space="0" w:color="auto"/>
            </w:tcBorders>
            <w:vAlign w:val="center"/>
          </w:tcPr>
          <w:p w14:paraId="547389BF" w14:textId="77777777" w:rsidR="002C6394" w:rsidRPr="008B4AA3" w:rsidRDefault="002C6394" w:rsidP="002C6394">
            <w:pPr>
              <w:pStyle w:val="CaptionText"/>
              <w:jc w:val="center"/>
              <w:rPr>
                <w:b/>
              </w:rPr>
            </w:pPr>
            <w:r w:rsidRPr="008B4AA3">
              <w:rPr>
                <w:b/>
                <w:lang w:val="el-GR"/>
              </w:rPr>
              <w:t>Δ</w:t>
            </w:r>
            <w:r w:rsidRPr="008B4AA3">
              <w:rPr>
                <w:b/>
              </w:rPr>
              <w:t>G°(SMD) / kcal/mol</w:t>
            </w:r>
          </w:p>
        </w:tc>
        <w:tc>
          <w:tcPr>
            <w:tcW w:w="1843" w:type="dxa"/>
            <w:tcBorders>
              <w:top w:val="single" w:sz="4" w:space="0" w:color="auto"/>
              <w:left w:val="single" w:sz="4" w:space="0" w:color="auto"/>
            </w:tcBorders>
            <w:vAlign w:val="center"/>
          </w:tcPr>
          <w:p w14:paraId="6F78341C" w14:textId="77777777" w:rsidR="002C6394" w:rsidRPr="00156C59" w:rsidRDefault="00156C59" w:rsidP="002C6394">
            <w:pPr>
              <w:pStyle w:val="CaptionText"/>
              <w:jc w:val="center"/>
            </w:pPr>
            <w:r w:rsidRPr="00156C59">
              <w:t>6.86</w:t>
            </w:r>
          </w:p>
        </w:tc>
        <w:tc>
          <w:tcPr>
            <w:tcW w:w="1842" w:type="dxa"/>
            <w:tcBorders>
              <w:top w:val="single" w:sz="4" w:space="0" w:color="auto"/>
              <w:right w:val="single" w:sz="4" w:space="0" w:color="auto"/>
            </w:tcBorders>
            <w:vAlign w:val="center"/>
          </w:tcPr>
          <w:p w14:paraId="7173FA33" w14:textId="77777777" w:rsidR="002C6394" w:rsidRDefault="00156C59" w:rsidP="002C6394">
            <w:pPr>
              <w:pStyle w:val="CaptionText"/>
              <w:jc w:val="center"/>
            </w:pPr>
            <w:r>
              <w:t>8.68</w:t>
            </w:r>
          </w:p>
        </w:tc>
        <w:tc>
          <w:tcPr>
            <w:tcW w:w="1985" w:type="dxa"/>
            <w:tcBorders>
              <w:top w:val="single" w:sz="4" w:space="0" w:color="auto"/>
              <w:left w:val="single" w:sz="4" w:space="0" w:color="auto"/>
            </w:tcBorders>
            <w:vAlign w:val="center"/>
          </w:tcPr>
          <w:p w14:paraId="09526341" w14:textId="77777777" w:rsidR="002C6394" w:rsidRDefault="00156C59" w:rsidP="002C6394">
            <w:pPr>
              <w:pStyle w:val="CaptionText"/>
              <w:jc w:val="center"/>
            </w:pPr>
            <w:r>
              <w:t>1.53</w:t>
            </w:r>
          </w:p>
        </w:tc>
        <w:tc>
          <w:tcPr>
            <w:tcW w:w="2268" w:type="dxa"/>
            <w:tcBorders>
              <w:top w:val="single" w:sz="4" w:space="0" w:color="auto"/>
            </w:tcBorders>
            <w:vAlign w:val="center"/>
          </w:tcPr>
          <w:p w14:paraId="38B6574E" w14:textId="77777777" w:rsidR="002C6394" w:rsidRPr="00156C59" w:rsidRDefault="00156C59" w:rsidP="002C6394">
            <w:pPr>
              <w:pStyle w:val="CaptionText"/>
              <w:jc w:val="center"/>
              <w:rPr>
                <w:b/>
              </w:rPr>
            </w:pPr>
            <w:r w:rsidRPr="00156C59">
              <w:rPr>
                <w:b/>
              </w:rPr>
              <w:t>0.00</w:t>
            </w:r>
          </w:p>
        </w:tc>
      </w:tr>
    </w:tbl>
    <w:p w14:paraId="26719A6D" w14:textId="77777777" w:rsidR="002C6394" w:rsidRDefault="002C6394" w:rsidP="002C6394">
      <w:pPr>
        <w:pStyle w:val="Caption"/>
      </w:pPr>
    </w:p>
    <w:p w14:paraId="6F3E0EA1" w14:textId="77777777" w:rsidR="002C6394" w:rsidRDefault="002C6394" w:rsidP="002C6394">
      <w:pPr>
        <w:pStyle w:val="CaptionText"/>
      </w:pPr>
    </w:p>
    <w:p w14:paraId="3AC417D2" w14:textId="77777777" w:rsidR="002C6394" w:rsidRPr="002C6394" w:rsidRDefault="002C6394" w:rsidP="002C6394">
      <w:pPr>
        <w:pStyle w:val="CaptionText"/>
      </w:pPr>
    </w:p>
    <w:p w14:paraId="0FD2AB55" w14:textId="77777777" w:rsidR="002C6394" w:rsidRDefault="002C6394" w:rsidP="002C6394">
      <w:pPr>
        <w:pStyle w:val="Caption"/>
      </w:pPr>
    </w:p>
    <w:p w14:paraId="20039FC4" w14:textId="77777777" w:rsidR="002C6394" w:rsidRDefault="002C6394" w:rsidP="002C6394">
      <w:pPr>
        <w:pStyle w:val="Caption"/>
      </w:pPr>
    </w:p>
    <w:p w14:paraId="4614EB68" w14:textId="77777777" w:rsidR="002C6394" w:rsidRDefault="002C6394" w:rsidP="002C6394">
      <w:pPr>
        <w:pStyle w:val="Caption"/>
      </w:pPr>
    </w:p>
    <w:p w14:paraId="7C87BCC8" w14:textId="78212059" w:rsidR="00427A22" w:rsidRPr="005A7662" w:rsidRDefault="005A7662" w:rsidP="005A7662">
      <w:pPr>
        <w:rPr>
          <w:szCs w:val="22"/>
        </w:rPr>
      </w:pPr>
      <w:r>
        <w:rPr>
          <w:szCs w:val="22"/>
        </w:rPr>
        <w:t>When comparing [</w:t>
      </w:r>
      <w:r>
        <w:rPr>
          <w:b/>
          <w:szCs w:val="22"/>
        </w:rPr>
        <w:t>B</w:t>
      </w:r>
      <w:r>
        <w:rPr>
          <w:szCs w:val="22"/>
        </w:rPr>
        <w:t>] and [</w:t>
      </w:r>
      <w:r>
        <w:rPr>
          <w:b/>
          <w:szCs w:val="22"/>
        </w:rPr>
        <w:t>B-Trans</w:t>
      </w:r>
      <w:r>
        <w:rPr>
          <w:szCs w:val="22"/>
        </w:rPr>
        <w:t>] in both the dimeric and monomeric model, [</w:t>
      </w:r>
      <w:r>
        <w:rPr>
          <w:b/>
          <w:szCs w:val="22"/>
        </w:rPr>
        <w:t>B-Trans</w:t>
      </w:r>
      <w:r>
        <w:rPr>
          <w:szCs w:val="22"/>
        </w:rPr>
        <w:t>] was found to be slightly more stable.</w:t>
      </w:r>
    </w:p>
    <w:p w14:paraId="2249D3C1" w14:textId="77777777" w:rsidR="005A7662" w:rsidRPr="005A7662" w:rsidRDefault="005A7662" w:rsidP="005A7662">
      <w:pPr>
        <w:pStyle w:val="CaptionText"/>
      </w:pPr>
    </w:p>
    <w:p w14:paraId="7E6232CC" w14:textId="2BA17E70" w:rsidR="002C6394" w:rsidRPr="002C6394" w:rsidRDefault="00FC1027" w:rsidP="002C6394">
      <w:pPr>
        <w:pStyle w:val="Caption"/>
      </w:pPr>
      <w:bookmarkStart w:id="189" w:name="_Toc464139308"/>
      <w:r>
        <w:rPr>
          <w:noProof/>
        </w:rPr>
        <w:drawing>
          <wp:anchor distT="0" distB="0" distL="114300" distR="114300" simplePos="0" relativeHeight="251789312" behindDoc="0" locked="0" layoutInCell="1" allowOverlap="1" wp14:anchorId="20AF53FC" wp14:editId="4417D9D7">
            <wp:simplePos x="0" y="0"/>
            <wp:positionH relativeFrom="column">
              <wp:posOffset>3086100</wp:posOffset>
            </wp:positionH>
            <wp:positionV relativeFrom="paragraph">
              <wp:posOffset>133985</wp:posOffset>
            </wp:positionV>
            <wp:extent cx="1270000" cy="943610"/>
            <wp:effectExtent l="0" t="0" r="0" b="0"/>
            <wp:wrapTight wrapText="bothSides">
              <wp:wrapPolygon edited="0">
                <wp:start x="10368" y="0"/>
                <wp:lineTo x="9072" y="1163"/>
                <wp:lineTo x="8640" y="11629"/>
                <wp:lineTo x="9504" y="14536"/>
                <wp:lineTo x="15984" y="19187"/>
                <wp:lineTo x="19008" y="19187"/>
                <wp:lineTo x="20304" y="15699"/>
                <wp:lineTo x="18144" y="12791"/>
                <wp:lineTo x="12528" y="9884"/>
                <wp:lineTo x="12960" y="1744"/>
                <wp:lineTo x="12096" y="0"/>
                <wp:lineTo x="10368" y="0"/>
              </wp:wrapPolygon>
            </wp:wrapTight>
            <wp:docPr id="150" name="Picture 150" descr="Macintosh HD:Users:Jacob:Documents:Water_Splitting:Two_Photon_Water_Splitting:Computational_Data:Images:BAlt_Im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4" descr="Macintosh HD:Users:Jacob:Documents:Water_Splitting:Two_Photon_Water_Splitting:Computational_Data:Images:BAlt_Image.png"/>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1270000" cy="943610"/>
                    </a:xfrm>
                    <a:prstGeom prst="rect">
                      <a:avLst/>
                    </a:prstGeom>
                    <a:noFill/>
                    <a:ln>
                      <a:noFill/>
                    </a:ln>
                  </pic:spPr>
                </pic:pic>
              </a:graphicData>
            </a:graphic>
            <wp14:sizeRelH relativeFrom="page">
              <wp14:pctWidth>0</wp14:pctWidth>
            </wp14:sizeRelH>
            <wp14:sizeRelV relativeFrom="page">
              <wp14:pctHeight>0</wp14:pctHeight>
            </wp14:sizeRelV>
          </wp:anchor>
        </w:drawing>
      </w:r>
      <w:r w:rsidR="002C6394">
        <w:t xml:space="preserve">Table </w:t>
      </w:r>
      <w:fldSimple w:instr=" STYLEREF 2 \s ">
        <w:r w:rsidR="0073677E">
          <w:rPr>
            <w:noProof/>
          </w:rPr>
          <w:t>11.2</w:t>
        </w:r>
      </w:fldSimple>
      <w:r w:rsidR="00431ECE">
        <w:noBreakHyphen/>
      </w:r>
      <w:fldSimple w:instr=" SEQ Table \* ARABIC \s 2 ">
        <w:r w:rsidR="0073677E">
          <w:rPr>
            <w:noProof/>
          </w:rPr>
          <w:t>5</w:t>
        </w:r>
      </w:fldSimple>
      <w:r w:rsidR="00784D75">
        <w:t xml:space="preserve"> Relative e</w:t>
      </w:r>
      <w:r w:rsidR="002C6394">
        <w:t>nergy of [B-Alt]T</w:t>
      </w:r>
      <w:r w:rsidR="002C6394">
        <w:rPr>
          <w:vertAlign w:val="subscript"/>
        </w:rPr>
        <w:t>0</w:t>
      </w:r>
      <w:bookmarkEnd w:id="189"/>
    </w:p>
    <w:p w14:paraId="1843BCEA" w14:textId="3E201B24" w:rsidR="002C6394" w:rsidRPr="00C6788C" w:rsidRDefault="002C6394" w:rsidP="00C6788C">
      <w:pPr>
        <w:pStyle w:val="CaptionText"/>
      </w:pPr>
    </w:p>
    <w:p w14:paraId="79B319C5" w14:textId="77777777" w:rsidR="00C6788C" w:rsidRDefault="00C6788C" w:rsidP="007B5655"/>
    <w:p w14:paraId="66F0A6AE" w14:textId="77777777" w:rsidR="00427A22" w:rsidRDefault="00427A22" w:rsidP="007B5655"/>
    <w:p w14:paraId="393754D3" w14:textId="77777777" w:rsidR="00427A22" w:rsidRDefault="00427A22" w:rsidP="007B5655"/>
    <w:tbl>
      <w:tblPr>
        <w:tblStyle w:val="TableGrid"/>
        <w:tblpPr w:leftFromText="180" w:rightFromText="180" w:vertAnchor="text" w:horzAnchor="page" w:tblpX="2809" w:tblpY="44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09"/>
        <w:gridCol w:w="5529"/>
      </w:tblGrid>
      <w:tr w:rsidR="00427A22" w:rsidRPr="008B4AA3" w14:paraId="50A6509B" w14:textId="77777777" w:rsidTr="0050488E">
        <w:tc>
          <w:tcPr>
            <w:tcW w:w="1809" w:type="dxa"/>
            <w:tcBorders>
              <w:bottom w:val="single" w:sz="4" w:space="0" w:color="auto"/>
              <w:right w:val="single" w:sz="4" w:space="0" w:color="auto"/>
            </w:tcBorders>
            <w:vAlign w:val="center"/>
          </w:tcPr>
          <w:p w14:paraId="1ABE06E9" w14:textId="77777777" w:rsidR="00427A22" w:rsidRDefault="00427A22" w:rsidP="00427A22">
            <w:pPr>
              <w:pStyle w:val="CaptionText"/>
              <w:jc w:val="center"/>
              <w:rPr>
                <w:lang w:val="el-GR"/>
              </w:rPr>
            </w:pPr>
          </w:p>
        </w:tc>
        <w:tc>
          <w:tcPr>
            <w:tcW w:w="5529" w:type="dxa"/>
            <w:tcBorders>
              <w:left w:val="single" w:sz="4" w:space="0" w:color="auto"/>
              <w:bottom w:val="single" w:sz="4" w:space="0" w:color="auto"/>
            </w:tcBorders>
            <w:vAlign w:val="center"/>
          </w:tcPr>
          <w:p w14:paraId="071BCD79" w14:textId="77777777" w:rsidR="00427A22" w:rsidRPr="008B4AA3" w:rsidRDefault="00427A22" w:rsidP="00427A22">
            <w:pPr>
              <w:pStyle w:val="CaptionText"/>
              <w:jc w:val="center"/>
            </w:pPr>
            <w:r>
              <w:t>[</w:t>
            </w:r>
            <w:r>
              <w:rPr>
                <w:b/>
              </w:rPr>
              <w:t>B-Alt</w:t>
            </w:r>
            <w:r>
              <w:t>]T</w:t>
            </w:r>
            <w:r>
              <w:rPr>
                <w:vertAlign w:val="subscript"/>
              </w:rPr>
              <w:t>0</w:t>
            </w:r>
          </w:p>
        </w:tc>
      </w:tr>
      <w:tr w:rsidR="00156C59" w:rsidRPr="0034347B" w14:paraId="0FD591A7" w14:textId="77777777" w:rsidTr="0050488E">
        <w:tc>
          <w:tcPr>
            <w:tcW w:w="1809" w:type="dxa"/>
            <w:vMerge w:val="restart"/>
            <w:tcBorders>
              <w:top w:val="single" w:sz="4" w:space="0" w:color="auto"/>
              <w:right w:val="single" w:sz="4" w:space="0" w:color="auto"/>
            </w:tcBorders>
            <w:vAlign w:val="center"/>
          </w:tcPr>
          <w:p w14:paraId="176F2640" w14:textId="77777777" w:rsidR="00156C59" w:rsidRPr="008B4AA3" w:rsidRDefault="00156C59" w:rsidP="00427A22">
            <w:pPr>
              <w:pStyle w:val="CaptionText"/>
              <w:jc w:val="center"/>
              <w:rPr>
                <w:b/>
              </w:rPr>
            </w:pPr>
            <w:r w:rsidRPr="008B4AA3">
              <w:rPr>
                <w:b/>
                <w:lang w:val="el-GR"/>
              </w:rPr>
              <w:t>Δ</w:t>
            </w:r>
            <w:r w:rsidRPr="008B4AA3">
              <w:rPr>
                <w:b/>
              </w:rPr>
              <w:t>G°(SMD) / kcal/mol</w:t>
            </w:r>
          </w:p>
        </w:tc>
        <w:tc>
          <w:tcPr>
            <w:tcW w:w="5529" w:type="dxa"/>
            <w:tcBorders>
              <w:top w:val="single" w:sz="4" w:space="0" w:color="auto"/>
              <w:left w:val="single" w:sz="4" w:space="0" w:color="auto"/>
            </w:tcBorders>
            <w:vAlign w:val="center"/>
          </w:tcPr>
          <w:p w14:paraId="1E1B13DC" w14:textId="6F9E5C2C" w:rsidR="00156C59" w:rsidRPr="00427A22" w:rsidRDefault="00FF588A" w:rsidP="00427A22">
            <w:pPr>
              <w:pStyle w:val="CaptionText"/>
              <w:jc w:val="center"/>
            </w:pPr>
            <w:r>
              <w:t>7.</w:t>
            </w:r>
            <w:r w:rsidR="00156C59" w:rsidRPr="00156C59">
              <w:t>96</w:t>
            </w:r>
            <w:r w:rsidR="00156C59">
              <w:rPr>
                <w:b/>
              </w:rPr>
              <w:t xml:space="preserve"> </w:t>
            </w:r>
            <w:r w:rsidR="00156C59">
              <w:t>([</w:t>
            </w:r>
            <w:r w:rsidR="00156C59">
              <w:rPr>
                <w:b/>
              </w:rPr>
              <w:t>B-Alt</w:t>
            </w:r>
            <w:r w:rsidR="00156C59">
              <w:t>]T</w:t>
            </w:r>
            <w:r w:rsidR="00156C59">
              <w:rPr>
                <w:vertAlign w:val="subscript"/>
              </w:rPr>
              <w:t>0</w:t>
            </w:r>
            <w:r w:rsidR="00156C59">
              <w:t xml:space="preserve"> + H</w:t>
            </w:r>
            <w:r w:rsidR="00156C59">
              <w:rPr>
                <w:vertAlign w:val="subscript"/>
              </w:rPr>
              <w:t>2</w:t>
            </w:r>
            <w:r w:rsidR="00156C59">
              <w:t>O + [</w:t>
            </w:r>
            <w:r w:rsidR="00156C59">
              <w:rPr>
                <w:b/>
              </w:rPr>
              <w:t>F</w:t>
            </w:r>
            <w:r w:rsidR="00156C59">
              <w:t>]S</w:t>
            </w:r>
            <w:r w:rsidR="00156C59">
              <w:rPr>
                <w:vertAlign w:val="subscript"/>
              </w:rPr>
              <w:t>0</w:t>
            </w:r>
            <w:r w:rsidR="00156C59">
              <w:t xml:space="preserve"> relative to [</w:t>
            </w:r>
            <w:r w:rsidR="00156C59">
              <w:rPr>
                <w:b/>
              </w:rPr>
              <w:t>B</w:t>
            </w:r>
            <w:r w:rsidR="00156C59">
              <w:t>]T</w:t>
            </w:r>
            <w:r w:rsidR="00156C59">
              <w:rPr>
                <w:vertAlign w:val="subscript"/>
              </w:rPr>
              <w:t>0</w:t>
            </w:r>
            <w:r w:rsidR="00156C59">
              <w:t xml:space="preserve">) </w:t>
            </w:r>
          </w:p>
        </w:tc>
      </w:tr>
      <w:tr w:rsidR="00156C59" w:rsidRPr="0034347B" w14:paraId="50CFA590" w14:textId="77777777" w:rsidTr="0050488E">
        <w:tc>
          <w:tcPr>
            <w:tcW w:w="1809" w:type="dxa"/>
            <w:vMerge/>
            <w:tcBorders>
              <w:bottom w:val="single" w:sz="4" w:space="0" w:color="auto"/>
              <w:right w:val="single" w:sz="4" w:space="0" w:color="auto"/>
            </w:tcBorders>
            <w:vAlign w:val="center"/>
          </w:tcPr>
          <w:p w14:paraId="0F416606" w14:textId="77777777" w:rsidR="00156C59" w:rsidRPr="008B4AA3" w:rsidRDefault="00156C59" w:rsidP="00427A22">
            <w:pPr>
              <w:pStyle w:val="CaptionText"/>
              <w:jc w:val="center"/>
              <w:rPr>
                <w:b/>
                <w:lang w:val="el-GR"/>
              </w:rPr>
            </w:pPr>
          </w:p>
        </w:tc>
        <w:tc>
          <w:tcPr>
            <w:tcW w:w="5529" w:type="dxa"/>
            <w:tcBorders>
              <w:left w:val="single" w:sz="4" w:space="0" w:color="auto"/>
              <w:bottom w:val="single" w:sz="4" w:space="0" w:color="auto"/>
            </w:tcBorders>
            <w:vAlign w:val="center"/>
          </w:tcPr>
          <w:p w14:paraId="5AF3AA0D" w14:textId="0B4C53E1" w:rsidR="00156C59" w:rsidRPr="00156C59" w:rsidRDefault="00FF588A" w:rsidP="00427A22">
            <w:pPr>
              <w:pStyle w:val="CaptionText"/>
              <w:jc w:val="center"/>
              <w:rPr>
                <w:b/>
              </w:rPr>
            </w:pPr>
            <w:r>
              <w:t>16.</w:t>
            </w:r>
            <w:r w:rsidR="00156C59">
              <w:t>5</w:t>
            </w:r>
            <w:r w:rsidR="00156C59">
              <w:rPr>
                <w:b/>
              </w:rPr>
              <w:t xml:space="preserve"> </w:t>
            </w:r>
            <w:r w:rsidR="00156C59">
              <w:t>([</w:t>
            </w:r>
            <w:r w:rsidR="00156C59">
              <w:rPr>
                <w:b/>
              </w:rPr>
              <w:t>B-Alt</w:t>
            </w:r>
            <w:r w:rsidR="00156C59">
              <w:t>]T</w:t>
            </w:r>
            <w:r w:rsidR="00156C59">
              <w:rPr>
                <w:vertAlign w:val="subscript"/>
              </w:rPr>
              <w:t>0</w:t>
            </w:r>
            <w:r w:rsidR="00156C59">
              <w:t xml:space="preserve"> + H</w:t>
            </w:r>
            <w:r w:rsidR="00156C59">
              <w:rPr>
                <w:vertAlign w:val="subscript"/>
              </w:rPr>
              <w:t>2</w:t>
            </w:r>
            <w:r w:rsidR="00156C59">
              <w:t>O + [</w:t>
            </w:r>
            <w:r w:rsidR="00156C59">
              <w:rPr>
                <w:b/>
              </w:rPr>
              <w:t>F</w:t>
            </w:r>
            <w:r w:rsidR="00156C59">
              <w:t>]S</w:t>
            </w:r>
            <w:r w:rsidR="00156C59">
              <w:rPr>
                <w:vertAlign w:val="subscript"/>
              </w:rPr>
              <w:t>0</w:t>
            </w:r>
            <w:r w:rsidR="00156C59">
              <w:t xml:space="preserve"> relative to [</w:t>
            </w:r>
            <w:r w:rsidR="00156C59">
              <w:rPr>
                <w:b/>
              </w:rPr>
              <w:t>B-Trans</w:t>
            </w:r>
            <w:r w:rsidR="00156C59">
              <w:t>]T</w:t>
            </w:r>
            <w:r w:rsidR="00156C59">
              <w:rPr>
                <w:vertAlign w:val="subscript"/>
              </w:rPr>
              <w:t>0</w:t>
            </w:r>
            <w:r w:rsidR="00156C59">
              <w:t>)</w:t>
            </w:r>
          </w:p>
        </w:tc>
      </w:tr>
      <w:tr w:rsidR="00156C59" w:rsidRPr="0034347B" w14:paraId="46CFB2A9" w14:textId="77777777" w:rsidTr="0050488E">
        <w:tc>
          <w:tcPr>
            <w:tcW w:w="1809" w:type="dxa"/>
            <w:tcBorders>
              <w:top w:val="single" w:sz="4" w:space="0" w:color="auto"/>
              <w:right w:val="single" w:sz="4" w:space="0" w:color="auto"/>
            </w:tcBorders>
            <w:vAlign w:val="center"/>
          </w:tcPr>
          <w:p w14:paraId="490F7448" w14:textId="77777777" w:rsidR="00156C59" w:rsidRPr="008B4AA3" w:rsidRDefault="00156C59" w:rsidP="00427A22">
            <w:pPr>
              <w:pStyle w:val="CaptionText"/>
              <w:jc w:val="center"/>
              <w:rPr>
                <w:b/>
                <w:lang w:val="el-GR"/>
              </w:rPr>
            </w:pPr>
            <w:r w:rsidRPr="008B4AA3">
              <w:rPr>
                <w:b/>
                <w:lang w:val="el-GR"/>
              </w:rPr>
              <w:t>Δ</w:t>
            </w:r>
            <w:r>
              <w:rPr>
                <w:b/>
              </w:rPr>
              <w:t>G°(Gas Phase</w:t>
            </w:r>
            <w:r w:rsidRPr="008B4AA3">
              <w:rPr>
                <w:b/>
              </w:rPr>
              <w:t>) / kcal/mol</w:t>
            </w:r>
          </w:p>
        </w:tc>
        <w:tc>
          <w:tcPr>
            <w:tcW w:w="5529" w:type="dxa"/>
            <w:tcBorders>
              <w:top w:val="single" w:sz="4" w:space="0" w:color="auto"/>
              <w:left w:val="single" w:sz="4" w:space="0" w:color="auto"/>
            </w:tcBorders>
            <w:vAlign w:val="center"/>
          </w:tcPr>
          <w:p w14:paraId="70ECC85E" w14:textId="05C5A59C" w:rsidR="00156C59" w:rsidRPr="00156C59" w:rsidRDefault="00FF588A" w:rsidP="00427A22">
            <w:pPr>
              <w:pStyle w:val="CaptionText"/>
              <w:jc w:val="center"/>
              <w:rPr>
                <w:b/>
              </w:rPr>
            </w:pPr>
            <w:r>
              <w:t>39.</w:t>
            </w:r>
            <w:r w:rsidR="00156C59">
              <w:t>1</w:t>
            </w:r>
            <w:r w:rsidR="00156C59">
              <w:rPr>
                <w:b/>
              </w:rPr>
              <w:t xml:space="preserve"> </w:t>
            </w:r>
            <w:r w:rsidR="00156C59">
              <w:t>([</w:t>
            </w:r>
            <w:r w:rsidR="00156C59">
              <w:rPr>
                <w:b/>
              </w:rPr>
              <w:t>B-Alt</w:t>
            </w:r>
            <w:r w:rsidR="00156C59">
              <w:t>]T</w:t>
            </w:r>
            <w:r w:rsidR="00156C59">
              <w:rPr>
                <w:vertAlign w:val="subscript"/>
              </w:rPr>
              <w:t>0</w:t>
            </w:r>
            <w:r w:rsidR="00156C59">
              <w:t xml:space="preserve"> + H</w:t>
            </w:r>
            <w:r w:rsidR="00156C59">
              <w:rPr>
                <w:vertAlign w:val="subscript"/>
              </w:rPr>
              <w:t>2</w:t>
            </w:r>
            <w:r w:rsidR="00156C59">
              <w:t>O + [</w:t>
            </w:r>
            <w:r w:rsidR="00156C59">
              <w:rPr>
                <w:b/>
              </w:rPr>
              <w:t>F</w:t>
            </w:r>
            <w:r w:rsidR="00156C59">
              <w:t>]S</w:t>
            </w:r>
            <w:r w:rsidR="00156C59">
              <w:rPr>
                <w:vertAlign w:val="subscript"/>
              </w:rPr>
              <w:t>0</w:t>
            </w:r>
            <w:r w:rsidR="00156C59">
              <w:t xml:space="preserve"> relative to [</w:t>
            </w:r>
            <w:r w:rsidR="00156C59">
              <w:rPr>
                <w:b/>
              </w:rPr>
              <w:t>B-Trans</w:t>
            </w:r>
            <w:r w:rsidR="00156C59">
              <w:t>]T</w:t>
            </w:r>
            <w:r w:rsidR="00156C59">
              <w:rPr>
                <w:vertAlign w:val="subscript"/>
              </w:rPr>
              <w:t>0</w:t>
            </w:r>
            <w:r w:rsidR="00156C59">
              <w:t>)</w:t>
            </w:r>
          </w:p>
        </w:tc>
      </w:tr>
    </w:tbl>
    <w:p w14:paraId="2905E89E" w14:textId="77777777" w:rsidR="00427A22" w:rsidRDefault="00427A22" w:rsidP="007B5655"/>
    <w:p w14:paraId="62B9CC77" w14:textId="77777777" w:rsidR="00427A22" w:rsidRDefault="00427A22" w:rsidP="007B5655"/>
    <w:p w14:paraId="0CE5CD9F" w14:textId="77777777" w:rsidR="00427A22" w:rsidRDefault="00427A22" w:rsidP="007B5655"/>
    <w:p w14:paraId="670DFED0" w14:textId="77777777" w:rsidR="00427A22" w:rsidRDefault="00427A22" w:rsidP="007B5655"/>
    <w:p w14:paraId="1EF5584B" w14:textId="77777777" w:rsidR="00427A22" w:rsidRDefault="00427A22" w:rsidP="007B5655"/>
    <w:p w14:paraId="4548E9D9" w14:textId="77777777" w:rsidR="00427A22" w:rsidRDefault="00427A22" w:rsidP="007B5655"/>
    <w:p w14:paraId="193FF0F1" w14:textId="77777777" w:rsidR="00C6788C" w:rsidRDefault="00C6788C" w:rsidP="007B5655"/>
    <w:p w14:paraId="450B0F7D" w14:textId="09184961" w:rsidR="00156C59" w:rsidRPr="00771BDE" w:rsidRDefault="00771BDE" w:rsidP="005A7662">
      <w:r>
        <w:t>[</w:t>
      </w:r>
      <w:r>
        <w:rPr>
          <w:b/>
        </w:rPr>
        <w:t>B-Alt</w:t>
      </w:r>
      <w:r>
        <w:t>]T</w:t>
      </w:r>
      <w:r>
        <w:rPr>
          <w:vertAlign w:val="subscript"/>
        </w:rPr>
        <w:t>0</w:t>
      </w:r>
      <w:r>
        <w:t xml:space="preserve"> would be an alternative reaction intermediate, obtained via two consecutive proton-coupled electron transfers from [</w:t>
      </w:r>
      <w:r>
        <w:rPr>
          <w:b/>
          <w:caps/>
        </w:rPr>
        <w:t>A</w:t>
      </w:r>
      <w:r>
        <w:t>] (forming one equivalent of [</w:t>
      </w:r>
      <w:r>
        <w:rPr>
          <w:b/>
        </w:rPr>
        <w:t>F</w:t>
      </w:r>
      <w:r>
        <w:t>]S</w:t>
      </w:r>
      <w:r>
        <w:rPr>
          <w:vertAlign w:val="subscript"/>
        </w:rPr>
        <w:t>0</w:t>
      </w:r>
      <w:r>
        <w:t xml:space="preserve"> in the process). It is, however, less stable than either [</w:t>
      </w:r>
      <w:r>
        <w:rPr>
          <w:b/>
        </w:rPr>
        <w:t>B</w:t>
      </w:r>
      <w:r>
        <w:t>]T</w:t>
      </w:r>
      <w:r>
        <w:rPr>
          <w:vertAlign w:val="subscript"/>
        </w:rPr>
        <w:t>0</w:t>
      </w:r>
      <w:r>
        <w:t xml:space="preserve"> or [</w:t>
      </w:r>
      <w:r>
        <w:rPr>
          <w:b/>
        </w:rPr>
        <w:t>B-Trans</w:t>
      </w:r>
      <w:r>
        <w:t>]T</w:t>
      </w:r>
      <w:r>
        <w:rPr>
          <w:vertAlign w:val="subscript"/>
        </w:rPr>
        <w:t>0</w:t>
      </w:r>
      <w:r>
        <w:t>.</w:t>
      </w:r>
    </w:p>
    <w:p w14:paraId="02BCBBA9" w14:textId="77777777" w:rsidR="005A7662" w:rsidRPr="005A7662" w:rsidRDefault="005A7662" w:rsidP="005A7662">
      <w:pPr>
        <w:pStyle w:val="CaptionText"/>
      </w:pPr>
    </w:p>
    <w:p w14:paraId="545E0241" w14:textId="77777777" w:rsidR="00156C59" w:rsidRDefault="00156C59" w:rsidP="004A4804">
      <w:pPr>
        <w:pStyle w:val="Caption"/>
      </w:pPr>
    </w:p>
    <w:p w14:paraId="35895B45" w14:textId="1F4686D6" w:rsidR="004A4804" w:rsidRDefault="004A4804" w:rsidP="004A4804">
      <w:pPr>
        <w:pStyle w:val="Caption"/>
      </w:pPr>
      <w:bookmarkStart w:id="190" w:name="_Toc464139309"/>
      <w:r>
        <w:t xml:space="preserve">Table </w:t>
      </w:r>
      <w:fldSimple w:instr=" STYLEREF 2 \s ">
        <w:r w:rsidR="0073677E">
          <w:rPr>
            <w:noProof/>
          </w:rPr>
          <w:t>11.2</w:t>
        </w:r>
      </w:fldSimple>
      <w:r w:rsidR="00431ECE">
        <w:noBreakHyphen/>
      </w:r>
      <w:fldSimple w:instr=" SEQ Table \* ARABIC \s 2 ">
        <w:r w:rsidR="0073677E">
          <w:rPr>
            <w:noProof/>
          </w:rPr>
          <w:t>6</w:t>
        </w:r>
      </w:fldSimple>
      <w:r w:rsidR="00784D75">
        <w:t xml:space="preserve"> Relative e</w:t>
      </w:r>
      <w:r>
        <w:t>nergy of Oxo Dimer</w:t>
      </w:r>
      <w:bookmarkEnd w:id="190"/>
    </w:p>
    <w:p w14:paraId="717F2FDE" w14:textId="77777777" w:rsidR="004A4804" w:rsidRDefault="004A4804" w:rsidP="004A4804">
      <w:pPr>
        <w:pStyle w:val="CaptionText"/>
      </w:pPr>
    </w:p>
    <w:tbl>
      <w:tblPr>
        <w:tblStyle w:val="TableGrid"/>
        <w:tblpPr w:leftFromText="180" w:rightFromText="180" w:vertAnchor="text" w:horzAnchor="page" w:tblpX="3709" w:tblpY="2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26"/>
        <w:gridCol w:w="3827"/>
      </w:tblGrid>
      <w:tr w:rsidR="007C7C41" w:rsidRPr="008B4AA3" w14:paraId="4203AFBD" w14:textId="77777777" w:rsidTr="007C7C41">
        <w:tc>
          <w:tcPr>
            <w:tcW w:w="1526" w:type="dxa"/>
            <w:tcBorders>
              <w:bottom w:val="single" w:sz="4" w:space="0" w:color="auto"/>
              <w:right w:val="single" w:sz="4" w:space="0" w:color="auto"/>
            </w:tcBorders>
            <w:vAlign w:val="center"/>
          </w:tcPr>
          <w:p w14:paraId="375C54A1" w14:textId="77777777" w:rsidR="007C7C41" w:rsidRDefault="007C7C41" w:rsidP="007C7C41">
            <w:pPr>
              <w:pStyle w:val="CaptionText"/>
              <w:jc w:val="center"/>
              <w:rPr>
                <w:lang w:val="el-GR"/>
              </w:rPr>
            </w:pPr>
          </w:p>
        </w:tc>
        <w:tc>
          <w:tcPr>
            <w:tcW w:w="3827" w:type="dxa"/>
            <w:tcBorders>
              <w:left w:val="single" w:sz="4" w:space="0" w:color="auto"/>
              <w:bottom w:val="single" w:sz="4" w:space="0" w:color="auto"/>
            </w:tcBorders>
            <w:vAlign w:val="center"/>
          </w:tcPr>
          <w:p w14:paraId="6C277D6D" w14:textId="77777777" w:rsidR="007C7C41" w:rsidRPr="008B4AA3" w:rsidRDefault="007C7C41" w:rsidP="007C7C41">
            <w:pPr>
              <w:pStyle w:val="CaptionText"/>
              <w:jc w:val="center"/>
            </w:pPr>
            <w:r>
              <w:t>[</w:t>
            </w:r>
            <w:r>
              <w:rPr>
                <w:b/>
              </w:rPr>
              <w:t>Oxo Dimer</w:t>
            </w:r>
            <w:r>
              <w:t>]S</w:t>
            </w:r>
            <w:r>
              <w:rPr>
                <w:vertAlign w:val="subscript"/>
              </w:rPr>
              <w:t>0</w:t>
            </w:r>
          </w:p>
        </w:tc>
      </w:tr>
      <w:tr w:rsidR="007C7C41" w:rsidRPr="0034347B" w14:paraId="31E8F8A1" w14:textId="77777777" w:rsidTr="007C7C41">
        <w:tc>
          <w:tcPr>
            <w:tcW w:w="1526" w:type="dxa"/>
            <w:vMerge w:val="restart"/>
            <w:tcBorders>
              <w:top w:val="single" w:sz="4" w:space="0" w:color="auto"/>
              <w:right w:val="single" w:sz="4" w:space="0" w:color="auto"/>
            </w:tcBorders>
            <w:vAlign w:val="center"/>
          </w:tcPr>
          <w:p w14:paraId="2279CA4A" w14:textId="77777777" w:rsidR="007C7C41" w:rsidRPr="008B4AA3" w:rsidRDefault="007C7C41" w:rsidP="007C7C41">
            <w:pPr>
              <w:pStyle w:val="CaptionText"/>
              <w:jc w:val="center"/>
              <w:rPr>
                <w:b/>
              </w:rPr>
            </w:pPr>
            <w:r w:rsidRPr="008B4AA3">
              <w:rPr>
                <w:b/>
                <w:lang w:val="el-GR"/>
              </w:rPr>
              <w:t>Δ</w:t>
            </w:r>
            <w:r w:rsidRPr="008B4AA3">
              <w:rPr>
                <w:b/>
              </w:rPr>
              <w:t>G°(SMD) / kcal/mol</w:t>
            </w:r>
          </w:p>
        </w:tc>
        <w:tc>
          <w:tcPr>
            <w:tcW w:w="3827" w:type="dxa"/>
            <w:tcBorders>
              <w:top w:val="single" w:sz="4" w:space="0" w:color="auto"/>
              <w:left w:val="single" w:sz="4" w:space="0" w:color="auto"/>
            </w:tcBorders>
            <w:vAlign w:val="center"/>
          </w:tcPr>
          <w:p w14:paraId="3552508D" w14:textId="77777777" w:rsidR="007C7C41" w:rsidRPr="007C7C41" w:rsidRDefault="007C7C41" w:rsidP="007C7C41">
            <w:pPr>
              <w:pStyle w:val="CaptionText"/>
              <w:jc w:val="center"/>
            </w:pPr>
            <w:r>
              <w:t>12.2 (relative to [</w:t>
            </w:r>
            <w:r w:rsidRPr="007C7C41">
              <w:rPr>
                <w:b/>
              </w:rPr>
              <w:t>A-Mono</w:t>
            </w:r>
            <w:r>
              <w:t>]S</w:t>
            </w:r>
            <w:r>
              <w:rPr>
                <w:vertAlign w:val="subscript"/>
              </w:rPr>
              <w:t>0</w:t>
            </w:r>
            <w:r>
              <w:t>)</w:t>
            </w:r>
          </w:p>
        </w:tc>
      </w:tr>
      <w:tr w:rsidR="007C7C41" w:rsidRPr="0034347B" w14:paraId="1339E109" w14:textId="77777777" w:rsidTr="007C7C41">
        <w:tc>
          <w:tcPr>
            <w:tcW w:w="1526" w:type="dxa"/>
            <w:vMerge/>
            <w:tcBorders>
              <w:right w:val="single" w:sz="4" w:space="0" w:color="auto"/>
            </w:tcBorders>
            <w:vAlign w:val="center"/>
          </w:tcPr>
          <w:p w14:paraId="5197164C" w14:textId="77777777" w:rsidR="007C7C41" w:rsidRPr="008B4AA3" w:rsidRDefault="007C7C41" w:rsidP="007C7C41">
            <w:pPr>
              <w:pStyle w:val="CaptionText"/>
              <w:jc w:val="center"/>
              <w:rPr>
                <w:b/>
                <w:lang w:val="el-GR"/>
              </w:rPr>
            </w:pPr>
          </w:p>
        </w:tc>
        <w:tc>
          <w:tcPr>
            <w:tcW w:w="3827" w:type="dxa"/>
            <w:tcBorders>
              <w:left w:val="single" w:sz="4" w:space="0" w:color="auto"/>
            </w:tcBorders>
            <w:vAlign w:val="center"/>
          </w:tcPr>
          <w:p w14:paraId="2C3F4B56" w14:textId="77777777" w:rsidR="007C7C41" w:rsidRPr="007C7C41" w:rsidRDefault="007C7C41" w:rsidP="007C7C41">
            <w:pPr>
              <w:pStyle w:val="CaptionText"/>
              <w:jc w:val="center"/>
            </w:pPr>
            <w:r w:rsidRPr="007C7C41">
              <w:t>4.2</w:t>
            </w:r>
            <w:r>
              <w:rPr>
                <w:b/>
              </w:rPr>
              <w:t xml:space="preserve"> </w:t>
            </w:r>
            <w:r>
              <w:t>(relative to [</w:t>
            </w:r>
            <w:r>
              <w:rPr>
                <w:b/>
              </w:rPr>
              <w:t>A</w:t>
            </w:r>
            <w:r>
              <w:t>]S</w:t>
            </w:r>
            <w:r>
              <w:rPr>
                <w:vertAlign w:val="subscript"/>
              </w:rPr>
              <w:t>0</w:t>
            </w:r>
            <w:r>
              <w:t>)</w:t>
            </w:r>
          </w:p>
        </w:tc>
      </w:tr>
    </w:tbl>
    <w:p w14:paraId="2E7AD1FD" w14:textId="77777777" w:rsidR="004A4804" w:rsidRPr="004A4804" w:rsidRDefault="004A4804" w:rsidP="004A4804">
      <w:pPr>
        <w:pStyle w:val="CaptionText"/>
      </w:pPr>
    </w:p>
    <w:p w14:paraId="38D6A7D5" w14:textId="77777777" w:rsidR="004A4804" w:rsidRDefault="004A4804" w:rsidP="007B5655"/>
    <w:p w14:paraId="1DF176D0" w14:textId="77777777" w:rsidR="00427A22" w:rsidRDefault="00427A22" w:rsidP="007B5655"/>
    <w:p w14:paraId="5367DAA2" w14:textId="77777777" w:rsidR="00427A22" w:rsidRDefault="00427A22" w:rsidP="007B5655"/>
    <w:p w14:paraId="523B6738" w14:textId="77777777" w:rsidR="00427A22" w:rsidRDefault="00427A22" w:rsidP="007B5655"/>
    <w:p w14:paraId="4BF3BE89" w14:textId="71FC9E5A" w:rsidR="00427A22" w:rsidRDefault="00FF588A" w:rsidP="00FF588A">
      <w:pPr>
        <w:pStyle w:val="Caption"/>
      </w:pPr>
      <w:bookmarkStart w:id="191" w:name="_Toc464139310"/>
      <w:r>
        <w:rPr>
          <w:noProof/>
        </w:rPr>
        <w:drawing>
          <wp:anchor distT="0" distB="0" distL="114300" distR="114300" simplePos="0" relativeHeight="251814912" behindDoc="0" locked="0" layoutInCell="1" allowOverlap="1" wp14:anchorId="42CC6B58" wp14:editId="62A35698">
            <wp:simplePos x="0" y="0"/>
            <wp:positionH relativeFrom="column">
              <wp:posOffset>2057400</wp:posOffset>
            </wp:positionH>
            <wp:positionV relativeFrom="paragraph">
              <wp:posOffset>318135</wp:posOffset>
            </wp:positionV>
            <wp:extent cx="3037205" cy="1153795"/>
            <wp:effectExtent l="0" t="0" r="10795" b="0"/>
            <wp:wrapTopAndBottom/>
            <wp:docPr id="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3037205" cy="1153795"/>
                    </a:xfrm>
                    <a:prstGeom prst="rect">
                      <a:avLst/>
                    </a:prstGeom>
                    <a:noFill/>
                    <a:ln>
                      <a:noFill/>
                    </a:ln>
                  </pic:spPr>
                </pic:pic>
              </a:graphicData>
            </a:graphic>
            <wp14:sizeRelH relativeFrom="page">
              <wp14:pctWidth>0</wp14:pctWidth>
            </wp14:sizeRelH>
            <wp14:sizeRelV relativeFrom="page">
              <wp14:pctHeight>0</wp14:pctHeight>
            </wp14:sizeRelV>
          </wp:anchor>
        </w:drawing>
      </w:r>
      <w:r>
        <w:t xml:space="preserve">Table </w:t>
      </w:r>
      <w:fldSimple w:instr=" STYLEREF 2 \s ">
        <w:r w:rsidR="0073677E">
          <w:rPr>
            <w:noProof/>
          </w:rPr>
          <w:t>11.2</w:t>
        </w:r>
      </w:fldSimple>
      <w:r w:rsidR="00431ECE">
        <w:noBreakHyphen/>
      </w:r>
      <w:fldSimple w:instr=" SEQ Table \* ARABIC \s 2 ">
        <w:r w:rsidR="0073677E">
          <w:rPr>
            <w:noProof/>
          </w:rPr>
          <w:t>7</w:t>
        </w:r>
      </w:fldSimple>
      <w:r>
        <w:t xml:space="preserve"> Reaction Energy for [</w:t>
      </w:r>
      <w:r w:rsidRPr="00FF588A">
        <w:t>F</w:t>
      </w:r>
      <w:r>
        <w:t>]S</w:t>
      </w:r>
      <w:r>
        <w:rPr>
          <w:vertAlign w:val="subscript"/>
        </w:rPr>
        <w:t xml:space="preserve">0 </w:t>
      </w:r>
      <w:r>
        <w:t>+ H</w:t>
      </w:r>
      <w:r>
        <w:rPr>
          <w:vertAlign w:val="subscript"/>
        </w:rPr>
        <w:t>2</w:t>
      </w:r>
      <w:r>
        <w:t xml:space="preserve">O </w:t>
      </w:r>
      <w:r w:rsidRPr="00A027AC">
        <w:rPr>
          <w:rFonts w:hint="eastAsia"/>
        </w:rPr>
        <w:t>→</w:t>
      </w:r>
      <w:r>
        <w:t xml:space="preserve"> [</w:t>
      </w:r>
      <w:r w:rsidRPr="00FF588A">
        <w:t>A-Mono</w:t>
      </w:r>
      <w:r>
        <w:t>]S</w:t>
      </w:r>
      <w:r>
        <w:rPr>
          <w:vertAlign w:val="subscript"/>
        </w:rPr>
        <w:t>0</w:t>
      </w:r>
      <w:r>
        <w:t xml:space="preserve"> + H</w:t>
      </w:r>
      <w:r>
        <w:rPr>
          <w:vertAlign w:val="subscript"/>
        </w:rPr>
        <w:t>2</w:t>
      </w:r>
      <w:bookmarkEnd w:id="191"/>
    </w:p>
    <w:p w14:paraId="2A88945E" w14:textId="637088EA" w:rsidR="00FF588A" w:rsidRDefault="00FF588A" w:rsidP="007B5655"/>
    <w:tbl>
      <w:tblPr>
        <w:tblStyle w:val="TableGrid"/>
        <w:tblW w:w="0" w:type="auto"/>
        <w:tblInd w:w="2943" w:type="dxa"/>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2035"/>
        <w:gridCol w:w="3210"/>
      </w:tblGrid>
      <w:tr w:rsidR="00FF588A" w14:paraId="55EF6ABF" w14:textId="77777777" w:rsidTr="00FF588A">
        <w:tc>
          <w:tcPr>
            <w:tcW w:w="2035" w:type="dxa"/>
            <w:vAlign w:val="center"/>
          </w:tcPr>
          <w:p w14:paraId="161AB33E" w14:textId="77777777" w:rsidR="00FF588A" w:rsidRDefault="00FF588A" w:rsidP="00FF588A">
            <w:pPr>
              <w:pStyle w:val="CaptionText"/>
              <w:jc w:val="center"/>
            </w:pPr>
          </w:p>
        </w:tc>
        <w:tc>
          <w:tcPr>
            <w:tcW w:w="3210" w:type="dxa"/>
            <w:vAlign w:val="center"/>
          </w:tcPr>
          <w:p w14:paraId="195B12DD" w14:textId="5CFBFE16" w:rsidR="00FF588A" w:rsidRPr="00FF588A" w:rsidRDefault="00FF588A" w:rsidP="00FF588A">
            <w:pPr>
              <w:pStyle w:val="CaptionText"/>
              <w:jc w:val="center"/>
            </w:pPr>
            <w:r>
              <w:t>[</w:t>
            </w:r>
            <w:r>
              <w:rPr>
                <w:b/>
              </w:rPr>
              <w:t>F</w:t>
            </w:r>
            <w:r>
              <w:t>]S</w:t>
            </w:r>
            <w:r>
              <w:rPr>
                <w:vertAlign w:val="subscript"/>
              </w:rPr>
              <w:t xml:space="preserve">0 </w:t>
            </w:r>
            <w:r>
              <w:t>+ H</w:t>
            </w:r>
            <w:r>
              <w:rPr>
                <w:vertAlign w:val="subscript"/>
              </w:rPr>
              <w:t>2</w:t>
            </w:r>
            <w:r>
              <w:t xml:space="preserve">O </w:t>
            </w:r>
            <w:r w:rsidRPr="00A027AC">
              <w:rPr>
                <w:rFonts w:hint="eastAsia"/>
              </w:rPr>
              <w:t>→</w:t>
            </w:r>
            <w:r>
              <w:t xml:space="preserve"> [</w:t>
            </w:r>
            <w:r>
              <w:rPr>
                <w:b/>
              </w:rPr>
              <w:t>A-Mono</w:t>
            </w:r>
            <w:r>
              <w:t>]S</w:t>
            </w:r>
            <w:r>
              <w:rPr>
                <w:vertAlign w:val="subscript"/>
              </w:rPr>
              <w:t>0</w:t>
            </w:r>
            <w:r>
              <w:t xml:space="preserve"> + H</w:t>
            </w:r>
            <w:r>
              <w:rPr>
                <w:vertAlign w:val="subscript"/>
              </w:rPr>
              <w:t>2</w:t>
            </w:r>
            <w:r>
              <w:t xml:space="preserve"> </w:t>
            </w:r>
          </w:p>
        </w:tc>
      </w:tr>
      <w:tr w:rsidR="00FF588A" w14:paraId="5CE206F6" w14:textId="77777777" w:rsidTr="00FF588A">
        <w:tc>
          <w:tcPr>
            <w:tcW w:w="2035" w:type="dxa"/>
            <w:vAlign w:val="center"/>
          </w:tcPr>
          <w:p w14:paraId="5CDEFFA5" w14:textId="169B021B" w:rsidR="00FF588A" w:rsidRDefault="00FF588A" w:rsidP="00FF588A">
            <w:pPr>
              <w:pStyle w:val="CaptionText"/>
              <w:jc w:val="center"/>
            </w:pPr>
            <w:r w:rsidRPr="008B4AA3">
              <w:rPr>
                <w:b/>
                <w:lang w:val="el-GR"/>
              </w:rPr>
              <w:t>Δ</w:t>
            </w:r>
            <w:r w:rsidRPr="008B4AA3">
              <w:rPr>
                <w:b/>
              </w:rPr>
              <w:t>G°(SMD) / kcal/mol</w:t>
            </w:r>
          </w:p>
        </w:tc>
        <w:tc>
          <w:tcPr>
            <w:tcW w:w="3210" w:type="dxa"/>
            <w:vAlign w:val="center"/>
          </w:tcPr>
          <w:p w14:paraId="72024A1C" w14:textId="4A4F6E87" w:rsidR="00FF588A" w:rsidRDefault="00FF588A" w:rsidP="00FF588A">
            <w:pPr>
              <w:pStyle w:val="CaptionText"/>
              <w:jc w:val="center"/>
            </w:pPr>
            <w:r>
              <w:t>13.18</w:t>
            </w:r>
          </w:p>
        </w:tc>
      </w:tr>
    </w:tbl>
    <w:p w14:paraId="58B6F5F0" w14:textId="77777777" w:rsidR="00FF588A" w:rsidRDefault="00FF588A" w:rsidP="007B5655"/>
    <w:p w14:paraId="4580F89D" w14:textId="479A986A" w:rsidR="00A454FE" w:rsidRDefault="00FF588A">
      <w:r>
        <w:t>Considering the energy change for [</w:t>
      </w:r>
      <w:r>
        <w:rPr>
          <w:b/>
        </w:rPr>
        <w:t>F</w:t>
      </w:r>
      <w:r>
        <w:t>]S</w:t>
      </w:r>
      <w:r>
        <w:rPr>
          <w:vertAlign w:val="subscript"/>
        </w:rPr>
        <w:t xml:space="preserve">0 </w:t>
      </w:r>
      <w:r>
        <w:t>+ H</w:t>
      </w:r>
      <w:r>
        <w:rPr>
          <w:vertAlign w:val="subscript"/>
        </w:rPr>
        <w:t>2</w:t>
      </w:r>
      <w:r>
        <w:t xml:space="preserve">O </w:t>
      </w:r>
      <w:r w:rsidRPr="00A027AC">
        <w:rPr>
          <w:rFonts w:hint="eastAsia"/>
        </w:rPr>
        <w:t>→</w:t>
      </w:r>
      <w:r>
        <w:t xml:space="preserve"> [</w:t>
      </w:r>
      <w:r>
        <w:rPr>
          <w:b/>
        </w:rPr>
        <w:t>A-Mono</w:t>
      </w:r>
      <w:r>
        <w:t>]S</w:t>
      </w:r>
      <w:r>
        <w:rPr>
          <w:vertAlign w:val="subscript"/>
        </w:rPr>
        <w:t>0</w:t>
      </w:r>
      <w:r>
        <w:t xml:space="preserve"> + H</w:t>
      </w:r>
      <w:r>
        <w:rPr>
          <w:vertAlign w:val="subscript"/>
        </w:rPr>
        <w:t>2</w:t>
      </w:r>
      <w:r>
        <w:t xml:space="preserve"> (13.18 kcal/mol)</w:t>
      </w:r>
      <w:r w:rsidR="00EE4363">
        <w:t xml:space="preserve"> and [</w:t>
      </w:r>
      <w:r w:rsidR="00EE4363">
        <w:rPr>
          <w:b/>
        </w:rPr>
        <w:t>A</w:t>
      </w:r>
      <w:r w:rsidR="00EE4363">
        <w:t>]S</w:t>
      </w:r>
      <w:r w:rsidR="00EE4363">
        <w:rPr>
          <w:vertAlign w:val="subscript"/>
        </w:rPr>
        <w:t>0</w:t>
      </w:r>
      <w:r w:rsidR="00EE4363">
        <w:t xml:space="preserve"> </w:t>
      </w:r>
      <w:r w:rsidR="00EE4363" w:rsidRPr="00A027AC">
        <w:rPr>
          <w:rFonts w:hint="eastAsia"/>
        </w:rPr>
        <w:t>→</w:t>
      </w:r>
      <w:r w:rsidR="00EE4363">
        <w:t xml:space="preserve"> 2 [</w:t>
      </w:r>
      <w:r w:rsidR="00EE4363">
        <w:rPr>
          <w:b/>
        </w:rPr>
        <w:t>F</w:t>
      </w:r>
      <w:r w:rsidR="00EE4363">
        <w:t>]S</w:t>
      </w:r>
      <w:r w:rsidR="00EE4363">
        <w:rPr>
          <w:vertAlign w:val="subscript"/>
        </w:rPr>
        <w:t>0</w:t>
      </w:r>
      <w:r w:rsidR="00EE4363">
        <w:t xml:space="preserve"> + O</w:t>
      </w:r>
      <w:r w:rsidR="00EE4363">
        <w:rPr>
          <w:vertAlign w:val="subscript"/>
        </w:rPr>
        <w:t xml:space="preserve">2 </w:t>
      </w:r>
      <w:r w:rsidR="00EE4363">
        <w:t>(82.73 kcal/mol), as well as the relative stability of [</w:t>
      </w:r>
      <w:r w:rsidR="00EE4363">
        <w:rPr>
          <w:b/>
        </w:rPr>
        <w:t>A</w:t>
      </w:r>
      <w:r w:rsidR="00EE4363">
        <w:t>]S</w:t>
      </w:r>
      <w:r w:rsidR="00EE4363">
        <w:rPr>
          <w:vertAlign w:val="subscript"/>
        </w:rPr>
        <w:t>0</w:t>
      </w:r>
      <w:r w:rsidR="00EE4363">
        <w:t xml:space="preserve"> vs. [</w:t>
      </w:r>
      <w:r w:rsidR="00EE4363">
        <w:rPr>
          <w:b/>
        </w:rPr>
        <w:t>A-Mono</w:t>
      </w:r>
      <w:r w:rsidR="00EE4363">
        <w:t>]S</w:t>
      </w:r>
      <w:r w:rsidR="00EE4363">
        <w:rPr>
          <w:vertAlign w:val="subscript"/>
        </w:rPr>
        <w:t>0</w:t>
      </w:r>
      <w:r w:rsidR="00EE4363">
        <w:t xml:space="preserve"> (8.05 kcal/mol), one arrives at an energy change of 117.11 kcal/mol. This value is identical with the energy change of 2 H</w:t>
      </w:r>
      <w:r w:rsidR="00EE4363">
        <w:rPr>
          <w:vertAlign w:val="subscript"/>
        </w:rPr>
        <w:t>2</w:t>
      </w:r>
      <w:r w:rsidR="00EE4363">
        <w:t xml:space="preserve">O </w:t>
      </w:r>
      <w:r w:rsidR="00EE4363" w:rsidRPr="00A027AC">
        <w:rPr>
          <w:rFonts w:hint="eastAsia"/>
        </w:rPr>
        <w:t>→</w:t>
      </w:r>
      <w:r w:rsidR="00EE4363">
        <w:t xml:space="preserve"> O</w:t>
      </w:r>
      <w:r w:rsidR="00EE4363">
        <w:rPr>
          <w:vertAlign w:val="subscript"/>
        </w:rPr>
        <w:t>2</w:t>
      </w:r>
      <w:r w:rsidR="00EE4363">
        <w:t xml:space="preserve"> + 2 H</w:t>
      </w:r>
      <w:r w:rsidR="00EE4363">
        <w:rPr>
          <w:vertAlign w:val="subscript"/>
        </w:rPr>
        <w:t>2</w:t>
      </w:r>
      <w:r w:rsidR="00EE4363">
        <w:t xml:space="preserve"> when using our DFT methodology, which is in good agreement with the thermodynamical value (4-electron 1.23 V, 113.46 kcal/mol).</w:t>
      </w:r>
      <w:r w:rsidR="00A454FE">
        <w:br w:type="page"/>
      </w:r>
    </w:p>
    <w:p w14:paraId="7FCE8B4E" w14:textId="77777777" w:rsidR="00A454FE" w:rsidRDefault="00D31764" w:rsidP="00A454FE">
      <w:pPr>
        <w:pStyle w:val="Heading3"/>
      </w:pPr>
      <w:bookmarkStart w:id="192" w:name="_Toc464139173"/>
      <w:r>
        <w:rPr>
          <w:noProof/>
        </w:rPr>
        <w:drawing>
          <wp:anchor distT="0" distB="0" distL="114300" distR="114300" simplePos="0" relativeHeight="251758592" behindDoc="0" locked="0" layoutInCell="1" allowOverlap="1" wp14:anchorId="0274ACEA" wp14:editId="511A3D43">
            <wp:simplePos x="0" y="0"/>
            <wp:positionH relativeFrom="column">
              <wp:posOffset>-96520</wp:posOffset>
            </wp:positionH>
            <wp:positionV relativeFrom="paragraph">
              <wp:posOffset>165100</wp:posOffset>
            </wp:positionV>
            <wp:extent cx="6383020" cy="7978775"/>
            <wp:effectExtent l="0" t="0" r="0" b="0"/>
            <wp:wrapTopAndBottom/>
            <wp:docPr id="113" name="Picture 113" descr="Macintosh HD:Users:Jacob:Documents:Water_Splitting:Two_Photon_Water_Splitting:Figures:Theoretical_UV_Vis_Spectra.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 descr="Macintosh HD:Users:Jacob:Documents:Water_Splitting:Two_Photon_Water_Splitting:Figures:Theoretical_UV_Vis_Spectra.pdf"/>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6383020" cy="7978775"/>
                    </a:xfrm>
                    <a:prstGeom prst="rect">
                      <a:avLst/>
                    </a:prstGeom>
                    <a:noFill/>
                    <a:ln>
                      <a:noFill/>
                    </a:ln>
                  </pic:spPr>
                </pic:pic>
              </a:graphicData>
            </a:graphic>
            <wp14:sizeRelH relativeFrom="page">
              <wp14:pctWidth>0</wp14:pctWidth>
            </wp14:sizeRelH>
            <wp14:sizeRelV relativeFrom="page">
              <wp14:pctHeight>0</wp14:pctHeight>
            </wp14:sizeRelV>
          </wp:anchor>
        </w:drawing>
      </w:r>
      <w:r w:rsidR="00A454FE">
        <w:t xml:space="preserve">TD-DFT </w:t>
      </w:r>
      <w:r w:rsidR="00950170">
        <w:t xml:space="preserve">Computed </w:t>
      </w:r>
      <w:r w:rsidR="00A454FE">
        <w:t>UV-Vis Spectra</w:t>
      </w:r>
      <w:bookmarkEnd w:id="192"/>
    </w:p>
    <w:p w14:paraId="31C31B3C" w14:textId="77777777" w:rsidR="00D31764" w:rsidRDefault="00D31764" w:rsidP="00950170">
      <w:pPr>
        <w:pStyle w:val="Caption"/>
      </w:pPr>
    </w:p>
    <w:p w14:paraId="24F895DB" w14:textId="0A96C837" w:rsidR="00A454FE" w:rsidRDefault="00950170" w:rsidP="00950170">
      <w:pPr>
        <w:pStyle w:val="Caption"/>
      </w:pPr>
      <w:bookmarkStart w:id="193" w:name="_Ref461825663"/>
      <w:bookmarkStart w:id="194" w:name="_Toc464139241"/>
      <w:r>
        <w:t xml:space="preserve">Figure </w:t>
      </w:r>
      <w:fldSimple w:instr=" STYLEREF 2 \s ">
        <w:r w:rsidR="0073677E">
          <w:rPr>
            <w:noProof/>
          </w:rPr>
          <w:t>11.2</w:t>
        </w:r>
      </w:fldSimple>
      <w:r w:rsidR="008F3988">
        <w:noBreakHyphen/>
      </w:r>
      <w:fldSimple w:instr=" SEQ Figure \* ARABIC \s 2 ">
        <w:r w:rsidR="0073677E">
          <w:rPr>
            <w:noProof/>
          </w:rPr>
          <w:t>1</w:t>
        </w:r>
      </w:fldSimple>
      <w:bookmarkEnd w:id="193"/>
      <w:r>
        <w:t xml:space="preserve"> UV-Vis spectra computed for [A]S</w:t>
      </w:r>
      <w:r>
        <w:rPr>
          <w:vertAlign w:val="subscript"/>
        </w:rPr>
        <w:t>0</w:t>
      </w:r>
      <w:r>
        <w:t xml:space="preserve"> and [B]T</w:t>
      </w:r>
      <w:r>
        <w:rPr>
          <w:vertAlign w:val="subscript"/>
        </w:rPr>
        <w:t>0</w:t>
      </w:r>
      <w:r>
        <w:t xml:space="preserve"> along with isomers/monomers</w:t>
      </w:r>
      <w:bookmarkEnd w:id="194"/>
    </w:p>
    <w:p w14:paraId="6F99A9DA" w14:textId="77777777" w:rsidR="00BD74B9" w:rsidRDefault="00950170" w:rsidP="000A1855">
      <w:pPr>
        <w:pStyle w:val="CaptionText"/>
      </w:pPr>
      <w:r>
        <w:t>Spectra for [</w:t>
      </w:r>
      <w:r w:rsidRPr="00DD3D5A">
        <w:rPr>
          <w:b/>
        </w:rPr>
        <w:t>A</w:t>
      </w:r>
      <w:r>
        <w:t xml:space="preserve">] are shown in blue, </w:t>
      </w:r>
      <w:r w:rsidR="000A1855">
        <w:t>[</w:t>
      </w:r>
      <w:r w:rsidR="000A1855" w:rsidRPr="00DD3D5A">
        <w:rPr>
          <w:b/>
        </w:rPr>
        <w:t>B</w:t>
      </w:r>
      <w:r w:rsidR="000A1855">
        <w:t>] in green and [</w:t>
      </w:r>
      <w:r w:rsidR="000A1855" w:rsidRPr="00DD3D5A">
        <w:rPr>
          <w:b/>
        </w:rPr>
        <w:t>B-Trans</w:t>
      </w:r>
      <w:r w:rsidR="000A1855">
        <w:t>] in red. Vertical lines indicate individual transitions (oscillator strength for these transitions are shown on the right). Smooth curves show the UV-Vis spectrum, which was computed using the sum of Gaussian curves with a half-width half-maximum of 0.333 eV. Inlets show the simplified, corresponding molecular structures. “-Up” indicates opposite PNN ligand conformation. Up to 25 transitions between 300 nm and 900 nm are shown.</w:t>
      </w:r>
      <w:r w:rsidR="00BD74B9">
        <w:br w:type="page"/>
      </w:r>
    </w:p>
    <w:p w14:paraId="75161258" w14:textId="77777777" w:rsidR="00BD74B9" w:rsidRDefault="007E094C" w:rsidP="00BD74B9">
      <w:pPr>
        <w:pStyle w:val="Heading3"/>
      </w:pPr>
      <w:bookmarkStart w:id="195" w:name="_Toc464139174"/>
      <w:r>
        <w:rPr>
          <w:noProof/>
        </w:rPr>
        <w:drawing>
          <wp:anchor distT="0" distB="0" distL="114300" distR="114300" simplePos="0" relativeHeight="251732992" behindDoc="0" locked="0" layoutInCell="1" allowOverlap="1" wp14:anchorId="76AD17C7" wp14:editId="6976161E">
            <wp:simplePos x="0" y="0"/>
            <wp:positionH relativeFrom="column">
              <wp:posOffset>914400</wp:posOffset>
            </wp:positionH>
            <wp:positionV relativeFrom="paragraph">
              <wp:posOffset>4000500</wp:posOffset>
            </wp:positionV>
            <wp:extent cx="4572000" cy="4572000"/>
            <wp:effectExtent l="0" t="0" r="0" b="0"/>
            <wp:wrapTopAndBottom/>
            <wp:docPr id="82" name="Picture 82" descr="Macintosh HD:Users:Jacob:Documents:Water_Splitting:Two_Photon_Water_Splitting:Computational_Data:A_Intermediate:Full_Model:NTOs:Transition_1:F-R2-R2-Down-GP-Disp-TD-SMD-NTO-St1-22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descr="Macintosh HD:Users:Jacob:Documents:Water_Splitting:Two_Photon_Water_Splitting:Computational_Data:A_Intermediate:Full_Model:NTOs:Transition_1:F-R2-R2-Down-GP-Disp-TD-SMD-NTO-St1-226.png"/>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4572000" cy="457200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731968" behindDoc="0" locked="0" layoutInCell="1" allowOverlap="1" wp14:anchorId="723B5B3B" wp14:editId="6A27DA92">
            <wp:simplePos x="0" y="0"/>
            <wp:positionH relativeFrom="column">
              <wp:posOffset>1028700</wp:posOffset>
            </wp:positionH>
            <wp:positionV relativeFrom="paragraph">
              <wp:posOffset>228600</wp:posOffset>
            </wp:positionV>
            <wp:extent cx="4457700" cy="4457700"/>
            <wp:effectExtent l="0" t="0" r="0" b="0"/>
            <wp:wrapTopAndBottom/>
            <wp:docPr id="81" name="Picture 81" descr="Macintosh HD:Users:Jacob:Documents:Water_Splitting:Two_Photon_Water_Splitting:Computational_Data:A_Intermediate:Full_Model:NTOs:Transition_1:F-R2-R2-Down-GP-Disp-TD-SMD-NTO-St1-22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descr="Macintosh HD:Users:Jacob:Documents:Water_Splitting:Two_Photon_Water_Splitting:Computational_Data:A_Intermediate:Full_Model:NTOs:Transition_1:F-R2-R2-Down-GP-Disp-TD-SMD-NTO-St1-227.png"/>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4457700" cy="4457700"/>
                    </a:xfrm>
                    <a:prstGeom prst="rect">
                      <a:avLst/>
                    </a:prstGeom>
                    <a:noFill/>
                    <a:ln>
                      <a:noFill/>
                    </a:ln>
                  </pic:spPr>
                </pic:pic>
              </a:graphicData>
            </a:graphic>
            <wp14:sizeRelH relativeFrom="page">
              <wp14:pctWidth>0</wp14:pctWidth>
            </wp14:sizeRelH>
            <wp14:sizeRelV relativeFrom="page">
              <wp14:pctHeight>0</wp14:pctHeight>
            </wp14:sizeRelV>
          </wp:anchor>
        </w:drawing>
      </w:r>
      <w:r w:rsidR="00BD74B9">
        <w:t>Natural Transition Orbitals for [A]S</w:t>
      </w:r>
      <w:r w:rsidR="00BD74B9">
        <w:rPr>
          <w:vertAlign w:val="subscript"/>
        </w:rPr>
        <w:t>0</w:t>
      </w:r>
      <w:bookmarkEnd w:id="195"/>
    </w:p>
    <w:p w14:paraId="6ACAA770" w14:textId="77777777" w:rsidR="00BD74B9" w:rsidRDefault="00BD74B9" w:rsidP="00BD74B9"/>
    <w:p w14:paraId="7B865C0F" w14:textId="31402825" w:rsidR="00BD74B9" w:rsidRPr="007E094C" w:rsidRDefault="007E094C" w:rsidP="007E094C">
      <w:pPr>
        <w:pStyle w:val="Caption"/>
      </w:pPr>
      <w:bookmarkStart w:id="196" w:name="_Toc464139242"/>
      <w:r>
        <w:t xml:space="preserve">Figure </w:t>
      </w:r>
      <w:fldSimple w:instr=" STYLEREF 2 \s ">
        <w:r w:rsidR="0073677E">
          <w:rPr>
            <w:noProof/>
          </w:rPr>
          <w:t>11.2</w:t>
        </w:r>
      </w:fldSimple>
      <w:r w:rsidR="008F3988">
        <w:noBreakHyphen/>
      </w:r>
      <w:fldSimple w:instr=" SEQ Figure \* ARABIC \s 2 ">
        <w:r w:rsidR="0073677E">
          <w:rPr>
            <w:noProof/>
          </w:rPr>
          <w:t>2</w:t>
        </w:r>
      </w:fldSimple>
      <w:r>
        <w:t xml:space="preserve"> T</w:t>
      </w:r>
      <w:r w:rsidRPr="007E094C">
        <w:t>ransition 1 (405 nm, f = 0.033) for</w:t>
      </w:r>
      <w:r>
        <w:t xml:space="preserve"> [A]S</w:t>
      </w:r>
      <w:r>
        <w:rPr>
          <w:vertAlign w:val="subscript"/>
        </w:rPr>
        <w:t xml:space="preserve">0, </w:t>
      </w:r>
      <w:r>
        <w:t>particle (top) and hole (bottom), isovalue = 0.02</w:t>
      </w:r>
      <w:bookmarkEnd w:id="196"/>
    </w:p>
    <w:p w14:paraId="6C86ACB3" w14:textId="77777777" w:rsidR="007E094C" w:rsidRDefault="007E094C">
      <w:r>
        <w:br w:type="page"/>
      </w:r>
    </w:p>
    <w:p w14:paraId="059C359C" w14:textId="1316D566" w:rsidR="00BD74B9" w:rsidRDefault="007E094C" w:rsidP="007E094C">
      <w:pPr>
        <w:pStyle w:val="Caption"/>
      </w:pPr>
      <w:bookmarkStart w:id="197" w:name="_Toc464139243"/>
      <w:r>
        <w:rPr>
          <w:noProof/>
        </w:rPr>
        <w:drawing>
          <wp:anchor distT="0" distB="0" distL="114300" distR="114300" simplePos="0" relativeHeight="251734016" behindDoc="0" locked="0" layoutInCell="1" allowOverlap="1" wp14:anchorId="15F901DC" wp14:editId="0CC92134">
            <wp:simplePos x="0" y="0"/>
            <wp:positionH relativeFrom="column">
              <wp:posOffset>571500</wp:posOffset>
            </wp:positionH>
            <wp:positionV relativeFrom="paragraph">
              <wp:posOffset>-342900</wp:posOffset>
            </wp:positionV>
            <wp:extent cx="4914900" cy="4914900"/>
            <wp:effectExtent l="0" t="0" r="0" b="0"/>
            <wp:wrapTopAndBottom/>
            <wp:docPr id="83" name="Picture 83" descr="Macintosh HD:Users:Jacob:Documents:Water_Splitting:Two_Photon_Water_Splitting:Computational_Data:A_Intermediate:Full_Model:NTOs:Transition_2:F-R2-R2-Down-GP-Disp-TD-SMD-NTO-St2-227-0-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descr="Macintosh HD:Users:Jacob:Documents:Water_Splitting:Two_Photon_Water_Splitting:Computational_Data:A_Intermediate:Full_Model:NTOs:Transition_2:F-R2-R2-Down-GP-Disp-TD-SMD-NTO-St2-227-0-02.png"/>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4914900" cy="4914900"/>
                    </a:xfrm>
                    <a:prstGeom prst="rect">
                      <a:avLst/>
                    </a:prstGeom>
                    <a:noFill/>
                    <a:ln>
                      <a:noFill/>
                    </a:ln>
                  </pic:spPr>
                </pic:pic>
              </a:graphicData>
            </a:graphic>
            <wp14:sizeRelH relativeFrom="page">
              <wp14:pctWidth>0</wp14:pctWidth>
            </wp14:sizeRelH>
            <wp14:sizeRelV relativeFrom="page">
              <wp14:pctHeight>0</wp14:pctHeight>
            </wp14:sizeRelV>
          </wp:anchor>
        </w:drawing>
      </w:r>
      <w:r>
        <w:t xml:space="preserve">Figure </w:t>
      </w:r>
      <w:fldSimple w:instr=" STYLEREF 2 \s ">
        <w:r w:rsidR="0073677E">
          <w:rPr>
            <w:noProof/>
          </w:rPr>
          <w:t>11.2</w:t>
        </w:r>
      </w:fldSimple>
      <w:r w:rsidR="008F3988">
        <w:noBreakHyphen/>
      </w:r>
      <w:fldSimple w:instr=" SEQ Figure \* ARABIC \s 2 ">
        <w:r w:rsidR="0073677E">
          <w:rPr>
            <w:noProof/>
          </w:rPr>
          <w:t>3</w:t>
        </w:r>
      </w:fldSimple>
      <w:r>
        <w:rPr>
          <w:noProof/>
        </w:rPr>
        <w:drawing>
          <wp:anchor distT="0" distB="0" distL="114300" distR="114300" simplePos="0" relativeHeight="251735040" behindDoc="0" locked="0" layoutInCell="1" allowOverlap="1" wp14:anchorId="1B0B77EC" wp14:editId="22045CC5">
            <wp:simplePos x="0" y="0"/>
            <wp:positionH relativeFrom="column">
              <wp:posOffset>342900</wp:posOffset>
            </wp:positionH>
            <wp:positionV relativeFrom="paragraph">
              <wp:posOffset>3771900</wp:posOffset>
            </wp:positionV>
            <wp:extent cx="5143500" cy="5143500"/>
            <wp:effectExtent l="0" t="0" r="0" b="0"/>
            <wp:wrapTopAndBottom/>
            <wp:docPr id="84" name="Picture 84" descr="Macintosh HD:Users:Jacob:Documents:Water_Splitting:Two_Photon_Water_Splitting:Computational_Data:A_Intermediate:Full_Model:NTOs:Transition_2:F-R2-R2-Down-GP-Disp-TD-SMD-NTO-St2-226-0-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descr="Macintosh HD:Users:Jacob:Documents:Water_Splitting:Two_Photon_Water_Splitting:Computational_Data:A_Intermediate:Full_Model:NTOs:Transition_2:F-R2-R2-Down-GP-Disp-TD-SMD-NTO-St2-226-0-02.png"/>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5143500" cy="5143500"/>
                    </a:xfrm>
                    <a:prstGeom prst="rect">
                      <a:avLst/>
                    </a:prstGeom>
                    <a:noFill/>
                    <a:ln>
                      <a:noFill/>
                    </a:ln>
                  </pic:spPr>
                </pic:pic>
              </a:graphicData>
            </a:graphic>
            <wp14:sizeRelH relativeFrom="page">
              <wp14:pctWidth>0</wp14:pctWidth>
            </wp14:sizeRelH>
            <wp14:sizeRelV relativeFrom="page">
              <wp14:pctHeight>0</wp14:pctHeight>
            </wp14:sizeRelV>
          </wp:anchor>
        </w:drawing>
      </w:r>
      <w:r>
        <w:t xml:space="preserve"> Transition 2</w:t>
      </w:r>
      <w:r w:rsidRPr="007E094C">
        <w:t xml:space="preserve"> (</w:t>
      </w:r>
      <w:r>
        <w:t>391 nm, f = 0.0141</w:t>
      </w:r>
      <w:r w:rsidRPr="007E094C">
        <w:t>) for</w:t>
      </w:r>
      <w:r>
        <w:t xml:space="preserve"> [A]S</w:t>
      </w:r>
      <w:r>
        <w:rPr>
          <w:vertAlign w:val="subscript"/>
        </w:rPr>
        <w:t xml:space="preserve">0, </w:t>
      </w:r>
      <w:r>
        <w:t>particle (top) and hole (bottom), isovalue = 0.02</w:t>
      </w:r>
      <w:bookmarkEnd w:id="197"/>
    </w:p>
    <w:p w14:paraId="54C14869" w14:textId="77777777" w:rsidR="007E094C" w:rsidRDefault="007E094C">
      <w:r>
        <w:br w:type="page"/>
      </w:r>
    </w:p>
    <w:p w14:paraId="1603BA77" w14:textId="77777777" w:rsidR="00BD74B9" w:rsidRDefault="007E094C" w:rsidP="00BD74B9">
      <w:r>
        <w:rPr>
          <w:noProof/>
        </w:rPr>
        <w:drawing>
          <wp:anchor distT="0" distB="0" distL="114300" distR="114300" simplePos="0" relativeHeight="251737088" behindDoc="0" locked="0" layoutInCell="1" allowOverlap="1" wp14:anchorId="1C67C8B6" wp14:editId="548BAB1C">
            <wp:simplePos x="0" y="0"/>
            <wp:positionH relativeFrom="column">
              <wp:posOffset>457200</wp:posOffset>
            </wp:positionH>
            <wp:positionV relativeFrom="paragraph">
              <wp:posOffset>3886200</wp:posOffset>
            </wp:positionV>
            <wp:extent cx="4800600" cy="4800600"/>
            <wp:effectExtent l="0" t="0" r="0" b="0"/>
            <wp:wrapTopAndBottom/>
            <wp:docPr id="87" name="Picture 87" descr="Macintosh HD:Users:Jacob:Documents:Water_Splitting:Two_Photon_Water_Splitting:Computational_Data:A_Intermediate:Full_Model:NTOs:Transition_3:F-R2-R2-Down-GP-Disp-TD-SMD-NTO-St3-226-0-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descr="Macintosh HD:Users:Jacob:Documents:Water_Splitting:Two_Photon_Water_Splitting:Computational_Data:A_Intermediate:Full_Model:NTOs:Transition_3:F-R2-R2-Down-GP-Disp-TD-SMD-NTO-St3-226-0-02.png"/>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4800600" cy="480060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736064" behindDoc="0" locked="0" layoutInCell="1" allowOverlap="1" wp14:anchorId="0D302578" wp14:editId="0B1A2D56">
            <wp:simplePos x="0" y="0"/>
            <wp:positionH relativeFrom="column">
              <wp:posOffset>571500</wp:posOffset>
            </wp:positionH>
            <wp:positionV relativeFrom="paragraph">
              <wp:posOffset>-571500</wp:posOffset>
            </wp:positionV>
            <wp:extent cx="4867275" cy="4867275"/>
            <wp:effectExtent l="0" t="0" r="0" b="0"/>
            <wp:wrapTopAndBottom/>
            <wp:docPr id="86" name="Picture 86" descr="Macintosh HD:Users:Jacob:Documents:Water_Splitting:Two_Photon_Water_Splitting:Computational_Data:A_Intermediate:Full_Model:NTOs:Transition_3:F-R2-R2-Down-GP-Disp-TD-SMD-NTO-St3-227-0-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descr="Macintosh HD:Users:Jacob:Documents:Water_Splitting:Two_Photon_Water_Splitting:Computational_Data:A_Intermediate:Full_Model:NTOs:Transition_3:F-R2-R2-Down-GP-Disp-TD-SMD-NTO-St3-227-0-02.png"/>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4867275" cy="486727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815244C" w14:textId="50DAC7C5" w:rsidR="007E094C" w:rsidRDefault="007E094C" w:rsidP="007E094C">
      <w:pPr>
        <w:pStyle w:val="Caption"/>
      </w:pPr>
      <w:bookmarkStart w:id="198" w:name="_Toc464139244"/>
      <w:r>
        <w:t xml:space="preserve">Figure </w:t>
      </w:r>
      <w:fldSimple w:instr=" STYLEREF 2 \s ">
        <w:r w:rsidR="0073677E">
          <w:rPr>
            <w:noProof/>
          </w:rPr>
          <w:t>11.2</w:t>
        </w:r>
      </w:fldSimple>
      <w:r w:rsidR="008F3988">
        <w:noBreakHyphen/>
      </w:r>
      <w:fldSimple w:instr=" SEQ Figure \* ARABIC \s 2 ">
        <w:r w:rsidR="0073677E">
          <w:rPr>
            <w:noProof/>
          </w:rPr>
          <w:t>4</w:t>
        </w:r>
      </w:fldSimple>
      <w:r>
        <w:t xml:space="preserve"> Transition 3</w:t>
      </w:r>
      <w:r w:rsidRPr="007E094C">
        <w:t xml:space="preserve"> (</w:t>
      </w:r>
      <w:r>
        <w:t>383 nm, f = 0.014</w:t>
      </w:r>
      <w:r w:rsidRPr="007E094C">
        <w:t>) for</w:t>
      </w:r>
      <w:r>
        <w:t xml:space="preserve"> [A]S</w:t>
      </w:r>
      <w:r>
        <w:rPr>
          <w:vertAlign w:val="subscript"/>
        </w:rPr>
        <w:t xml:space="preserve">0, </w:t>
      </w:r>
      <w:r>
        <w:t>particle (top) and hole (bottom), isovalue = 0.02</w:t>
      </w:r>
      <w:bookmarkEnd w:id="198"/>
    </w:p>
    <w:p w14:paraId="4E1E52DF" w14:textId="77777777" w:rsidR="007E094C" w:rsidRDefault="007E094C">
      <w:r>
        <w:br w:type="page"/>
      </w:r>
    </w:p>
    <w:p w14:paraId="7C5E17FD" w14:textId="77777777" w:rsidR="007E094C" w:rsidRDefault="00AB2CB3" w:rsidP="00BD74B9">
      <w:r>
        <w:rPr>
          <w:noProof/>
        </w:rPr>
        <w:drawing>
          <wp:anchor distT="0" distB="0" distL="114300" distR="114300" simplePos="0" relativeHeight="251739136" behindDoc="0" locked="0" layoutInCell="1" allowOverlap="1" wp14:anchorId="0649ED53" wp14:editId="5D223BA7">
            <wp:simplePos x="0" y="0"/>
            <wp:positionH relativeFrom="column">
              <wp:posOffset>571500</wp:posOffset>
            </wp:positionH>
            <wp:positionV relativeFrom="paragraph">
              <wp:posOffset>3771900</wp:posOffset>
            </wp:positionV>
            <wp:extent cx="4914900" cy="4914900"/>
            <wp:effectExtent l="0" t="0" r="0" b="0"/>
            <wp:wrapTopAndBottom/>
            <wp:docPr id="89" name="Picture 89" descr="Macintosh HD:Users:Jacob:Documents:Water_Splitting:Two_Photon_Water_Splitting:Computational_Data:A_Intermediate:Full_Model:NTOs:Transition_4:F-R2-R2-Down-GP-Disp-TD-SMD-NTO-St4-22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descr="Macintosh HD:Users:Jacob:Documents:Water_Splitting:Two_Photon_Water_Splitting:Computational_Data:A_Intermediate:Full_Model:NTOs:Transition_4:F-R2-R2-Down-GP-Disp-TD-SMD-NTO-St4-226.png"/>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4914900" cy="491490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738112" behindDoc="0" locked="0" layoutInCell="1" allowOverlap="1" wp14:anchorId="05575FD8" wp14:editId="0404A3B6">
            <wp:simplePos x="0" y="0"/>
            <wp:positionH relativeFrom="column">
              <wp:posOffset>685800</wp:posOffset>
            </wp:positionH>
            <wp:positionV relativeFrom="paragraph">
              <wp:posOffset>-457200</wp:posOffset>
            </wp:positionV>
            <wp:extent cx="4932680" cy="4932680"/>
            <wp:effectExtent l="0" t="0" r="0" b="0"/>
            <wp:wrapTopAndBottom/>
            <wp:docPr id="88" name="Picture 88" descr="Macintosh HD:Users:Jacob:Documents:Water_Splitting:Two_Photon_Water_Splitting:Computational_Data:A_Intermediate:Full_Model:NTOs:Transition_4:F-R2-R2-Down-GP-Disp-TD-SMD-NTO-St4-22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descr="Macintosh HD:Users:Jacob:Documents:Water_Splitting:Two_Photon_Water_Splitting:Computational_Data:A_Intermediate:Full_Model:NTOs:Transition_4:F-R2-R2-Down-GP-Disp-TD-SMD-NTO-St4-227.png"/>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4932680" cy="493268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0CB4317" w14:textId="13B9D3F2" w:rsidR="007E094C" w:rsidRDefault="00AB2CB3" w:rsidP="00AB2CB3">
      <w:pPr>
        <w:pStyle w:val="Caption"/>
      </w:pPr>
      <w:bookmarkStart w:id="199" w:name="_Toc464139245"/>
      <w:r>
        <w:t xml:space="preserve">Figure </w:t>
      </w:r>
      <w:fldSimple w:instr=" STYLEREF 2 \s ">
        <w:r w:rsidR="0073677E">
          <w:rPr>
            <w:noProof/>
          </w:rPr>
          <w:t>11.2</w:t>
        </w:r>
      </w:fldSimple>
      <w:r w:rsidR="008F3988">
        <w:noBreakHyphen/>
      </w:r>
      <w:fldSimple w:instr=" SEQ Figure \* ARABIC \s 2 ">
        <w:r w:rsidR="0073677E">
          <w:rPr>
            <w:noProof/>
          </w:rPr>
          <w:t>5</w:t>
        </w:r>
      </w:fldSimple>
      <w:r>
        <w:t xml:space="preserve"> Transition 4</w:t>
      </w:r>
      <w:r w:rsidRPr="007E094C">
        <w:t xml:space="preserve"> (</w:t>
      </w:r>
      <w:r>
        <w:t>371 nm, f = 0.0065</w:t>
      </w:r>
      <w:r w:rsidRPr="007E094C">
        <w:t>) for</w:t>
      </w:r>
      <w:r>
        <w:t xml:space="preserve"> [A]S</w:t>
      </w:r>
      <w:r>
        <w:rPr>
          <w:vertAlign w:val="subscript"/>
        </w:rPr>
        <w:t xml:space="preserve">0, </w:t>
      </w:r>
      <w:r>
        <w:t>particle (top) and hole (bottom), isovalue = 0.02</w:t>
      </w:r>
      <w:bookmarkEnd w:id="199"/>
    </w:p>
    <w:p w14:paraId="50D99EB3" w14:textId="77777777" w:rsidR="00AB2CB3" w:rsidRDefault="00AB2CB3">
      <w:r>
        <w:br w:type="page"/>
      </w:r>
    </w:p>
    <w:p w14:paraId="47AA0E98" w14:textId="77777777" w:rsidR="007E094C" w:rsidRDefault="00AB2CB3" w:rsidP="00BD74B9">
      <w:r>
        <w:rPr>
          <w:noProof/>
        </w:rPr>
        <w:drawing>
          <wp:anchor distT="0" distB="0" distL="114300" distR="114300" simplePos="0" relativeHeight="251741184" behindDoc="0" locked="0" layoutInCell="1" allowOverlap="1" wp14:anchorId="4109201C" wp14:editId="1621A558">
            <wp:simplePos x="0" y="0"/>
            <wp:positionH relativeFrom="column">
              <wp:posOffset>685800</wp:posOffset>
            </wp:positionH>
            <wp:positionV relativeFrom="paragraph">
              <wp:posOffset>3771900</wp:posOffset>
            </wp:positionV>
            <wp:extent cx="4686300" cy="4686300"/>
            <wp:effectExtent l="0" t="0" r="0" b="0"/>
            <wp:wrapTopAndBottom/>
            <wp:docPr id="91" name="Picture 91" descr="Macintosh HD:Users:Jacob:Documents:Water_Splitting:Two_Photon_Water_Splitting:Computational_Data:A_Intermediate:Full_Model:NTOs:Transition_5:F-R2-R2-Down-GP-Disp-TD-SMD-NTO-St5-22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descr="Macintosh HD:Users:Jacob:Documents:Water_Splitting:Two_Photon_Water_Splitting:Computational_Data:A_Intermediate:Full_Model:NTOs:Transition_5:F-R2-R2-Down-GP-Disp-TD-SMD-NTO-St5-226.png"/>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4686300" cy="468630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740160" behindDoc="0" locked="0" layoutInCell="1" allowOverlap="1" wp14:anchorId="23D0EC46" wp14:editId="210501F6">
            <wp:simplePos x="0" y="0"/>
            <wp:positionH relativeFrom="column">
              <wp:posOffset>685800</wp:posOffset>
            </wp:positionH>
            <wp:positionV relativeFrom="paragraph">
              <wp:posOffset>-457200</wp:posOffset>
            </wp:positionV>
            <wp:extent cx="4752975" cy="4752975"/>
            <wp:effectExtent l="0" t="0" r="0" b="0"/>
            <wp:wrapTopAndBottom/>
            <wp:docPr id="90" name="Picture 90" descr="Macintosh HD:Users:Jacob:Documents:Water_Splitting:Two_Photon_Water_Splitting:Computational_Data:A_Intermediate:Full_Model:NTOs:Transition_5:F-R2-R2-Down-GP-Disp-TD-SMD-NTO-St5-22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descr="Macintosh HD:Users:Jacob:Documents:Water_Splitting:Two_Photon_Water_Splitting:Computational_Data:A_Intermediate:Full_Model:NTOs:Transition_5:F-R2-R2-Down-GP-Disp-TD-SMD-NTO-St5-227.png"/>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4752975" cy="475297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1FEC7B1" w14:textId="107FEB66" w:rsidR="007E094C" w:rsidRDefault="00AB2CB3" w:rsidP="00AB2CB3">
      <w:pPr>
        <w:pStyle w:val="Caption"/>
      </w:pPr>
      <w:bookmarkStart w:id="200" w:name="_Toc464139246"/>
      <w:r>
        <w:t xml:space="preserve">Figure </w:t>
      </w:r>
      <w:fldSimple w:instr=" STYLEREF 2 \s ">
        <w:r w:rsidR="0073677E">
          <w:rPr>
            <w:noProof/>
          </w:rPr>
          <w:t>11.2</w:t>
        </w:r>
      </w:fldSimple>
      <w:r w:rsidR="008F3988">
        <w:noBreakHyphen/>
      </w:r>
      <w:fldSimple w:instr=" SEQ Figure \* ARABIC \s 2 ">
        <w:r w:rsidR="0073677E">
          <w:rPr>
            <w:noProof/>
          </w:rPr>
          <w:t>6</w:t>
        </w:r>
      </w:fldSimple>
      <w:r>
        <w:t xml:space="preserve"> Transition 5</w:t>
      </w:r>
      <w:r w:rsidRPr="007E094C">
        <w:t xml:space="preserve"> (</w:t>
      </w:r>
      <w:r>
        <w:t>353 nm, f = 0.0596</w:t>
      </w:r>
      <w:r w:rsidRPr="007E094C">
        <w:t>) for</w:t>
      </w:r>
      <w:r>
        <w:t xml:space="preserve"> [A]S</w:t>
      </w:r>
      <w:r>
        <w:rPr>
          <w:vertAlign w:val="subscript"/>
        </w:rPr>
        <w:t xml:space="preserve">0, </w:t>
      </w:r>
      <w:r>
        <w:t>particle (top) and hole (bottom), isovalue = 0.02</w:t>
      </w:r>
      <w:bookmarkEnd w:id="200"/>
    </w:p>
    <w:p w14:paraId="063FAF6A" w14:textId="77777777" w:rsidR="002C08DB" w:rsidRDefault="002C08DB">
      <w:r>
        <w:br w:type="page"/>
      </w:r>
    </w:p>
    <w:p w14:paraId="54392E61" w14:textId="798B1A99" w:rsidR="002C08DB" w:rsidRDefault="002C08DB" w:rsidP="00003E22">
      <w:pPr>
        <w:pStyle w:val="Caption"/>
      </w:pPr>
      <w:bookmarkStart w:id="201" w:name="_Toc464139247"/>
      <w:r>
        <w:t xml:space="preserve">Figure </w:t>
      </w:r>
      <w:fldSimple w:instr=" STYLEREF 2 \s ">
        <w:r w:rsidR="0073677E">
          <w:rPr>
            <w:noProof/>
          </w:rPr>
          <w:t>11.2</w:t>
        </w:r>
      </w:fldSimple>
      <w:r w:rsidR="008F3988">
        <w:noBreakHyphen/>
      </w:r>
      <w:fldSimple w:instr=" SEQ Figure \* ARABIC \s 2 ">
        <w:r w:rsidR="0073677E">
          <w:rPr>
            <w:noProof/>
          </w:rPr>
          <w:t>7</w:t>
        </w:r>
      </w:fldSimple>
      <w:r>
        <w:rPr>
          <w:noProof/>
        </w:rPr>
        <w:drawing>
          <wp:anchor distT="0" distB="0" distL="114300" distR="114300" simplePos="0" relativeHeight="251743232" behindDoc="0" locked="0" layoutInCell="1" allowOverlap="1" wp14:anchorId="58290D9D" wp14:editId="39FC124F">
            <wp:simplePos x="0" y="0"/>
            <wp:positionH relativeFrom="column">
              <wp:posOffset>571500</wp:posOffset>
            </wp:positionH>
            <wp:positionV relativeFrom="paragraph">
              <wp:posOffset>3886200</wp:posOffset>
            </wp:positionV>
            <wp:extent cx="4914900" cy="4914900"/>
            <wp:effectExtent l="0" t="0" r="0" b="0"/>
            <wp:wrapTopAndBottom/>
            <wp:docPr id="93" name="Picture 93" descr="Macintosh HD:Users:Jacob:Documents:Water_Splitting:Two_Photon_Water_Splitting:Computational_Data:A_Intermediate:Full_Model:NTOs:Transition_6:F-R2-R2-Down-GP-Disp-TD-SMD-NTO-St6-22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descr="Macintosh HD:Users:Jacob:Documents:Water_Splitting:Two_Photon_Water_Splitting:Computational_Data:A_Intermediate:Full_Model:NTOs:Transition_6:F-R2-R2-Down-GP-Disp-TD-SMD-NTO-St6-226.png"/>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4914900" cy="491490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742208" behindDoc="0" locked="0" layoutInCell="1" allowOverlap="1" wp14:anchorId="1657251D" wp14:editId="283776CB">
            <wp:simplePos x="0" y="0"/>
            <wp:positionH relativeFrom="column">
              <wp:posOffset>800100</wp:posOffset>
            </wp:positionH>
            <wp:positionV relativeFrom="paragraph">
              <wp:posOffset>-342900</wp:posOffset>
            </wp:positionV>
            <wp:extent cx="4686300" cy="4686300"/>
            <wp:effectExtent l="0" t="0" r="0" b="0"/>
            <wp:wrapTopAndBottom/>
            <wp:docPr id="92" name="Picture 92" descr="Macintosh HD:Users:Jacob:Documents:Water_Splitting:Two_Photon_Water_Splitting:Computational_Data:A_Intermediate:Full_Model:NTOs:Transition_6:F-R2-R2-Down-GP-Disp-TD-SMD-NTO-St6-22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descr="Macintosh HD:Users:Jacob:Documents:Water_Splitting:Two_Photon_Water_Splitting:Computational_Data:A_Intermediate:Full_Model:NTOs:Transition_6:F-R2-R2-Down-GP-Disp-TD-SMD-NTO-St6-227.png"/>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4686300" cy="4686300"/>
                    </a:xfrm>
                    <a:prstGeom prst="rect">
                      <a:avLst/>
                    </a:prstGeom>
                    <a:noFill/>
                    <a:ln>
                      <a:noFill/>
                    </a:ln>
                  </pic:spPr>
                </pic:pic>
              </a:graphicData>
            </a:graphic>
            <wp14:sizeRelH relativeFrom="page">
              <wp14:pctWidth>0</wp14:pctWidth>
            </wp14:sizeRelH>
            <wp14:sizeRelV relativeFrom="page">
              <wp14:pctHeight>0</wp14:pctHeight>
            </wp14:sizeRelV>
          </wp:anchor>
        </w:drawing>
      </w:r>
      <w:r>
        <w:t xml:space="preserve"> Transition 6</w:t>
      </w:r>
      <w:r w:rsidRPr="007E094C">
        <w:t xml:space="preserve"> (</w:t>
      </w:r>
      <w:r>
        <w:t>352 nm, f = 0.0287</w:t>
      </w:r>
      <w:r w:rsidRPr="007E094C">
        <w:t>) for</w:t>
      </w:r>
      <w:r>
        <w:t xml:space="preserve"> [A]S</w:t>
      </w:r>
      <w:r>
        <w:rPr>
          <w:vertAlign w:val="subscript"/>
        </w:rPr>
        <w:t xml:space="preserve">0, </w:t>
      </w:r>
      <w:r>
        <w:t>particle (top) and hole (bottom), isovalue = 0.02</w:t>
      </w:r>
      <w:bookmarkEnd w:id="201"/>
    </w:p>
    <w:p w14:paraId="3638E8DA" w14:textId="4049B728" w:rsidR="00C86E9C" w:rsidRDefault="00C86E9C">
      <w:pPr>
        <w:jc w:val="left"/>
        <w:rPr>
          <w:sz w:val="20"/>
        </w:rPr>
      </w:pPr>
      <w:r>
        <w:br w:type="page"/>
      </w:r>
    </w:p>
    <w:p w14:paraId="670449B4" w14:textId="70687EF9" w:rsidR="00C86E9C" w:rsidRDefault="00C86E9C" w:rsidP="00C86E9C">
      <w:pPr>
        <w:pStyle w:val="Heading3"/>
      </w:pPr>
      <w:bookmarkStart w:id="202" w:name="_Toc464139175"/>
      <w:r>
        <w:rPr>
          <w:noProof/>
        </w:rPr>
        <w:drawing>
          <wp:anchor distT="0" distB="0" distL="114300" distR="114300" simplePos="0" relativeHeight="251808768" behindDoc="0" locked="0" layoutInCell="1" allowOverlap="1" wp14:anchorId="668F89FD" wp14:editId="5C6F8DCD">
            <wp:simplePos x="0" y="0"/>
            <wp:positionH relativeFrom="column">
              <wp:posOffset>-114300</wp:posOffset>
            </wp:positionH>
            <wp:positionV relativeFrom="paragraph">
              <wp:posOffset>4229100</wp:posOffset>
            </wp:positionV>
            <wp:extent cx="6182995" cy="4299585"/>
            <wp:effectExtent l="0" t="0" r="0" b="0"/>
            <wp:wrapTopAndBottom/>
            <wp:docPr id="110" name="Picture 110" descr="Macintosh HD:Users:Jacob:Documents:Water_Splitting:Two_Photon_Water_Splitting:Computational_Data:B_Intermediate:Full_Model:NTOs:Transition_2:GCis-NTO-St2-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Macintosh HD:Users:Jacob:Documents:Water_Splitting:Two_Photon_Water_Splitting:Computational_Data:B_Intermediate:Full_Model:NTOs:Transition_2:GCis-NTO-St2-0-1.png"/>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6182995" cy="429958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807744" behindDoc="0" locked="0" layoutInCell="1" allowOverlap="1" wp14:anchorId="7253DBD9" wp14:editId="73DC1070">
            <wp:simplePos x="0" y="0"/>
            <wp:positionH relativeFrom="column">
              <wp:posOffset>0</wp:posOffset>
            </wp:positionH>
            <wp:positionV relativeFrom="paragraph">
              <wp:posOffset>165100</wp:posOffset>
            </wp:positionV>
            <wp:extent cx="6182995" cy="4299585"/>
            <wp:effectExtent l="0" t="0" r="0" b="0"/>
            <wp:wrapTopAndBottom/>
            <wp:docPr id="107" name="Picture 107" descr="Macintosh HD:Users:Jacob:Documents:Water_Splitting:Two_Photon_Water_Splitting:Computational_Data:B_Intermediate:Full_Model:NTOs:Transition_2:GCis-NTO-St2-Particle-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Macintosh HD:Users:Jacob:Documents:Water_Splitting:Two_Photon_Water_Splitting:Computational_Data:B_Intermediate:Full_Model:NTOs:Transition_2:GCis-NTO-St2-Particle-0-1.png"/>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6182995" cy="4299585"/>
                    </a:xfrm>
                    <a:prstGeom prst="rect">
                      <a:avLst/>
                    </a:prstGeom>
                    <a:noFill/>
                    <a:ln>
                      <a:noFill/>
                    </a:ln>
                  </pic:spPr>
                </pic:pic>
              </a:graphicData>
            </a:graphic>
            <wp14:sizeRelH relativeFrom="page">
              <wp14:pctWidth>0</wp14:pctWidth>
            </wp14:sizeRelH>
            <wp14:sizeRelV relativeFrom="page">
              <wp14:pctHeight>0</wp14:pctHeight>
            </wp14:sizeRelV>
          </wp:anchor>
        </w:drawing>
      </w:r>
      <w:r>
        <w:t>Natural Transition Orbitals for [B]T</w:t>
      </w:r>
      <w:r>
        <w:rPr>
          <w:vertAlign w:val="subscript"/>
        </w:rPr>
        <w:t>0</w:t>
      </w:r>
      <w:bookmarkEnd w:id="202"/>
    </w:p>
    <w:p w14:paraId="24BB11A8" w14:textId="36EA9036" w:rsidR="00C86E9C" w:rsidRDefault="00C86E9C" w:rsidP="00C86E9C"/>
    <w:p w14:paraId="37A13106" w14:textId="5A135AF7" w:rsidR="00C86E9C" w:rsidRPr="00C86E9C" w:rsidRDefault="00C86E9C" w:rsidP="00C86E9C">
      <w:pPr>
        <w:pStyle w:val="Caption"/>
      </w:pPr>
      <w:bookmarkStart w:id="203" w:name="_Toc464139248"/>
      <w:r>
        <w:t xml:space="preserve">Figure </w:t>
      </w:r>
      <w:fldSimple w:instr=" STYLEREF 2 \s ">
        <w:r w:rsidR="0073677E">
          <w:rPr>
            <w:noProof/>
          </w:rPr>
          <w:t>11.2</w:t>
        </w:r>
      </w:fldSimple>
      <w:r w:rsidR="008F3988">
        <w:noBreakHyphen/>
      </w:r>
      <w:fldSimple w:instr=" SEQ Figure \* ARABIC \s 2 ">
        <w:r w:rsidR="0073677E">
          <w:rPr>
            <w:noProof/>
          </w:rPr>
          <w:t>8</w:t>
        </w:r>
      </w:fldSimple>
      <w:r>
        <w:t xml:space="preserve"> Transition 2 (933 nm, f = 0.0029) for [B]T</w:t>
      </w:r>
      <w:r>
        <w:rPr>
          <w:vertAlign w:val="subscript"/>
        </w:rPr>
        <w:t>0</w:t>
      </w:r>
      <w:r>
        <w:t>, particle (top) and hole (bottom), isovalue = 0.1</w:t>
      </w:r>
      <w:bookmarkEnd w:id="203"/>
    </w:p>
    <w:p w14:paraId="77F927B9" w14:textId="48FC2788" w:rsidR="00C86E9C" w:rsidRDefault="00C86E9C">
      <w:pPr>
        <w:jc w:val="left"/>
      </w:pPr>
      <w:r>
        <w:br w:type="page"/>
      </w:r>
    </w:p>
    <w:p w14:paraId="2C75D4D3" w14:textId="2058A5D7" w:rsidR="00C86E9C" w:rsidRDefault="00C86E9C" w:rsidP="00C86E9C">
      <w:r>
        <w:rPr>
          <w:noProof/>
        </w:rPr>
        <w:drawing>
          <wp:inline distT="0" distB="0" distL="0" distR="0" wp14:anchorId="642FB39C" wp14:editId="60627847">
            <wp:extent cx="6172200" cy="4277995"/>
            <wp:effectExtent l="0" t="0" r="0" b="0"/>
            <wp:docPr id="124" name="Picture 124" descr="Macintosh HD:Users:Jacob:Documents:Water_Splitting:Two_Photon_Water_Splitting:Computational_Data:B_Intermediate:Full_Model:NTOs:Transition_8:GCis-NTO-St8-Hol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Macintosh HD:Users:Jacob:Documents:Water_Splitting:Two_Photon_Water_Splitting:Computational_Data:B_Intermediate:Full_Model:NTOs:Transition_8:GCis-NTO-St8-Hole.png"/>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6172200" cy="4277995"/>
                    </a:xfrm>
                    <a:prstGeom prst="rect">
                      <a:avLst/>
                    </a:prstGeom>
                    <a:noFill/>
                    <a:ln>
                      <a:noFill/>
                    </a:ln>
                  </pic:spPr>
                </pic:pic>
              </a:graphicData>
            </a:graphic>
          </wp:inline>
        </w:drawing>
      </w:r>
      <w:r>
        <w:rPr>
          <w:noProof/>
        </w:rPr>
        <w:drawing>
          <wp:anchor distT="0" distB="0" distL="114300" distR="114300" simplePos="0" relativeHeight="251809792" behindDoc="0" locked="0" layoutInCell="1" allowOverlap="1" wp14:anchorId="4725E943" wp14:editId="6F9AA7A2">
            <wp:simplePos x="0" y="0"/>
            <wp:positionH relativeFrom="column">
              <wp:posOffset>0</wp:posOffset>
            </wp:positionH>
            <wp:positionV relativeFrom="paragraph">
              <wp:posOffset>0</wp:posOffset>
            </wp:positionV>
            <wp:extent cx="6172200" cy="4277995"/>
            <wp:effectExtent l="0" t="0" r="0" b="0"/>
            <wp:wrapTopAndBottom/>
            <wp:docPr id="111" name="Picture 111" descr="Macintosh HD:Users:Jacob:Documents:Water_Splitting:Two_Photon_Water_Splitting:Computational_Data:B_Intermediate:Full_Model:NTOs:Transition_8:GCis-NTO-St8-Particle-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Macintosh HD:Users:Jacob:Documents:Water_Splitting:Two_Photon_Water_Splitting:Computational_Data:B_Intermediate:Full_Model:NTOs:Transition_8:GCis-NTO-St8-Particle-0-1.png"/>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6172200" cy="427799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CAD351A" w14:textId="27F95831" w:rsidR="00C86E9C" w:rsidRPr="00C86E9C" w:rsidRDefault="00C86E9C" w:rsidP="00C86E9C">
      <w:pPr>
        <w:pStyle w:val="Caption"/>
      </w:pPr>
      <w:bookmarkStart w:id="204" w:name="_Ref461111113"/>
      <w:bookmarkStart w:id="205" w:name="_Toc464139249"/>
      <w:r>
        <w:t xml:space="preserve">Figure </w:t>
      </w:r>
      <w:fldSimple w:instr=" STYLEREF 2 \s ">
        <w:r w:rsidR="0073677E">
          <w:rPr>
            <w:noProof/>
          </w:rPr>
          <w:t>11.2</w:t>
        </w:r>
      </w:fldSimple>
      <w:r w:rsidR="008F3988">
        <w:noBreakHyphen/>
      </w:r>
      <w:fldSimple w:instr=" SEQ Figure \* ARABIC \s 2 ">
        <w:r w:rsidR="0073677E">
          <w:rPr>
            <w:noProof/>
          </w:rPr>
          <w:t>9</w:t>
        </w:r>
      </w:fldSimple>
      <w:bookmarkEnd w:id="204"/>
      <w:r>
        <w:t xml:space="preserve"> Transition 8 (539 nm, f = 0.0066) for [B]T</w:t>
      </w:r>
      <w:r>
        <w:rPr>
          <w:vertAlign w:val="subscript"/>
        </w:rPr>
        <w:t>0</w:t>
      </w:r>
      <w:r>
        <w:t>, particle (top) and hole (bottom), isovalue = 0.1</w:t>
      </w:r>
      <w:bookmarkEnd w:id="205"/>
      <w:r>
        <w:t xml:space="preserve"> </w:t>
      </w:r>
    </w:p>
    <w:p w14:paraId="5BDB0335" w14:textId="2FAF26BF" w:rsidR="00C86E9C" w:rsidRDefault="00C86E9C">
      <w:pPr>
        <w:jc w:val="left"/>
      </w:pPr>
      <w:r>
        <w:br w:type="page"/>
      </w:r>
    </w:p>
    <w:p w14:paraId="6D6E3D42" w14:textId="41F9B1B2" w:rsidR="00C86E9C" w:rsidRDefault="003027B0" w:rsidP="003027B0">
      <w:pPr>
        <w:pStyle w:val="Heading3"/>
      </w:pPr>
      <w:bookmarkStart w:id="206" w:name="_Toc464139176"/>
      <w:r>
        <w:t>Natural Transition Orbitals for [B-Mono]D</w:t>
      </w:r>
      <w:r>
        <w:rPr>
          <w:vertAlign w:val="subscript"/>
        </w:rPr>
        <w:t>0</w:t>
      </w:r>
      <w:r>
        <w:t xml:space="preserve"> (Me Model)</w:t>
      </w:r>
      <w:bookmarkEnd w:id="206"/>
    </w:p>
    <w:p w14:paraId="0C38574D" w14:textId="776A1508" w:rsidR="003027B0" w:rsidRDefault="003027B0" w:rsidP="003027B0">
      <w:r>
        <w:rPr>
          <w:noProof/>
        </w:rPr>
        <w:drawing>
          <wp:anchor distT="0" distB="0" distL="114300" distR="114300" simplePos="0" relativeHeight="251810816" behindDoc="0" locked="0" layoutInCell="1" allowOverlap="1" wp14:anchorId="1C848403" wp14:editId="2A24460A">
            <wp:simplePos x="0" y="0"/>
            <wp:positionH relativeFrom="column">
              <wp:posOffset>2663825</wp:posOffset>
            </wp:positionH>
            <wp:positionV relativeFrom="paragraph">
              <wp:posOffset>182245</wp:posOffset>
            </wp:positionV>
            <wp:extent cx="3965575" cy="2757805"/>
            <wp:effectExtent l="0" t="0" r="0" b="0"/>
            <wp:wrapTopAndBottom/>
            <wp:docPr id="125" name="Picture 125" descr="Macintosh HD:Users:Jacob:Documents:Water_Splitting:Two_Photon_Water_Splitting:Computational_Data:B_Intermediate:Me_Mono:DFT:NTOs:Transition_2:GMe-Mono-St2-Particle-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Macintosh HD:Users:Jacob:Documents:Water_Splitting:Two_Photon_Water_Splitting:Computational_Data:B_Intermediate:Me_Mono:DFT:NTOs:Transition_2:GMe-Mono-St2-Particle-0-1.png"/>
                    <pic:cNvPicPr>
                      <a:picLocks noChangeAspect="1" noChangeArrowheads="1"/>
                    </pic:cNvPicPr>
                  </pic:nvPicPr>
                  <pic:blipFill>
                    <a:blip r:embed="rId95">
                      <a:extLst>
                        <a:ext uri="{28A0092B-C50C-407E-A947-70E740481C1C}">
                          <a14:useLocalDpi xmlns:a14="http://schemas.microsoft.com/office/drawing/2010/main" val="0"/>
                        </a:ext>
                      </a:extLst>
                    </a:blip>
                    <a:srcRect/>
                    <a:stretch>
                      <a:fillRect/>
                    </a:stretch>
                  </pic:blipFill>
                  <pic:spPr bwMode="auto">
                    <a:xfrm>
                      <a:off x="0" y="0"/>
                      <a:ext cx="3965575" cy="275780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811840" behindDoc="0" locked="0" layoutInCell="1" allowOverlap="1" wp14:anchorId="2F6E34E3" wp14:editId="3BB5D11D">
            <wp:simplePos x="0" y="0"/>
            <wp:positionH relativeFrom="column">
              <wp:posOffset>-571500</wp:posOffset>
            </wp:positionH>
            <wp:positionV relativeFrom="paragraph">
              <wp:posOffset>182245</wp:posOffset>
            </wp:positionV>
            <wp:extent cx="4000500" cy="2781300"/>
            <wp:effectExtent l="0" t="0" r="0" b="0"/>
            <wp:wrapTopAndBottom/>
            <wp:docPr id="131" name="Picture 131" descr="Macintosh HD:Users:Jacob:Documents:Water_Splitting:Two_Photon_Water_Splitting:Computational_Data:B_Intermediate:Me_Mono:DFT:NTOs:Transition_2:GMe-Mono-St2-Hole-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Macintosh HD:Users:Jacob:Documents:Water_Splitting:Two_Photon_Water_Splitting:Computational_Data:B_Intermediate:Me_Mono:DFT:NTOs:Transition_2:GMe-Mono-St2-Hole-0-1.png"/>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4000500" cy="27813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D5EA70C" w14:textId="09D9F986" w:rsidR="003027B0" w:rsidRDefault="003027B0" w:rsidP="003027B0">
      <w:pPr>
        <w:pStyle w:val="Caption"/>
      </w:pPr>
      <w:bookmarkStart w:id="207" w:name="_Ref461112095"/>
      <w:bookmarkStart w:id="208" w:name="_Toc464139250"/>
      <w:r>
        <w:t xml:space="preserve">Figure </w:t>
      </w:r>
      <w:fldSimple w:instr=" STYLEREF 2 \s ">
        <w:r w:rsidR="0073677E">
          <w:rPr>
            <w:noProof/>
          </w:rPr>
          <w:t>11.2</w:t>
        </w:r>
      </w:fldSimple>
      <w:r w:rsidR="008F3988">
        <w:noBreakHyphen/>
      </w:r>
      <w:fldSimple w:instr=" SEQ Figure \* ARABIC \s 2 ">
        <w:r w:rsidR="0073677E">
          <w:rPr>
            <w:noProof/>
          </w:rPr>
          <w:t>10</w:t>
        </w:r>
      </w:fldSimple>
      <w:bookmarkEnd w:id="207"/>
      <w:r>
        <w:t xml:space="preserve"> Transition 2 (804 nm, f = 0.0004) for [B-Mono]D</w:t>
      </w:r>
      <w:r>
        <w:rPr>
          <w:vertAlign w:val="subscript"/>
        </w:rPr>
        <w:t>0</w:t>
      </w:r>
      <w:r>
        <w:t xml:space="preserve"> (Me model), hole (left) and particle (right), isovalue = 0.1</w:t>
      </w:r>
      <w:bookmarkEnd w:id="208"/>
    </w:p>
    <w:p w14:paraId="233B4E81" w14:textId="678656B4" w:rsidR="003027B0" w:rsidRPr="003027B0" w:rsidRDefault="003027B0" w:rsidP="003027B0">
      <w:pPr>
        <w:pStyle w:val="CaptionText"/>
      </w:pPr>
      <w:r>
        <w:rPr>
          <w:noProof/>
        </w:rPr>
        <w:drawing>
          <wp:anchor distT="0" distB="0" distL="114300" distR="114300" simplePos="0" relativeHeight="251813888" behindDoc="0" locked="0" layoutInCell="1" allowOverlap="1" wp14:anchorId="1E8C49FD" wp14:editId="03222D74">
            <wp:simplePos x="0" y="0"/>
            <wp:positionH relativeFrom="column">
              <wp:posOffset>2399030</wp:posOffset>
            </wp:positionH>
            <wp:positionV relativeFrom="paragraph">
              <wp:posOffset>292100</wp:posOffset>
            </wp:positionV>
            <wp:extent cx="4457700" cy="2806700"/>
            <wp:effectExtent l="0" t="0" r="0" b="0"/>
            <wp:wrapTopAndBottom/>
            <wp:docPr id="142" name="Picture 142" descr="Macintosh HD:Users:Jacob:Documents:Water_Splitting:Two_Photon_Water_Splitting:Computational_Data:B_Intermediate:Me_Mono:DFT:NTOs:Transition_4:GMe-NTO-St4-Particle-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Macintosh HD:Users:Jacob:Documents:Water_Splitting:Two_Photon_Water_Splitting:Computational_Data:B_Intermediate:Me_Mono:DFT:NTOs:Transition_4:GMe-NTO-St4-Particle-0-1.png"/>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4457700" cy="280670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812864" behindDoc="0" locked="0" layoutInCell="1" allowOverlap="1" wp14:anchorId="7AE9E88A" wp14:editId="3961F768">
            <wp:simplePos x="0" y="0"/>
            <wp:positionH relativeFrom="column">
              <wp:posOffset>-685800</wp:posOffset>
            </wp:positionH>
            <wp:positionV relativeFrom="paragraph">
              <wp:posOffset>260350</wp:posOffset>
            </wp:positionV>
            <wp:extent cx="4406900" cy="2774950"/>
            <wp:effectExtent l="0" t="0" r="0" b="0"/>
            <wp:wrapTopAndBottom/>
            <wp:docPr id="141" name="Picture 141" descr="Macintosh HD:Users:Jacob:Documents:Water_Splitting:Two_Photon_Water_Splitting:Computational_Data:B_Intermediate:Me_Mono:DFT:NTOs:Transition_4:GMe-NTO-St4-Hole-0-0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Macintosh HD:Users:Jacob:Documents:Water_Splitting:Two_Photon_Water_Splitting:Computational_Data:B_Intermediate:Me_Mono:DFT:NTOs:Transition_4:GMe-NTO-St4-Hole-0-08.png"/>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4406900" cy="27749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0254F16" w14:textId="350DD6B1" w:rsidR="003027B0" w:rsidRPr="003027B0" w:rsidRDefault="003027B0" w:rsidP="003027B0">
      <w:pPr>
        <w:pStyle w:val="Caption"/>
      </w:pPr>
      <w:bookmarkStart w:id="209" w:name="_Ref461111149"/>
      <w:bookmarkStart w:id="210" w:name="_Toc464139251"/>
      <w:r>
        <w:t xml:space="preserve">Figure </w:t>
      </w:r>
      <w:fldSimple w:instr=" STYLEREF 2 \s ">
        <w:r w:rsidR="0073677E">
          <w:rPr>
            <w:noProof/>
          </w:rPr>
          <w:t>11.2</w:t>
        </w:r>
      </w:fldSimple>
      <w:r w:rsidR="008F3988">
        <w:noBreakHyphen/>
      </w:r>
      <w:fldSimple w:instr=" SEQ Figure \* ARABIC \s 2 ">
        <w:r w:rsidR="0073677E">
          <w:rPr>
            <w:noProof/>
          </w:rPr>
          <w:t>11</w:t>
        </w:r>
      </w:fldSimple>
      <w:bookmarkEnd w:id="209"/>
      <w:r>
        <w:t xml:space="preserve"> Transition 4 (495 nm, f = 0.0027) for [B-Mono]D</w:t>
      </w:r>
      <w:r>
        <w:rPr>
          <w:vertAlign w:val="subscript"/>
        </w:rPr>
        <w:t>0</w:t>
      </w:r>
      <w:r>
        <w:t xml:space="preserve"> (Me model), hole (left) and particle (right), isovalue = 0.1</w:t>
      </w:r>
      <w:bookmarkEnd w:id="210"/>
    </w:p>
    <w:p w14:paraId="4C9FBBB5" w14:textId="77777777" w:rsidR="003027B0" w:rsidRDefault="003027B0" w:rsidP="003027B0"/>
    <w:p w14:paraId="26F0F2EF" w14:textId="77777777" w:rsidR="003027B0" w:rsidRPr="003027B0" w:rsidRDefault="003027B0" w:rsidP="003027B0"/>
    <w:p w14:paraId="30B513E9" w14:textId="77777777" w:rsidR="007906A1" w:rsidRDefault="00BD74B9" w:rsidP="007906A1">
      <w:r>
        <w:br w:type="page"/>
      </w:r>
    </w:p>
    <w:p w14:paraId="2DC98EDD" w14:textId="77777777" w:rsidR="007906A1" w:rsidRDefault="007906A1" w:rsidP="007906A1">
      <w:pPr>
        <w:pStyle w:val="Heading3"/>
      </w:pPr>
      <w:bookmarkStart w:id="211" w:name="_Toc464139177"/>
      <w:r>
        <w:t>Spin Density Plots</w:t>
      </w:r>
      <w:bookmarkEnd w:id="211"/>
    </w:p>
    <w:p w14:paraId="287A771F" w14:textId="77777777" w:rsidR="007906A1" w:rsidRDefault="007906A1" w:rsidP="007906A1">
      <w:r>
        <w:rPr>
          <w:noProof/>
        </w:rPr>
        <w:drawing>
          <wp:anchor distT="0" distB="0" distL="114300" distR="114300" simplePos="0" relativeHeight="251717632" behindDoc="0" locked="0" layoutInCell="1" allowOverlap="1" wp14:anchorId="72D5187E" wp14:editId="7419964D">
            <wp:simplePos x="0" y="0"/>
            <wp:positionH relativeFrom="column">
              <wp:posOffset>-331470</wp:posOffset>
            </wp:positionH>
            <wp:positionV relativeFrom="paragraph">
              <wp:posOffset>161925</wp:posOffset>
            </wp:positionV>
            <wp:extent cx="6846570" cy="4914900"/>
            <wp:effectExtent l="0" t="0" r="0" b="0"/>
            <wp:wrapSquare wrapText="bothSides"/>
            <wp:docPr id="65" name="Picture 65" descr="Macintosh HD:Users:Jacob:Documents:Water_Splitting:Two_Photon_Water_Splitting:Computational_Data:B_Intermediate:Full_Model:Spin_Density:G-Cis-0-00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Macintosh HD:Users:Jacob:Documents:Water_Splitting:Two_Photon_Water_Splitting:Computational_Data:B_Intermediate:Full_Model:Spin_Density:G-Cis-0-004.png"/>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6846570" cy="49149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D38BAFF" w14:textId="77777777" w:rsidR="007906A1" w:rsidRDefault="007906A1" w:rsidP="007906A1"/>
    <w:p w14:paraId="046AC792" w14:textId="78BAAC73" w:rsidR="007906A1" w:rsidRPr="007906A1" w:rsidRDefault="007906A1" w:rsidP="007906A1">
      <w:pPr>
        <w:pStyle w:val="Caption"/>
      </w:pPr>
      <w:bookmarkStart w:id="212" w:name="_Ref461109161"/>
      <w:bookmarkStart w:id="213" w:name="_Toc464139252"/>
      <w:r>
        <w:t xml:space="preserve">Figure </w:t>
      </w:r>
      <w:fldSimple w:instr=" STYLEREF 2 \s ">
        <w:r w:rsidR="0073677E">
          <w:rPr>
            <w:noProof/>
          </w:rPr>
          <w:t>11.2</w:t>
        </w:r>
      </w:fldSimple>
      <w:r w:rsidR="008F3988">
        <w:noBreakHyphen/>
      </w:r>
      <w:fldSimple w:instr=" SEQ Figure \* ARABIC \s 2 ">
        <w:r w:rsidR="0073677E">
          <w:rPr>
            <w:noProof/>
          </w:rPr>
          <w:t>12</w:t>
        </w:r>
      </w:fldSimple>
      <w:bookmarkEnd w:id="212"/>
      <w:r>
        <w:t xml:space="preserve"> Spin density (isovalue =</w:t>
      </w:r>
      <w:r w:rsidR="00CD6DFD">
        <w:t xml:space="preserve"> 0.004) for [B]T</w:t>
      </w:r>
      <w:r w:rsidR="00CD6DFD">
        <w:rPr>
          <w:vertAlign w:val="subscript"/>
        </w:rPr>
        <w:t>0</w:t>
      </w:r>
      <w:bookmarkEnd w:id="213"/>
      <w:r>
        <w:t xml:space="preserve">  </w:t>
      </w:r>
    </w:p>
    <w:p w14:paraId="0F76D421" w14:textId="77777777" w:rsidR="00AC07CA" w:rsidRDefault="00AC07CA" w:rsidP="00AC07CA"/>
    <w:p w14:paraId="5CB4B048" w14:textId="77777777" w:rsidR="00CD6DFD" w:rsidRDefault="00CD6DFD">
      <w:r>
        <w:br w:type="page"/>
      </w:r>
    </w:p>
    <w:p w14:paraId="1ADBA023" w14:textId="77777777" w:rsidR="00CD6DFD" w:rsidRDefault="00CD6DFD" w:rsidP="00AC07CA">
      <w:r>
        <w:rPr>
          <w:noProof/>
        </w:rPr>
        <w:drawing>
          <wp:anchor distT="0" distB="0" distL="114300" distR="114300" simplePos="0" relativeHeight="251718656" behindDoc="0" locked="0" layoutInCell="1" allowOverlap="1" wp14:anchorId="14A803FB" wp14:editId="0CAD7F57">
            <wp:simplePos x="0" y="0"/>
            <wp:positionH relativeFrom="column">
              <wp:posOffset>-398145</wp:posOffset>
            </wp:positionH>
            <wp:positionV relativeFrom="paragraph">
              <wp:posOffset>-114300</wp:posOffset>
            </wp:positionV>
            <wp:extent cx="6913245" cy="4686300"/>
            <wp:effectExtent l="0" t="0" r="0" b="0"/>
            <wp:wrapSquare wrapText="bothSides"/>
            <wp:docPr id="66" name="Picture 66" descr="Macintosh HD:Users:Jacob:Documents:Water_Splitting:Two_Photon_Water_Splitting:Computational_Data:C_Intermediate:Full_Model:Spin_Density:H-Trans-0-00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Macintosh HD:Users:Jacob:Documents:Water_Splitting:Two_Photon_Water_Splitting:Computational_Data:C_Intermediate:Full_Model:Spin_Density:H-Trans-0-004.png"/>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6913245" cy="46863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69B1A5B" w14:textId="028BAAC4" w:rsidR="00CD6DFD" w:rsidRDefault="00CD6DFD" w:rsidP="00CD6DFD">
      <w:pPr>
        <w:pStyle w:val="Caption"/>
      </w:pPr>
      <w:bookmarkStart w:id="214" w:name="_Toc464139253"/>
      <w:r>
        <w:t xml:space="preserve">Figure </w:t>
      </w:r>
      <w:fldSimple w:instr=" STYLEREF 2 \s ">
        <w:r w:rsidR="0073677E">
          <w:rPr>
            <w:noProof/>
          </w:rPr>
          <w:t>11.2</w:t>
        </w:r>
      </w:fldSimple>
      <w:r w:rsidR="008F3988">
        <w:noBreakHyphen/>
      </w:r>
      <w:fldSimple w:instr=" SEQ Figure \* ARABIC \s 2 ">
        <w:r w:rsidR="0073677E">
          <w:rPr>
            <w:noProof/>
          </w:rPr>
          <w:t>13</w:t>
        </w:r>
      </w:fldSimple>
      <w:r>
        <w:t xml:space="preserve"> Spin density (isovalue = 0.004) for [C]T</w:t>
      </w:r>
      <w:r>
        <w:rPr>
          <w:vertAlign w:val="subscript"/>
        </w:rPr>
        <w:t>0</w:t>
      </w:r>
      <w:bookmarkEnd w:id="214"/>
      <w:r>
        <w:t xml:space="preserve">  </w:t>
      </w:r>
    </w:p>
    <w:p w14:paraId="374F0561" w14:textId="77777777" w:rsidR="00CD6DFD" w:rsidRDefault="00CD6DFD" w:rsidP="00AC07CA"/>
    <w:p w14:paraId="6D8E1880" w14:textId="77777777" w:rsidR="00CD6DFD" w:rsidRDefault="00CD6DFD">
      <w:r>
        <w:br w:type="page"/>
      </w:r>
    </w:p>
    <w:p w14:paraId="7F4EE487" w14:textId="77777777" w:rsidR="00CD6DFD" w:rsidRDefault="008346C3" w:rsidP="00AC07CA">
      <w:r>
        <w:rPr>
          <w:noProof/>
        </w:rPr>
        <w:drawing>
          <wp:anchor distT="0" distB="0" distL="114300" distR="114300" simplePos="0" relativeHeight="251719680" behindDoc="0" locked="0" layoutInCell="1" allowOverlap="1" wp14:anchorId="76FAE732" wp14:editId="12846B05">
            <wp:simplePos x="0" y="0"/>
            <wp:positionH relativeFrom="column">
              <wp:posOffset>-342900</wp:posOffset>
            </wp:positionH>
            <wp:positionV relativeFrom="paragraph">
              <wp:posOffset>-114300</wp:posOffset>
            </wp:positionV>
            <wp:extent cx="6948805" cy="4686300"/>
            <wp:effectExtent l="0" t="0" r="0" b="0"/>
            <wp:wrapSquare wrapText="bothSides"/>
            <wp:docPr id="67" name="Picture 67" descr="Macintosh HD:Users:Jacob:Documents:Water_Splitting:Two_Photon_Water_Splitting:Computational_Data:D_Intermediate:Full_Model:Spin_Density:J-Trans-0-00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Macintosh HD:Users:Jacob:Documents:Water_Splitting:Two_Photon_Water_Splitting:Computational_Data:D_Intermediate:Full_Model:Spin_Density:J-Trans-0-004.png"/>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6948805" cy="46863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0A1FCF7" w14:textId="6988B46E" w:rsidR="00CD6DFD" w:rsidRDefault="008346C3" w:rsidP="008346C3">
      <w:pPr>
        <w:pStyle w:val="Caption"/>
      </w:pPr>
      <w:bookmarkStart w:id="215" w:name="_Toc464139254"/>
      <w:r>
        <w:t xml:space="preserve">Figure </w:t>
      </w:r>
      <w:fldSimple w:instr=" STYLEREF 2 \s ">
        <w:r w:rsidR="0073677E">
          <w:rPr>
            <w:noProof/>
          </w:rPr>
          <w:t>11.2</w:t>
        </w:r>
      </w:fldSimple>
      <w:r w:rsidR="008F3988">
        <w:noBreakHyphen/>
      </w:r>
      <w:fldSimple w:instr=" SEQ Figure \* ARABIC \s 2 ">
        <w:r w:rsidR="0073677E">
          <w:rPr>
            <w:noProof/>
          </w:rPr>
          <w:t>14</w:t>
        </w:r>
      </w:fldSimple>
      <w:r>
        <w:t xml:space="preserve"> Spin density (isovalue = 0.004) for [D]T</w:t>
      </w:r>
      <w:r>
        <w:rPr>
          <w:vertAlign w:val="subscript"/>
        </w:rPr>
        <w:t xml:space="preserve">0 </w:t>
      </w:r>
      <w:r>
        <w:rPr>
          <w:noProof/>
        </w:rPr>
        <w:t>[F]S</w:t>
      </w:r>
      <w:r w:rsidRPr="00CC5971">
        <w:rPr>
          <w:noProof/>
          <w:vertAlign w:val="subscript"/>
        </w:rPr>
        <w:t>0</w:t>
      </w:r>
      <w:r>
        <w:rPr>
          <w:noProof/>
        </w:rPr>
        <w:t xml:space="preserve"> (Dimer Model)</w:t>
      </w:r>
      <w:bookmarkEnd w:id="215"/>
      <w:r>
        <w:rPr>
          <w:vertAlign w:val="subscript"/>
        </w:rPr>
        <w:t xml:space="preserve"> </w:t>
      </w:r>
      <w:r>
        <w:t xml:space="preserve">  </w:t>
      </w:r>
    </w:p>
    <w:p w14:paraId="31725531" w14:textId="77777777" w:rsidR="00CD6DFD" w:rsidRDefault="00CD6DFD" w:rsidP="00AC07CA"/>
    <w:p w14:paraId="0A3AFAE4" w14:textId="77777777" w:rsidR="00D65007" w:rsidRDefault="007B5655">
      <w:r>
        <w:br w:type="page"/>
      </w:r>
    </w:p>
    <w:p w14:paraId="13B7B840" w14:textId="77777777" w:rsidR="00D65007" w:rsidRDefault="00A454FE" w:rsidP="00D65007">
      <w:pPr>
        <w:pStyle w:val="Heading3"/>
      </w:pPr>
      <w:bookmarkStart w:id="216" w:name="_Toc464139178"/>
      <w:r>
        <w:rPr>
          <w:noProof/>
        </w:rPr>
        <w:drawing>
          <wp:anchor distT="0" distB="0" distL="114300" distR="114300" simplePos="0" relativeHeight="251754496" behindDoc="0" locked="0" layoutInCell="1" allowOverlap="1" wp14:anchorId="7D0A4A0C" wp14:editId="0EC7A726">
            <wp:simplePos x="0" y="0"/>
            <wp:positionH relativeFrom="column">
              <wp:posOffset>228600</wp:posOffset>
            </wp:positionH>
            <wp:positionV relativeFrom="paragraph">
              <wp:posOffset>228600</wp:posOffset>
            </wp:positionV>
            <wp:extent cx="5796280" cy="8115300"/>
            <wp:effectExtent l="0" t="0" r="0" b="0"/>
            <wp:wrapTopAndBottom/>
            <wp:docPr id="109" name="Picture 109" descr="Macintosh HD:Users:Jacob:Documents:Water_Splitting:Two_Photon_Water_Splitting:Figures:DE_Scan.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 descr="Macintosh HD:Users:Jacob:Documents:Water_Splitting:Two_Photon_Water_Splitting:Figures:DE_Scan.pdf"/>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5796280" cy="8115300"/>
                    </a:xfrm>
                    <a:prstGeom prst="rect">
                      <a:avLst/>
                    </a:prstGeom>
                    <a:noFill/>
                    <a:ln>
                      <a:noFill/>
                    </a:ln>
                  </pic:spPr>
                </pic:pic>
              </a:graphicData>
            </a:graphic>
            <wp14:sizeRelH relativeFrom="page">
              <wp14:pctWidth>0</wp14:pctWidth>
            </wp14:sizeRelH>
            <wp14:sizeRelV relativeFrom="page">
              <wp14:pctHeight>0</wp14:pctHeight>
            </wp14:sizeRelV>
          </wp:anchor>
        </w:drawing>
      </w:r>
      <w:r>
        <w:t>Scan-[DE]T</w:t>
      </w:r>
      <w:r>
        <w:rPr>
          <w:vertAlign w:val="subscript"/>
        </w:rPr>
        <w:t>0</w:t>
      </w:r>
      <w:bookmarkEnd w:id="216"/>
    </w:p>
    <w:p w14:paraId="0A24244E" w14:textId="6BEF07CD" w:rsidR="00D65007" w:rsidRDefault="00A454FE" w:rsidP="00A454FE">
      <w:pPr>
        <w:pStyle w:val="Caption"/>
      </w:pPr>
      <w:bookmarkStart w:id="217" w:name="_Toc464139255"/>
      <w:r>
        <w:t xml:space="preserve">Figure </w:t>
      </w:r>
      <w:fldSimple w:instr=" STYLEREF 2 \s ">
        <w:r w:rsidR="0073677E">
          <w:rPr>
            <w:noProof/>
          </w:rPr>
          <w:t>11.2</w:t>
        </w:r>
      </w:fldSimple>
      <w:r w:rsidR="008F3988">
        <w:noBreakHyphen/>
      </w:r>
      <w:fldSimple w:instr=" SEQ Figure \* ARABIC \s 2 ">
        <w:r w:rsidR="0073677E">
          <w:rPr>
            <w:noProof/>
          </w:rPr>
          <w:t>15</w:t>
        </w:r>
      </w:fldSimple>
      <w:r>
        <w:t xml:space="preserve"> Energy profile for </w:t>
      </w:r>
      <w:r w:rsidR="002867B2">
        <w:t xml:space="preserve">relaxed PES </w:t>
      </w:r>
      <w:r>
        <w:t>Scan-[DE]T</w:t>
      </w:r>
      <w:r>
        <w:rPr>
          <w:vertAlign w:val="subscript"/>
        </w:rPr>
        <w:t>0</w:t>
      </w:r>
      <w:r>
        <w:t xml:space="preserve"> (gas phase and SMD energies)</w:t>
      </w:r>
      <w:bookmarkEnd w:id="217"/>
    </w:p>
    <w:p w14:paraId="1063D29F" w14:textId="41DF2588" w:rsidR="00A454FE" w:rsidRDefault="00A454FE" w:rsidP="00DD3D5A">
      <w:pPr>
        <w:pStyle w:val="CaptionText"/>
      </w:pPr>
      <w:r>
        <w:t>Ru-O distance refers to the distance between the ruthenium center and the most distant oxygen atom of the superoxo ligand.</w:t>
      </w:r>
      <w:r w:rsidR="00950170">
        <w:t xml:space="preserve"> Structures corresponding to the different points along the scan are shown outside of the plot.</w:t>
      </w:r>
      <w:r w:rsidR="00DD3D5A">
        <w:t xml:space="preserve"> The decrease in energy for the third scan geometry can be attributed to movement of the CO ligand from an axial to an equatorial position.</w:t>
      </w:r>
    </w:p>
    <w:p w14:paraId="6093CD7D" w14:textId="77777777" w:rsidR="000A1855" w:rsidRDefault="000A1855">
      <w:r>
        <w:br w:type="page"/>
      </w:r>
    </w:p>
    <w:p w14:paraId="213F294D" w14:textId="77777777" w:rsidR="000A1855" w:rsidRDefault="00DF13F0" w:rsidP="000A1855">
      <w:pPr>
        <w:pStyle w:val="Heading3"/>
      </w:pPr>
      <w:bookmarkStart w:id="218" w:name="_Ref460775320"/>
      <w:bookmarkStart w:id="219" w:name="_Toc464139179"/>
      <w:r>
        <w:rPr>
          <w:noProof/>
        </w:rPr>
        <w:drawing>
          <wp:anchor distT="0" distB="0" distL="114300" distR="114300" simplePos="0" relativeHeight="251759616" behindDoc="0" locked="0" layoutInCell="1" allowOverlap="1" wp14:anchorId="1C6408CA" wp14:editId="44B1F8C3">
            <wp:simplePos x="0" y="0"/>
            <wp:positionH relativeFrom="column">
              <wp:posOffset>-666115</wp:posOffset>
            </wp:positionH>
            <wp:positionV relativeFrom="paragraph">
              <wp:posOffset>165100</wp:posOffset>
            </wp:positionV>
            <wp:extent cx="7638415" cy="4864100"/>
            <wp:effectExtent l="0" t="0" r="0" b="12700"/>
            <wp:wrapTopAndBottom/>
            <wp:docPr id="114" name="Picture 114" descr="Macintosh HD:Users:Jacob:Documents:Water_Splitting:Two_Photon_Water_Splitting:Figures:OO_Scan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 descr="Macintosh HD:Users:Jacob:Documents:Water_Splitting:Two_Photon_Water_Splitting:Figures:OO_Scans.pdf"/>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7638415" cy="4864100"/>
                    </a:xfrm>
                    <a:prstGeom prst="rect">
                      <a:avLst/>
                    </a:prstGeom>
                    <a:noFill/>
                    <a:ln>
                      <a:noFill/>
                    </a:ln>
                  </pic:spPr>
                </pic:pic>
              </a:graphicData>
            </a:graphic>
            <wp14:sizeRelH relativeFrom="page">
              <wp14:pctWidth>0</wp14:pctWidth>
            </wp14:sizeRelH>
            <wp14:sizeRelV relativeFrom="page">
              <wp14:pctHeight>0</wp14:pctHeight>
            </wp14:sizeRelV>
          </wp:anchor>
        </w:drawing>
      </w:r>
      <w:r w:rsidR="000A1855">
        <w:t>O-O Bond Formation Scans</w:t>
      </w:r>
      <w:bookmarkEnd w:id="218"/>
      <w:bookmarkEnd w:id="219"/>
    </w:p>
    <w:p w14:paraId="0F20303D" w14:textId="77777777" w:rsidR="000A1855" w:rsidRDefault="000A1855" w:rsidP="000A1855"/>
    <w:p w14:paraId="60E74FA7" w14:textId="74210B4D" w:rsidR="000A1855" w:rsidRDefault="00F87CAF" w:rsidP="00F87CAF">
      <w:pPr>
        <w:pStyle w:val="Caption"/>
      </w:pPr>
      <w:bookmarkStart w:id="220" w:name="_Ref461108092"/>
      <w:bookmarkStart w:id="221" w:name="_Toc464139256"/>
      <w:r>
        <w:t xml:space="preserve">Figure </w:t>
      </w:r>
      <w:fldSimple w:instr=" STYLEREF 2 \s ">
        <w:r w:rsidR="0073677E">
          <w:rPr>
            <w:noProof/>
          </w:rPr>
          <w:t>11.2</w:t>
        </w:r>
      </w:fldSimple>
      <w:r w:rsidR="008F3988">
        <w:noBreakHyphen/>
      </w:r>
      <w:fldSimple w:instr=" SEQ Figure \* ARABIC \s 2 ">
        <w:r w:rsidR="0073677E">
          <w:rPr>
            <w:noProof/>
          </w:rPr>
          <w:t>16</w:t>
        </w:r>
      </w:fldSimple>
      <w:bookmarkEnd w:id="220"/>
      <w:r>
        <w:t xml:space="preserve"> </w:t>
      </w:r>
      <w:r w:rsidR="002867B2">
        <w:t>Energy profiles for relaxed PES scans of O-O bond formation</w:t>
      </w:r>
      <w:bookmarkEnd w:id="221"/>
    </w:p>
    <w:p w14:paraId="24E79C0D" w14:textId="77777777" w:rsidR="002867B2" w:rsidRDefault="00D67648" w:rsidP="002867B2">
      <w:pPr>
        <w:pStyle w:val="CaptionText"/>
      </w:pPr>
      <w:r>
        <w:rPr>
          <w:b/>
        </w:rPr>
        <w:t xml:space="preserve">A </w:t>
      </w:r>
      <w:r w:rsidR="004E550A">
        <w:t>Scan of O-O distance for [</w:t>
      </w:r>
      <w:r w:rsidR="004E550A">
        <w:rPr>
          <w:b/>
        </w:rPr>
        <w:t>A-Mono</w:t>
      </w:r>
      <w:r w:rsidR="004E550A">
        <w:t>] in singlet and triplet state.</w:t>
      </w:r>
      <w:r w:rsidR="00C9634A">
        <w:t xml:space="preserve"> Inlet shows [</w:t>
      </w:r>
      <w:r w:rsidR="00C9634A">
        <w:rPr>
          <w:b/>
        </w:rPr>
        <w:t>A-Mono</w:t>
      </w:r>
      <w:r w:rsidR="00C9634A">
        <w:t>]S</w:t>
      </w:r>
      <w:r w:rsidR="00C9634A">
        <w:rPr>
          <w:vertAlign w:val="subscript"/>
        </w:rPr>
        <w:t>0</w:t>
      </w:r>
      <w:r w:rsidR="00A36FA3">
        <w:t xml:space="preserve"> </w:t>
      </w:r>
    </w:p>
    <w:p w14:paraId="645A6527" w14:textId="602F5CC6" w:rsidR="004E550A" w:rsidRPr="00A36FA3" w:rsidRDefault="004E550A" w:rsidP="004E550A">
      <w:pPr>
        <w:pStyle w:val="CaptionText"/>
      </w:pPr>
      <w:r>
        <w:rPr>
          <w:b/>
        </w:rPr>
        <w:t xml:space="preserve">B </w:t>
      </w:r>
      <w:r>
        <w:t>Scan of O-O distance for [</w:t>
      </w:r>
      <w:r>
        <w:rPr>
          <w:b/>
        </w:rPr>
        <w:t>B-Mono</w:t>
      </w:r>
      <w:r w:rsidR="00A458BE">
        <w:t>]D</w:t>
      </w:r>
      <w:r>
        <w:rPr>
          <w:vertAlign w:val="subscript"/>
        </w:rPr>
        <w:t>0</w:t>
      </w:r>
      <w:r>
        <w:t xml:space="preserve"> </w:t>
      </w:r>
      <w:r w:rsidR="00A458BE">
        <w:t xml:space="preserve">(Me model) </w:t>
      </w:r>
      <w:r>
        <w:t>as well as [</w:t>
      </w:r>
      <w:r>
        <w:rPr>
          <w:b/>
        </w:rPr>
        <w:t>B-Mono-Trans</w:t>
      </w:r>
      <w:r w:rsidR="00A458BE">
        <w:t>]D</w:t>
      </w:r>
      <w:r>
        <w:rPr>
          <w:vertAlign w:val="subscript"/>
        </w:rPr>
        <w:t>0</w:t>
      </w:r>
      <w:r w:rsidR="00A458BE">
        <w:rPr>
          <w:vertAlign w:val="subscript"/>
        </w:rPr>
        <w:t xml:space="preserve"> </w:t>
      </w:r>
      <w:r w:rsidR="00A458BE">
        <w:t>(Me model)</w:t>
      </w:r>
      <w:r>
        <w:t>. Note that for these scans, the same methyl substituted models were used that were also used for CASSCF calculations.</w:t>
      </w:r>
      <w:r w:rsidR="00A36FA3">
        <w:t xml:space="preserve"> Inlets show [</w:t>
      </w:r>
      <w:r w:rsidR="00A36FA3">
        <w:rPr>
          <w:b/>
        </w:rPr>
        <w:t>B-Mono</w:t>
      </w:r>
      <w:r w:rsidR="00A458BE">
        <w:t>]D</w:t>
      </w:r>
      <w:r w:rsidR="00A36FA3">
        <w:rPr>
          <w:vertAlign w:val="subscript"/>
        </w:rPr>
        <w:t>0</w:t>
      </w:r>
      <w:r w:rsidR="00A36FA3">
        <w:t xml:space="preserve"> (left) and [</w:t>
      </w:r>
      <w:r w:rsidR="00A36FA3">
        <w:rPr>
          <w:b/>
        </w:rPr>
        <w:t>B-Mono-Trans</w:t>
      </w:r>
      <w:r w:rsidR="00A458BE">
        <w:t>]D</w:t>
      </w:r>
      <w:r w:rsidR="00A36FA3">
        <w:rPr>
          <w:vertAlign w:val="subscript"/>
        </w:rPr>
        <w:t>0</w:t>
      </w:r>
      <w:r w:rsidR="00A36FA3">
        <w:t xml:space="preserve"> (right). </w:t>
      </w:r>
    </w:p>
    <w:p w14:paraId="7AE77F7A" w14:textId="77777777" w:rsidR="000A1855" w:rsidRPr="00C9634A" w:rsidRDefault="004E550A" w:rsidP="00A36FA3">
      <w:pPr>
        <w:pStyle w:val="CaptionText"/>
      </w:pPr>
      <w:r>
        <w:rPr>
          <w:b/>
        </w:rPr>
        <w:t>C</w:t>
      </w:r>
      <w:r>
        <w:t xml:space="preserve"> Scan of O-O distance for</w:t>
      </w:r>
      <w:r w:rsidR="00A36FA3">
        <w:t xml:space="preserve"> [</w:t>
      </w:r>
      <w:r w:rsidR="00A36FA3">
        <w:rPr>
          <w:b/>
        </w:rPr>
        <w:t>B-Alt</w:t>
      </w:r>
      <w:r w:rsidR="00A36FA3">
        <w:t>] in singlet and triplet state ([</w:t>
      </w:r>
      <w:r w:rsidR="00A36FA3">
        <w:rPr>
          <w:b/>
        </w:rPr>
        <w:t>B-Alt</w:t>
      </w:r>
      <w:r w:rsidR="00A36FA3">
        <w:t>] would be the hypothetical result of a second PCET preceding O-O bond formation</w:t>
      </w:r>
      <w:r w:rsidR="00C9634A">
        <w:t>). Inlet shows [</w:t>
      </w:r>
      <w:r w:rsidR="00C9634A">
        <w:rPr>
          <w:b/>
        </w:rPr>
        <w:t>B-Alt</w:t>
      </w:r>
      <w:r w:rsidR="00C9634A">
        <w:t>]T</w:t>
      </w:r>
      <w:r w:rsidR="00C9634A">
        <w:rPr>
          <w:vertAlign w:val="subscript"/>
        </w:rPr>
        <w:t>0</w:t>
      </w:r>
      <w:r w:rsidR="00C9634A">
        <w:t>.</w:t>
      </w:r>
    </w:p>
    <w:p w14:paraId="1E126442" w14:textId="77777777" w:rsidR="000A1855" w:rsidRDefault="00D67648" w:rsidP="00D67648">
      <w:pPr>
        <w:pStyle w:val="CaptionText"/>
      </w:pPr>
      <w:r>
        <w:t>Energy of starting point for each scan is set to 0 kcal/mol.</w:t>
      </w:r>
    </w:p>
    <w:p w14:paraId="429CF20C" w14:textId="77777777" w:rsidR="004821E6" w:rsidRDefault="004821E6" w:rsidP="00D67648">
      <w:pPr>
        <w:pStyle w:val="CaptionText"/>
      </w:pPr>
    </w:p>
    <w:p w14:paraId="28AFB96F" w14:textId="154937C7" w:rsidR="00DD3D5A" w:rsidRDefault="00902403" w:rsidP="00DD3D5A">
      <w:r>
        <w:t>Relaxed potential energy surface scans were performed to investigate potential O-O bond formation for six different reaction intermediates. These intermediates span the various possibilities of intramolecular O-O bond formation (fully protonated, singly deprotonated and doubly deprotonated).</w:t>
      </w:r>
      <w:r w:rsidR="00CF3C6B">
        <w:t xml:space="preserve"> For [</w:t>
      </w:r>
      <w:r w:rsidR="00CF3C6B">
        <w:rPr>
          <w:b/>
        </w:rPr>
        <w:t>A</w:t>
      </w:r>
      <w:r w:rsidR="00CF3C6B">
        <w:t>] and [</w:t>
      </w:r>
      <w:r w:rsidR="00CF3C6B">
        <w:rPr>
          <w:b/>
        </w:rPr>
        <w:t>B-Alt</w:t>
      </w:r>
      <w:r w:rsidR="00CF3C6B">
        <w:t>]</w:t>
      </w:r>
      <w:r>
        <w:t>, calculations were performed in the singlet or triplet ground state</w:t>
      </w:r>
      <w:r w:rsidR="00CF3C6B">
        <w:t>, while calculations for [</w:t>
      </w:r>
      <w:r w:rsidR="00CF3C6B">
        <w:rPr>
          <w:b/>
        </w:rPr>
        <w:t>B-Mono</w:t>
      </w:r>
      <w:r w:rsidR="00CF3C6B">
        <w:t>] and [</w:t>
      </w:r>
      <w:r w:rsidR="00CF3C6B">
        <w:rPr>
          <w:b/>
        </w:rPr>
        <w:t>B-Mono-Trans</w:t>
      </w:r>
      <w:r w:rsidR="00CF3C6B">
        <w:t>] were performed in the duplet ground state</w:t>
      </w:r>
      <w:r>
        <w:t xml:space="preserve">. These scans therefore provide an estimate for the lower bound of O-O bond formation for each intermediate. </w:t>
      </w:r>
    </w:p>
    <w:p w14:paraId="3E687969" w14:textId="77777777" w:rsidR="00902403" w:rsidRDefault="00902403" w:rsidP="00DD3D5A"/>
    <w:p w14:paraId="3242EE5E" w14:textId="11EDBDB8" w:rsidR="00902403" w:rsidRDefault="00902403" w:rsidP="00DD3D5A">
      <w:r>
        <w:t>For [</w:t>
      </w:r>
      <w:r>
        <w:rPr>
          <w:b/>
        </w:rPr>
        <w:t>A-Mono</w:t>
      </w:r>
      <w:r>
        <w:t xml:space="preserve">] in both the singlet and triplet state, no O-O bond formation could be observed (see </w:t>
      </w:r>
      <w:r>
        <w:fldChar w:fldCharType="begin"/>
      </w:r>
      <w:r>
        <w:instrText xml:space="preserve"> REF _Ref461108092 \h </w:instrText>
      </w:r>
      <w:r>
        <w:fldChar w:fldCharType="separate"/>
      </w:r>
      <w:r w:rsidR="0073677E">
        <w:t xml:space="preserve">Figure </w:t>
      </w:r>
      <w:r w:rsidR="0073677E">
        <w:rPr>
          <w:noProof/>
        </w:rPr>
        <w:t>11.2</w:t>
      </w:r>
      <w:r w:rsidR="0073677E">
        <w:noBreakHyphen/>
      </w:r>
      <w:r w:rsidR="0073677E">
        <w:rPr>
          <w:noProof/>
        </w:rPr>
        <w:t>16</w:t>
      </w:r>
      <w:r>
        <w:fldChar w:fldCharType="end"/>
      </w:r>
      <w:r>
        <w:t>A). For [</w:t>
      </w:r>
      <w:r>
        <w:rPr>
          <w:b/>
        </w:rPr>
        <w:t>A-Mono</w:t>
      </w:r>
      <w:r>
        <w:t>]T</w:t>
      </w:r>
      <w:r>
        <w:rPr>
          <w:vertAlign w:val="subscript"/>
        </w:rPr>
        <w:t>0</w:t>
      </w:r>
      <w:r>
        <w:t>, constrained geometry optimizations for O-O distances smaller than 1.83 Å were unsuccessful. These results are consistent with previous findings on the lack of O-O bond formation starting from [</w:t>
      </w:r>
      <w:r>
        <w:rPr>
          <w:b/>
        </w:rPr>
        <w:t>A</w:t>
      </w:r>
      <w:r>
        <w:t>].</w:t>
      </w:r>
      <w:r>
        <w:fldChar w:fldCharType="begin"/>
      </w:r>
      <w:r w:rsidR="000C7D9C">
        <w:instrText xml:space="preserve"> ADDIN ZOTERO_ITEM CSL_CITATION {"citationID":"Mpi2f6KM","properties":{"formattedCitation":"\\super 21,22\\nosupersub{}","plainCitation":"21,22","noteIndex":0},"citationItems":[{"id":51,"uris":["http://zotero.org/users/local/CdP7Gee4/items/XKIKG6BQ"],"uri":["http://zotero.org/users/local/CdP7Gee4/items/XKIKG6BQ"],"itemData":{"id":51,"type":"article-journal","container-title":"Journal of the American Chemical Society","DOI":"10.1021/ja9041065","ISSN":"0002-7863, 1520-5126","issue":"1","language":"en","page":"120-130","source":"CrossRef","title":"Mechanism of Water Splitting and Oxygen−Oxygen Bond Formation by a Mononuclear Ruthenium Complex","volume":"132","author":[{"family":"Yang","given":"Xinzheng"},{"family":"Hall","given":"Michael B."}],"issued":{"date-parts":[["2010",1,13]]}}},{"id":1093,"uris":["http://zotero.org/users/local/CdP7Gee4/items/XMC63KUS"],"uri":["http://zotero.org/users/local/CdP7Gee4/items/XMC63KUS"],"itemData":{"id":1093,"type":"article-journal","abstract":"The density functional theory (DFT) method was used to explore the light-induced O2 formation from H2O promoted by Ru(II) PNN complex in the present work. The elimination of H2O2 was found to be highly endothermic, which is not in competition with the H2O elimination and hydrogen transfer. The calculated results reported here do not support the mechanism proposed in a recent experiment, where H2O2 was suggested as an important intermediate for formation of O2. We proposed a new mechanism for formation of the triplet O2 molecule, which contains the two steps of the concerted hydrogen transfer and dehydration. The light-induced O2 evolution from water promoted by the Ru(II) complex was found to be a nonadiabatic process. The O?O bond is formed along the T1 pathway as a result of the efficient S1 ? T1 intersystem crossing. All experimental findings on the light-induced O2 evolution can be explained by the mechanism proposed in the present work.","container-title":"The Journal of Physical Chemistry A","DOI":"10.1021/jp1065105","ISSN":"1089-5639","issue":"37","journalAbbreviation":"J. Phys. Chem. A","page":"10334-10338","source":"ACS Publications","title":"Mechanism for the Light-Induced O2 Evolution from H2O Promoted by Ru(II) PNN Complex: A DFT Study","title-short":"Mechanism for the Light-Induced O2 Evolution from H2O Promoted by Ru(II) PNN Complex","volume":"114","author":[{"family":"Chen","given":"Yue"},{"family":"Fang","given":"Wei-Hai"}],"issued":{"date-parts":[["2010",9,23]]}}}],"schema":"https://github.com/citation-style-language/schema/raw/master/csl-citation.json"} </w:instrText>
      </w:r>
      <w:r>
        <w:fldChar w:fldCharType="separate"/>
      </w:r>
      <w:r w:rsidR="000C7D9C" w:rsidRPr="000C7D9C">
        <w:rPr>
          <w:rFonts w:cs="Arial"/>
          <w:vertAlign w:val="superscript"/>
        </w:rPr>
        <w:t>21,22</w:t>
      </w:r>
      <w:r>
        <w:fldChar w:fldCharType="end"/>
      </w:r>
    </w:p>
    <w:p w14:paraId="27FCC48E" w14:textId="77777777" w:rsidR="00902403" w:rsidRDefault="00902403" w:rsidP="00DD3D5A">
      <w:r>
        <w:t>When comparing [</w:t>
      </w:r>
      <w:r>
        <w:rPr>
          <w:b/>
        </w:rPr>
        <w:t>B-Mono</w:t>
      </w:r>
      <w:r>
        <w:t>]D</w:t>
      </w:r>
      <w:r>
        <w:rPr>
          <w:vertAlign w:val="subscript"/>
        </w:rPr>
        <w:t>0</w:t>
      </w:r>
      <w:r>
        <w:t xml:space="preserve"> and [</w:t>
      </w:r>
      <w:r>
        <w:rPr>
          <w:b/>
        </w:rPr>
        <w:t>B-Mono-Trans</w:t>
      </w:r>
      <w:r>
        <w:t>]D</w:t>
      </w:r>
      <w:r>
        <w:rPr>
          <w:vertAlign w:val="subscript"/>
        </w:rPr>
        <w:t>0</w:t>
      </w:r>
      <w:r>
        <w:t>, it can be seen that the barrier for O-O bond formation is significantly lower for [</w:t>
      </w:r>
      <w:r>
        <w:rPr>
          <w:b/>
        </w:rPr>
        <w:t>B-Mono</w:t>
      </w:r>
      <w:r>
        <w:t>]D</w:t>
      </w:r>
      <w:r>
        <w:rPr>
          <w:vertAlign w:val="subscript"/>
        </w:rPr>
        <w:t>0</w:t>
      </w:r>
      <w:r>
        <w:t xml:space="preserve"> (by more than 15 kcal/mol, see </w:t>
      </w:r>
      <w:r>
        <w:fldChar w:fldCharType="begin"/>
      </w:r>
      <w:r>
        <w:instrText xml:space="preserve"> REF _Ref461108092 \h </w:instrText>
      </w:r>
      <w:r>
        <w:fldChar w:fldCharType="separate"/>
      </w:r>
      <w:r w:rsidR="0073677E">
        <w:t xml:space="preserve">Figure </w:t>
      </w:r>
      <w:r w:rsidR="0073677E">
        <w:rPr>
          <w:noProof/>
        </w:rPr>
        <w:t>11.2</w:t>
      </w:r>
      <w:r w:rsidR="0073677E">
        <w:noBreakHyphen/>
      </w:r>
      <w:r w:rsidR="0073677E">
        <w:rPr>
          <w:noProof/>
        </w:rPr>
        <w:t>16</w:t>
      </w:r>
      <w:r>
        <w:fldChar w:fldCharType="end"/>
      </w:r>
      <w:r>
        <w:t>B).</w:t>
      </w:r>
    </w:p>
    <w:p w14:paraId="06663148" w14:textId="77777777" w:rsidR="006217B4" w:rsidRDefault="00902403" w:rsidP="00DD3D5A">
      <w:r>
        <w:t>For [</w:t>
      </w:r>
      <w:r>
        <w:rPr>
          <w:b/>
        </w:rPr>
        <w:t>B-Alt</w:t>
      </w:r>
      <w:r>
        <w:t>], potential O-O bond formation was studied in both the singlet and triplet state. For [</w:t>
      </w:r>
      <w:r>
        <w:rPr>
          <w:b/>
        </w:rPr>
        <w:t>B-Alt</w:t>
      </w:r>
      <w:r>
        <w:t>]S</w:t>
      </w:r>
      <w:r>
        <w:rPr>
          <w:vertAlign w:val="subscript"/>
        </w:rPr>
        <w:t>0</w:t>
      </w:r>
      <w:r>
        <w:t>, O-O bond formation can be observed, although with a barrier of over 40 kcal/mol (in comparison, the barrier for O-O bond formation in [</w:t>
      </w:r>
      <w:r>
        <w:rPr>
          <w:b/>
        </w:rPr>
        <w:t>B-Mono</w:t>
      </w:r>
      <w:r>
        <w:t>]D</w:t>
      </w:r>
      <w:r>
        <w:rPr>
          <w:vertAlign w:val="subscript"/>
        </w:rPr>
        <w:t>0</w:t>
      </w:r>
      <w:r>
        <w:t xml:space="preserve"> is 37.6 kcal/mol). Furthermore, it is questionable whether [</w:t>
      </w:r>
      <w:r>
        <w:rPr>
          <w:b/>
        </w:rPr>
        <w:t>B-Alt</w:t>
      </w:r>
      <w:r>
        <w:t>]S</w:t>
      </w:r>
      <w:r>
        <w:rPr>
          <w:vertAlign w:val="subscript"/>
        </w:rPr>
        <w:t>0</w:t>
      </w:r>
      <w:r>
        <w:t xml:space="preserve"> is even a feasible intermediate. This is based on the observation that [</w:t>
      </w:r>
      <w:r>
        <w:rPr>
          <w:b/>
        </w:rPr>
        <w:t>B</w:t>
      </w:r>
      <w:r>
        <w:t>]S</w:t>
      </w:r>
      <w:r>
        <w:rPr>
          <w:vertAlign w:val="subscript"/>
        </w:rPr>
        <w:t>0</w:t>
      </w:r>
      <w:r>
        <w:t xml:space="preserve"> was found to be unstable during geometry optimizations, reverting back to [</w:t>
      </w:r>
      <w:r>
        <w:rPr>
          <w:b/>
        </w:rPr>
        <w:t>A</w:t>
      </w:r>
      <w:r>
        <w:t>]S</w:t>
      </w:r>
      <w:r>
        <w:rPr>
          <w:vertAlign w:val="subscript"/>
        </w:rPr>
        <w:t>0</w:t>
      </w:r>
      <w:r>
        <w:t>. Such instability can be attributed to th</w:t>
      </w:r>
      <w:r w:rsidR="003E1098">
        <w:t>e fact that in the S</w:t>
      </w:r>
      <w:r w:rsidR="003E1098">
        <w:rPr>
          <w:vertAlign w:val="subscript"/>
        </w:rPr>
        <w:t>0</w:t>
      </w:r>
      <w:r w:rsidR="003E1098">
        <w:t xml:space="preserve"> state</w:t>
      </w:r>
      <w:r w:rsidR="006217B4">
        <w:t>, there is no charge separation between the two ruthenium centers (as is the case in the T</w:t>
      </w:r>
      <w:r w:rsidR="006217B4">
        <w:rPr>
          <w:vertAlign w:val="subscript"/>
        </w:rPr>
        <w:t>0</w:t>
      </w:r>
      <w:r w:rsidR="006217B4">
        <w:t xml:space="preserve"> state, see </w:t>
      </w:r>
      <w:r w:rsidR="006217B4">
        <w:fldChar w:fldCharType="begin"/>
      </w:r>
      <w:r w:rsidR="006217B4">
        <w:instrText xml:space="preserve"> REF _Ref461109161 \h </w:instrText>
      </w:r>
      <w:r w:rsidR="006217B4">
        <w:fldChar w:fldCharType="separate"/>
      </w:r>
      <w:r w:rsidR="0073677E">
        <w:t xml:space="preserve">Figure </w:t>
      </w:r>
      <w:r w:rsidR="0073677E">
        <w:rPr>
          <w:noProof/>
        </w:rPr>
        <w:t>11.2</w:t>
      </w:r>
      <w:r w:rsidR="0073677E">
        <w:noBreakHyphen/>
      </w:r>
      <w:r w:rsidR="0073677E">
        <w:rPr>
          <w:noProof/>
        </w:rPr>
        <w:t>12</w:t>
      </w:r>
      <w:r w:rsidR="006217B4">
        <w:fldChar w:fldCharType="end"/>
      </w:r>
      <w:r w:rsidR="006217B4">
        <w:t>). Therefore, proton transfer from one complex to another is less favorable, explaining why [</w:t>
      </w:r>
      <w:r w:rsidR="006217B4">
        <w:rPr>
          <w:b/>
        </w:rPr>
        <w:t>B</w:t>
      </w:r>
      <w:r w:rsidR="006217B4">
        <w:t>]S</w:t>
      </w:r>
      <w:r w:rsidR="006217B4">
        <w:rPr>
          <w:vertAlign w:val="subscript"/>
        </w:rPr>
        <w:t>0</w:t>
      </w:r>
      <w:r w:rsidR="006217B4">
        <w:t xml:space="preserve"> reverts back to [</w:t>
      </w:r>
      <w:r w:rsidR="006217B4">
        <w:rPr>
          <w:b/>
        </w:rPr>
        <w:t>A</w:t>
      </w:r>
      <w:r w:rsidR="006217B4">
        <w:t>]S</w:t>
      </w:r>
      <w:r w:rsidR="006217B4">
        <w:rPr>
          <w:vertAlign w:val="subscript"/>
        </w:rPr>
        <w:t>0</w:t>
      </w:r>
      <w:r w:rsidR="006217B4">
        <w:t>. The same reasoning can be applied to [</w:t>
      </w:r>
      <w:r w:rsidR="006217B4">
        <w:rPr>
          <w:b/>
        </w:rPr>
        <w:t>B-Alt</w:t>
      </w:r>
      <w:r w:rsidR="006217B4">
        <w:t>]S</w:t>
      </w:r>
      <w:r w:rsidR="006217B4">
        <w:rPr>
          <w:vertAlign w:val="subscript"/>
        </w:rPr>
        <w:t>0</w:t>
      </w:r>
      <w:r w:rsidR="006217B4">
        <w:t>, which would likely not be formed.</w:t>
      </w:r>
    </w:p>
    <w:p w14:paraId="49067F5F" w14:textId="7FF4ADE4" w:rsidR="00902403" w:rsidRPr="006217B4" w:rsidRDefault="006217B4" w:rsidP="00DD3D5A">
      <w:r>
        <w:t>Hence, [</w:t>
      </w:r>
      <w:r>
        <w:rPr>
          <w:b/>
        </w:rPr>
        <w:t>B-Alt</w:t>
      </w:r>
      <w:r>
        <w:t>]T</w:t>
      </w:r>
      <w:r>
        <w:rPr>
          <w:vertAlign w:val="subscript"/>
        </w:rPr>
        <w:t>0</w:t>
      </w:r>
      <w:r>
        <w:t xml:space="preserve"> was also investigated, but no O-O bond formation was found in this case (constrained geometry optimizations failed for short O-O bond lengths).</w:t>
      </w:r>
    </w:p>
    <w:p w14:paraId="7869A7CB" w14:textId="77777777" w:rsidR="00DD3D5A" w:rsidRDefault="00DD3D5A" w:rsidP="00D67648">
      <w:pPr>
        <w:pStyle w:val="CaptionText"/>
      </w:pPr>
    </w:p>
    <w:p w14:paraId="08571A19" w14:textId="77777777" w:rsidR="00DD3D5A" w:rsidRDefault="00DD3D5A" w:rsidP="00D67648">
      <w:pPr>
        <w:pStyle w:val="CaptionText"/>
      </w:pPr>
    </w:p>
    <w:p w14:paraId="19FE876F" w14:textId="3EFE610D" w:rsidR="004821E6" w:rsidRDefault="004821E6">
      <w:pPr>
        <w:rPr>
          <w:sz w:val="20"/>
        </w:rPr>
      </w:pPr>
    </w:p>
    <w:p w14:paraId="549E7554" w14:textId="77777777" w:rsidR="004821E6" w:rsidRDefault="004821E6" w:rsidP="004821E6">
      <w:pPr>
        <w:pStyle w:val="Heading3"/>
      </w:pPr>
      <w:bookmarkStart w:id="222" w:name="_Toc464139180"/>
      <w:r>
        <w:t>Theoretical NMR Data for [F]S</w:t>
      </w:r>
      <w:r>
        <w:rPr>
          <w:vertAlign w:val="subscript"/>
        </w:rPr>
        <w:t>0</w:t>
      </w:r>
      <w:r>
        <w:t xml:space="preserve"> Isomers</w:t>
      </w:r>
      <w:bookmarkEnd w:id="222"/>
    </w:p>
    <w:p w14:paraId="258A1F2A" w14:textId="77777777" w:rsidR="008B4AA3" w:rsidRDefault="008B4AA3" w:rsidP="008B4AA3">
      <w:pPr>
        <w:pStyle w:val="Caption"/>
      </w:pPr>
    </w:p>
    <w:p w14:paraId="3EDA5451" w14:textId="5A19E5EE" w:rsidR="0032711D" w:rsidRPr="008B4AA3" w:rsidRDefault="008B4AA3" w:rsidP="008B4AA3">
      <w:pPr>
        <w:pStyle w:val="Caption"/>
      </w:pPr>
      <w:bookmarkStart w:id="223" w:name="_Ref460599256"/>
      <w:bookmarkStart w:id="224" w:name="_Toc464139311"/>
      <w:r>
        <w:t xml:space="preserve">Table </w:t>
      </w:r>
      <w:fldSimple w:instr=" STYLEREF 2 \s ">
        <w:r w:rsidR="0073677E">
          <w:rPr>
            <w:noProof/>
          </w:rPr>
          <w:t>11.2</w:t>
        </w:r>
      </w:fldSimple>
      <w:r w:rsidR="00431ECE">
        <w:noBreakHyphen/>
      </w:r>
      <w:fldSimple w:instr=" SEQ Table \* ARABIC \s 2 ">
        <w:r w:rsidR="0073677E">
          <w:rPr>
            <w:noProof/>
          </w:rPr>
          <w:t>8</w:t>
        </w:r>
      </w:fldSimple>
      <w:bookmarkEnd w:id="223"/>
      <w:r>
        <w:t xml:space="preserve"> Relative energies and theoretical NMR data for [F]S</w:t>
      </w:r>
      <w:r>
        <w:rPr>
          <w:vertAlign w:val="subscript"/>
        </w:rPr>
        <w:t>0</w:t>
      </w:r>
      <w:r>
        <w:t xml:space="preserve"> isomers</w:t>
      </w:r>
      <w:bookmarkEnd w:id="224"/>
    </w:p>
    <w:p w14:paraId="58E17AE5" w14:textId="77777777" w:rsidR="008B4AA3" w:rsidRDefault="008B4AA3" w:rsidP="00D67648">
      <w:pPr>
        <w:pStyle w:val="CaptionText"/>
      </w:pPr>
    </w:p>
    <w:p w14:paraId="5D348A5E" w14:textId="77777777" w:rsidR="0035631F" w:rsidRDefault="0035631F" w:rsidP="00D67648">
      <w:pPr>
        <w:pStyle w:val="CaptionText"/>
      </w:pPr>
    </w:p>
    <w:p w14:paraId="43AD168F" w14:textId="77777777" w:rsidR="009E26CE" w:rsidRDefault="009E26CE" w:rsidP="00D67648">
      <w:pPr>
        <w:pStyle w:val="CaptionText"/>
      </w:pPr>
      <w:r>
        <w:rPr>
          <w:noProof/>
        </w:rPr>
        <w:drawing>
          <wp:anchor distT="0" distB="0" distL="114300" distR="114300" simplePos="0" relativeHeight="251784192" behindDoc="0" locked="0" layoutInCell="1" allowOverlap="1" wp14:anchorId="7AA12056" wp14:editId="126278BC">
            <wp:simplePos x="0" y="0"/>
            <wp:positionH relativeFrom="column">
              <wp:posOffset>457200</wp:posOffset>
            </wp:positionH>
            <wp:positionV relativeFrom="paragraph">
              <wp:posOffset>116205</wp:posOffset>
            </wp:positionV>
            <wp:extent cx="5943600" cy="789940"/>
            <wp:effectExtent l="0" t="0" r="0" b="0"/>
            <wp:wrapSquare wrapText="bothSides"/>
            <wp:docPr id="145"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9"/>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5943600" cy="78994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24740B1" w14:textId="77777777" w:rsidR="009E26CE" w:rsidRDefault="009E26CE" w:rsidP="00D67648">
      <w:pPr>
        <w:pStyle w:val="CaptionText"/>
      </w:pPr>
    </w:p>
    <w:p w14:paraId="6289B0D9" w14:textId="77777777" w:rsidR="009E26CE" w:rsidRDefault="009E26CE" w:rsidP="00D67648">
      <w:pPr>
        <w:pStyle w:val="CaptionText"/>
      </w:pPr>
    </w:p>
    <w:p w14:paraId="575259E9" w14:textId="77777777" w:rsidR="009E26CE" w:rsidRDefault="009E26CE" w:rsidP="00D67648">
      <w:pPr>
        <w:pStyle w:val="CaptionText"/>
      </w:pPr>
    </w:p>
    <w:p w14:paraId="0D501AC3" w14:textId="77777777" w:rsidR="0035631F" w:rsidRDefault="0035631F" w:rsidP="00D67648">
      <w:pPr>
        <w:pStyle w:val="CaptionText"/>
      </w:pPr>
    </w:p>
    <w:p w14:paraId="551F5985" w14:textId="77777777" w:rsidR="0035631F" w:rsidRDefault="0035631F" w:rsidP="00D67648">
      <w:pPr>
        <w:pStyle w:val="CaptionText"/>
      </w:pPr>
    </w:p>
    <w:p w14:paraId="2EBA2360" w14:textId="77777777" w:rsidR="0035631F" w:rsidRPr="00146D90" w:rsidRDefault="0035631F" w:rsidP="00D67648">
      <w:pPr>
        <w:pStyle w:val="CaptionText"/>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26"/>
        <w:gridCol w:w="1417"/>
        <w:gridCol w:w="1418"/>
        <w:gridCol w:w="1276"/>
        <w:gridCol w:w="1417"/>
        <w:gridCol w:w="1276"/>
        <w:gridCol w:w="1626"/>
      </w:tblGrid>
      <w:tr w:rsidR="008B4AA3" w14:paraId="3AB75BCD" w14:textId="77777777" w:rsidTr="007E64D0">
        <w:tc>
          <w:tcPr>
            <w:tcW w:w="1526" w:type="dxa"/>
            <w:tcBorders>
              <w:bottom w:val="single" w:sz="4" w:space="0" w:color="auto"/>
              <w:right w:val="single" w:sz="4" w:space="0" w:color="auto"/>
            </w:tcBorders>
            <w:vAlign w:val="center"/>
          </w:tcPr>
          <w:p w14:paraId="35EBEE78" w14:textId="77777777" w:rsidR="00700A8D" w:rsidRDefault="00700A8D" w:rsidP="008B4AA3">
            <w:pPr>
              <w:pStyle w:val="CaptionText"/>
              <w:jc w:val="center"/>
              <w:rPr>
                <w:lang w:val="el-GR"/>
              </w:rPr>
            </w:pPr>
          </w:p>
        </w:tc>
        <w:tc>
          <w:tcPr>
            <w:tcW w:w="1417" w:type="dxa"/>
            <w:tcBorders>
              <w:left w:val="single" w:sz="4" w:space="0" w:color="auto"/>
              <w:bottom w:val="single" w:sz="4" w:space="0" w:color="auto"/>
            </w:tcBorders>
            <w:vAlign w:val="center"/>
          </w:tcPr>
          <w:p w14:paraId="37284E35" w14:textId="77777777" w:rsidR="00700A8D" w:rsidRPr="008B4AA3" w:rsidRDefault="008B4AA3" w:rsidP="008B4AA3">
            <w:pPr>
              <w:pStyle w:val="CaptionText"/>
              <w:jc w:val="center"/>
            </w:pPr>
            <w:r>
              <w:t>[</w:t>
            </w:r>
            <w:r>
              <w:rPr>
                <w:b/>
              </w:rPr>
              <w:t>F</w:t>
            </w:r>
            <w:r>
              <w:t>]S</w:t>
            </w:r>
            <w:r>
              <w:rPr>
                <w:vertAlign w:val="subscript"/>
              </w:rPr>
              <w:t>0</w:t>
            </w:r>
          </w:p>
        </w:tc>
        <w:tc>
          <w:tcPr>
            <w:tcW w:w="1418" w:type="dxa"/>
            <w:tcBorders>
              <w:bottom w:val="single" w:sz="4" w:space="0" w:color="auto"/>
              <w:right w:val="single" w:sz="4" w:space="0" w:color="auto"/>
            </w:tcBorders>
            <w:vAlign w:val="center"/>
          </w:tcPr>
          <w:p w14:paraId="204D0E37" w14:textId="77777777" w:rsidR="00700A8D" w:rsidRDefault="008B4AA3" w:rsidP="008B4AA3">
            <w:pPr>
              <w:pStyle w:val="CaptionText"/>
              <w:jc w:val="center"/>
            </w:pPr>
            <w:r>
              <w:t>[</w:t>
            </w:r>
            <w:r>
              <w:rPr>
                <w:b/>
              </w:rPr>
              <w:t>F-Up</w:t>
            </w:r>
            <w:r>
              <w:t>]S</w:t>
            </w:r>
            <w:r>
              <w:rPr>
                <w:vertAlign w:val="subscript"/>
              </w:rPr>
              <w:t>0</w:t>
            </w:r>
          </w:p>
        </w:tc>
        <w:tc>
          <w:tcPr>
            <w:tcW w:w="1276" w:type="dxa"/>
            <w:tcBorders>
              <w:left w:val="single" w:sz="4" w:space="0" w:color="auto"/>
              <w:bottom w:val="single" w:sz="4" w:space="0" w:color="auto"/>
            </w:tcBorders>
            <w:vAlign w:val="center"/>
          </w:tcPr>
          <w:p w14:paraId="472707FB" w14:textId="77777777" w:rsidR="00700A8D" w:rsidRDefault="008B4AA3" w:rsidP="008B4AA3">
            <w:pPr>
              <w:pStyle w:val="CaptionText"/>
              <w:jc w:val="center"/>
            </w:pPr>
            <w:r>
              <w:t>[</w:t>
            </w:r>
            <w:r>
              <w:rPr>
                <w:b/>
              </w:rPr>
              <w:t>F-Cis</w:t>
            </w:r>
            <w:r>
              <w:t>]S</w:t>
            </w:r>
            <w:r>
              <w:rPr>
                <w:vertAlign w:val="subscript"/>
              </w:rPr>
              <w:t>0</w:t>
            </w:r>
          </w:p>
        </w:tc>
        <w:tc>
          <w:tcPr>
            <w:tcW w:w="1417" w:type="dxa"/>
            <w:tcBorders>
              <w:bottom w:val="single" w:sz="4" w:space="0" w:color="auto"/>
              <w:right w:val="single" w:sz="4" w:space="0" w:color="auto"/>
            </w:tcBorders>
            <w:vAlign w:val="center"/>
          </w:tcPr>
          <w:p w14:paraId="3F6A0445" w14:textId="77777777" w:rsidR="00700A8D" w:rsidRDefault="008B4AA3" w:rsidP="008B4AA3">
            <w:pPr>
              <w:pStyle w:val="CaptionText"/>
              <w:jc w:val="center"/>
            </w:pPr>
            <w:r>
              <w:t>[</w:t>
            </w:r>
            <w:r>
              <w:rPr>
                <w:b/>
              </w:rPr>
              <w:t>F-Cis-Up</w:t>
            </w:r>
            <w:r>
              <w:t>]S</w:t>
            </w:r>
            <w:r>
              <w:rPr>
                <w:vertAlign w:val="subscript"/>
              </w:rPr>
              <w:t>0</w:t>
            </w:r>
          </w:p>
        </w:tc>
        <w:tc>
          <w:tcPr>
            <w:tcW w:w="1276" w:type="dxa"/>
            <w:tcBorders>
              <w:left w:val="single" w:sz="4" w:space="0" w:color="auto"/>
              <w:bottom w:val="single" w:sz="4" w:space="0" w:color="auto"/>
            </w:tcBorders>
            <w:vAlign w:val="center"/>
          </w:tcPr>
          <w:p w14:paraId="6132ADF8" w14:textId="77777777" w:rsidR="00700A8D" w:rsidRDefault="008B4AA3" w:rsidP="008B4AA3">
            <w:pPr>
              <w:pStyle w:val="CaptionText"/>
              <w:jc w:val="center"/>
            </w:pPr>
            <w:r>
              <w:t>[</w:t>
            </w:r>
            <w:r>
              <w:rPr>
                <w:b/>
              </w:rPr>
              <w:t>F-Trans</w:t>
            </w:r>
            <w:r>
              <w:t>]S</w:t>
            </w:r>
            <w:r>
              <w:rPr>
                <w:vertAlign w:val="subscript"/>
              </w:rPr>
              <w:t>0</w:t>
            </w:r>
          </w:p>
        </w:tc>
        <w:tc>
          <w:tcPr>
            <w:tcW w:w="1626" w:type="dxa"/>
            <w:tcBorders>
              <w:bottom w:val="single" w:sz="4" w:space="0" w:color="auto"/>
            </w:tcBorders>
            <w:vAlign w:val="center"/>
          </w:tcPr>
          <w:p w14:paraId="7048FA4D" w14:textId="77777777" w:rsidR="00700A8D" w:rsidRDefault="008B4AA3" w:rsidP="008B4AA3">
            <w:pPr>
              <w:pStyle w:val="CaptionText"/>
              <w:jc w:val="center"/>
            </w:pPr>
            <w:r>
              <w:t>[</w:t>
            </w:r>
            <w:r>
              <w:rPr>
                <w:b/>
              </w:rPr>
              <w:t>F-Trans-Up</w:t>
            </w:r>
            <w:r>
              <w:t>]S</w:t>
            </w:r>
            <w:r>
              <w:rPr>
                <w:vertAlign w:val="subscript"/>
              </w:rPr>
              <w:t>0</w:t>
            </w:r>
          </w:p>
        </w:tc>
      </w:tr>
      <w:tr w:rsidR="008B4AA3" w14:paraId="2C159195" w14:textId="77777777" w:rsidTr="007E64D0">
        <w:tc>
          <w:tcPr>
            <w:tcW w:w="1526" w:type="dxa"/>
            <w:tcBorders>
              <w:top w:val="single" w:sz="4" w:space="0" w:color="auto"/>
              <w:right w:val="single" w:sz="4" w:space="0" w:color="auto"/>
            </w:tcBorders>
            <w:vAlign w:val="center"/>
          </w:tcPr>
          <w:p w14:paraId="27499CD1" w14:textId="77777777" w:rsidR="00700A8D" w:rsidRPr="008B4AA3" w:rsidRDefault="00700A8D" w:rsidP="008B4AA3">
            <w:pPr>
              <w:pStyle w:val="CaptionText"/>
              <w:jc w:val="center"/>
              <w:rPr>
                <w:b/>
              </w:rPr>
            </w:pPr>
            <w:r w:rsidRPr="008B4AA3">
              <w:rPr>
                <w:b/>
                <w:lang w:val="el-GR"/>
              </w:rPr>
              <w:t>Δ</w:t>
            </w:r>
            <w:r w:rsidRPr="008B4AA3">
              <w:rPr>
                <w:b/>
              </w:rPr>
              <w:t>G°(SMD) / kcal/mol</w:t>
            </w:r>
          </w:p>
        </w:tc>
        <w:tc>
          <w:tcPr>
            <w:tcW w:w="1417" w:type="dxa"/>
            <w:tcBorders>
              <w:top w:val="single" w:sz="4" w:space="0" w:color="auto"/>
              <w:left w:val="single" w:sz="4" w:space="0" w:color="auto"/>
            </w:tcBorders>
            <w:vAlign w:val="center"/>
          </w:tcPr>
          <w:p w14:paraId="4E11D37E" w14:textId="77777777" w:rsidR="00700A8D" w:rsidRDefault="008B4AA3" w:rsidP="008B4AA3">
            <w:pPr>
              <w:pStyle w:val="CaptionText"/>
              <w:jc w:val="center"/>
            </w:pPr>
            <w:r>
              <w:t>4.62</w:t>
            </w:r>
          </w:p>
        </w:tc>
        <w:tc>
          <w:tcPr>
            <w:tcW w:w="1418" w:type="dxa"/>
            <w:tcBorders>
              <w:top w:val="single" w:sz="4" w:space="0" w:color="auto"/>
              <w:right w:val="single" w:sz="4" w:space="0" w:color="auto"/>
            </w:tcBorders>
            <w:vAlign w:val="center"/>
          </w:tcPr>
          <w:p w14:paraId="1CEB7340" w14:textId="77777777" w:rsidR="00700A8D" w:rsidRDefault="008B4AA3" w:rsidP="008B4AA3">
            <w:pPr>
              <w:pStyle w:val="CaptionText"/>
              <w:jc w:val="center"/>
            </w:pPr>
            <w:r>
              <w:t>3.17</w:t>
            </w:r>
          </w:p>
        </w:tc>
        <w:tc>
          <w:tcPr>
            <w:tcW w:w="1276" w:type="dxa"/>
            <w:tcBorders>
              <w:top w:val="single" w:sz="4" w:space="0" w:color="auto"/>
              <w:left w:val="single" w:sz="4" w:space="0" w:color="auto"/>
            </w:tcBorders>
            <w:vAlign w:val="center"/>
          </w:tcPr>
          <w:p w14:paraId="0FB11600" w14:textId="77777777" w:rsidR="00700A8D" w:rsidRDefault="008B4AA3" w:rsidP="008B4AA3">
            <w:pPr>
              <w:pStyle w:val="CaptionText"/>
              <w:jc w:val="center"/>
            </w:pPr>
            <w:r>
              <w:t>13.27</w:t>
            </w:r>
          </w:p>
        </w:tc>
        <w:tc>
          <w:tcPr>
            <w:tcW w:w="1417" w:type="dxa"/>
            <w:tcBorders>
              <w:top w:val="single" w:sz="4" w:space="0" w:color="auto"/>
              <w:right w:val="single" w:sz="4" w:space="0" w:color="auto"/>
            </w:tcBorders>
            <w:vAlign w:val="center"/>
          </w:tcPr>
          <w:p w14:paraId="17A5B6E0" w14:textId="77777777" w:rsidR="00700A8D" w:rsidRDefault="008B4AA3" w:rsidP="008B4AA3">
            <w:pPr>
              <w:pStyle w:val="CaptionText"/>
              <w:jc w:val="center"/>
            </w:pPr>
            <w:r>
              <w:t>13.93</w:t>
            </w:r>
          </w:p>
        </w:tc>
        <w:tc>
          <w:tcPr>
            <w:tcW w:w="1276" w:type="dxa"/>
            <w:tcBorders>
              <w:top w:val="single" w:sz="4" w:space="0" w:color="auto"/>
              <w:left w:val="single" w:sz="4" w:space="0" w:color="auto"/>
            </w:tcBorders>
            <w:vAlign w:val="center"/>
          </w:tcPr>
          <w:p w14:paraId="4B655DAE" w14:textId="77777777" w:rsidR="00700A8D" w:rsidRDefault="008B4AA3" w:rsidP="008B4AA3">
            <w:pPr>
              <w:pStyle w:val="CaptionText"/>
              <w:jc w:val="center"/>
            </w:pPr>
            <w:r>
              <w:t>2.46</w:t>
            </w:r>
          </w:p>
        </w:tc>
        <w:tc>
          <w:tcPr>
            <w:tcW w:w="1626" w:type="dxa"/>
            <w:tcBorders>
              <w:top w:val="single" w:sz="4" w:space="0" w:color="auto"/>
            </w:tcBorders>
            <w:vAlign w:val="center"/>
          </w:tcPr>
          <w:p w14:paraId="0AC7BFCB" w14:textId="77777777" w:rsidR="00700A8D" w:rsidRPr="008B4AA3" w:rsidRDefault="008B4AA3" w:rsidP="008B4AA3">
            <w:pPr>
              <w:pStyle w:val="CaptionText"/>
              <w:jc w:val="center"/>
              <w:rPr>
                <w:b/>
              </w:rPr>
            </w:pPr>
            <w:r w:rsidRPr="008B4AA3">
              <w:rPr>
                <w:b/>
              </w:rPr>
              <w:t>0.00</w:t>
            </w:r>
          </w:p>
        </w:tc>
      </w:tr>
      <w:tr w:rsidR="008B4AA3" w14:paraId="7CAC8691" w14:textId="77777777" w:rsidTr="007E64D0">
        <w:tc>
          <w:tcPr>
            <w:tcW w:w="1526" w:type="dxa"/>
            <w:tcBorders>
              <w:right w:val="single" w:sz="4" w:space="0" w:color="auto"/>
            </w:tcBorders>
            <w:vAlign w:val="center"/>
          </w:tcPr>
          <w:p w14:paraId="527EDBDE" w14:textId="77777777" w:rsidR="00700A8D" w:rsidRPr="008B4AA3" w:rsidRDefault="00700A8D" w:rsidP="008B4AA3">
            <w:pPr>
              <w:pStyle w:val="CaptionText"/>
              <w:jc w:val="center"/>
              <w:rPr>
                <w:b/>
              </w:rPr>
            </w:pPr>
            <w:r w:rsidRPr="008B4AA3">
              <w:rPr>
                <w:b/>
              </w:rPr>
              <w:t>∂(</w:t>
            </w:r>
            <w:r w:rsidRPr="008B4AA3">
              <w:rPr>
                <w:b/>
                <w:vertAlign w:val="superscript"/>
              </w:rPr>
              <w:t>1</w:t>
            </w:r>
            <w:r w:rsidRPr="008B4AA3">
              <w:rPr>
                <w:b/>
              </w:rPr>
              <w:t>H, hydride) / ppm</w:t>
            </w:r>
          </w:p>
        </w:tc>
        <w:tc>
          <w:tcPr>
            <w:tcW w:w="1417" w:type="dxa"/>
            <w:tcBorders>
              <w:left w:val="single" w:sz="4" w:space="0" w:color="auto"/>
            </w:tcBorders>
            <w:vAlign w:val="center"/>
          </w:tcPr>
          <w:p w14:paraId="67C5AC36" w14:textId="77777777" w:rsidR="00700A8D" w:rsidRDefault="008B4AA3" w:rsidP="008B4AA3">
            <w:pPr>
              <w:pStyle w:val="CaptionText"/>
              <w:jc w:val="center"/>
            </w:pPr>
            <w:r>
              <w:t>-9.28</w:t>
            </w:r>
          </w:p>
        </w:tc>
        <w:tc>
          <w:tcPr>
            <w:tcW w:w="1418" w:type="dxa"/>
            <w:tcBorders>
              <w:right w:val="single" w:sz="4" w:space="0" w:color="auto"/>
            </w:tcBorders>
            <w:vAlign w:val="center"/>
          </w:tcPr>
          <w:p w14:paraId="256C8848" w14:textId="77777777" w:rsidR="00700A8D" w:rsidRDefault="008B4AA3" w:rsidP="008B4AA3">
            <w:pPr>
              <w:pStyle w:val="CaptionText"/>
              <w:jc w:val="center"/>
            </w:pPr>
            <w:r>
              <w:t>-7.98</w:t>
            </w:r>
          </w:p>
        </w:tc>
        <w:tc>
          <w:tcPr>
            <w:tcW w:w="1276" w:type="dxa"/>
            <w:tcBorders>
              <w:left w:val="single" w:sz="4" w:space="0" w:color="auto"/>
            </w:tcBorders>
            <w:vAlign w:val="center"/>
          </w:tcPr>
          <w:p w14:paraId="4FB504E0" w14:textId="77777777" w:rsidR="00700A8D" w:rsidRDefault="008B4AA3" w:rsidP="008B4AA3">
            <w:pPr>
              <w:pStyle w:val="CaptionText"/>
              <w:jc w:val="center"/>
            </w:pPr>
            <w:r>
              <w:t>0.13</w:t>
            </w:r>
          </w:p>
        </w:tc>
        <w:tc>
          <w:tcPr>
            <w:tcW w:w="1417" w:type="dxa"/>
            <w:tcBorders>
              <w:right w:val="single" w:sz="4" w:space="0" w:color="auto"/>
            </w:tcBorders>
            <w:vAlign w:val="center"/>
          </w:tcPr>
          <w:p w14:paraId="6E88F398" w14:textId="77777777" w:rsidR="00700A8D" w:rsidRDefault="008B4AA3" w:rsidP="008B4AA3">
            <w:pPr>
              <w:pStyle w:val="CaptionText"/>
              <w:jc w:val="center"/>
            </w:pPr>
            <w:r>
              <w:t>0.08</w:t>
            </w:r>
          </w:p>
        </w:tc>
        <w:tc>
          <w:tcPr>
            <w:tcW w:w="1276" w:type="dxa"/>
            <w:tcBorders>
              <w:left w:val="single" w:sz="4" w:space="0" w:color="auto"/>
            </w:tcBorders>
            <w:vAlign w:val="center"/>
          </w:tcPr>
          <w:p w14:paraId="16F5EF7B" w14:textId="77777777" w:rsidR="00700A8D" w:rsidRDefault="008B4AA3" w:rsidP="008B4AA3">
            <w:pPr>
              <w:pStyle w:val="CaptionText"/>
              <w:jc w:val="center"/>
            </w:pPr>
            <w:r>
              <w:t>-10.02</w:t>
            </w:r>
          </w:p>
        </w:tc>
        <w:tc>
          <w:tcPr>
            <w:tcW w:w="1626" w:type="dxa"/>
            <w:vAlign w:val="center"/>
          </w:tcPr>
          <w:p w14:paraId="73F0EC77" w14:textId="77777777" w:rsidR="00700A8D" w:rsidRDefault="008B4AA3" w:rsidP="008B4AA3">
            <w:pPr>
              <w:pStyle w:val="CaptionText"/>
              <w:jc w:val="center"/>
            </w:pPr>
            <w:r>
              <w:t>-10.22</w:t>
            </w:r>
          </w:p>
        </w:tc>
      </w:tr>
      <w:tr w:rsidR="008B4AA3" w14:paraId="29571AD5" w14:textId="77777777" w:rsidTr="007E64D0">
        <w:tc>
          <w:tcPr>
            <w:tcW w:w="1526" w:type="dxa"/>
            <w:tcBorders>
              <w:bottom w:val="single" w:sz="4" w:space="0" w:color="auto"/>
              <w:right w:val="single" w:sz="4" w:space="0" w:color="auto"/>
            </w:tcBorders>
            <w:vAlign w:val="center"/>
          </w:tcPr>
          <w:p w14:paraId="01B353E7" w14:textId="77777777" w:rsidR="00700A8D" w:rsidRPr="008B4AA3" w:rsidRDefault="00700A8D" w:rsidP="008B4AA3">
            <w:pPr>
              <w:pStyle w:val="CaptionText"/>
              <w:jc w:val="center"/>
              <w:rPr>
                <w:b/>
              </w:rPr>
            </w:pPr>
            <w:r w:rsidRPr="008B4AA3">
              <w:rPr>
                <w:b/>
              </w:rPr>
              <w:t>∂(</w:t>
            </w:r>
            <w:r w:rsidRPr="008B4AA3">
              <w:rPr>
                <w:b/>
                <w:vertAlign w:val="superscript"/>
              </w:rPr>
              <w:t>31</w:t>
            </w:r>
            <w:r w:rsidRPr="008B4AA3">
              <w:rPr>
                <w:b/>
              </w:rPr>
              <w:t>P) / ppm</w:t>
            </w:r>
          </w:p>
        </w:tc>
        <w:tc>
          <w:tcPr>
            <w:tcW w:w="1417" w:type="dxa"/>
            <w:tcBorders>
              <w:left w:val="single" w:sz="4" w:space="0" w:color="auto"/>
              <w:bottom w:val="single" w:sz="4" w:space="0" w:color="auto"/>
            </w:tcBorders>
            <w:vAlign w:val="center"/>
          </w:tcPr>
          <w:p w14:paraId="57A675B2" w14:textId="77777777" w:rsidR="00700A8D" w:rsidRDefault="008B4AA3" w:rsidP="008B4AA3">
            <w:pPr>
              <w:pStyle w:val="CaptionText"/>
              <w:jc w:val="center"/>
            </w:pPr>
            <w:r>
              <w:t>125.28</w:t>
            </w:r>
          </w:p>
        </w:tc>
        <w:tc>
          <w:tcPr>
            <w:tcW w:w="1418" w:type="dxa"/>
            <w:tcBorders>
              <w:bottom w:val="single" w:sz="4" w:space="0" w:color="auto"/>
              <w:right w:val="single" w:sz="4" w:space="0" w:color="auto"/>
            </w:tcBorders>
            <w:vAlign w:val="center"/>
          </w:tcPr>
          <w:p w14:paraId="27FE1106" w14:textId="77777777" w:rsidR="00700A8D" w:rsidRDefault="008B4AA3" w:rsidP="008B4AA3">
            <w:pPr>
              <w:pStyle w:val="CaptionText"/>
              <w:jc w:val="center"/>
            </w:pPr>
            <w:r>
              <w:t>108.47</w:t>
            </w:r>
          </w:p>
        </w:tc>
        <w:tc>
          <w:tcPr>
            <w:tcW w:w="1276" w:type="dxa"/>
            <w:tcBorders>
              <w:left w:val="single" w:sz="4" w:space="0" w:color="auto"/>
              <w:bottom w:val="single" w:sz="4" w:space="0" w:color="auto"/>
            </w:tcBorders>
            <w:vAlign w:val="center"/>
          </w:tcPr>
          <w:p w14:paraId="58DFD81D" w14:textId="77777777" w:rsidR="00700A8D" w:rsidRDefault="008B4AA3" w:rsidP="008B4AA3">
            <w:pPr>
              <w:pStyle w:val="CaptionText"/>
              <w:jc w:val="center"/>
            </w:pPr>
            <w:r>
              <w:t>112.55</w:t>
            </w:r>
          </w:p>
        </w:tc>
        <w:tc>
          <w:tcPr>
            <w:tcW w:w="1417" w:type="dxa"/>
            <w:tcBorders>
              <w:bottom w:val="single" w:sz="4" w:space="0" w:color="auto"/>
              <w:right w:val="single" w:sz="4" w:space="0" w:color="auto"/>
            </w:tcBorders>
            <w:vAlign w:val="center"/>
          </w:tcPr>
          <w:p w14:paraId="1E72AE93" w14:textId="77777777" w:rsidR="00700A8D" w:rsidRDefault="008B4AA3" w:rsidP="008B4AA3">
            <w:pPr>
              <w:pStyle w:val="CaptionText"/>
              <w:jc w:val="center"/>
            </w:pPr>
            <w:r>
              <w:t>106.05</w:t>
            </w:r>
          </w:p>
        </w:tc>
        <w:tc>
          <w:tcPr>
            <w:tcW w:w="1276" w:type="dxa"/>
            <w:tcBorders>
              <w:left w:val="single" w:sz="4" w:space="0" w:color="auto"/>
              <w:bottom w:val="single" w:sz="4" w:space="0" w:color="auto"/>
            </w:tcBorders>
            <w:vAlign w:val="center"/>
          </w:tcPr>
          <w:p w14:paraId="309FEF4E" w14:textId="77777777" w:rsidR="00700A8D" w:rsidRDefault="008B4AA3" w:rsidP="008B4AA3">
            <w:pPr>
              <w:pStyle w:val="CaptionText"/>
              <w:jc w:val="center"/>
            </w:pPr>
            <w:r>
              <w:t>110.59</w:t>
            </w:r>
          </w:p>
        </w:tc>
        <w:tc>
          <w:tcPr>
            <w:tcW w:w="1626" w:type="dxa"/>
            <w:tcBorders>
              <w:bottom w:val="single" w:sz="4" w:space="0" w:color="auto"/>
            </w:tcBorders>
            <w:vAlign w:val="center"/>
          </w:tcPr>
          <w:p w14:paraId="02AC5C21" w14:textId="77777777" w:rsidR="00700A8D" w:rsidRDefault="008B4AA3" w:rsidP="008B4AA3">
            <w:pPr>
              <w:pStyle w:val="CaptionText"/>
              <w:jc w:val="center"/>
            </w:pPr>
            <w:r>
              <w:t>109.14</w:t>
            </w:r>
          </w:p>
        </w:tc>
      </w:tr>
      <w:tr w:rsidR="008B4AA3" w14:paraId="6047C0A6" w14:textId="77777777" w:rsidTr="007E64D0">
        <w:tc>
          <w:tcPr>
            <w:tcW w:w="1526" w:type="dxa"/>
            <w:tcBorders>
              <w:top w:val="single" w:sz="4" w:space="0" w:color="auto"/>
              <w:right w:val="single" w:sz="4" w:space="0" w:color="auto"/>
            </w:tcBorders>
            <w:vAlign w:val="center"/>
          </w:tcPr>
          <w:p w14:paraId="0DAD23BE" w14:textId="77777777" w:rsidR="008B4AA3" w:rsidRPr="008B4AA3" w:rsidRDefault="008B4AA3" w:rsidP="008B4AA3">
            <w:pPr>
              <w:pStyle w:val="CaptionText"/>
              <w:jc w:val="center"/>
              <w:rPr>
                <w:b/>
              </w:rPr>
            </w:pPr>
            <w:r w:rsidRPr="008B4AA3">
              <w:rPr>
                <w:b/>
              </w:rPr>
              <w:t>Experimental</w:t>
            </w:r>
          </w:p>
        </w:tc>
        <w:tc>
          <w:tcPr>
            <w:tcW w:w="2835" w:type="dxa"/>
            <w:gridSpan w:val="2"/>
            <w:tcBorders>
              <w:top w:val="single" w:sz="4" w:space="0" w:color="auto"/>
              <w:left w:val="single" w:sz="4" w:space="0" w:color="auto"/>
              <w:right w:val="single" w:sz="4" w:space="0" w:color="auto"/>
            </w:tcBorders>
            <w:vAlign w:val="center"/>
          </w:tcPr>
          <w:p w14:paraId="4640E9A5" w14:textId="77777777" w:rsidR="008B4AA3" w:rsidRDefault="008B4AA3" w:rsidP="008B4AA3">
            <w:pPr>
              <w:pStyle w:val="CaptionText"/>
              <w:jc w:val="center"/>
            </w:pPr>
            <w:r>
              <w:t>/</w:t>
            </w:r>
          </w:p>
        </w:tc>
        <w:tc>
          <w:tcPr>
            <w:tcW w:w="2693" w:type="dxa"/>
            <w:gridSpan w:val="2"/>
            <w:tcBorders>
              <w:top w:val="single" w:sz="4" w:space="0" w:color="auto"/>
              <w:left w:val="single" w:sz="4" w:space="0" w:color="auto"/>
              <w:right w:val="single" w:sz="4" w:space="0" w:color="auto"/>
            </w:tcBorders>
            <w:vAlign w:val="center"/>
          </w:tcPr>
          <w:p w14:paraId="43502C91" w14:textId="77777777" w:rsidR="008B4AA3" w:rsidRDefault="008B4AA3" w:rsidP="008B4AA3">
            <w:pPr>
              <w:pStyle w:val="CaptionText"/>
              <w:jc w:val="center"/>
            </w:pPr>
            <w:r>
              <w:t>∂(</w:t>
            </w:r>
            <w:r>
              <w:rPr>
                <w:vertAlign w:val="superscript"/>
              </w:rPr>
              <w:t>1</w:t>
            </w:r>
            <w:r>
              <w:t>H) = -5.5 ppm</w:t>
            </w:r>
          </w:p>
          <w:p w14:paraId="75CA9768" w14:textId="77777777" w:rsidR="008B4AA3" w:rsidRPr="008B4AA3" w:rsidRDefault="008B4AA3" w:rsidP="008B4AA3">
            <w:pPr>
              <w:pStyle w:val="CaptionText"/>
              <w:jc w:val="center"/>
            </w:pPr>
            <w:r>
              <w:t>∂(</w:t>
            </w:r>
            <w:r>
              <w:rPr>
                <w:vertAlign w:val="superscript"/>
              </w:rPr>
              <w:t>31</w:t>
            </w:r>
            <w:r>
              <w:t>P) = 104.3</w:t>
            </w:r>
            <w:r w:rsidR="00F265AD">
              <w:t xml:space="preserve"> ppm</w:t>
            </w:r>
          </w:p>
        </w:tc>
        <w:tc>
          <w:tcPr>
            <w:tcW w:w="2902" w:type="dxa"/>
            <w:gridSpan w:val="2"/>
            <w:tcBorders>
              <w:top w:val="single" w:sz="4" w:space="0" w:color="auto"/>
              <w:left w:val="single" w:sz="4" w:space="0" w:color="auto"/>
            </w:tcBorders>
            <w:vAlign w:val="center"/>
          </w:tcPr>
          <w:p w14:paraId="781F5DB9" w14:textId="77777777" w:rsidR="008B4AA3" w:rsidRDefault="008B4AA3" w:rsidP="008B4AA3">
            <w:pPr>
              <w:pStyle w:val="CaptionText"/>
              <w:jc w:val="center"/>
            </w:pPr>
            <w:r>
              <w:t>∂(</w:t>
            </w:r>
            <w:r>
              <w:rPr>
                <w:vertAlign w:val="superscript"/>
              </w:rPr>
              <w:t>1</w:t>
            </w:r>
            <w:r>
              <w:t>H) = -18.9 ppm</w:t>
            </w:r>
          </w:p>
          <w:p w14:paraId="665B869A" w14:textId="77777777" w:rsidR="008B4AA3" w:rsidRDefault="008B4AA3" w:rsidP="008B4AA3">
            <w:pPr>
              <w:pStyle w:val="CaptionText"/>
              <w:jc w:val="center"/>
            </w:pPr>
            <w:r>
              <w:t>∂(</w:t>
            </w:r>
            <w:r>
              <w:rPr>
                <w:vertAlign w:val="superscript"/>
              </w:rPr>
              <w:t>31</w:t>
            </w:r>
            <w:r>
              <w:t>P) = 104.2</w:t>
            </w:r>
            <w:r w:rsidR="00F265AD">
              <w:t xml:space="preserve"> ppm</w:t>
            </w:r>
          </w:p>
        </w:tc>
      </w:tr>
    </w:tbl>
    <w:p w14:paraId="3BB68010" w14:textId="77777777" w:rsidR="0032711D" w:rsidRDefault="0032711D" w:rsidP="00D67648">
      <w:pPr>
        <w:pStyle w:val="CaptionText"/>
      </w:pPr>
    </w:p>
    <w:p w14:paraId="635BC4E5" w14:textId="23985BB3" w:rsidR="0032711D" w:rsidRPr="006217B4" w:rsidRDefault="006217B4" w:rsidP="006217B4">
      <w:r>
        <w:t>It can be seen that [</w:t>
      </w:r>
      <w:r>
        <w:rPr>
          <w:b/>
        </w:rPr>
        <w:t>F-Trans-Up</w:t>
      </w:r>
      <w:r>
        <w:t>]S</w:t>
      </w:r>
      <w:r>
        <w:rPr>
          <w:vertAlign w:val="subscript"/>
        </w:rPr>
        <w:t xml:space="preserve">0 </w:t>
      </w:r>
      <w:r>
        <w:t>is the most stable isomer of [</w:t>
      </w:r>
      <w:r>
        <w:rPr>
          <w:b/>
        </w:rPr>
        <w:t>F</w:t>
      </w:r>
      <w:r>
        <w:t>], with the cis isomers being significantly less stable. While theoretical hydride chemical shifts are somewhat overestimated, the relative experimental difference between cis and trans isomers of 13.4 ppm is well reproduced (10.2 ppm). [</w:t>
      </w:r>
      <w:r>
        <w:rPr>
          <w:b/>
        </w:rPr>
        <w:t>F</w:t>
      </w:r>
      <w:r>
        <w:t>]S</w:t>
      </w:r>
      <w:r>
        <w:rPr>
          <w:vertAlign w:val="subscript"/>
        </w:rPr>
        <w:t>0</w:t>
      </w:r>
      <w:r>
        <w:t xml:space="preserve"> is only slightly less stable than the trans isomers.</w:t>
      </w:r>
    </w:p>
    <w:p w14:paraId="68BFF15F" w14:textId="77777777" w:rsidR="006217B4" w:rsidRDefault="006217B4" w:rsidP="00D67648">
      <w:pPr>
        <w:pStyle w:val="CaptionText"/>
      </w:pPr>
    </w:p>
    <w:p w14:paraId="269BB8EF" w14:textId="77777777" w:rsidR="006217B4" w:rsidRPr="00D67648" w:rsidRDefault="006217B4" w:rsidP="00D67648">
      <w:pPr>
        <w:pStyle w:val="CaptionText"/>
      </w:pPr>
    </w:p>
    <w:p w14:paraId="529D7249" w14:textId="77777777" w:rsidR="00AC07CA" w:rsidRDefault="00AC07CA">
      <w:r>
        <w:br w:type="page"/>
      </w:r>
    </w:p>
    <w:p w14:paraId="2635600F" w14:textId="175419F9" w:rsidR="00B241BE" w:rsidRDefault="00AC07CA" w:rsidP="00B241BE">
      <w:pPr>
        <w:pStyle w:val="Heading2"/>
      </w:pPr>
      <w:bookmarkStart w:id="225" w:name="_Toc464139181"/>
      <w:r>
        <w:t>CASSCF Results</w:t>
      </w:r>
      <w:bookmarkEnd w:id="225"/>
    </w:p>
    <w:p w14:paraId="0A5F5DB6" w14:textId="586FC425" w:rsidR="005E4775" w:rsidRDefault="005E4775" w:rsidP="005E4775">
      <w:pPr>
        <w:pStyle w:val="Heading3"/>
      </w:pPr>
      <w:bookmarkStart w:id="226" w:name="_Toc464139182"/>
      <w:r>
        <w:t>Comparison of DFT and CASSCF Energies and Absorption Wavelengths</w:t>
      </w:r>
      <w:bookmarkEnd w:id="226"/>
    </w:p>
    <w:p w14:paraId="533BCD2C" w14:textId="77777777" w:rsidR="00191FAC" w:rsidRDefault="00191FAC" w:rsidP="00191FAC"/>
    <w:p w14:paraId="383B0619" w14:textId="0CBE3A44" w:rsidR="00191FAC" w:rsidRDefault="000577A8" w:rsidP="00191FAC">
      <w:pPr>
        <w:pStyle w:val="Caption"/>
        <w:rPr>
          <w:vertAlign w:val="subscript"/>
        </w:rPr>
      </w:pPr>
      <w:bookmarkStart w:id="227" w:name="_Ref461109782"/>
      <w:bookmarkStart w:id="228" w:name="_Toc464139312"/>
      <w:r>
        <w:rPr>
          <w:noProof/>
        </w:rPr>
        <w:drawing>
          <wp:anchor distT="0" distB="0" distL="114300" distR="114300" simplePos="0" relativeHeight="251799552" behindDoc="0" locked="0" layoutInCell="1" allowOverlap="1" wp14:anchorId="3BFF478D" wp14:editId="0A380C62">
            <wp:simplePos x="0" y="0"/>
            <wp:positionH relativeFrom="column">
              <wp:posOffset>2057400</wp:posOffset>
            </wp:positionH>
            <wp:positionV relativeFrom="paragraph">
              <wp:posOffset>276225</wp:posOffset>
            </wp:positionV>
            <wp:extent cx="1371600" cy="1007745"/>
            <wp:effectExtent l="0" t="0" r="0" b="0"/>
            <wp:wrapSquare wrapText="bothSides"/>
            <wp:docPr id="37" name="Picture 37" descr="Macintosh HD:Users:Jacob:Documents:Water_Splitting:Two_Photon_Water_Splitting:Computational_Data:Images:B_im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acintosh HD:Users:Jacob:Documents:Water_Splitting:Two_Photon_Water_Splitting:Computational_Data:Images:B_image.png"/>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1371600" cy="1007745"/>
                    </a:xfrm>
                    <a:prstGeom prst="rect">
                      <a:avLst/>
                    </a:prstGeom>
                    <a:noFill/>
                    <a:ln>
                      <a:noFill/>
                    </a:ln>
                  </pic:spPr>
                </pic:pic>
              </a:graphicData>
            </a:graphic>
            <wp14:sizeRelH relativeFrom="page">
              <wp14:pctWidth>0</wp14:pctWidth>
            </wp14:sizeRelH>
            <wp14:sizeRelV relativeFrom="page">
              <wp14:pctHeight>0</wp14:pctHeight>
            </wp14:sizeRelV>
          </wp:anchor>
        </w:drawing>
      </w:r>
      <w:r w:rsidR="00191FAC">
        <w:t xml:space="preserve">Table </w:t>
      </w:r>
      <w:fldSimple w:instr=" STYLEREF 2 \s ">
        <w:r w:rsidR="0073677E">
          <w:rPr>
            <w:noProof/>
          </w:rPr>
          <w:t>11.3</w:t>
        </w:r>
      </w:fldSimple>
      <w:r w:rsidR="00431ECE">
        <w:noBreakHyphen/>
      </w:r>
      <w:fldSimple w:instr=" SEQ Table \* ARABIC \s 2 ">
        <w:r w:rsidR="0073677E">
          <w:rPr>
            <w:noProof/>
          </w:rPr>
          <w:t>1</w:t>
        </w:r>
      </w:fldSimple>
      <w:bookmarkEnd w:id="227"/>
      <w:r w:rsidR="00191FAC">
        <w:t xml:space="preserve"> </w:t>
      </w:r>
      <w:r w:rsidR="001F643D">
        <w:t xml:space="preserve">Comparison of DFT and CASSCF reaction energies for [B] </w:t>
      </w:r>
      <w:r w:rsidR="001F643D" w:rsidRPr="00A027AC">
        <w:rPr>
          <w:rFonts w:hint="eastAsia"/>
        </w:rPr>
        <w:t>→</w:t>
      </w:r>
      <w:r w:rsidR="001F643D">
        <w:t xml:space="preserve"> [C]</w:t>
      </w:r>
      <w:r>
        <w:t xml:space="preserve"> and absorption wavelengths for [B-Mono]D</w:t>
      </w:r>
      <w:r>
        <w:rPr>
          <w:vertAlign w:val="subscript"/>
        </w:rPr>
        <w:t>0</w:t>
      </w:r>
      <w:bookmarkEnd w:id="228"/>
    </w:p>
    <w:p w14:paraId="1EDA6429" w14:textId="37FC027F" w:rsidR="000577A8" w:rsidRDefault="000577A8" w:rsidP="000577A8">
      <w:pPr>
        <w:pStyle w:val="CaptionText"/>
      </w:pPr>
    </w:p>
    <w:p w14:paraId="3B414579" w14:textId="77777777" w:rsidR="000577A8" w:rsidRDefault="000577A8" w:rsidP="000577A8">
      <w:pPr>
        <w:pStyle w:val="CaptionText"/>
      </w:pPr>
    </w:p>
    <w:p w14:paraId="5212FEDC" w14:textId="77777777" w:rsidR="000577A8" w:rsidRDefault="000577A8" w:rsidP="000577A8">
      <w:pPr>
        <w:pStyle w:val="CaptionText"/>
      </w:pPr>
    </w:p>
    <w:p w14:paraId="3DC817D6" w14:textId="77777777" w:rsidR="000577A8" w:rsidRDefault="000577A8" w:rsidP="000577A8">
      <w:pPr>
        <w:pStyle w:val="CaptionText"/>
      </w:pPr>
    </w:p>
    <w:p w14:paraId="40474562" w14:textId="24AB5DB1" w:rsidR="000577A8" w:rsidRDefault="000577A8" w:rsidP="000577A8">
      <w:pPr>
        <w:pStyle w:val="CaptionText"/>
      </w:pPr>
    </w:p>
    <w:p w14:paraId="093D95E0" w14:textId="166FC161" w:rsidR="000577A8" w:rsidRPr="000577A8" w:rsidRDefault="000577A8" w:rsidP="000577A8">
      <w:pPr>
        <w:pStyle w:val="CaptionText"/>
      </w:pPr>
    </w:p>
    <w:p w14:paraId="130EA4BC" w14:textId="5ADAF3DE" w:rsidR="000577A8" w:rsidRDefault="000577A8" w:rsidP="000577A8">
      <w:pPr>
        <w:pStyle w:val="CaptionText"/>
      </w:pPr>
      <w:r>
        <w:rPr>
          <w:noProof/>
        </w:rPr>
        <mc:AlternateContent>
          <mc:Choice Requires="wps">
            <w:drawing>
              <wp:anchor distT="0" distB="0" distL="114300" distR="114300" simplePos="0" relativeHeight="251801600" behindDoc="0" locked="0" layoutInCell="1" allowOverlap="1" wp14:anchorId="181C7943" wp14:editId="1F2235DD">
                <wp:simplePos x="0" y="0"/>
                <wp:positionH relativeFrom="column">
                  <wp:posOffset>2743200</wp:posOffset>
                </wp:positionH>
                <wp:positionV relativeFrom="paragraph">
                  <wp:posOffset>117475</wp:posOffset>
                </wp:positionV>
                <wp:extent cx="0" cy="342900"/>
                <wp:effectExtent l="101600" t="0" r="76200" b="63500"/>
                <wp:wrapNone/>
                <wp:docPr id="68" name="Straight Arrow Connector 68"/>
                <wp:cNvGraphicFramePr/>
                <a:graphic xmlns:a="http://schemas.openxmlformats.org/drawingml/2006/main">
                  <a:graphicData uri="http://schemas.microsoft.com/office/word/2010/wordprocessingShape">
                    <wps:wsp>
                      <wps:cNvCnPr/>
                      <wps:spPr>
                        <a:xfrm>
                          <a:off x="0" y="0"/>
                          <a:ext cx="0" cy="342900"/>
                        </a:xfrm>
                        <a:prstGeom prst="straightConnector1">
                          <a:avLst/>
                        </a:prstGeom>
                        <a:ln>
                          <a:solidFill>
                            <a:schemeClr val="tx1"/>
                          </a:solidFill>
                          <a:tailEnd type="arrow"/>
                        </a:ln>
                        <a:effectLst/>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type id="_x0000_t32" coordsize="21600,21600" o:spt="32" o:oned="t" path="m0,0l21600,21600e" filled="f">
                <v:path arrowok="t" fillok="f" o:connecttype="none"/>
                <o:lock v:ext="edit" shapetype="t"/>
              </v:shapetype>
              <v:shape id="Straight Arrow Connector 68" o:spid="_x0000_s1026" type="#_x0000_t32" style="position:absolute;margin-left:3in;margin-top:9.25pt;width:0;height:27pt;z-index:251801600;visibility:visible;mso-wrap-style:square;mso-wrap-distance-left:9pt;mso-wrap-distance-top:0;mso-wrap-distance-right:9pt;mso-wrap-distance-bottom:0;mso-position-horizontal:absolute;mso-position-horizontal-relative:text;mso-position-vertical:absolute;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" strokecolor="black [3213]" strokeweight="2pt">
                <v:stroke endarrow="open"/>
              </v:shape>
            </w:pict>
          </mc:Fallback>
        </mc:AlternateContent>
      </w:r>
    </w:p>
    <w:p w14:paraId="33D27E43" w14:textId="3624802C" w:rsidR="000577A8" w:rsidRDefault="00616EC4" w:rsidP="000577A8">
      <w:pPr>
        <w:pStyle w:val="CaptionText"/>
      </w:pPr>
      <w:r>
        <w:rPr>
          <w:noProof/>
        </w:rPr>
        <w:drawing>
          <wp:anchor distT="0" distB="0" distL="114300" distR="114300" simplePos="0" relativeHeight="251804672" behindDoc="0" locked="0" layoutInCell="1" allowOverlap="1" wp14:anchorId="6D260B83" wp14:editId="3155E191">
            <wp:simplePos x="0" y="0"/>
            <wp:positionH relativeFrom="column">
              <wp:posOffset>4000500</wp:posOffset>
            </wp:positionH>
            <wp:positionV relativeFrom="paragraph">
              <wp:posOffset>85725</wp:posOffset>
            </wp:positionV>
            <wp:extent cx="2463165" cy="1828800"/>
            <wp:effectExtent l="0" t="0" r="0" b="0"/>
            <wp:wrapTight wrapText="bothSides">
              <wp:wrapPolygon edited="0">
                <wp:start x="14701" y="0"/>
                <wp:lineTo x="10691" y="5100"/>
                <wp:lineTo x="10469" y="12600"/>
                <wp:lineTo x="10691" y="13500"/>
                <wp:lineTo x="12473" y="13500"/>
                <wp:lineTo x="12919" y="12900"/>
                <wp:lineTo x="12919" y="11100"/>
                <wp:lineTo x="12696" y="10200"/>
                <wp:lineTo x="16483" y="5400"/>
                <wp:lineTo x="16260" y="1200"/>
                <wp:lineTo x="16037" y="0"/>
                <wp:lineTo x="14701" y="0"/>
              </wp:wrapPolygon>
            </wp:wrapTight>
            <wp:docPr id="101" name="Picture 101" descr="Macintosh HD:Users:Jacob:Documents:Water_Splitting:Two_Photon_Water_Splitting:Computational_Data:Images:C_mono_im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Macintosh HD:Users:Jacob:Documents:Water_Splitting:Two_Photon_Water_Splitting:Computational_Data:Images:C_mono_image.png"/>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2463165" cy="1828800"/>
                    </a:xfrm>
                    <a:prstGeom prst="rect">
                      <a:avLst/>
                    </a:prstGeom>
                    <a:noFill/>
                    <a:ln>
                      <a:noFill/>
                    </a:ln>
                  </pic:spPr>
                </pic:pic>
              </a:graphicData>
            </a:graphic>
            <wp14:sizeRelH relativeFrom="page">
              <wp14:pctWidth>0</wp14:pctWidth>
            </wp14:sizeRelH>
            <wp14:sizeRelV relativeFrom="page">
              <wp14:pctHeight>0</wp14:pctHeight>
            </wp14:sizeRelV>
          </wp:anchor>
        </w:drawing>
      </w:r>
      <w:r w:rsidR="000577A8">
        <w:rPr>
          <w:noProof/>
        </w:rPr>
        <w:drawing>
          <wp:anchor distT="0" distB="0" distL="114300" distR="114300" simplePos="0" relativeHeight="251800576" behindDoc="0" locked="0" layoutInCell="1" allowOverlap="1" wp14:anchorId="56169FD9" wp14:editId="37B3AF0E">
            <wp:simplePos x="0" y="0"/>
            <wp:positionH relativeFrom="column">
              <wp:posOffset>1714500</wp:posOffset>
            </wp:positionH>
            <wp:positionV relativeFrom="paragraph">
              <wp:posOffset>112395</wp:posOffset>
            </wp:positionV>
            <wp:extent cx="1828800" cy="1344930"/>
            <wp:effectExtent l="0" t="0" r="0" b="1270"/>
            <wp:wrapSquare wrapText="bothSides"/>
            <wp:docPr id="62" name="Picture 62" descr="Macintosh HD:Users:Jacob:Documents:Water_Splitting:Two_Photon_Water_Splitting:Computational_Data:Images:C_im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acintosh HD:Users:Jacob:Documents:Water_Splitting:Two_Photon_Water_Splitting:Computational_Data:Images:C_image.png"/>
                    <pic:cNvPicPr>
                      <a:picLocks noChangeAspect="1" noChangeArrowheads="1"/>
                    </pic:cNvPicPr>
                  </pic:nvPicPr>
                  <pic:blipFill>
                    <a:blip r:embed="rId106">
                      <a:extLst>
                        <a:ext uri="{28A0092B-C50C-407E-A947-70E740481C1C}">
                          <a14:useLocalDpi xmlns:a14="http://schemas.microsoft.com/office/drawing/2010/main" val="0"/>
                        </a:ext>
                      </a:extLst>
                    </a:blip>
                    <a:srcRect/>
                    <a:stretch>
                      <a:fillRect/>
                    </a:stretch>
                  </pic:blipFill>
                  <pic:spPr bwMode="auto">
                    <a:xfrm>
                      <a:off x="0" y="0"/>
                      <a:ext cx="1828800" cy="134493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D42B27F" w14:textId="423CEB87" w:rsidR="000577A8" w:rsidRDefault="000577A8" w:rsidP="000577A8">
      <w:pPr>
        <w:pStyle w:val="CaptionText"/>
      </w:pPr>
    </w:p>
    <w:p w14:paraId="2B0580F5" w14:textId="49C746FC" w:rsidR="000577A8" w:rsidRDefault="009F55AD" w:rsidP="000577A8">
      <w:pPr>
        <w:pStyle w:val="CaptionText"/>
      </w:pPr>
      <w:r>
        <w:rPr>
          <w:noProof/>
        </w:rPr>
        <w:drawing>
          <wp:anchor distT="0" distB="0" distL="114300" distR="114300" simplePos="0" relativeHeight="251802624" behindDoc="0" locked="0" layoutInCell="1" allowOverlap="1" wp14:anchorId="1BB1EF2C" wp14:editId="50B24D3C">
            <wp:simplePos x="0" y="0"/>
            <wp:positionH relativeFrom="column">
              <wp:posOffset>2839085</wp:posOffset>
            </wp:positionH>
            <wp:positionV relativeFrom="paragraph">
              <wp:posOffset>22225</wp:posOffset>
            </wp:positionV>
            <wp:extent cx="1847215" cy="1371600"/>
            <wp:effectExtent l="0" t="0" r="6985" b="0"/>
            <wp:wrapTight wrapText="bothSides">
              <wp:wrapPolygon edited="0">
                <wp:start x="12177" y="2000"/>
                <wp:lineTo x="11583" y="4000"/>
                <wp:lineTo x="11286" y="11600"/>
                <wp:lineTo x="12474" y="13600"/>
                <wp:lineTo x="19009" y="15600"/>
                <wp:lineTo x="19009" y="16400"/>
                <wp:lineTo x="21088" y="16400"/>
                <wp:lineTo x="21385" y="14000"/>
                <wp:lineTo x="18712" y="10400"/>
                <wp:lineTo x="14553" y="8400"/>
                <wp:lineTo x="14553" y="4000"/>
                <wp:lineTo x="13959" y="2000"/>
                <wp:lineTo x="12177" y="2000"/>
              </wp:wrapPolygon>
            </wp:wrapTight>
            <wp:docPr id="85" name="Picture 85" descr="Macintosh HD:Users:Jacob:Documents:Water_Splitting:Two_Photon_Water_Splitting:Computational_Data:Images:B_mono_im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Macintosh HD:Users:Jacob:Documents:Water_Splitting:Two_Photon_Water_Splitting:Computational_Data:Images:B_mono_image.png"/>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1847215" cy="13716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D31127F" w14:textId="77777777" w:rsidR="000577A8" w:rsidRDefault="000577A8" w:rsidP="000577A8">
      <w:pPr>
        <w:pStyle w:val="CaptionText"/>
      </w:pPr>
    </w:p>
    <w:p w14:paraId="2E9F3D4C" w14:textId="77777777" w:rsidR="000577A8" w:rsidRDefault="000577A8" w:rsidP="000577A8">
      <w:pPr>
        <w:pStyle w:val="CaptionText"/>
      </w:pPr>
    </w:p>
    <w:p w14:paraId="72C68A06" w14:textId="585A5D89" w:rsidR="000577A8" w:rsidRDefault="00616EC4" w:rsidP="000577A8">
      <w:pPr>
        <w:pStyle w:val="CaptionText"/>
      </w:pPr>
      <w:r>
        <w:rPr>
          <w:noProof/>
        </w:rPr>
        <mc:AlternateContent>
          <mc:Choice Requires="wps">
            <w:drawing>
              <wp:anchor distT="0" distB="0" distL="114300" distR="114300" simplePos="0" relativeHeight="251806720" behindDoc="0" locked="0" layoutInCell="1" allowOverlap="1" wp14:anchorId="393F12A6" wp14:editId="286E51E2">
                <wp:simplePos x="0" y="0"/>
                <wp:positionH relativeFrom="column">
                  <wp:posOffset>4572000</wp:posOffset>
                </wp:positionH>
                <wp:positionV relativeFrom="paragraph">
                  <wp:posOffset>41275</wp:posOffset>
                </wp:positionV>
                <wp:extent cx="457200" cy="0"/>
                <wp:effectExtent l="0" t="101600" r="25400" b="127000"/>
                <wp:wrapNone/>
                <wp:docPr id="104" name="Straight Arrow Connector 104"/>
                <wp:cNvGraphicFramePr/>
                <a:graphic xmlns:a="http://schemas.openxmlformats.org/drawingml/2006/main">
                  <a:graphicData uri="http://schemas.microsoft.com/office/word/2010/wordprocessingShape">
                    <wps:wsp>
                      <wps:cNvCnPr/>
                      <wps:spPr>
                        <a:xfrm>
                          <a:off x="0" y="0"/>
                          <a:ext cx="457200" cy="0"/>
                        </a:xfrm>
                        <a:prstGeom prst="straightConnector1">
                          <a:avLst/>
                        </a:prstGeom>
                        <a:ln>
                          <a:solidFill>
                            <a:schemeClr val="tx1"/>
                          </a:solidFill>
                          <a:tailEnd type="arrow"/>
                        </a:ln>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104" o:spid="_x0000_s1026" type="#_x0000_t32" style="position:absolute;margin-left:5in;margin-top:3.25pt;width:36pt;height:0;z-index:251806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" strokecolor="black [3213]" strokeweight="2pt">
                <v:stroke endarrow="open"/>
              </v:shape>
            </w:pict>
          </mc:Fallback>
        </mc:AlternateContent>
      </w:r>
    </w:p>
    <w:p w14:paraId="7AB75F8D" w14:textId="77777777" w:rsidR="000577A8" w:rsidRDefault="000577A8" w:rsidP="000577A8">
      <w:pPr>
        <w:pStyle w:val="CaptionText"/>
      </w:pPr>
    </w:p>
    <w:p w14:paraId="5B1C9E26" w14:textId="77777777" w:rsidR="000577A8" w:rsidRDefault="000577A8" w:rsidP="000577A8">
      <w:pPr>
        <w:pStyle w:val="CaptionText"/>
      </w:pPr>
    </w:p>
    <w:p w14:paraId="45AA0ADB" w14:textId="77777777" w:rsidR="000577A8" w:rsidRPr="000577A8" w:rsidRDefault="000577A8" w:rsidP="000577A8">
      <w:pPr>
        <w:pStyle w:val="CaptionText"/>
      </w:pPr>
    </w:p>
    <w:p w14:paraId="079ACB23" w14:textId="77777777" w:rsidR="005E4775" w:rsidRDefault="005E4775" w:rsidP="005E4775"/>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22"/>
        <w:gridCol w:w="2239"/>
        <w:gridCol w:w="1939"/>
        <w:gridCol w:w="2091"/>
        <w:gridCol w:w="2565"/>
      </w:tblGrid>
      <w:tr w:rsidR="00152A77" w14:paraId="653E4A3F" w14:textId="77777777" w:rsidTr="001F643D">
        <w:tc>
          <w:tcPr>
            <w:tcW w:w="1122" w:type="dxa"/>
            <w:tcBorders>
              <w:bottom w:val="single" w:sz="4" w:space="0" w:color="auto"/>
              <w:right w:val="single" w:sz="4" w:space="0" w:color="auto"/>
            </w:tcBorders>
            <w:vAlign w:val="center"/>
          </w:tcPr>
          <w:p w14:paraId="4096738A" w14:textId="5BE1D7EF" w:rsidR="00152A77" w:rsidRPr="00191FAC" w:rsidRDefault="001F643D" w:rsidP="00152A77">
            <w:pPr>
              <w:jc w:val="center"/>
              <w:rPr>
                <w:b/>
              </w:rPr>
            </w:pPr>
            <w:r>
              <w:rPr>
                <w:b/>
              </w:rPr>
              <w:t>Method</w:t>
            </w:r>
          </w:p>
        </w:tc>
        <w:tc>
          <w:tcPr>
            <w:tcW w:w="2239" w:type="dxa"/>
            <w:tcBorders>
              <w:left w:val="single" w:sz="4" w:space="0" w:color="auto"/>
              <w:bottom w:val="single" w:sz="4" w:space="0" w:color="auto"/>
              <w:right w:val="single" w:sz="4" w:space="0" w:color="auto"/>
            </w:tcBorders>
            <w:vAlign w:val="center"/>
          </w:tcPr>
          <w:p w14:paraId="5FD9D583" w14:textId="0225C751" w:rsidR="00152A77" w:rsidRPr="00191FAC" w:rsidRDefault="001F643D" w:rsidP="00152A77">
            <w:pPr>
              <w:jc w:val="center"/>
              <w:rPr>
                <w:b/>
              </w:rPr>
            </w:pPr>
            <w:r>
              <w:rPr>
                <w:b/>
              </w:rPr>
              <w:t>Parameter</w:t>
            </w:r>
          </w:p>
        </w:tc>
        <w:tc>
          <w:tcPr>
            <w:tcW w:w="1939" w:type="dxa"/>
            <w:tcBorders>
              <w:left w:val="single" w:sz="4" w:space="0" w:color="auto"/>
              <w:bottom w:val="single" w:sz="4" w:space="0" w:color="auto"/>
              <w:right w:val="single" w:sz="4" w:space="0" w:color="auto"/>
            </w:tcBorders>
            <w:vAlign w:val="center"/>
          </w:tcPr>
          <w:p w14:paraId="42E0E858" w14:textId="163742C1" w:rsidR="00152A77" w:rsidRDefault="00152A77" w:rsidP="00191FAC">
            <w:pPr>
              <w:jc w:val="center"/>
            </w:pPr>
            <w:r>
              <w:t>[</w:t>
            </w:r>
            <w:r>
              <w:rPr>
                <w:b/>
              </w:rPr>
              <w:t>B</w:t>
            </w:r>
            <w:r>
              <w:t>]T</w:t>
            </w:r>
            <w:r>
              <w:rPr>
                <w:vertAlign w:val="subscript"/>
              </w:rPr>
              <w:t>0</w:t>
            </w:r>
            <w:r>
              <w:t xml:space="preserve"> </w:t>
            </w:r>
            <w:r w:rsidRPr="00A027AC">
              <w:rPr>
                <w:rFonts w:hint="eastAsia"/>
              </w:rPr>
              <w:t>→</w:t>
            </w:r>
            <w:r>
              <w:t xml:space="preserve"> [</w:t>
            </w:r>
            <w:r>
              <w:rPr>
                <w:b/>
              </w:rPr>
              <w:t>C</w:t>
            </w:r>
            <w:r>
              <w:t>]T</w:t>
            </w:r>
            <w:r>
              <w:rPr>
                <w:vertAlign w:val="subscript"/>
              </w:rPr>
              <w:t>0</w:t>
            </w:r>
          </w:p>
        </w:tc>
        <w:tc>
          <w:tcPr>
            <w:tcW w:w="2091" w:type="dxa"/>
            <w:tcBorders>
              <w:left w:val="single" w:sz="4" w:space="0" w:color="auto"/>
              <w:bottom w:val="single" w:sz="4" w:space="0" w:color="auto"/>
              <w:right w:val="single" w:sz="4" w:space="0" w:color="auto"/>
            </w:tcBorders>
            <w:vAlign w:val="center"/>
          </w:tcPr>
          <w:p w14:paraId="6108AECB" w14:textId="48538967" w:rsidR="00152A77" w:rsidRDefault="00152A77" w:rsidP="00191FAC">
            <w:pPr>
              <w:jc w:val="center"/>
            </w:pPr>
            <w:r>
              <w:t>[</w:t>
            </w:r>
            <w:r>
              <w:rPr>
                <w:b/>
              </w:rPr>
              <w:t>B-Mono</w:t>
            </w:r>
            <w:r>
              <w:t>]D</w:t>
            </w:r>
            <w:r>
              <w:rPr>
                <w:vertAlign w:val="subscript"/>
              </w:rPr>
              <w:t xml:space="preserve">0 </w:t>
            </w:r>
            <w:r w:rsidRPr="00A027AC">
              <w:rPr>
                <w:rFonts w:hint="eastAsia"/>
              </w:rPr>
              <w:t>→</w:t>
            </w:r>
          </w:p>
          <w:p w14:paraId="493E4512" w14:textId="252682EE" w:rsidR="00152A77" w:rsidRDefault="00152A77" w:rsidP="00191FAC">
            <w:pPr>
              <w:jc w:val="center"/>
            </w:pPr>
            <w:r>
              <w:t>[</w:t>
            </w:r>
            <w:r>
              <w:rPr>
                <w:b/>
              </w:rPr>
              <w:t>C-Mono</w:t>
            </w:r>
            <w:r>
              <w:t>]D</w:t>
            </w:r>
            <w:r>
              <w:rPr>
                <w:vertAlign w:val="subscript"/>
              </w:rPr>
              <w:t>0</w:t>
            </w:r>
          </w:p>
        </w:tc>
        <w:tc>
          <w:tcPr>
            <w:tcW w:w="2565" w:type="dxa"/>
            <w:tcBorders>
              <w:left w:val="single" w:sz="4" w:space="0" w:color="auto"/>
              <w:bottom w:val="single" w:sz="4" w:space="0" w:color="auto"/>
            </w:tcBorders>
            <w:vAlign w:val="center"/>
          </w:tcPr>
          <w:p w14:paraId="5179AE7D" w14:textId="47CB0052" w:rsidR="00152A77" w:rsidRDefault="00152A77" w:rsidP="00191FAC">
            <w:pPr>
              <w:jc w:val="center"/>
            </w:pPr>
            <w:r>
              <w:t>[</w:t>
            </w:r>
            <w:r>
              <w:rPr>
                <w:b/>
              </w:rPr>
              <w:t>B-Mono</w:t>
            </w:r>
            <w:r>
              <w:t>]D</w:t>
            </w:r>
            <w:r>
              <w:rPr>
                <w:vertAlign w:val="subscript"/>
              </w:rPr>
              <w:t>0</w:t>
            </w:r>
            <w:r>
              <w:t xml:space="preserve"> </w:t>
            </w:r>
            <w:r w:rsidRPr="00A027AC">
              <w:rPr>
                <w:rFonts w:hint="eastAsia"/>
              </w:rPr>
              <w:t>→</w:t>
            </w:r>
          </w:p>
          <w:p w14:paraId="74EC99DB" w14:textId="4427DCEF" w:rsidR="00152A77" w:rsidRDefault="00152A77" w:rsidP="00191FAC">
            <w:pPr>
              <w:jc w:val="center"/>
            </w:pPr>
            <w:r>
              <w:t>[</w:t>
            </w:r>
            <w:r>
              <w:rPr>
                <w:b/>
              </w:rPr>
              <w:t>C-Mono</w:t>
            </w:r>
            <w:r>
              <w:t>]D</w:t>
            </w:r>
            <w:r>
              <w:rPr>
                <w:vertAlign w:val="subscript"/>
              </w:rPr>
              <w:t xml:space="preserve">0 </w:t>
            </w:r>
            <w:r>
              <w:t>(Me model)</w:t>
            </w:r>
          </w:p>
        </w:tc>
      </w:tr>
      <w:tr w:rsidR="00152A77" w14:paraId="13632616" w14:textId="77777777" w:rsidTr="001F643D">
        <w:trPr>
          <w:trHeight w:val="516"/>
        </w:trPr>
        <w:tc>
          <w:tcPr>
            <w:tcW w:w="1122" w:type="dxa"/>
            <w:vMerge w:val="restart"/>
            <w:tcBorders>
              <w:top w:val="single" w:sz="4" w:space="0" w:color="auto"/>
              <w:right w:val="single" w:sz="4" w:space="0" w:color="auto"/>
            </w:tcBorders>
            <w:vAlign w:val="center"/>
          </w:tcPr>
          <w:p w14:paraId="06BF14A4" w14:textId="125C45B5" w:rsidR="00152A77" w:rsidRPr="00152A77" w:rsidRDefault="00152A77" w:rsidP="00152A77">
            <w:pPr>
              <w:jc w:val="center"/>
              <w:rPr>
                <w:b/>
              </w:rPr>
            </w:pPr>
            <w:r>
              <w:rPr>
                <w:b/>
              </w:rPr>
              <w:t>DFT</w:t>
            </w:r>
          </w:p>
        </w:tc>
        <w:tc>
          <w:tcPr>
            <w:tcW w:w="2239" w:type="dxa"/>
            <w:tcBorders>
              <w:top w:val="single" w:sz="4" w:space="0" w:color="auto"/>
              <w:left w:val="single" w:sz="4" w:space="0" w:color="auto"/>
              <w:right w:val="single" w:sz="4" w:space="0" w:color="auto"/>
            </w:tcBorders>
            <w:vAlign w:val="center"/>
          </w:tcPr>
          <w:p w14:paraId="21B33CD6" w14:textId="7E5C1995" w:rsidR="00152A77" w:rsidRPr="001F643D" w:rsidRDefault="00152A77" w:rsidP="00152A77">
            <w:pPr>
              <w:jc w:val="center"/>
            </w:pPr>
            <w:r w:rsidRPr="001F643D">
              <w:rPr>
                <w:lang w:val="el-GR"/>
              </w:rPr>
              <w:t>Δ</w:t>
            </w:r>
            <w:r w:rsidRPr="001F643D">
              <w:t>G° / kcal/mol</w:t>
            </w:r>
            <w:r w:rsidR="001F643D" w:rsidRPr="001F643D">
              <w:rPr>
                <w:vertAlign w:val="superscript"/>
              </w:rPr>
              <w:t>[a]</w:t>
            </w:r>
          </w:p>
        </w:tc>
        <w:tc>
          <w:tcPr>
            <w:tcW w:w="1939" w:type="dxa"/>
            <w:tcBorders>
              <w:top w:val="single" w:sz="4" w:space="0" w:color="auto"/>
              <w:left w:val="single" w:sz="4" w:space="0" w:color="auto"/>
              <w:right w:val="single" w:sz="4" w:space="0" w:color="auto"/>
            </w:tcBorders>
            <w:vAlign w:val="center"/>
          </w:tcPr>
          <w:p w14:paraId="7431B16F" w14:textId="4BED7CC8" w:rsidR="00152A77" w:rsidRDefault="00152A77" w:rsidP="00152A77">
            <w:pPr>
              <w:jc w:val="center"/>
            </w:pPr>
            <w:r>
              <w:t>35.0 (35.9)</w:t>
            </w:r>
          </w:p>
        </w:tc>
        <w:tc>
          <w:tcPr>
            <w:tcW w:w="2091" w:type="dxa"/>
            <w:tcBorders>
              <w:top w:val="single" w:sz="4" w:space="0" w:color="auto"/>
              <w:left w:val="single" w:sz="4" w:space="0" w:color="auto"/>
              <w:right w:val="single" w:sz="4" w:space="0" w:color="auto"/>
            </w:tcBorders>
            <w:vAlign w:val="center"/>
          </w:tcPr>
          <w:p w14:paraId="3170EB68" w14:textId="70D8D93F" w:rsidR="00152A77" w:rsidRDefault="00152A77" w:rsidP="00152A77">
            <w:pPr>
              <w:jc w:val="center"/>
            </w:pPr>
            <w:r>
              <w:t>33.5</w:t>
            </w:r>
          </w:p>
        </w:tc>
        <w:tc>
          <w:tcPr>
            <w:tcW w:w="2565" w:type="dxa"/>
            <w:tcBorders>
              <w:top w:val="single" w:sz="4" w:space="0" w:color="auto"/>
              <w:left w:val="single" w:sz="4" w:space="0" w:color="auto"/>
            </w:tcBorders>
            <w:vAlign w:val="center"/>
          </w:tcPr>
          <w:p w14:paraId="5403C6D4" w14:textId="4A1348DC" w:rsidR="00152A77" w:rsidRDefault="00152A77" w:rsidP="00152A77">
            <w:pPr>
              <w:jc w:val="center"/>
            </w:pPr>
            <w:r>
              <w:t>31.9</w:t>
            </w:r>
          </w:p>
        </w:tc>
      </w:tr>
      <w:tr w:rsidR="00152A77" w14:paraId="2B4F8373" w14:textId="77777777" w:rsidTr="001F643D">
        <w:tc>
          <w:tcPr>
            <w:tcW w:w="1122" w:type="dxa"/>
            <w:vMerge/>
            <w:tcBorders>
              <w:bottom w:val="single" w:sz="4" w:space="0" w:color="auto"/>
              <w:right w:val="single" w:sz="4" w:space="0" w:color="auto"/>
            </w:tcBorders>
            <w:vAlign w:val="center"/>
          </w:tcPr>
          <w:p w14:paraId="4A6FC3F0" w14:textId="77777777" w:rsidR="00152A77" w:rsidRDefault="00152A77" w:rsidP="00152A77">
            <w:pPr>
              <w:jc w:val="center"/>
              <w:rPr>
                <w:b/>
              </w:rPr>
            </w:pPr>
          </w:p>
        </w:tc>
        <w:tc>
          <w:tcPr>
            <w:tcW w:w="2239" w:type="dxa"/>
            <w:tcBorders>
              <w:left w:val="single" w:sz="4" w:space="0" w:color="auto"/>
              <w:bottom w:val="single" w:sz="4" w:space="0" w:color="auto"/>
              <w:right w:val="single" w:sz="4" w:space="0" w:color="auto"/>
            </w:tcBorders>
            <w:vAlign w:val="center"/>
          </w:tcPr>
          <w:p w14:paraId="5DB8E79E" w14:textId="31EA7470" w:rsidR="00152A77" w:rsidRPr="001F643D" w:rsidRDefault="00152A77" w:rsidP="00152A77">
            <w:pPr>
              <w:jc w:val="center"/>
              <w:rPr>
                <w:vertAlign w:val="superscript"/>
              </w:rPr>
            </w:pPr>
            <w:r w:rsidRPr="001F643D">
              <w:t>Transition Wavelength / nm</w:t>
            </w:r>
            <w:r w:rsidR="001F643D" w:rsidRPr="001F643D">
              <w:rPr>
                <w:vertAlign w:val="superscript"/>
              </w:rPr>
              <w:t>[b]</w:t>
            </w:r>
          </w:p>
        </w:tc>
        <w:tc>
          <w:tcPr>
            <w:tcW w:w="1939" w:type="dxa"/>
            <w:tcBorders>
              <w:left w:val="single" w:sz="4" w:space="0" w:color="auto"/>
              <w:bottom w:val="single" w:sz="4" w:space="0" w:color="auto"/>
              <w:right w:val="single" w:sz="4" w:space="0" w:color="auto"/>
            </w:tcBorders>
            <w:vAlign w:val="center"/>
          </w:tcPr>
          <w:p w14:paraId="199A7922" w14:textId="669F4C4D" w:rsidR="00152A77" w:rsidRDefault="004709EE" w:rsidP="00191FAC">
            <w:pPr>
              <w:jc w:val="center"/>
            </w:pPr>
            <w:r>
              <w:t>539 (Trans. 8)</w:t>
            </w:r>
          </w:p>
        </w:tc>
        <w:tc>
          <w:tcPr>
            <w:tcW w:w="2091" w:type="dxa"/>
            <w:tcBorders>
              <w:left w:val="single" w:sz="4" w:space="0" w:color="auto"/>
              <w:bottom w:val="single" w:sz="4" w:space="0" w:color="auto"/>
              <w:right w:val="single" w:sz="4" w:space="0" w:color="auto"/>
            </w:tcBorders>
            <w:vAlign w:val="center"/>
          </w:tcPr>
          <w:p w14:paraId="5625D3EF" w14:textId="6D784D68" w:rsidR="00152A77" w:rsidRDefault="004709EE" w:rsidP="00191FAC">
            <w:pPr>
              <w:jc w:val="center"/>
            </w:pPr>
            <w:r>
              <w:t>/</w:t>
            </w:r>
          </w:p>
        </w:tc>
        <w:tc>
          <w:tcPr>
            <w:tcW w:w="2565" w:type="dxa"/>
            <w:tcBorders>
              <w:left w:val="single" w:sz="4" w:space="0" w:color="auto"/>
              <w:bottom w:val="single" w:sz="4" w:space="0" w:color="auto"/>
            </w:tcBorders>
            <w:vAlign w:val="center"/>
          </w:tcPr>
          <w:p w14:paraId="044055B7" w14:textId="083F1578" w:rsidR="00152A77" w:rsidRPr="001F643D" w:rsidRDefault="004709EE" w:rsidP="00191FAC">
            <w:pPr>
              <w:jc w:val="center"/>
              <w:rPr>
                <w:vertAlign w:val="superscript"/>
              </w:rPr>
            </w:pPr>
            <w:r>
              <w:t>495 (Trans. 4)</w:t>
            </w:r>
          </w:p>
        </w:tc>
      </w:tr>
      <w:tr w:rsidR="00152A77" w14:paraId="7D1AE94A" w14:textId="77777777" w:rsidTr="001F643D">
        <w:trPr>
          <w:trHeight w:val="516"/>
        </w:trPr>
        <w:tc>
          <w:tcPr>
            <w:tcW w:w="1122" w:type="dxa"/>
            <w:vMerge w:val="restart"/>
            <w:tcBorders>
              <w:top w:val="single" w:sz="4" w:space="0" w:color="auto"/>
              <w:right w:val="single" w:sz="4" w:space="0" w:color="auto"/>
            </w:tcBorders>
            <w:vAlign w:val="center"/>
          </w:tcPr>
          <w:p w14:paraId="2D6CDBDF" w14:textId="78EAFBE7" w:rsidR="00152A77" w:rsidRPr="00152A77" w:rsidRDefault="00152A77" w:rsidP="00152A77">
            <w:pPr>
              <w:jc w:val="center"/>
              <w:rPr>
                <w:b/>
              </w:rPr>
            </w:pPr>
            <w:r w:rsidRPr="00152A77">
              <w:rPr>
                <w:b/>
              </w:rPr>
              <w:t>CASSCF</w:t>
            </w:r>
          </w:p>
        </w:tc>
        <w:tc>
          <w:tcPr>
            <w:tcW w:w="2239" w:type="dxa"/>
            <w:tcBorders>
              <w:top w:val="single" w:sz="4" w:space="0" w:color="auto"/>
              <w:left w:val="single" w:sz="4" w:space="0" w:color="auto"/>
              <w:right w:val="single" w:sz="4" w:space="0" w:color="auto"/>
            </w:tcBorders>
            <w:vAlign w:val="center"/>
          </w:tcPr>
          <w:p w14:paraId="24728EDF" w14:textId="1B62A1EB" w:rsidR="00152A77" w:rsidRPr="001F643D" w:rsidRDefault="00152A77" w:rsidP="00152A77">
            <w:pPr>
              <w:jc w:val="center"/>
              <w:rPr>
                <w:vertAlign w:val="superscript"/>
              </w:rPr>
            </w:pPr>
            <w:r w:rsidRPr="001F643D">
              <w:rPr>
                <w:lang w:val="el-GR"/>
              </w:rPr>
              <w:t>Δ</w:t>
            </w:r>
            <w:r w:rsidRPr="001F643D">
              <w:t>E / kcal/mol</w:t>
            </w:r>
            <w:r w:rsidR="001F643D" w:rsidRPr="001F643D">
              <w:rPr>
                <w:vertAlign w:val="superscript"/>
              </w:rPr>
              <w:t>[c]</w:t>
            </w:r>
          </w:p>
        </w:tc>
        <w:tc>
          <w:tcPr>
            <w:tcW w:w="1939" w:type="dxa"/>
            <w:tcBorders>
              <w:top w:val="single" w:sz="4" w:space="0" w:color="auto"/>
              <w:left w:val="single" w:sz="4" w:space="0" w:color="auto"/>
              <w:right w:val="single" w:sz="4" w:space="0" w:color="auto"/>
            </w:tcBorders>
            <w:vAlign w:val="center"/>
          </w:tcPr>
          <w:p w14:paraId="59DFCE69" w14:textId="189A5636" w:rsidR="00152A77" w:rsidRDefault="00152A77" w:rsidP="00191FAC">
            <w:pPr>
              <w:jc w:val="center"/>
            </w:pPr>
            <w:r>
              <w:t>/</w:t>
            </w:r>
          </w:p>
        </w:tc>
        <w:tc>
          <w:tcPr>
            <w:tcW w:w="2091" w:type="dxa"/>
            <w:tcBorders>
              <w:top w:val="single" w:sz="4" w:space="0" w:color="auto"/>
              <w:left w:val="single" w:sz="4" w:space="0" w:color="auto"/>
              <w:right w:val="single" w:sz="4" w:space="0" w:color="auto"/>
            </w:tcBorders>
            <w:vAlign w:val="center"/>
          </w:tcPr>
          <w:p w14:paraId="79FE8455" w14:textId="73EA0472" w:rsidR="00152A77" w:rsidRDefault="00152A77" w:rsidP="00191FAC">
            <w:pPr>
              <w:jc w:val="center"/>
            </w:pPr>
            <w:r>
              <w:t>/</w:t>
            </w:r>
          </w:p>
        </w:tc>
        <w:tc>
          <w:tcPr>
            <w:tcW w:w="2565" w:type="dxa"/>
            <w:tcBorders>
              <w:top w:val="single" w:sz="4" w:space="0" w:color="auto"/>
              <w:left w:val="single" w:sz="4" w:space="0" w:color="auto"/>
            </w:tcBorders>
            <w:vAlign w:val="center"/>
          </w:tcPr>
          <w:p w14:paraId="3427AA30" w14:textId="73B97768" w:rsidR="00152A77" w:rsidRDefault="00152A77" w:rsidP="00191FAC">
            <w:pPr>
              <w:jc w:val="center"/>
            </w:pPr>
            <w:r>
              <w:t>29.8 (36.3)</w:t>
            </w:r>
          </w:p>
        </w:tc>
      </w:tr>
      <w:tr w:rsidR="00152A77" w14:paraId="4A875559" w14:textId="77777777" w:rsidTr="001F643D">
        <w:tc>
          <w:tcPr>
            <w:tcW w:w="1122" w:type="dxa"/>
            <w:vMerge/>
            <w:tcBorders>
              <w:right w:val="single" w:sz="4" w:space="0" w:color="auto"/>
            </w:tcBorders>
            <w:vAlign w:val="center"/>
          </w:tcPr>
          <w:p w14:paraId="24AA28D5" w14:textId="77777777" w:rsidR="00152A77" w:rsidRPr="00E0349A" w:rsidRDefault="00152A77" w:rsidP="00152A77">
            <w:pPr>
              <w:jc w:val="center"/>
            </w:pPr>
          </w:p>
        </w:tc>
        <w:tc>
          <w:tcPr>
            <w:tcW w:w="2239" w:type="dxa"/>
            <w:tcBorders>
              <w:left w:val="single" w:sz="4" w:space="0" w:color="auto"/>
              <w:right w:val="single" w:sz="4" w:space="0" w:color="auto"/>
            </w:tcBorders>
            <w:vAlign w:val="center"/>
          </w:tcPr>
          <w:p w14:paraId="2EED28A7" w14:textId="49A8BBD9" w:rsidR="00152A77" w:rsidRPr="001F643D" w:rsidRDefault="00152A77" w:rsidP="00152A77">
            <w:pPr>
              <w:jc w:val="center"/>
              <w:rPr>
                <w:vertAlign w:val="superscript"/>
              </w:rPr>
            </w:pPr>
            <w:r w:rsidRPr="001F643D">
              <w:t>Transition Wavelength / nm</w:t>
            </w:r>
            <w:r w:rsidR="001F643D">
              <w:rPr>
                <w:vertAlign w:val="superscript"/>
              </w:rPr>
              <w:t>[d]</w:t>
            </w:r>
          </w:p>
        </w:tc>
        <w:tc>
          <w:tcPr>
            <w:tcW w:w="1939" w:type="dxa"/>
            <w:tcBorders>
              <w:left w:val="single" w:sz="4" w:space="0" w:color="auto"/>
              <w:right w:val="single" w:sz="4" w:space="0" w:color="auto"/>
            </w:tcBorders>
            <w:vAlign w:val="center"/>
          </w:tcPr>
          <w:p w14:paraId="5B3D6E20" w14:textId="401D1A49" w:rsidR="00152A77" w:rsidRDefault="00152A77" w:rsidP="00191FAC">
            <w:pPr>
              <w:jc w:val="center"/>
            </w:pPr>
            <w:r>
              <w:t>/</w:t>
            </w:r>
          </w:p>
        </w:tc>
        <w:tc>
          <w:tcPr>
            <w:tcW w:w="2091" w:type="dxa"/>
            <w:tcBorders>
              <w:left w:val="single" w:sz="4" w:space="0" w:color="auto"/>
              <w:right w:val="single" w:sz="4" w:space="0" w:color="auto"/>
            </w:tcBorders>
            <w:vAlign w:val="center"/>
          </w:tcPr>
          <w:p w14:paraId="5EB6AB33" w14:textId="194CE0EB" w:rsidR="00152A77" w:rsidRDefault="00152A77" w:rsidP="00191FAC">
            <w:pPr>
              <w:jc w:val="center"/>
            </w:pPr>
            <w:r>
              <w:t>/</w:t>
            </w:r>
          </w:p>
        </w:tc>
        <w:tc>
          <w:tcPr>
            <w:tcW w:w="2565" w:type="dxa"/>
            <w:tcBorders>
              <w:left w:val="single" w:sz="4" w:space="0" w:color="auto"/>
            </w:tcBorders>
            <w:vAlign w:val="center"/>
          </w:tcPr>
          <w:p w14:paraId="20D29ABF" w14:textId="2D26C37F" w:rsidR="00152A77" w:rsidRDefault="00152A77" w:rsidP="00191FAC">
            <w:pPr>
              <w:jc w:val="center"/>
            </w:pPr>
            <w:r>
              <w:t>482</w:t>
            </w:r>
          </w:p>
        </w:tc>
      </w:tr>
      <w:tr w:rsidR="001F643D" w14:paraId="70199F62" w14:textId="77777777" w:rsidTr="001F643D">
        <w:trPr>
          <w:trHeight w:val="506"/>
        </w:trPr>
        <w:tc>
          <w:tcPr>
            <w:tcW w:w="9956" w:type="dxa"/>
            <w:gridSpan w:val="5"/>
          </w:tcPr>
          <w:p w14:paraId="0A81ABC8" w14:textId="77777777" w:rsidR="001F643D" w:rsidRDefault="001F643D" w:rsidP="001F643D">
            <w:pPr>
              <w:jc w:val="left"/>
            </w:pPr>
          </w:p>
          <w:p w14:paraId="30596237" w14:textId="30418D17" w:rsidR="001F643D" w:rsidRDefault="001F643D" w:rsidP="006217B4">
            <w:pPr>
              <w:pStyle w:val="CaptionText"/>
            </w:pPr>
            <w:r>
              <w:t xml:space="preserve">[a] Gas </w:t>
            </w:r>
            <w:r w:rsidRPr="001F643D">
              <w:t xml:space="preserve">phase </w:t>
            </w:r>
            <w:r w:rsidRPr="001F643D">
              <w:rPr>
                <w:lang w:val="el-GR"/>
              </w:rPr>
              <w:t>Δ</w:t>
            </w:r>
            <w:r w:rsidRPr="001F643D">
              <w:t>G°</w:t>
            </w:r>
            <w:r>
              <w:t xml:space="preserve"> (</w:t>
            </w:r>
            <w:r w:rsidRPr="001F643D">
              <w:t xml:space="preserve">SMD </w:t>
            </w:r>
            <w:r w:rsidRPr="001F643D">
              <w:rPr>
                <w:lang w:val="el-GR"/>
              </w:rPr>
              <w:t>Δ</w:t>
            </w:r>
            <w:r w:rsidRPr="001F643D">
              <w:t>G°</w:t>
            </w:r>
            <w:r>
              <w:t xml:space="preserve"> in parentheses). [b] </w:t>
            </w:r>
            <w:r w:rsidR="004709EE">
              <w:t xml:space="preserve">Transition corresponding to second lowest </w:t>
            </w:r>
            <w:r w:rsidR="00856061">
              <w:t xml:space="preserve">energy </w:t>
            </w:r>
            <w:r w:rsidR="004709EE">
              <w:t>transition of CASSCF model</w:t>
            </w:r>
            <w:r w:rsidR="000577A8">
              <w:t xml:space="preserve"> of [</w:t>
            </w:r>
            <w:r w:rsidR="000577A8">
              <w:rPr>
                <w:b/>
              </w:rPr>
              <w:t>B</w:t>
            </w:r>
            <w:r w:rsidR="00CF3C6B">
              <w:rPr>
                <w:b/>
              </w:rPr>
              <w:t>-Mono</w:t>
            </w:r>
            <w:r w:rsidR="000577A8">
              <w:t>]</w:t>
            </w:r>
            <w:r w:rsidR="00CF3C6B">
              <w:t>D</w:t>
            </w:r>
            <w:r w:rsidR="00CF3C6B">
              <w:rPr>
                <w:vertAlign w:val="subscript"/>
              </w:rPr>
              <w:t>0</w:t>
            </w:r>
            <w:r>
              <w:t xml:space="preserve">, calculated using SMD solvation. [c] Gas </w:t>
            </w:r>
            <w:r w:rsidRPr="001F643D">
              <w:t xml:space="preserve">phase </w:t>
            </w:r>
            <w:r w:rsidRPr="001F643D">
              <w:rPr>
                <w:lang w:val="el-GR"/>
              </w:rPr>
              <w:t>Δ</w:t>
            </w:r>
            <w:r w:rsidRPr="001F643D">
              <w:t>E</w:t>
            </w:r>
            <w:r>
              <w:t xml:space="preserve"> (</w:t>
            </w:r>
            <w:r w:rsidRPr="001F643D">
              <w:t xml:space="preserve">PCM </w:t>
            </w:r>
            <w:r w:rsidRPr="001F643D">
              <w:rPr>
                <w:lang w:val="el-GR"/>
              </w:rPr>
              <w:t>Δ</w:t>
            </w:r>
            <w:r w:rsidRPr="001F643D">
              <w:t>E</w:t>
            </w:r>
            <w:r>
              <w:t xml:space="preserve"> in parentheses). [d] Second lowest energy transition</w:t>
            </w:r>
            <w:r w:rsidR="000577A8">
              <w:t xml:space="preserve"> of [</w:t>
            </w:r>
            <w:r w:rsidR="000577A8">
              <w:rPr>
                <w:b/>
              </w:rPr>
              <w:t>B</w:t>
            </w:r>
            <w:r w:rsidR="00CF3C6B">
              <w:rPr>
                <w:b/>
              </w:rPr>
              <w:t>-Mono</w:t>
            </w:r>
            <w:r w:rsidR="000577A8">
              <w:t>]</w:t>
            </w:r>
            <w:r w:rsidR="00CF3C6B">
              <w:t>D</w:t>
            </w:r>
            <w:r w:rsidR="00CF3C6B">
              <w:rPr>
                <w:vertAlign w:val="subscript"/>
              </w:rPr>
              <w:t>0</w:t>
            </w:r>
            <w:r w:rsidR="000577A8">
              <w:t>,</w:t>
            </w:r>
            <w:r>
              <w:t xml:space="preserve"> calculated in gas phase.</w:t>
            </w:r>
          </w:p>
        </w:tc>
      </w:tr>
    </w:tbl>
    <w:p w14:paraId="613C1933" w14:textId="77777777" w:rsidR="00B70E20" w:rsidRDefault="00B70E20" w:rsidP="005E4775"/>
    <w:p w14:paraId="599FB6BB" w14:textId="2DB3BA1F" w:rsidR="00B70E20" w:rsidRDefault="0059329E" w:rsidP="005E4775">
      <w:r>
        <w:fldChar w:fldCharType="begin"/>
      </w:r>
      <w:r>
        <w:instrText xml:space="preserve"> REF _Ref461109782 \h </w:instrText>
      </w:r>
      <w:r>
        <w:fldChar w:fldCharType="separate"/>
      </w:r>
      <w:r w:rsidR="0073677E">
        <w:t xml:space="preserve">Table </w:t>
      </w:r>
      <w:r w:rsidR="0073677E">
        <w:rPr>
          <w:noProof/>
        </w:rPr>
        <w:t>11.3</w:t>
      </w:r>
      <w:r w:rsidR="0073677E">
        <w:noBreakHyphen/>
      </w:r>
      <w:r w:rsidR="0073677E">
        <w:rPr>
          <w:noProof/>
        </w:rPr>
        <w:t>1</w:t>
      </w:r>
      <w:r>
        <w:fldChar w:fldCharType="end"/>
      </w:r>
      <w:r>
        <w:t xml:space="preserve"> assesses the agreement between different model chemistries as well as between DFT and CASSCF for O-O bond formation from [</w:t>
      </w:r>
      <w:r>
        <w:rPr>
          <w:b/>
        </w:rPr>
        <w:t>B</w:t>
      </w:r>
      <w:r>
        <w:t>] to [</w:t>
      </w:r>
      <w:r>
        <w:rPr>
          <w:b/>
        </w:rPr>
        <w:t>C</w:t>
      </w:r>
      <w:r>
        <w:t>] as well excitation of [</w:t>
      </w:r>
      <w:r>
        <w:rPr>
          <w:b/>
        </w:rPr>
        <w:t>B</w:t>
      </w:r>
      <w:r>
        <w:t>].</w:t>
      </w:r>
    </w:p>
    <w:p w14:paraId="5F3211C7" w14:textId="77777777" w:rsidR="00B70E20" w:rsidRDefault="00B70E20" w:rsidP="005E4775"/>
    <w:p w14:paraId="2A4964E9" w14:textId="0E4ECEA9" w:rsidR="000577A8" w:rsidRDefault="0059329E" w:rsidP="005E4775">
      <w:r>
        <w:t>For DFT, it can be seen that there is good agreement for reaction Gibbs free energies betwe</w:t>
      </w:r>
      <w:r w:rsidR="00291A61">
        <w:t>en the different model chemistries</w:t>
      </w:r>
      <w:r>
        <w:t>, with all of them being within 3 kcal/mol. This validates the use of either [</w:t>
      </w:r>
      <w:r>
        <w:rPr>
          <w:b/>
        </w:rPr>
        <w:t>B-Mono</w:t>
      </w:r>
      <w:r>
        <w:t>]D</w:t>
      </w:r>
      <w:r>
        <w:rPr>
          <w:vertAlign w:val="subscript"/>
        </w:rPr>
        <w:t>0</w:t>
      </w:r>
      <w:r>
        <w:t xml:space="preserve"> or [</w:t>
      </w:r>
      <w:r>
        <w:rPr>
          <w:b/>
        </w:rPr>
        <w:t>B-Mono</w:t>
      </w:r>
      <w:r>
        <w:t>]D</w:t>
      </w:r>
      <w:r>
        <w:rPr>
          <w:vertAlign w:val="subscript"/>
        </w:rPr>
        <w:t>0</w:t>
      </w:r>
      <w:r>
        <w:t xml:space="preserve"> (Me model) to describe O-O bond formation in [</w:t>
      </w:r>
      <w:r>
        <w:rPr>
          <w:b/>
        </w:rPr>
        <w:t>B</w:t>
      </w:r>
      <w:r>
        <w:t>]T</w:t>
      </w:r>
      <w:r>
        <w:rPr>
          <w:vertAlign w:val="subscript"/>
        </w:rPr>
        <w:t>0</w:t>
      </w:r>
      <w:r w:rsidR="00291A61">
        <w:t>. Also, relative energies</w:t>
      </w:r>
      <w:r>
        <w:t xml:space="preserve"> of [</w:t>
      </w:r>
      <w:r>
        <w:rPr>
          <w:b/>
        </w:rPr>
        <w:t>B-Mono</w:t>
      </w:r>
      <w:r>
        <w:t>]D</w:t>
      </w:r>
      <w:r>
        <w:rPr>
          <w:vertAlign w:val="subscript"/>
        </w:rPr>
        <w:t>0</w:t>
      </w:r>
      <w:r>
        <w:t xml:space="preserve"> to [</w:t>
      </w:r>
      <w:r>
        <w:rPr>
          <w:b/>
        </w:rPr>
        <w:t>C-Mono</w:t>
      </w:r>
      <w:r>
        <w:t>]D</w:t>
      </w:r>
      <w:r>
        <w:rPr>
          <w:vertAlign w:val="subscript"/>
        </w:rPr>
        <w:t>0</w:t>
      </w:r>
      <w:r>
        <w:t xml:space="preserve"> (Me model) calculated using CASSCF reproduces the DFT results well.</w:t>
      </w:r>
    </w:p>
    <w:p w14:paraId="5C6BA8A9" w14:textId="77777777" w:rsidR="0059329E" w:rsidRDefault="0059329E" w:rsidP="005E4775"/>
    <w:p w14:paraId="58F0069C" w14:textId="3A08DAFA" w:rsidR="00856061" w:rsidRDefault="0059329E" w:rsidP="005E4775">
      <w:r>
        <w:t>Furthermore, excitation of [</w:t>
      </w:r>
      <w:r>
        <w:rPr>
          <w:b/>
        </w:rPr>
        <w:t>B</w:t>
      </w:r>
      <w:r>
        <w:t>] was compared between the different model chemistries/methods.</w:t>
      </w:r>
      <w:r w:rsidR="00856061">
        <w:t xml:space="preserve"> In all cases, the lowest energy transition (&lt; 0.4 eV) is an excitation of an electron from the fully occupi</w:t>
      </w:r>
      <w:r w:rsidR="00291A61">
        <w:t>ed to the singly occupied oxo ligand</w:t>
      </w:r>
      <w:r w:rsidR="00856061">
        <w:t xml:space="preserve"> lone pair. Due to its low excitation energy, this transition is likely not photochemically active.</w:t>
      </w:r>
      <w:r>
        <w:t xml:space="preserve"> </w:t>
      </w:r>
    </w:p>
    <w:p w14:paraId="6B22264E" w14:textId="77777777" w:rsidR="00856061" w:rsidRDefault="0059329E" w:rsidP="005E4775">
      <w:r>
        <w:t xml:space="preserve">Given the selected active space, CASSCF </w:t>
      </w:r>
      <w:r w:rsidR="00856061">
        <w:t>predicts the second lowest transition to be an excitation from a Ru d</w:t>
      </w:r>
      <w:r w:rsidR="00856061">
        <w:rPr>
          <w:vertAlign w:val="subscript"/>
        </w:rPr>
        <w:t>xz</w:t>
      </w:r>
      <w:r w:rsidR="00856061">
        <w:t xml:space="preserve">/OH lone pair orbital to the singly occupied oxygen lone pair (see </w:t>
      </w:r>
      <w:r w:rsidR="00856061">
        <w:fldChar w:fldCharType="begin"/>
      </w:r>
      <w:r w:rsidR="00856061">
        <w:instrText xml:space="preserve"> REF _Ref461111003 \h </w:instrText>
      </w:r>
      <w:r w:rsidR="00856061">
        <w:fldChar w:fldCharType="separate"/>
      </w:r>
      <w:r w:rsidR="0073677E">
        <w:t xml:space="preserve">Figure </w:t>
      </w:r>
      <w:r w:rsidR="0073677E">
        <w:rPr>
          <w:noProof/>
        </w:rPr>
        <w:t>11.3</w:t>
      </w:r>
      <w:r w:rsidR="0073677E">
        <w:noBreakHyphen/>
      </w:r>
      <w:r w:rsidR="0073677E">
        <w:rPr>
          <w:noProof/>
        </w:rPr>
        <w:t>4</w:t>
      </w:r>
      <w:r w:rsidR="00856061">
        <w:fldChar w:fldCharType="end"/>
      </w:r>
      <w:r w:rsidR="00856061">
        <w:t>), with a transition wavelength of 482 nm.</w:t>
      </w:r>
    </w:p>
    <w:p w14:paraId="165ADA46" w14:textId="5C4B3258" w:rsidR="00B2234D" w:rsidRDefault="00856061" w:rsidP="00856061">
      <w:r>
        <w:t>Corresponding transitions can be found in the TD-DFT results for [</w:t>
      </w:r>
      <w:r>
        <w:rPr>
          <w:b/>
        </w:rPr>
        <w:t>B</w:t>
      </w:r>
      <w:r>
        <w:t>]T</w:t>
      </w:r>
      <w:r>
        <w:rPr>
          <w:vertAlign w:val="subscript"/>
        </w:rPr>
        <w:t>0</w:t>
      </w:r>
      <w:r>
        <w:t xml:space="preserve"> (transition 8, see </w:t>
      </w:r>
      <w:r>
        <w:fldChar w:fldCharType="begin"/>
      </w:r>
      <w:r>
        <w:instrText xml:space="preserve"> REF _Ref461111113 \h </w:instrText>
      </w:r>
      <w:r>
        <w:fldChar w:fldCharType="separate"/>
      </w:r>
      <w:r w:rsidR="0073677E">
        <w:t xml:space="preserve">Figure </w:t>
      </w:r>
      <w:r w:rsidR="0073677E">
        <w:rPr>
          <w:noProof/>
        </w:rPr>
        <w:t>11.2</w:t>
      </w:r>
      <w:r w:rsidR="0073677E">
        <w:noBreakHyphen/>
      </w:r>
      <w:r w:rsidR="0073677E">
        <w:rPr>
          <w:noProof/>
        </w:rPr>
        <w:t>9</w:t>
      </w:r>
      <w:r>
        <w:fldChar w:fldCharType="end"/>
      </w:r>
      <w:r>
        <w:t>) and [</w:t>
      </w:r>
      <w:r>
        <w:rPr>
          <w:b/>
        </w:rPr>
        <w:t>B-Mono</w:t>
      </w:r>
      <w:r>
        <w:t>]D</w:t>
      </w:r>
      <w:r>
        <w:rPr>
          <w:vertAlign w:val="subscript"/>
        </w:rPr>
        <w:t>0</w:t>
      </w:r>
      <w:r>
        <w:t xml:space="preserve"> (Me model, transition 4, see </w:t>
      </w:r>
      <w:r>
        <w:fldChar w:fldCharType="begin"/>
      </w:r>
      <w:r>
        <w:instrText xml:space="preserve"> REF _Ref461111149 \h </w:instrText>
      </w:r>
      <w:r>
        <w:fldChar w:fldCharType="separate"/>
      </w:r>
      <w:r w:rsidR="0073677E">
        <w:t xml:space="preserve">Figure </w:t>
      </w:r>
      <w:r w:rsidR="0073677E">
        <w:rPr>
          <w:noProof/>
        </w:rPr>
        <w:t>11.2</w:t>
      </w:r>
      <w:r w:rsidR="0073677E">
        <w:noBreakHyphen/>
      </w:r>
      <w:r w:rsidR="0073677E">
        <w:rPr>
          <w:noProof/>
        </w:rPr>
        <w:t>11</w:t>
      </w:r>
      <w:r>
        <w:fldChar w:fldCharType="end"/>
      </w:r>
      <w:r>
        <w:t xml:space="preserve">), with similar transition wavelengths (see </w:t>
      </w:r>
      <w:r>
        <w:fldChar w:fldCharType="begin"/>
      </w:r>
      <w:r>
        <w:instrText xml:space="preserve"> REF _Ref461109782 \h </w:instrText>
      </w:r>
      <w:r>
        <w:fldChar w:fldCharType="separate"/>
      </w:r>
      <w:r w:rsidR="0073677E">
        <w:t xml:space="preserve">Table </w:t>
      </w:r>
      <w:r w:rsidR="0073677E">
        <w:rPr>
          <w:noProof/>
        </w:rPr>
        <w:t>11.3</w:t>
      </w:r>
      <w:r w:rsidR="0073677E">
        <w:noBreakHyphen/>
      </w:r>
      <w:r w:rsidR="0073677E">
        <w:rPr>
          <w:noProof/>
        </w:rPr>
        <w:t>1</w:t>
      </w:r>
      <w:r>
        <w:fldChar w:fldCharType="end"/>
      </w:r>
      <w:r>
        <w:t xml:space="preserve">). It should be noted that the corresponding transition wavelength </w:t>
      </w:r>
      <w:r w:rsidR="00A21E7A">
        <w:t>for [</w:t>
      </w:r>
      <w:r w:rsidR="00A21E7A">
        <w:rPr>
          <w:b/>
        </w:rPr>
        <w:t>B</w:t>
      </w:r>
      <w:r w:rsidR="00A21E7A">
        <w:t>]T</w:t>
      </w:r>
      <w:r w:rsidR="00A21E7A">
        <w:rPr>
          <w:vertAlign w:val="subscript"/>
        </w:rPr>
        <w:t>0</w:t>
      </w:r>
      <w:r w:rsidR="00A21E7A">
        <w:t xml:space="preserve"> is red-shifted by ca. 45 nm. TD-DFT also predicts other, lower energy transitions: in case of [</w:t>
      </w:r>
      <w:r w:rsidR="00A21E7A">
        <w:rPr>
          <w:b/>
        </w:rPr>
        <w:t>B-Mono</w:t>
      </w:r>
      <w:r w:rsidR="00A21E7A">
        <w:t>]D</w:t>
      </w:r>
      <w:r w:rsidR="00A21E7A">
        <w:rPr>
          <w:vertAlign w:val="subscript"/>
        </w:rPr>
        <w:t>0</w:t>
      </w:r>
      <w:r w:rsidR="00A21E7A">
        <w:t xml:space="preserve"> (Me model), the second lowest energy transition involves a Ru-d</w:t>
      </w:r>
      <w:r w:rsidR="00A21E7A">
        <w:rPr>
          <w:vertAlign w:val="subscript"/>
        </w:rPr>
        <w:t>xy</w:t>
      </w:r>
      <w:r w:rsidR="00A21E7A">
        <w:t>/OH lone pair orbital</w:t>
      </w:r>
      <w:r w:rsidR="00E815E7">
        <w:t xml:space="preserve"> (see </w:t>
      </w:r>
      <w:r w:rsidR="00E815E7">
        <w:fldChar w:fldCharType="begin"/>
      </w:r>
      <w:r w:rsidR="00E815E7">
        <w:instrText xml:space="preserve"> REF _Ref461112095 \h </w:instrText>
      </w:r>
      <w:r w:rsidR="00E815E7">
        <w:fldChar w:fldCharType="separate"/>
      </w:r>
      <w:r w:rsidR="0073677E">
        <w:t xml:space="preserve">Figure </w:t>
      </w:r>
      <w:r w:rsidR="0073677E">
        <w:rPr>
          <w:noProof/>
        </w:rPr>
        <w:t>11.2</w:t>
      </w:r>
      <w:r w:rsidR="0073677E">
        <w:noBreakHyphen/>
      </w:r>
      <w:r w:rsidR="0073677E">
        <w:rPr>
          <w:noProof/>
        </w:rPr>
        <w:t>10</w:t>
      </w:r>
      <w:r w:rsidR="00E815E7">
        <w:fldChar w:fldCharType="end"/>
      </w:r>
      <w:r w:rsidR="00E815E7">
        <w:t>)</w:t>
      </w:r>
      <w:r w:rsidR="00A21E7A">
        <w:t>, while the third lowes</w:t>
      </w:r>
      <w:r w:rsidR="00F056DF">
        <w:t>t energy transition involves an o</w:t>
      </w:r>
      <w:r w:rsidR="00A21E7A">
        <w:t>xo p</w:t>
      </w:r>
      <w:r w:rsidR="00A21E7A">
        <w:rPr>
          <w:vertAlign w:val="subscript"/>
        </w:rPr>
        <w:t>z</w:t>
      </w:r>
      <w:r w:rsidR="00A21E7A">
        <w:t xml:space="preserve"> orbital. For [</w:t>
      </w:r>
      <w:r w:rsidR="00A21E7A">
        <w:rPr>
          <w:b/>
        </w:rPr>
        <w:t>B</w:t>
      </w:r>
      <w:r w:rsidR="00A21E7A">
        <w:t>]T</w:t>
      </w:r>
      <w:r w:rsidR="00A21E7A">
        <w:rPr>
          <w:vertAlign w:val="subscript"/>
        </w:rPr>
        <w:t>0</w:t>
      </w:r>
      <w:r w:rsidR="00A21E7A">
        <w:t>, in addition to these, transitions involving the second ruthenium complex can be found. The reason that these lower energy transitions predicted using TD-DFT for [</w:t>
      </w:r>
      <w:r w:rsidR="00A21E7A">
        <w:rPr>
          <w:b/>
        </w:rPr>
        <w:t>B-Mono</w:t>
      </w:r>
      <w:r w:rsidR="00A21E7A">
        <w:t>]D</w:t>
      </w:r>
      <w:r w:rsidR="00A21E7A">
        <w:rPr>
          <w:vertAlign w:val="subscript"/>
        </w:rPr>
        <w:t>0</w:t>
      </w:r>
      <w:r w:rsidR="00A21E7A">
        <w:t xml:space="preserve"> are not found using CASSCF is due to the selection of the active space, which does not include orbitals which would be necessary to describe them. This limitation has to be accepted, as inclusion of more electrons and orbitals in the active space would make calculations computationally infeasible. However, as can be seen below, it was found that the second lowest energy transition in CASSCF does indeed lead to O-O bond formation</w:t>
      </w:r>
      <w:r w:rsidR="00B2234D">
        <w:t>.</w:t>
      </w:r>
    </w:p>
    <w:p w14:paraId="2A454CFB" w14:textId="77777777" w:rsidR="00B2234D" w:rsidRDefault="00B2234D" w:rsidP="00856061"/>
    <w:p w14:paraId="5CB10048" w14:textId="7255E1FF" w:rsidR="000577A8" w:rsidRPr="00A21E7A" w:rsidRDefault="00B2234D" w:rsidP="00856061">
      <w:r>
        <w:t>Overall, good agreement between DFT and CASSCF results for reaction energies and excitation of [</w:t>
      </w:r>
      <w:r>
        <w:rPr>
          <w:b/>
        </w:rPr>
        <w:t>B</w:t>
      </w:r>
      <w:r>
        <w:t>] was found, justifying the applied CASSCF methodology.</w:t>
      </w:r>
      <w:r w:rsidR="00A21E7A">
        <w:t xml:space="preserve"> </w:t>
      </w:r>
    </w:p>
    <w:p w14:paraId="0D64A87F" w14:textId="77777777" w:rsidR="000577A8" w:rsidRDefault="000577A8" w:rsidP="005E4775"/>
    <w:p w14:paraId="02C91D91" w14:textId="63CBF1BD" w:rsidR="005E4775" w:rsidRPr="005E4775" w:rsidRDefault="005E4775" w:rsidP="00B70E20">
      <w:pPr>
        <w:jc w:val="left"/>
      </w:pPr>
    </w:p>
    <w:p w14:paraId="68B2DB04" w14:textId="77777777" w:rsidR="00B241BE" w:rsidRDefault="00A454FE" w:rsidP="00661FAF">
      <w:pPr>
        <w:pStyle w:val="Heading3"/>
      </w:pPr>
      <w:bookmarkStart w:id="229" w:name="_Toc464139183"/>
      <w:r>
        <w:rPr>
          <w:noProof/>
        </w:rPr>
        <w:drawing>
          <wp:anchor distT="0" distB="0" distL="114300" distR="114300" simplePos="0" relativeHeight="251753472" behindDoc="0" locked="0" layoutInCell="1" allowOverlap="1" wp14:anchorId="66BE7094" wp14:editId="32F1C505">
            <wp:simplePos x="0" y="0"/>
            <wp:positionH relativeFrom="column">
              <wp:posOffset>914400</wp:posOffset>
            </wp:positionH>
            <wp:positionV relativeFrom="paragraph">
              <wp:posOffset>335280</wp:posOffset>
            </wp:positionV>
            <wp:extent cx="4396105" cy="5715000"/>
            <wp:effectExtent l="0" t="0" r="0" b="0"/>
            <wp:wrapTopAndBottom/>
            <wp:docPr id="108" name="Picture 108" descr="Macintosh HD:Users:Jacob:Documents:Water_Splitting:Two_Photon_Water_Splitting:Figures:Conical_Intersections_PCM.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 descr="Macintosh HD:Users:Jacob:Documents:Water_Splitting:Two_Photon_Water_Splitting:Figures:Conical_Intersections_PCM.pdf"/>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4396105" cy="5715000"/>
                    </a:xfrm>
                    <a:prstGeom prst="rect">
                      <a:avLst/>
                    </a:prstGeom>
                    <a:noFill/>
                    <a:ln>
                      <a:noFill/>
                    </a:ln>
                  </pic:spPr>
                </pic:pic>
              </a:graphicData>
            </a:graphic>
            <wp14:sizeRelH relativeFrom="page">
              <wp14:pctWidth>0</wp14:pctWidth>
            </wp14:sizeRelH>
            <wp14:sizeRelV relativeFrom="page">
              <wp14:pctHeight>0</wp14:pctHeight>
            </wp14:sizeRelV>
          </wp:anchor>
        </w:drawing>
      </w:r>
      <w:r w:rsidR="003B0921">
        <w:t>Energy Profile including PCM Solvation</w:t>
      </w:r>
      <w:bookmarkEnd w:id="229"/>
    </w:p>
    <w:p w14:paraId="308911CE" w14:textId="77777777" w:rsidR="00A454FE" w:rsidRDefault="00A454FE" w:rsidP="003B0921"/>
    <w:p w14:paraId="157CCE27" w14:textId="2403AB10" w:rsidR="003B0921" w:rsidRDefault="003B0921" w:rsidP="003B0921">
      <w:pPr>
        <w:pStyle w:val="Caption"/>
      </w:pPr>
      <w:bookmarkStart w:id="230" w:name="_Toc464139257"/>
      <w:r>
        <w:t xml:space="preserve">Figure </w:t>
      </w:r>
      <w:fldSimple w:instr=" STYLEREF 2 \s ">
        <w:r w:rsidR="0073677E">
          <w:rPr>
            <w:noProof/>
          </w:rPr>
          <w:t>11.3</w:t>
        </w:r>
      </w:fldSimple>
      <w:r w:rsidR="008F3988">
        <w:noBreakHyphen/>
      </w:r>
      <w:fldSimple w:instr=" SEQ Figure \* ARABIC \s 2 ">
        <w:r w:rsidR="0073677E">
          <w:rPr>
            <w:noProof/>
          </w:rPr>
          <w:t>1</w:t>
        </w:r>
      </w:fldSimple>
      <w:r>
        <w:t xml:space="preserve"> CASSCF energy profile including PCM solvation</w:t>
      </w:r>
      <w:bookmarkEnd w:id="230"/>
    </w:p>
    <w:p w14:paraId="6FFD5820" w14:textId="729CB5B2" w:rsidR="003B0921" w:rsidRPr="003B0921" w:rsidRDefault="000A1855" w:rsidP="000A1855">
      <w:pPr>
        <w:pStyle w:val="CaptionText"/>
      </w:pPr>
      <w:r>
        <w:t xml:space="preserve">Corresponding structures </w:t>
      </w:r>
      <w:r w:rsidR="00020AC2">
        <w:t xml:space="preserve">are shown below the plot, with </w:t>
      </w:r>
      <w:r>
        <w:t>bond lengths shown in Ångström. N</w:t>
      </w:r>
      <w:r w:rsidR="003B0921">
        <w:t>ote that degeneracy for conical intersect</w:t>
      </w:r>
      <w:r w:rsidR="008E3E64">
        <w:t>ions is slightly lost, since</w:t>
      </w:r>
      <w:r w:rsidR="003B0921">
        <w:t xml:space="preserve"> geometries </w:t>
      </w:r>
      <w:r>
        <w:t>were optimized in the gas phase.</w:t>
      </w:r>
    </w:p>
    <w:p w14:paraId="652AB909" w14:textId="77777777" w:rsidR="00B241BE" w:rsidRPr="00B241BE" w:rsidRDefault="00B241BE" w:rsidP="00B241BE"/>
    <w:p w14:paraId="33098063" w14:textId="77777777" w:rsidR="00AC07CA" w:rsidRDefault="00B241BE" w:rsidP="00AC07CA">
      <w:r>
        <w:br w:type="page"/>
      </w:r>
    </w:p>
    <w:p w14:paraId="0E8F21F2" w14:textId="77777777" w:rsidR="00B241BE" w:rsidRDefault="00B241BE" w:rsidP="00B241BE">
      <w:pPr>
        <w:pStyle w:val="Heading3"/>
      </w:pPr>
      <w:bookmarkStart w:id="231" w:name="_Toc464139184"/>
      <w:r>
        <w:rPr>
          <w:noProof/>
        </w:rPr>
        <w:drawing>
          <wp:anchor distT="0" distB="0" distL="114300" distR="114300" simplePos="0" relativeHeight="251720704" behindDoc="0" locked="0" layoutInCell="1" allowOverlap="1" wp14:anchorId="00200FD6" wp14:editId="690C2F00">
            <wp:simplePos x="0" y="0"/>
            <wp:positionH relativeFrom="column">
              <wp:posOffset>-457200</wp:posOffset>
            </wp:positionH>
            <wp:positionV relativeFrom="paragraph">
              <wp:posOffset>342900</wp:posOffset>
            </wp:positionV>
            <wp:extent cx="3540760" cy="2400300"/>
            <wp:effectExtent l="0" t="0" r="0" b="0"/>
            <wp:wrapSquare wrapText="bothSides"/>
            <wp:docPr id="70" name="Picture 70" descr="Macintosh HD:Users:Jacob:Documents:Water_Splitting:Two_Photon_Water_Splitting:Computational_Data:B_Intermediate:Me_Mono:CASSCF:Active_Space_Orbitals:GMe-Cis-D0-VDZ-SA-CAS1311-Pi-ExpBas-8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descr="Macintosh HD:Users:Jacob:Documents:Water_Splitting:Two_Photon_Water_Splitting:Computational_Data:B_Intermediate:Me_Mono:CASSCF:Active_Space_Orbitals:GMe-Cis-D0-VDZ-SA-CAS1311-Pi-ExpBas-89.png"/>
                    <pic:cNvPicPr>
                      <a:picLocks noChangeAspect="1" noChangeArrowheads="1"/>
                    </pic:cNvPicPr>
                  </pic:nvPicPr>
                  <pic:blipFill>
                    <a:blip r:embed="rId108">
                      <a:extLst>
                        <a:ext uri="{28A0092B-C50C-407E-A947-70E740481C1C}">
                          <a14:useLocalDpi xmlns:a14="http://schemas.microsoft.com/office/drawing/2010/main" val="0"/>
                        </a:ext>
                      </a:extLst>
                    </a:blip>
                    <a:srcRect/>
                    <a:stretch>
                      <a:fillRect/>
                    </a:stretch>
                  </pic:blipFill>
                  <pic:spPr bwMode="auto">
                    <a:xfrm>
                      <a:off x="0" y="0"/>
                      <a:ext cx="3540760" cy="2400300"/>
                    </a:xfrm>
                    <a:prstGeom prst="rect">
                      <a:avLst/>
                    </a:prstGeom>
                    <a:noFill/>
                    <a:ln>
                      <a:noFill/>
                    </a:ln>
                  </pic:spPr>
                </pic:pic>
              </a:graphicData>
            </a:graphic>
            <wp14:sizeRelH relativeFrom="page">
              <wp14:pctWidth>0</wp14:pctWidth>
            </wp14:sizeRelH>
            <wp14:sizeRelV relativeFrom="page">
              <wp14:pctHeight>0</wp14:pctHeight>
            </wp14:sizeRelV>
          </wp:anchor>
        </w:drawing>
      </w:r>
      <w:r>
        <w:t>Active Space Orbitals</w:t>
      </w:r>
      <w:bookmarkEnd w:id="231"/>
    </w:p>
    <w:p w14:paraId="2415FB6F" w14:textId="77777777" w:rsidR="00B241BE" w:rsidRDefault="00B241BE" w:rsidP="00B241BE">
      <w:r>
        <w:rPr>
          <w:noProof/>
        </w:rPr>
        <w:drawing>
          <wp:anchor distT="0" distB="0" distL="114300" distR="114300" simplePos="0" relativeHeight="251723776" behindDoc="0" locked="0" layoutInCell="1" allowOverlap="1" wp14:anchorId="1373FDED" wp14:editId="63E136AD">
            <wp:simplePos x="0" y="0"/>
            <wp:positionH relativeFrom="column">
              <wp:posOffset>3314700</wp:posOffset>
            </wp:positionH>
            <wp:positionV relativeFrom="paragraph">
              <wp:posOffset>2696845</wp:posOffset>
            </wp:positionV>
            <wp:extent cx="3350260" cy="2628900"/>
            <wp:effectExtent l="0" t="0" r="0" b="0"/>
            <wp:wrapSquare wrapText="bothSides"/>
            <wp:docPr id="73" name="Picture 73" descr="Macintosh HD:Users:Jacob:Documents:Water_Splitting:Two_Photon_Water_Splitting:Computational_Data:B_Intermediate:Me_Mono:CASSCF:Active_Space_Orbitals:GMe-Cis-D0-VDZ-SA-CAS1311-Pi-ExpBas-9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descr="Macintosh HD:Users:Jacob:Documents:Water_Splitting:Two_Photon_Water_Splitting:Computational_Data:B_Intermediate:Me_Mono:CASSCF:Active_Space_Orbitals:GMe-Cis-D0-VDZ-SA-CAS1311-Pi-ExpBas-92.png"/>
                    <pic:cNvPicPr>
                      <a:picLocks noChangeAspect="1" noChangeArrowheads="1"/>
                    </pic:cNvPicPr>
                  </pic:nvPicPr>
                  <pic:blipFill>
                    <a:blip r:embed="rId109">
                      <a:extLst>
                        <a:ext uri="{28A0092B-C50C-407E-A947-70E740481C1C}">
                          <a14:useLocalDpi xmlns:a14="http://schemas.microsoft.com/office/drawing/2010/main" val="0"/>
                        </a:ext>
                      </a:extLst>
                    </a:blip>
                    <a:srcRect/>
                    <a:stretch>
                      <a:fillRect/>
                    </a:stretch>
                  </pic:blipFill>
                  <pic:spPr bwMode="auto">
                    <a:xfrm>
                      <a:off x="0" y="0"/>
                      <a:ext cx="3350260" cy="262890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722752" behindDoc="0" locked="0" layoutInCell="1" allowOverlap="1" wp14:anchorId="51FB72EC" wp14:editId="3674AD0A">
            <wp:simplePos x="0" y="0"/>
            <wp:positionH relativeFrom="column">
              <wp:posOffset>-127635</wp:posOffset>
            </wp:positionH>
            <wp:positionV relativeFrom="paragraph">
              <wp:posOffset>2696845</wp:posOffset>
            </wp:positionV>
            <wp:extent cx="3328035" cy="2628900"/>
            <wp:effectExtent l="0" t="0" r="0" b="0"/>
            <wp:wrapSquare wrapText="bothSides"/>
            <wp:docPr id="72" name="Picture 72" descr="Macintosh HD:Users:Jacob:Documents:Water_Splitting:Two_Photon_Water_Splitting:Computational_Data:B_Intermediate:Me_Mono:CASSCF:Active_Space_Orbitals:GMe-Cis-D0-VDZ-SA-CAS1311-Pi-ExpBas-9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descr="Macintosh HD:Users:Jacob:Documents:Water_Splitting:Two_Photon_Water_Splitting:Computational_Data:B_Intermediate:Me_Mono:CASSCF:Active_Space_Orbitals:GMe-Cis-D0-VDZ-SA-CAS1311-Pi-ExpBas-91.png"/>
                    <pic:cNvPicPr>
                      <a:picLocks noChangeAspect="1" noChangeArrowheads="1"/>
                    </pic:cNvPicPr>
                  </pic:nvPicPr>
                  <pic:blipFill>
                    <a:blip r:embed="rId110">
                      <a:extLst>
                        <a:ext uri="{28A0092B-C50C-407E-A947-70E740481C1C}">
                          <a14:useLocalDpi xmlns:a14="http://schemas.microsoft.com/office/drawing/2010/main" val="0"/>
                        </a:ext>
                      </a:extLst>
                    </a:blip>
                    <a:srcRect/>
                    <a:stretch>
                      <a:fillRect/>
                    </a:stretch>
                  </pic:blipFill>
                  <pic:spPr bwMode="auto">
                    <a:xfrm>
                      <a:off x="0" y="0"/>
                      <a:ext cx="3328035" cy="262890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721728" behindDoc="0" locked="0" layoutInCell="1" allowOverlap="1" wp14:anchorId="351F224A" wp14:editId="06733991">
            <wp:simplePos x="0" y="0"/>
            <wp:positionH relativeFrom="column">
              <wp:posOffset>3272790</wp:posOffset>
            </wp:positionH>
            <wp:positionV relativeFrom="paragraph">
              <wp:posOffset>67945</wp:posOffset>
            </wp:positionV>
            <wp:extent cx="3310890" cy="2514600"/>
            <wp:effectExtent l="0" t="0" r="0" b="0"/>
            <wp:wrapSquare wrapText="bothSides"/>
            <wp:docPr id="71" name="Picture 71" descr="Macintosh HD:Users:Jacob:Documents:Water_Splitting:Two_Photon_Water_Splitting:Computational_Data:B_Intermediate:Me_Mono:CASSCF:Active_Space_Orbitals:GMe-Cis-D0-VDZ-SA-CAS1311-Pi-ExpBas-9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descr="Macintosh HD:Users:Jacob:Documents:Water_Splitting:Two_Photon_Water_Splitting:Computational_Data:B_Intermediate:Me_Mono:CASSCF:Active_Space_Orbitals:GMe-Cis-D0-VDZ-SA-CAS1311-Pi-ExpBas-90.png"/>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3310890" cy="25146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A5BA5D7" w14:textId="77777777" w:rsidR="00B241BE" w:rsidRPr="00B241BE" w:rsidRDefault="00B241BE" w:rsidP="00B241BE">
      <w:r>
        <w:rPr>
          <w:noProof/>
        </w:rPr>
        <w:drawing>
          <wp:anchor distT="0" distB="0" distL="114300" distR="114300" simplePos="0" relativeHeight="251725824" behindDoc="0" locked="0" layoutInCell="1" allowOverlap="1" wp14:anchorId="0D742A7F" wp14:editId="3C8F142B">
            <wp:simplePos x="0" y="0"/>
            <wp:positionH relativeFrom="column">
              <wp:posOffset>3054985</wp:posOffset>
            </wp:positionH>
            <wp:positionV relativeFrom="paragraph">
              <wp:posOffset>2886710</wp:posOffset>
            </wp:positionV>
            <wp:extent cx="3459480" cy="2599690"/>
            <wp:effectExtent l="0" t="0" r="0" b="0"/>
            <wp:wrapSquare wrapText="bothSides"/>
            <wp:docPr id="75" name="Picture 75" descr="Macintosh HD:Users:Jacob:Documents:Water_Splitting:Two_Photon_Water_Splitting:Computational_Data:B_Intermediate:Me_Mono:CASSCF:Active_Space_Orbitals:GMe-Cis-D0-VDZ-SA-CAS1311-Pi-ExpBas-9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descr="Macintosh HD:Users:Jacob:Documents:Water_Splitting:Two_Photon_Water_Splitting:Computational_Data:B_Intermediate:Me_Mono:CASSCF:Active_Space_Orbitals:GMe-Cis-D0-VDZ-SA-CAS1311-Pi-ExpBas-94.png"/>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3459480" cy="259969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724800" behindDoc="0" locked="0" layoutInCell="1" allowOverlap="1" wp14:anchorId="58057AC7" wp14:editId="6544173B">
            <wp:simplePos x="0" y="0"/>
            <wp:positionH relativeFrom="column">
              <wp:posOffset>-302260</wp:posOffset>
            </wp:positionH>
            <wp:positionV relativeFrom="paragraph">
              <wp:posOffset>2743200</wp:posOffset>
            </wp:positionV>
            <wp:extent cx="3502025" cy="2743200"/>
            <wp:effectExtent l="0" t="0" r="0" b="0"/>
            <wp:wrapSquare wrapText="bothSides"/>
            <wp:docPr id="74" name="Picture 74" descr="Macintosh HD:Users:Jacob:Documents:Water_Splitting:Two_Photon_Water_Splitting:Computational_Data:B_Intermediate:Me_Mono:CASSCF:Active_Space_Orbitals:GMe-Cis-D0-VDZ-SA-CAS1311-Pi-ExpBas-9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descr="Macintosh HD:Users:Jacob:Documents:Water_Splitting:Two_Photon_Water_Splitting:Computational_Data:B_Intermediate:Me_Mono:CASSCF:Active_Space_Orbitals:GMe-Cis-D0-VDZ-SA-CAS1311-Pi-ExpBas-93.png"/>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3502025" cy="27432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8F6251D" w14:textId="77777777" w:rsidR="00B241BE" w:rsidRDefault="00B241BE">
      <w:r>
        <w:br w:type="page"/>
      </w:r>
    </w:p>
    <w:p w14:paraId="05FA94B1" w14:textId="77777777" w:rsidR="00DC15C4" w:rsidRDefault="00692A40" w:rsidP="00AC07CA">
      <w:r>
        <w:rPr>
          <w:noProof/>
        </w:rPr>
        <w:drawing>
          <wp:anchor distT="0" distB="0" distL="114300" distR="114300" simplePos="0" relativeHeight="251730944" behindDoc="0" locked="0" layoutInCell="1" allowOverlap="1" wp14:anchorId="003C24B4" wp14:editId="1E58C0F2">
            <wp:simplePos x="0" y="0"/>
            <wp:positionH relativeFrom="column">
              <wp:posOffset>1370965</wp:posOffset>
            </wp:positionH>
            <wp:positionV relativeFrom="paragraph">
              <wp:posOffset>4914900</wp:posOffset>
            </wp:positionV>
            <wp:extent cx="3382645" cy="2628900"/>
            <wp:effectExtent l="0" t="0" r="0" b="0"/>
            <wp:wrapTopAndBottom/>
            <wp:docPr id="80" name="Picture 80" descr="Macintosh HD:Users:Jacob:Documents:Water_Splitting:Two_Photon_Water_Splitting:Computational_Data:B_Intermediate:Me_Mono:CASSCF:Active_Space_Orbitals:GMe-Cis-D0-VDZ-SA-CAS1311-Pi-ExpBas-9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descr="Macintosh HD:Users:Jacob:Documents:Water_Splitting:Two_Photon_Water_Splitting:Computational_Data:B_Intermediate:Me_Mono:CASSCF:Active_Space_Orbitals:GMe-Cis-D0-VDZ-SA-CAS1311-Pi-ExpBas-99.png"/>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3382645" cy="262890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729920" behindDoc="0" locked="0" layoutInCell="1" allowOverlap="1" wp14:anchorId="4DEEB631" wp14:editId="59D05974">
            <wp:simplePos x="0" y="0"/>
            <wp:positionH relativeFrom="column">
              <wp:posOffset>3086100</wp:posOffset>
            </wp:positionH>
            <wp:positionV relativeFrom="paragraph">
              <wp:posOffset>2171700</wp:posOffset>
            </wp:positionV>
            <wp:extent cx="3479165" cy="2743200"/>
            <wp:effectExtent l="0" t="0" r="0" b="0"/>
            <wp:wrapSquare wrapText="bothSides"/>
            <wp:docPr id="79" name="Picture 79" descr="Macintosh HD:Users:Jacob:Documents:Water_Splitting:Two_Photon_Water_Splitting:Computational_Data:B_Intermediate:Me_Mono:CASSCF:Active_Space_Orbitals:GMe-Cis-D0-VDZ-SA-CAS1311-Pi-ExpBas-9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descr="Macintosh HD:Users:Jacob:Documents:Water_Splitting:Two_Photon_Water_Splitting:Computational_Data:B_Intermediate:Me_Mono:CASSCF:Active_Space_Orbitals:GMe-Cis-D0-VDZ-SA-CAS1311-Pi-ExpBas-98.png"/>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3479165" cy="274320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728896" behindDoc="0" locked="0" layoutInCell="1" allowOverlap="1" wp14:anchorId="2904A74F" wp14:editId="32935851">
            <wp:simplePos x="0" y="0"/>
            <wp:positionH relativeFrom="column">
              <wp:posOffset>-342900</wp:posOffset>
            </wp:positionH>
            <wp:positionV relativeFrom="paragraph">
              <wp:posOffset>2171700</wp:posOffset>
            </wp:positionV>
            <wp:extent cx="3520440" cy="2743200"/>
            <wp:effectExtent l="0" t="0" r="0" b="0"/>
            <wp:wrapSquare wrapText="bothSides"/>
            <wp:docPr id="78" name="Picture 78" descr="Macintosh HD:Users:Jacob:Documents:Water_Splitting:Two_Photon_Water_Splitting:Computational_Data:B_Intermediate:Me_Mono:CASSCF:Active_Space_Orbitals:GMe-Cis-D0-VDZ-SA-CAS1311-Pi-ExpBas-9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descr="Macintosh HD:Users:Jacob:Documents:Water_Splitting:Two_Photon_Water_Splitting:Computational_Data:B_Intermediate:Me_Mono:CASSCF:Active_Space_Orbitals:GMe-Cis-D0-VDZ-SA-CAS1311-Pi-ExpBas-97.png"/>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3520440" cy="274320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726848" behindDoc="0" locked="0" layoutInCell="1" allowOverlap="1" wp14:anchorId="59AFF45D" wp14:editId="4E3E84ED">
            <wp:simplePos x="0" y="0"/>
            <wp:positionH relativeFrom="column">
              <wp:posOffset>-228600</wp:posOffset>
            </wp:positionH>
            <wp:positionV relativeFrom="paragraph">
              <wp:posOffset>-457200</wp:posOffset>
            </wp:positionV>
            <wp:extent cx="3314065" cy="2514600"/>
            <wp:effectExtent l="0" t="0" r="0" b="0"/>
            <wp:wrapSquare wrapText="bothSides"/>
            <wp:docPr id="76" name="Picture 76" descr="Macintosh HD:Users:Jacob:Documents:Water_Splitting:Two_Photon_Water_Splitting:Computational_Data:B_Intermediate:Me_Mono:CASSCF:Active_Space_Orbitals:GMe-Cis-D0-VDZ-SA-CAS1311-Pi-ExpBas-9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descr="Macintosh HD:Users:Jacob:Documents:Water_Splitting:Two_Photon_Water_Splitting:Computational_Data:B_Intermediate:Me_Mono:CASSCF:Active_Space_Orbitals:GMe-Cis-D0-VDZ-SA-CAS1311-Pi-ExpBas-95.png"/>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3314065" cy="251460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727872" behindDoc="0" locked="0" layoutInCell="1" allowOverlap="1" wp14:anchorId="4F7E5C93" wp14:editId="3DB2637F">
            <wp:simplePos x="0" y="0"/>
            <wp:positionH relativeFrom="column">
              <wp:posOffset>3086100</wp:posOffset>
            </wp:positionH>
            <wp:positionV relativeFrom="paragraph">
              <wp:posOffset>-342900</wp:posOffset>
            </wp:positionV>
            <wp:extent cx="3203575" cy="2437765"/>
            <wp:effectExtent l="0" t="0" r="0" b="0"/>
            <wp:wrapSquare wrapText="bothSides"/>
            <wp:docPr id="77" name="Picture 77" descr="Macintosh HD:Users:Jacob:Documents:Water_Splitting:Two_Photon_Water_Splitting:Computational_Data:B_Intermediate:Me_Mono:CASSCF:Active_Space_Orbitals:GMe-Cis-D0-VDZ-SA-CAS1311-Pi-ExpBas-9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descr="Macintosh HD:Users:Jacob:Documents:Water_Splitting:Two_Photon_Water_Splitting:Computational_Data:B_Intermediate:Me_Mono:CASSCF:Active_Space_Orbitals:GMe-Cis-D0-VDZ-SA-CAS1311-Pi-ExpBas-96.png"/>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3203575" cy="243776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92704E4" w14:textId="77777777" w:rsidR="00DC15C4" w:rsidRDefault="00DC15C4" w:rsidP="00AC07CA"/>
    <w:p w14:paraId="68F3A0AD" w14:textId="13091088" w:rsidR="00B241BE" w:rsidRDefault="00692A40" w:rsidP="00BD74B9">
      <w:pPr>
        <w:pStyle w:val="Caption"/>
      </w:pPr>
      <w:bookmarkStart w:id="232" w:name="_Ref461036157"/>
      <w:bookmarkStart w:id="233" w:name="_Toc464139258"/>
      <w:r>
        <w:t xml:space="preserve">Figure </w:t>
      </w:r>
      <w:fldSimple w:instr=" STYLEREF 2 \s ">
        <w:r w:rsidR="0073677E">
          <w:rPr>
            <w:noProof/>
          </w:rPr>
          <w:t>11.3</w:t>
        </w:r>
      </w:fldSimple>
      <w:r w:rsidR="008F3988">
        <w:noBreakHyphen/>
      </w:r>
      <w:fldSimple w:instr=" SEQ Figure \* ARABIC \s 2 ">
        <w:r w:rsidR="0073677E">
          <w:rPr>
            <w:noProof/>
          </w:rPr>
          <w:t>2</w:t>
        </w:r>
      </w:fldSimple>
      <w:bookmarkEnd w:id="232"/>
      <w:r>
        <w:t xml:space="preserve"> Active space orbitals </w:t>
      </w:r>
      <w:r w:rsidR="005C3A8A">
        <w:t>of [B-Mono]D</w:t>
      </w:r>
      <w:r w:rsidR="005C3A8A">
        <w:rPr>
          <w:vertAlign w:val="subscript"/>
        </w:rPr>
        <w:t>0</w:t>
      </w:r>
      <w:r w:rsidR="005C3A8A">
        <w:t xml:space="preserve"> </w:t>
      </w:r>
      <w:r>
        <w:t>used for CASSCF(13,11) calculations (isovalue = 0.05)</w:t>
      </w:r>
      <w:bookmarkEnd w:id="233"/>
    </w:p>
    <w:p w14:paraId="656804CE" w14:textId="41D5A69C" w:rsidR="00BD74B9" w:rsidRPr="00BD74B9" w:rsidRDefault="00BD74B9" w:rsidP="00BD74B9">
      <w:pPr>
        <w:pStyle w:val="CaptionText"/>
      </w:pPr>
      <w:r>
        <w:t>(average orbitals from SA-CASSCF(13,11) calculation for five lowest energy states</w:t>
      </w:r>
      <w:r w:rsidR="000E4987">
        <w:t xml:space="preserve"> are shown</w:t>
      </w:r>
      <w:r>
        <w:t>)</w:t>
      </w:r>
    </w:p>
    <w:p w14:paraId="628D4B9E" w14:textId="77777777" w:rsidR="00B241BE" w:rsidRDefault="00B241BE" w:rsidP="00AC07CA"/>
    <w:p w14:paraId="619AE51B" w14:textId="77777777" w:rsidR="00A027AC" w:rsidRDefault="00A027AC">
      <w:r>
        <w:br w:type="page"/>
      </w:r>
    </w:p>
    <w:p w14:paraId="0E542E8E" w14:textId="77777777" w:rsidR="00B241BE" w:rsidRDefault="00A027AC" w:rsidP="00A027AC">
      <w:pPr>
        <w:pStyle w:val="Heading3"/>
      </w:pPr>
      <w:bookmarkStart w:id="234" w:name="_Toc464139185"/>
      <w:r>
        <w:rPr>
          <w:noProof/>
        </w:rPr>
        <w:drawing>
          <wp:anchor distT="0" distB="0" distL="114300" distR="114300" simplePos="0" relativeHeight="251745280" behindDoc="0" locked="0" layoutInCell="1" allowOverlap="1" wp14:anchorId="7F9FCEC8" wp14:editId="30CCD215">
            <wp:simplePos x="0" y="0"/>
            <wp:positionH relativeFrom="column">
              <wp:posOffset>2286000</wp:posOffset>
            </wp:positionH>
            <wp:positionV relativeFrom="paragraph">
              <wp:posOffset>228600</wp:posOffset>
            </wp:positionV>
            <wp:extent cx="4483735" cy="2514600"/>
            <wp:effectExtent l="0" t="0" r="0" b="0"/>
            <wp:wrapTopAndBottom/>
            <wp:docPr id="95" name="Picture 95" descr="Macintosh HD:Users:Jacob:Documents:Water_Splitting:Two_Photon_Water_Splitting:Computational_Data:B_Intermediate:Me_Mono:CASSCF:Other_Surfaces:GMe-Cis-D0-VDZ-SA-CAS1311-Pi-ExpBas-State1-SpinDensity-0-00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descr="Macintosh HD:Users:Jacob:Documents:Water_Splitting:Two_Photon_Water_Splitting:Computational_Data:B_Intermediate:Me_Mono:CASSCF:Other_Surfaces:GMe-Cis-D0-VDZ-SA-CAS1311-Pi-ExpBas-State1-SpinDensity-0-006.png"/>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4483735" cy="251460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744256" behindDoc="0" locked="0" layoutInCell="1" allowOverlap="1" wp14:anchorId="3CA43A2F" wp14:editId="0358ECA7">
            <wp:simplePos x="0" y="0"/>
            <wp:positionH relativeFrom="column">
              <wp:posOffset>-558165</wp:posOffset>
            </wp:positionH>
            <wp:positionV relativeFrom="paragraph">
              <wp:posOffset>342900</wp:posOffset>
            </wp:positionV>
            <wp:extent cx="4280535" cy="2400300"/>
            <wp:effectExtent l="0" t="0" r="0" b="0"/>
            <wp:wrapTopAndBottom/>
            <wp:docPr id="94" name="Picture 94" descr="Macintosh HD:Users:Jacob:Documents:Water_Splitting:Two_Photon_Water_Splitting:Computational_Data:B_Intermediate:Me_Mono:CASSCF:Other_Surfaces:GMe-Cis-D0-VDZ-SA-CAS1311-Pi-ExpBas-State1-91-0-0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descr="Macintosh HD:Users:Jacob:Documents:Water_Splitting:Two_Photon_Water_Splitting:Computational_Data:B_Intermediate:Me_Mono:CASSCF:Other_Surfaces:GMe-Cis-D0-VDZ-SA-CAS1311-Pi-ExpBas-State1-91-0-05.png"/>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4280535" cy="2400300"/>
                    </a:xfrm>
                    <a:prstGeom prst="rect">
                      <a:avLst/>
                    </a:prstGeom>
                    <a:noFill/>
                    <a:ln>
                      <a:noFill/>
                    </a:ln>
                  </pic:spPr>
                </pic:pic>
              </a:graphicData>
            </a:graphic>
            <wp14:sizeRelH relativeFrom="page">
              <wp14:pctWidth>0</wp14:pctWidth>
            </wp14:sizeRelH>
            <wp14:sizeRelV relativeFrom="page">
              <wp14:pctHeight>0</wp14:pctHeight>
            </wp14:sizeRelV>
          </wp:anchor>
        </w:drawing>
      </w:r>
      <w:r>
        <w:t>Surfaces for [B-Mono]D</w:t>
      </w:r>
      <w:r w:rsidR="00B85210">
        <w:rPr>
          <w:vertAlign w:val="subscript"/>
        </w:rPr>
        <w:t>n</w:t>
      </w:r>
      <w:bookmarkEnd w:id="234"/>
      <w:r>
        <w:rPr>
          <w:vertAlign w:val="subscript"/>
        </w:rPr>
        <w:t xml:space="preserve"> </w:t>
      </w:r>
    </w:p>
    <w:p w14:paraId="4E8AA6B9" w14:textId="77777777" w:rsidR="00A027AC" w:rsidRDefault="00A027AC" w:rsidP="00A027AC"/>
    <w:p w14:paraId="382AD655" w14:textId="70711C72" w:rsidR="00A027AC" w:rsidRPr="00A027AC" w:rsidRDefault="00A027AC" w:rsidP="00A027AC">
      <w:pPr>
        <w:pStyle w:val="Caption"/>
      </w:pPr>
      <w:bookmarkStart w:id="235" w:name="_Toc464139259"/>
      <w:r>
        <w:t xml:space="preserve">Figure </w:t>
      </w:r>
      <w:fldSimple w:instr=" STYLEREF 2 \s ">
        <w:r w:rsidR="0073677E">
          <w:rPr>
            <w:noProof/>
          </w:rPr>
          <w:t>11.3</w:t>
        </w:r>
      </w:fldSimple>
      <w:r w:rsidR="008F3988">
        <w:noBreakHyphen/>
      </w:r>
      <w:fldSimple w:instr=" SEQ Figure \* ARABIC \s 2 ">
        <w:r w:rsidR="0073677E">
          <w:rPr>
            <w:noProof/>
          </w:rPr>
          <w:t>3</w:t>
        </w:r>
      </w:fldSimple>
      <w:r>
        <w:t xml:space="preserve"> Singly occupied MO (left, isovalue = 0.05) and spin density (right, isovalue = 0.006) for [B-Mono]D</w:t>
      </w:r>
      <w:r>
        <w:rPr>
          <w:vertAlign w:val="subscript"/>
        </w:rPr>
        <w:t>0</w:t>
      </w:r>
      <w:bookmarkEnd w:id="235"/>
    </w:p>
    <w:p w14:paraId="5E6D4D86" w14:textId="77777777" w:rsidR="00B241BE" w:rsidRDefault="00A027AC" w:rsidP="00AC07CA">
      <w:r>
        <w:rPr>
          <w:noProof/>
        </w:rPr>
        <w:drawing>
          <wp:anchor distT="0" distB="0" distL="114300" distR="114300" simplePos="0" relativeHeight="251746304" behindDoc="0" locked="0" layoutInCell="1" allowOverlap="1" wp14:anchorId="057B7267" wp14:editId="6BE08194">
            <wp:simplePos x="0" y="0"/>
            <wp:positionH relativeFrom="column">
              <wp:posOffset>0</wp:posOffset>
            </wp:positionH>
            <wp:positionV relativeFrom="paragraph">
              <wp:posOffset>233045</wp:posOffset>
            </wp:positionV>
            <wp:extent cx="5962015" cy="3343275"/>
            <wp:effectExtent l="0" t="0" r="0" b="0"/>
            <wp:wrapTopAndBottom/>
            <wp:docPr id="96" name="Picture 96" descr="Macintosh HD:Users:Jacob:Documents:Water_Splitting:Two_Photon_Water_Splitting:Computational_Data:B_Intermediate:Me_Mono:CASSCF:Transition_Difference_Density:GMe-Cis-D0-VDZ-SA-CAS1311-Pi-ExpBas-1-3-Trans-Unrelax-Diff-Dens-0-000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descr="Macintosh HD:Users:Jacob:Documents:Water_Splitting:Two_Photon_Water_Splitting:Computational_Data:B_Intermediate:Me_Mono:CASSCF:Transition_Difference_Density:GMe-Cis-D0-VDZ-SA-CAS1311-Pi-ExpBas-1-3-Trans-Unrelax-Diff-Dens-0-0005.png"/>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5962015" cy="334327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243F4EF" w14:textId="77777777" w:rsidR="00A027AC" w:rsidRDefault="00A027AC" w:rsidP="00AC07CA"/>
    <w:p w14:paraId="241833D7" w14:textId="69DD5F95" w:rsidR="00A027AC" w:rsidRDefault="00A027AC" w:rsidP="00A027AC">
      <w:pPr>
        <w:pStyle w:val="Caption"/>
        <w:rPr>
          <w:vertAlign w:val="subscript"/>
        </w:rPr>
      </w:pPr>
      <w:bookmarkStart w:id="236" w:name="_Ref461111003"/>
      <w:bookmarkStart w:id="237" w:name="_Toc464139260"/>
      <w:r>
        <w:t xml:space="preserve">Figure </w:t>
      </w:r>
      <w:fldSimple w:instr=" STYLEREF 2 \s ">
        <w:r w:rsidR="0073677E">
          <w:rPr>
            <w:noProof/>
          </w:rPr>
          <w:t>11.3</w:t>
        </w:r>
      </w:fldSimple>
      <w:r w:rsidR="008F3988">
        <w:noBreakHyphen/>
      </w:r>
      <w:fldSimple w:instr=" SEQ Figure \* ARABIC \s 2 ">
        <w:r w:rsidR="0073677E">
          <w:rPr>
            <w:noProof/>
          </w:rPr>
          <w:t>4</w:t>
        </w:r>
      </w:fldSimple>
      <w:bookmarkEnd w:id="236"/>
      <w:r>
        <w:t xml:space="preserve"> Unrelaxed transition difference density for [B-Mono]D</w:t>
      </w:r>
      <w:r>
        <w:rPr>
          <w:vertAlign w:val="subscript"/>
        </w:rPr>
        <w:t>0</w:t>
      </w:r>
      <w:r>
        <w:t xml:space="preserve"> </w:t>
      </w:r>
      <w:r w:rsidRPr="00A027AC">
        <w:rPr>
          <w:rFonts w:hint="eastAsia"/>
        </w:rPr>
        <w:t>→</w:t>
      </w:r>
      <w:r>
        <w:t xml:space="preserve"> [B-Mono]D</w:t>
      </w:r>
      <w:r w:rsidR="00A458BE">
        <w:rPr>
          <w:vertAlign w:val="subscript"/>
        </w:rPr>
        <w:t>2</w:t>
      </w:r>
      <w:bookmarkEnd w:id="237"/>
    </w:p>
    <w:p w14:paraId="4F898FBA" w14:textId="77777777" w:rsidR="00A027AC" w:rsidRPr="00A027AC" w:rsidRDefault="00A027AC" w:rsidP="00A027AC">
      <w:pPr>
        <w:pStyle w:val="CaptionText"/>
      </w:pPr>
      <w:r>
        <w:t>(detachment density in red, attachment density in blue, isovalue =</w:t>
      </w:r>
      <w:r w:rsidR="008C4AEF">
        <w:t xml:space="preserve"> 0.0005)</w:t>
      </w:r>
      <w:r>
        <w:t xml:space="preserve"> </w:t>
      </w:r>
    </w:p>
    <w:p w14:paraId="6B5BBD7E" w14:textId="77777777" w:rsidR="00A027AC" w:rsidRDefault="00A027AC" w:rsidP="00A027AC">
      <w:pPr>
        <w:pStyle w:val="CaptionText"/>
      </w:pPr>
    </w:p>
    <w:p w14:paraId="39816C55" w14:textId="77777777" w:rsidR="00426F5F" w:rsidRDefault="00426F5F">
      <w:r>
        <w:br w:type="page"/>
      </w:r>
    </w:p>
    <w:p w14:paraId="3525BF8A" w14:textId="77777777" w:rsidR="00A027AC" w:rsidRDefault="00362795" w:rsidP="00426F5F">
      <w:pPr>
        <w:pStyle w:val="Heading3"/>
      </w:pPr>
      <w:bookmarkStart w:id="238" w:name="_Toc464139186"/>
      <w:r>
        <w:rPr>
          <w:noProof/>
        </w:rPr>
        <w:drawing>
          <wp:anchor distT="0" distB="0" distL="114300" distR="114300" simplePos="0" relativeHeight="251750400" behindDoc="0" locked="0" layoutInCell="1" allowOverlap="1" wp14:anchorId="1ED7F265" wp14:editId="5D7AC842">
            <wp:simplePos x="0" y="0"/>
            <wp:positionH relativeFrom="column">
              <wp:posOffset>3114675</wp:posOffset>
            </wp:positionH>
            <wp:positionV relativeFrom="paragraph">
              <wp:posOffset>297180</wp:posOffset>
            </wp:positionV>
            <wp:extent cx="3203575" cy="2560320"/>
            <wp:effectExtent l="0" t="0" r="0" b="5080"/>
            <wp:wrapTopAndBottom/>
            <wp:docPr id="103" name="Picture 103" descr="Macintosh HD:Users:Jacob:Documents:Water_Splitting:Two_Photon_Water_Splitting:Computational_Data:BC_Conical_Intersection:CI_23:Difference_Orbitals:GMe-Cis-CI23-D0-VDZ-SA-CAS1311-Pi-CI23-Opt-Thres-6D-4-Diff-23-9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descr="Macintosh HD:Users:Jacob:Documents:Water_Splitting:Two_Photon_Water_Splitting:Computational_Data:BC_Conical_Intersection:CI_23:Difference_Orbitals:GMe-Cis-CI23-D0-VDZ-SA-CAS1311-Pi-CI23-Opt-Thres-6D-4-Diff-23-99.png"/>
                    <pic:cNvPicPr>
                      <a:picLocks noChangeAspect="1" noChangeArrowheads="1"/>
                    </pic:cNvPicPr>
                  </pic:nvPicPr>
                  <pic:blipFill>
                    <a:blip r:embed="rId122">
                      <a:extLst>
                        <a:ext uri="{28A0092B-C50C-407E-A947-70E740481C1C}">
                          <a14:useLocalDpi xmlns:a14="http://schemas.microsoft.com/office/drawing/2010/main" val="0"/>
                        </a:ext>
                      </a:extLst>
                    </a:blip>
                    <a:srcRect/>
                    <a:stretch>
                      <a:fillRect/>
                    </a:stretch>
                  </pic:blipFill>
                  <pic:spPr bwMode="auto">
                    <a:xfrm>
                      <a:off x="0" y="0"/>
                      <a:ext cx="3203575" cy="2560320"/>
                    </a:xfrm>
                    <a:prstGeom prst="rect">
                      <a:avLst/>
                    </a:prstGeom>
                    <a:noFill/>
                    <a:ln>
                      <a:noFill/>
                    </a:ln>
                  </pic:spPr>
                </pic:pic>
              </a:graphicData>
            </a:graphic>
            <wp14:sizeRelH relativeFrom="page">
              <wp14:pctWidth>0</wp14:pctWidth>
            </wp14:sizeRelH>
            <wp14:sizeRelV relativeFrom="page">
              <wp14:pctHeight>0</wp14:pctHeight>
            </wp14:sizeRelV>
          </wp:anchor>
        </w:drawing>
      </w:r>
      <w:r w:rsidR="00986CF7">
        <w:t>Difference Orbitals for Conical Intersections</w:t>
      </w:r>
      <w:bookmarkEnd w:id="238"/>
    </w:p>
    <w:p w14:paraId="0431CFA1" w14:textId="77777777" w:rsidR="00986CF7" w:rsidRPr="00986CF7" w:rsidRDefault="00362795" w:rsidP="00986CF7">
      <w:r>
        <w:rPr>
          <w:noProof/>
        </w:rPr>
        <w:drawing>
          <wp:anchor distT="0" distB="0" distL="114300" distR="114300" simplePos="0" relativeHeight="251749376" behindDoc="0" locked="0" layoutInCell="1" allowOverlap="1" wp14:anchorId="4A617553" wp14:editId="17DED9D4">
            <wp:simplePos x="0" y="0"/>
            <wp:positionH relativeFrom="column">
              <wp:posOffset>-342900</wp:posOffset>
            </wp:positionH>
            <wp:positionV relativeFrom="paragraph">
              <wp:posOffset>296545</wp:posOffset>
            </wp:positionV>
            <wp:extent cx="3200400" cy="2416810"/>
            <wp:effectExtent l="0" t="0" r="0" b="0"/>
            <wp:wrapTopAndBottom/>
            <wp:docPr id="102" name="Picture 102" descr="Macintosh HD:Users:Jacob:Documents:Water_Splitting:Two_Photon_Water_Splitting:Computational_Data:BC_Conical_Intersection:CI_23:Difference_Orbitals:GMe-Cis-CI23-D0-VDZ-SA-CAS1311-Pi-CI23-Opt-Thres-6D-4-Diff-23-9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descr="Macintosh HD:Users:Jacob:Documents:Water_Splitting:Two_Photon_Water_Splitting:Computational_Data:BC_Conical_Intersection:CI_23:Difference_Orbitals:GMe-Cis-CI23-D0-VDZ-SA-CAS1311-Pi-CI23-Opt-Thres-6D-4-Diff-23-98.png"/>
                    <pic:cNvPicPr>
                      <a:picLocks noChangeAspect="1" noChangeArrowheads="1"/>
                    </pic:cNvPicPr>
                  </pic:nvPicPr>
                  <pic:blipFill>
                    <a:blip r:embed="rId123">
                      <a:extLst>
                        <a:ext uri="{28A0092B-C50C-407E-A947-70E740481C1C}">
                          <a14:useLocalDpi xmlns:a14="http://schemas.microsoft.com/office/drawing/2010/main" val="0"/>
                        </a:ext>
                      </a:extLst>
                    </a:blip>
                    <a:srcRect/>
                    <a:stretch>
                      <a:fillRect/>
                    </a:stretch>
                  </pic:blipFill>
                  <pic:spPr bwMode="auto">
                    <a:xfrm>
                      <a:off x="0" y="0"/>
                      <a:ext cx="3200400" cy="241681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5F6F356" w14:textId="77777777" w:rsidR="00426F5F" w:rsidRDefault="00426F5F" w:rsidP="00AC07CA"/>
    <w:p w14:paraId="6DE1E549" w14:textId="4BD6F05C" w:rsidR="00362795" w:rsidRDefault="00362795" w:rsidP="00362795">
      <w:pPr>
        <w:pStyle w:val="Caption"/>
      </w:pPr>
      <w:bookmarkStart w:id="239" w:name="_Toc464139261"/>
      <w:r>
        <w:t xml:space="preserve">Figure </w:t>
      </w:r>
      <w:fldSimple w:instr=" STYLEREF 2 \s ">
        <w:r w:rsidR="0073677E">
          <w:rPr>
            <w:noProof/>
          </w:rPr>
          <w:t>11.3</w:t>
        </w:r>
      </w:fldSimple>
      <w:r w:rsidR="008F3988">
        <w:noBreakHyphen/>
      </w:r>
      <w:fldSimple w:instr=" SEQ Figure \* ARABIC \s 2 ">
        <w:r w:rsidR="0073677E">
          <w:rPr>
            <w:noProof/>
          </w:rPr>
          <w:t>5</w:t>
        </w:r>
      </w:fldSimple>
      <w:r>
        <w:t xml:space="preserve"> Difference orbitals for [BC] D</w:t>
      </w:r>
      <w:r>
        <w:rPr>
          <w:vertAlign w:val="subscript"/>
        </w:rPr>
        <w:t>2</w:t>
      </w:r>
      <w:r>
        <w:t>/D</w:t>
      </w:r>
      <w:r>
        <w:rPr>
          <w:vertAlign w:val="subscript"/>
        </w:rPr>
        <w:t>1</w:t>
      </w:r>
      <w:r>
        <w:t xml:space="preserve"> MECI with largest population changes (isovalue = 0.05)</w:t>
      </w:r>
      <w:bookmarkEnd w:id="239"/>
    </w:p>
    <w:p w14:paraId="0E260075" w14:textId="77777777" w:rsidR="00426F5F" w:rsidRDefault="00362795" w:rsidP="00362795">
      <w:pPr>
        <w:pStyle w:val="CaptionText"/>
      </w:pPr>
      <w:r>
        <w:t>(population change left: -0.8269, population change right: 0.9811)</w:t>
      </w:r>
    </w:p>
    <w:p w14:paraId="62EC415F" w14:textId="77777777" w:rsidR="00362795" w:rsidRDefault="00362795" w:rsidP="00362795">
      <w:pPr>
        <w:pStyle w:val="CaptionText"/>
      </w:pPr>
    </w:p>
    <w:p w14:paraId="1C94D48C" w14:textId="77777777" w:rsidR="00362795" w:rsidRPr="00362795" w:rsidRDefault="004A0FE2" w:rsidP="00362795">
      <w:r>
        <w:rPr>
          <w:noProof/>
        </w:rPr>
        <w:drawing>
          <wp:anchor distT="0" distB="0" distL="114300" distR="114300" simplePos="0" relativeHeight="251752448" behindDoc="0" locked="0" layoutInCell="1" allowOverlap="1" wp14:anchorId="5B576A56" wp14:editId="43975AA8">
            <wp:simplePos x="0" y="0"/>
            <wp:positionH relativeFrom="column">
              <wp:posOffset>3200400</wp:posOffset>
            </wp:positionH>
            <wp:positionV relativeFrom="paragraph">
              <wp:posOffset>252730</wp:posOffset>
            </wp:positionV>
            <wp:extent cx="3140710" cy="2514600"/>
            <wp:effectExtent l="0" t="0" r="0" b="0"/>
            <wp:wrapTopAndBottom/>
            <wp:docPr id="106" name="Picture 106" descr="Macintosh HD:Users:Jacob:Documents:Water_Splitting:Two_Photon_Water_Splitting:Computational_Data:BC_Conical_Intersection:CI_12:Difference_Orbitals:GMe-Cis-CI23Short-D0-VDZ-SA-CAS1311-Pi-CI12-CI23-Guess-Opt-Diff-12-9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 descr="Macintosh HD:Users:Jacob:Documents:Water_Splitting:Two_Photon_Water_Splitting:Computational_Data:BC_Conical_Intersection:CI_12:Difference_Orbitals:GMe-Cis-CI23Short-D0-VDZ-SA-CAS1311-Pi-CI12-CI23-Guess-Opt-Diff-12-98.png"/>
                    <pic:cNvPicPr>
                      <a:picLocks noChangeAspect="1" noChangeArrowheads="1"/>
                    </pic:cNvPicPr>
                  </pic:nvPicPr>
                  <pic:blipFill>
                    <a:blip r:embed="rId124">
                      <a:extLst>
                        <a:ext uri="{28A0092B-C50C-407E-A947-70E740481C1C}">
                          <a14:useLocalDpi xmlns:a14="http://schemas.microsoft.com/office/drawing/2010/main" val="0"/>
                        </a:ext>
                      </a:extLst>
                    </a:blip>
                    <a:srcRect/>
                    <a:stretch>
                      <a:fillRect/>
                    </a:stretch>
                  </pic:blipFill>
                  <pic:spPr bwMode="auto">
                    <a:xfrm>
                      <a:off x="0" y="0"/>
                      <a:ext cx="3140710" cy="251460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751424" behindDoc="0" locked="0" layoutInCell="1" allowOverlap="1" wp14:anchorId="207DAAB6" wp14:editId="100ACD21">
            <wp:simplePos x="0" y="0"/>
            <wp:positionH relativeFrom="column">
              <wp:posOffset>-228600</wp:posOffset>
            </wp:positionH>
            <wp:positionV relativeFrom="paragraph">
              <wp:posOffset>164465</wp:posOffset>
            </wp:positionV>
            <wp:extent cx="3200400" cy="2646045"/>
            <wp:effectExtent l="0" t="0" r="0" b="0"/>
            <wp:wrapTopAndBottom/>
            <wp:docPr id="105" name="Picture 105" descr="Macintosh HD:Users:Jacob:Documents:Water_Splitting:Two_Photon_Water_Splitting:Computational_Data:BC_Conical_Intersection:CI_12:Difference_Orbitals:GMe-Cis-CI23Short-D0-VDZ-SA-CAS1311-Pi-CI12-CI23-Guess-Opt-Diff-12-9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descr="Macintosh HD:Users:Jacob:Documents:Water_Splitting:Two_Photon_Water_Splitting:Computational_Data:BC_Conical_Intersection:CI_12:Difference_Orbitals:GMe-Cis-CI23Short-D0-VDZ-SA-CAS1311-Pi-CI12-CI23-Guess-Opt-Diff-12-99.png"/>
                    <pic:cNvPicPr>
                      <a:picLocks noChangeAspect="1" noChangeArrowheads="1"/>
                    </pic:cNvPicPr>
                  </pic:nvPicPr>
                  <pic:blipFill>
                    <a:blip r:embed="rId125">
                      <a:extLst>
                        <a:ext uri="{28A0092B-C50C-407E-A947-70E740481C1C}">
                          <a14:useLocalDpi xmlns:a14="http://schemas.microsoft.com/office/drawing/2010/main" val="0"/>
                        </a:ext>
                      </a:extLst>
                    </a:blip>
                    <a:srcRect/>
                    <a:stretch>
                      <a:fillRect/>
                    </a:stretch>
                  </pic:blipFill>
                  <pic:spPr bwMode="auto">
                    <a:xfrm>
                      <a:off x="0" y="0"/>
                      <a:ext cx="3200400" cy="264604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4AABC14" w14:textId="77777777" w:rsidR="00362795" w:rsidRDefault="00362795" w:rsidP="00AC07CA"/>
    <w:p w14:paraId="74FE0E19" w14:textId="06399F6C" w:rsidR="00362795" w:rsidRDefault="004A0FE2" w:rsidP="004A0FE2">
      <w:pPr>
        <w:pStyle w:val="Caption"/>
      </w:pPr>
      <w:bookmarkStart w:id="240" w:name="_Toc464139262"/>
      <w:r>
        <w:t xml:space="preserve">Figure </w:t>
      </w:r>
      <w:fldSimple w:instr=" STYLEREF 2 \s ">
        <w:r w:rsidR="0073677E">
          <w:rPr>
            <w:noProof/>
          </w:rPr>
          <w:t>11.3</w:t>
        </w:r>
      </w:fldSimple>
      <w:r w:rsidR="008F3988">
        <w:noBreakHyphen/>
      </w:r>
      <w:fldSimple w:instr=" SEQ Figure \* ARABIC \s 2 ">
        <w:r w:rsidR="0073677E">
          <w:rPr>
            <w:noProof/>
          </w:rPr>
          <w:t>6</w:t>
        </w:r>
      </w:fldSimple>
      <w:r>
        <w:t xml:space="preserve"> Difference orbitals for [BC] D</w:t>
      </w:r>
      <w:r>
        <w:rPr>
          <w:vertAlign w:val="subscript"/>
        </w:rPr>
        <w:t>1</w:t>
      </w:r>
      <w:r>
        <w:t>/D</w:t>
      </w:r>
      <w:r>
        <w:rPr>
          <w:vertAlign w:val="subscript"/>
        </w:rPr>
        <w:t>0</w:t>
      </w:r>
      <w:r>
        <w:t xml:space="preserve"> MECI with largest population changes (isovalue = 0.05)</w:t>
      </w:r>
      <w:bookmarkEnd w:id="240"/>
    </w:p>
    <w:p w14:paraId="516FD62F" w14:textId="77777777" w:rsidR="00362795" w:rsidRDefault="004A0FE2" w:rsidP="004A0FE2">
      <w:pPr>
        <w:pStyle w:val="CaptionText"/>
      </w:pPr>
      <w:r>
        <w:t>(population change left: -0.8193, population change right: 0.7764)</w:t>
      </w:r>
    </w:p>
    <w:p w14:paraId="4A78A1B7" w14:textId="77777777" w:rsidR="00426F5F" w:rsidRDefault="00426F5F" w:rsidP="00AC07CA"/>
    <w:p w14:paraId="10E0BEC1" w14:textId="77777777" w:rsidR="00B85210" w:rsidRDefault="00B85210">
      <w:r>
        <w:br w:type="page"/>
      </w:r>
    </w:p>
    <w:p w14:paraId="19029A5A" w14:textId="77777777" w:rsidR="00B85210" w:rsidRDefault="00B85210" w:rsidP="00B85210">
      <w:pPr>
        <w:pStyle w:val="Heading3"/>
      </w:pPr>
      <w:bookmarkStart w:id="241" w:name="_Toc464139187"/>
      <w:r>
        <w:t>Surfaces for [C-Mono]D</w:t>
      </w:r>
      <w:r>
        <w:rPr>
          <w:vertAlign w:val="subscript"/>
        </w:rPr>
        <w:t>0</w:t>
      </w:r>
      <w:bookmarkEnd w:id="241"/>
    </w:p>
    <w:p w14:paraId="13E836EE" w14:textId="77777777" w:rsidR="00B85210" w:rsidRDefault="00B85210" w:rsidP="00B85210"/>
    <w:p w14:paraId="4E8FFFD5" w14:textId="77777777" w:rsidR="00B85210" w:rsidRPr="00B85210" w:rsidRDefault="00426F5F" w:rsidP="00B85210">
      <w:r>
        <w:rPr>
          <w:noProof/>
        </w:rPr>
        <w:drawing>
          <wp:anchor distT="0" distB="0" distL="114300" distR="114300" simplePos="0" relativeHeight="251747328" behindDoc="0" locked="0" layoutInCell="1" allowOverlap="1" wp14:anchorId="096C29A2" wp14:editId="1585D9A3">
            <wp:simplePos x="0" y="0"/>
            <wp:positionH relativeFrom="column">
              <wp:posOffset>-296545</wp:posOffset>
            </wp:positionH>
            <wp:positionV relativeFrom="paragraph">
              <wp:posOffset>160655</wp:posOffset>
            </wp:positionV>
            <wp:extent cx="3496945" cy="2604135"/>
            <wp:effectExtent l="0" t="0" r="0" b="0"/>
            <wp:wrapTopAndBottom/>
            <wp:docPr id="98" name="Picture 98" descr="Macintosh HD:Users:Jacob:Documents:Water_Splitting:Two_Photon_Water_Splitting:Computational_Data:C_Intermediate:Me_Mono:CASSCF:Surfaces:GMe-Cis-OOScan6-D0-VDZ-SA-CAS1311-Pi-ExpBas-State1-9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descr="Macintosh HD:Users:Jacob:Documents:Water_Splitting:Two_Photon_Water_Splitting:Computational_Data:C_Intermediate:Me_Mono:CASSCF:Surfaces:GMe-Cis-OOScan6-D0-VDZ-SA-CAS1311-Pi-ExpBas-State1-98.png"/>
                    <pic:cNvPicPr>
                      <a:picLocks noChangeAspect="1" noChangeArrowheads="1"/>
                    </pic:cNvPicPr>
                  </pic:nvPicPr>
                  <pic:blipFill>
                    <a:blip r:embed="rId126">
                      <a:extLst>
                        <a:ext uri="{28A0092B-C50C-407E-A947-70E740481C1C}">
                          <a14:useLocalDpi xmlns:a14="http://schemas.microsoft.com/office/drawing/2010/main" val="0"/>
                        </a:ext>
                      </a:extLst>
                    </a:blip>
                    <a:srcRect/>
                    <a:stretch>
                      <a:fillRect/>
                    </a:stretch>
                  </pic:blipFill>
                  <pic:spPr bwMode="auto">
                    <a:xfrm>
                      <a:off x="0" y="0"/>
                      <a:ext cx="3496945" cy="260413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748352" behindDoc="0" locked="0" layoutInCell="1" allowOverlap="1" wp14:anchorId="4AFAF504" wp14:editId="18967A24">
            <wp:simplePos x="0" y="0"/>
            <wp:positionH relativeFrom="column">
              <wp:posOffset>2831465</wp:posOffset>
            </wp:positionH>
            <wp:positionV relativeFrom="paragraph">
              <wp:posOffset>250190</wp:posOffset>
            </wp:positionV>
            <wp:extent cx="3569335" cy="2514600"/>
            <wp:effectExtent l="0" t="0" r="0" b="0"/>
            <wp:wrapTopAndBottom/>
            <wp:docPr id="99" name="Picture 99" descr="Macintosh HD:Users:Jacob:Documents:Water_Splitting:Two_Photon_Water_Splitting:Computational_Data:C_Intermediate:Me_Mono:CASSCF:Surfaces:GMe-Cis-OOScan6-D0-VDZ-SA-CAS1311-Pi-ExpBas-State1-SpinDensit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descr="Macintosh HD:Users:Jacob:Documents:Water_Splitting:Two_Photon_Water_Splitting:Computational_Data:C_Intermediate:Me_Mono:CASSCF:Surfaces:GMe-Cis-OOScan6-D0-VDZ-SA-CAS1311-Pi-ExpBas-State1-SpinDensity.png"/>
                    <pic:cNvPicPr>
                      <a:picLocks noChangeAspect="1" noChangeArrowheads="1"/>
                    </pic:cNvPicPr>
                  </pic:nvPicPr>
                  <pic:blipFill>
                    <a:blip r:embed="rId127">
                      <a:extLst>
                        <a:ext uri="{28A0092B-C50C-407E-A947-70E740481C1C}">
                          <a14:useLocalDpi xmlns:a14="http://schemas.microsoft.com/office/drawing/2010/main" val="0"/>
                        </a:ext>
                      </a:extLst>
                    </a:blip>
                    <a:srcRect/>
                    <a:stretch>
                      <a:fillRect/>
                    </a:stretch>
                  </pic:blipFill>
                  <pic:spPr bwMode="auto">
                    <a:xfrm>
                      <a:off x="0" y="0"/>
                      <a:ext cx="3569335" cy="25146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5567123" w14:textId="77777777" w:rsidR="00B85210" w:rsidRDefault="00B85210" w:rsidP="00AC07CA"/>
    <w:p w14:paraId="603F0EA0" w14:textId="21183609" w:rsidR="00426F5F" w:rsidRDefault="00426F5F" w:rsidP="00426F5F">
      <w:pPr>
        <w:pStyle w:val="Caption"/>
      </w:pPr>
      <w:bookmarkStart w:id="242" w:name="_Toc464139263"/>
      <w:r>
        <w:t xml:space="preserve">Figure </w:t>
      </w:r>
      <w:fldSimple w:instr=" STYLEREF 2 \s ">
        <w:r w:rsidR="0073677E">
          <w:rPr>
            <w:noProof/>
          </w:rPr>
          <w:t>11.3</w:t>
        </w:r>
      </w:fldSimple>
      <w:r w:rsidR="008F3988">
        <w:noBreakHyphen/>
      </w:r>
      <w:fldSimple w:instr=" SEQ Figure \* ARABIC \s 2 ">
        <w:r w:rsidR="0073677E">
          <w:rPr>
            <w:noProof/>
          </w:rPr>
          <w:t>7</w:t>
        </w:r>
      </w:fldSimple>
      <w:r>
        <w:t xml:space="preserve"> Singly occupied MO (left, isovalue = 0.05) and spin density (right, isovalue = 0.006) for [C-Mono]D</w:t>
      </w:r>
      <w:r>
        <w:rPr>
          <w:vertAlign w:val="subscript"/>
        </w:rPr>
        <w:t>0</w:t>
      </w:r>
      <w:bookmarkEnd w:id="242"/>
    </w:p>
    <w:p w14:paraId="6E20F1D4" w14:textId="77777777" w:rsidR="00426F5F" w:rsidRDefault="00426F5F"/>
    <w:p w14:paraId="00EA4CD4" w14:textId="77777777" w:rsidR="00AC07CA" w:rsidRDefault="00AC07CA">
      <w:r>
        <w:br w:type="page"/>
      </w:r>
    </w:p>
    <w:p w14:paraId="37920967" w14:textId="77777777" w:rsidR="00AC07CA" w:rsidRDefault="00AC07CA" w:rsidP="00AC07CA">
      <w:pPr>
        <w:pStyle w:val="Heading2"/>
      </w:pPr>
      <w:bookmarkStart w:id="243" w:name="_Toc464139188"/>
      <w:r>
        <w:t>Integration of Computational and Experimental Results</w:t>
      </w:r>
      <w:bookmarkEnd w:id="243"/>
    </w:p>
    <w:p w14:paraId="787F8A95" w14:textId="77777777" w:rsidR="00AC07CA" w:rsidRDefault="002D5547" w:rsidP="000621B3">
      <w:pPr>
        <w:pStyle w:val="Heading3"/>
      </w:pPr>
      <w:bookmarkStart w:id="244" w:name="_Toc464139189"/>
      <w:r>
        <w:t>Dual Irradiation Experiments</w:t>
      </w:r>
      <w:bookmarkEnd w:id="244"/>
    </w:p>
    <w:p w14:paraId="4FF47D73" w14:textId="77777777" w:rsidR="002D5547" w:rsidRDefault="002D5547" w:rsidP="002D5547"/>
    <w:p w14:paraId="7332D3B8" w14:textId="481417C2" w:rsidR="00E815E7" w:rsidRDefault="00E815E7" w:rsidP="002D5547">
      <w:r>
        <w:t>The liquid phase O</w:t>
      </w:r>
      <w:r>
        <w:rPr>
          <w:vertAlign w:val="subscript"/>
        </w:rPr>
        <w:t>2</w:t>
      </w:r>
      <w:r>
        <w:t xml:space="preserve"> dual irradiation experiments can be seen as a way to probe the absorption characteristics of the second-</w:t>
      </w:r>
      <w:r w:rsidR="006B20C5">
        <w:t>photon absorbing intermediate. W</w:t>
      </w:r>
      <w:r>
        <w:t xml:space="preserve">e developed a model convert to theoretical UV/Vis spectra into predicted dual irradiation </w:t>
      </w:r>
      <w:r w:rsidR="006B20C5">
        <w:t>behavior. This allows for the comparison of experimental dual irradiation data with predicted behavior of various computed intermediates.</w:t>
      </w:r>
    </w:p>
    <w:p w14:paraId="76020F5B" w14:textId="77777777" w:rsidR="006B20C5" w:rsidRDefault="006B20C5" w:rsidP="002D5547"/>
    <w:p w14:paraId="45E05780" w14:textId="44CEDAB2" w:rsidR="006B20C5" w:rsidRDefault="006B20C5" w:rsidP="002D5547">
      <w:r>
        <w:t>Conversion of theoretical UV/Vis spectra to predicted dual irradiation behavior takes place in the following steps:</w:t>
      </w:r>
    </w:p>
    <w:p w14:paraId="4211ED71" w14:textId="77777777" w:rsidR="006B20C5" w:rsidRDefault="006B20C5" w:rsidP="002D5547"/>
    <w:p w14:paraId="4EA8C5EA" w14:textId="36129492" w:rsidR="006B20C5" w:rsidRDefault="006B20C5" w:rsidP="006B20C5">
      <w:pPr>
        <w:pStyle w:val="ListParagraph"/>
        <w:numPr>
          <w:ilvl w:val="0"/>
          <w:numId w:val="12"/>
        </w:numPr>
      </w:pPr>
      <w:r>
        <w:t xml:space="preserve">The QTH light source spectrum is described as an ideal blackbody (see </w:t>
      </w:r>
      <w:r>
        <w:fldChar w:fldCharType="begin"/>
      </w:r>
      <w:r>
        <w:instrText xml:space="preserve"> REF _Ref461114133 \h </w:instrText>
      </w:r>
      <w:r>
        <w:fldChar w:fldCharType="separate"/>
      </w:r>
      <w:r w:rsidR="0073677E">
        <w:t xml:space="preserve">Figure </w:t>
      </w:r>
      <w:r w:rsidR="0073677E">
        <w:rPr>
          <w:noProof/>
        </w:rPr>
        <w:t>6.1</w:t>
      </w:r>
      <w:r w:rsidR="0073677E">
        <w:noBreakHyphen/>
      </w:r>
      <w:r w:rsidR="0073677E">
        <w:rPr>
          <w:noProof/>
        </w:rPr>
        <w:t>2</w:t>
      </w:r>
      <w:r>
        <w:fldChar w:fldCharType="end"/>
      </w:r>
      <w:r>
        <w:t>) using Planck’s law with a blackbody temperature of 3400 K. The spectral power distribution is converted to a spectral photon distribution through division of the power distribution by respective photon energies.</w:t>
      </w:r>
    </w:p>
    <w:p w14:paraId="179EE1E8" w14:textId="47043CD0" w:rsidR="005747EE" w:rsidRDefault="005747EE" w:rsidP="006B20C5">
      <w:pPr>
        <w:pStyle w:val="ListParagraph"/>
        <w:numPr>
          <w:ilvl w:val="0"/>
          <w:numId w:val="12"/>
        </w:numPr>
      </w:pPr>
      <w:r>
        <w:t>For a given longpass filter wavelength (e.g. 630 nm) the corresponding intervals of the theoretical UV/Vis spectrum and spectra</w:t>
      </w:r>
      <w:r w:rsidR="00A71F4B">
        <w:t>l</w:t>
      </w:r>
      <w:r>
        <w:t xml:space="preserve"> photon distribution are selected. Interval end is determined by the cut-off wavelength of the water filter (1000 nm for these calculations), resulting e.g. in [630 nm, 1000 nm] intervals.</w:t>
      </w:r>
    </w:p>
    <w:p w14:paraId="7BE778E4" w14:textId="1972486C" w:rsidR="005747EE" w:rsidRDefault="005747EE" w:rsidP="006B20C5">
      <w:pPr>
        <w:pStyle w:val="ListParagraph"/>
        <w:numPr>
          <w:ilvl w:val="0"/>
          <w:numId w:val="12"/>
        </w:numPr>
      </w:pPr>
      <w:r>
        <w:t>To calculate the excess reaction rate corresponding to this longpass filter wavelength, the overlap of spectral photon distribution and theoretical UV/Vis spectrum is calculated by multiplying the corresponding intervals and then taking the sum of the resulting vector.</w:t>
      </w:r>
    </w:p>
    <w:p w14:paraId="4D8EC759" w14:textId="74E37000" w:rsidR="006B20C5" w:rsidRDefault="005747EE" w:rsidP="006B20C5">
      <w:pPr>
        <w:pStyle w:val="ListParagraph"/>
        <w:numPr>
          <w:ilvl w:val="0"/>
          <w:numId w:val="12"/>
        </w:numPr>
      </w:pPr>
      <w:r>
        <w:t>This procedure was repeated for each desired longpass filter wavelength. To obtain smooth curves, calculations were performed in 1 nm steps.</w:t>
      </w:r>
    </w:p>
    <w:p w14:paraId="46C832EB" w14:textId="70BB3C90" w:rsidR="005747EE" w:rsidRDefault="005747EE" w:rsidP="006B20C5">
      <w:pPr>
        <w:pStyle w:val="ListParagraph"/>
        <w:numPr>
          <w:ilvl w:val="0"/>
          <w:numId w:val="12"/>
        </w:numPr>
      </w:pPr>
      <w:r>
        <w:t>Resulting curves were scaled vertically through multiplication with a scaling factor to give the best possible fit to experimental data (since it is not trivial to perform this calculation to obtain accurate absolute reaction rates).</w:t>
      </w:r>
    </w:p>
    <w:p w14:paraId="5F91BBEE" w14:textId="77777777" w:rsidR="005747EE" w:rsidRDefault="005747EE" w:rsidP="005747EE"/>
    <w:p w14:paraId="0C6982B6" w14:textId="5CA71FCB" w:rsidR="005747EE" w:rsidRPr="00E815E7" w:rsidRDefault="00301B77" w:rsidP="005747EE">
      <w:r>
        <w:t>In the following, dual irradiation plots with experimental data (black dots) and thus calculated predicted behavior for different potential intermediate are shown.</w:t>
      </w:r>
    </w:p>
    <w:p w14:paraId="717D8069" w14:textId="77777777" w:rsidR="002D5547" w:rsidRPr="002D5547" w:rsidRDefault="002D5547" w:rsidP="002D5547">
      <w:r>
        <w:rPr>
          <w:noProof/>
        </w:rPr>
        <w:drawing>
          <wp:anchor distT="0" distB="0" distL="114300" distR="114300" simplePos="0" relativeHeight="251781120" behindDoc="0" locked="0" layoutInCell="1" allowOverlap="1" wp14:anchorId="5FD868D4" wp14:editId="0C3A7E3C">
            <wp:simplePos x="0" y="0"/>
            <wp:positionH relativeFrom="column">
              <wp:posOffset>914400</wp:posOffset>
            </wp:positionH>
            <wp:positionV relativeFrom="paragraph">
              <wp:posOffset>161925</wp:posOffset>
            </wp:positionV>
            <wp:extent cx="4572000" cy="3657600"/>
            <wp:effectExtent l="0" t="0" r="0" b="0"/>
            <wp:wrapTopAndBottom/>
            <wp:docPr id="138" name="Picture 138" descr="Macintosh HD:Users:Jacob:Documents:Water_Splitting:Two_Photon_Water_Splitting:Figures:Dual_Irradiation_f_singlet.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5" descr="Macintosh HD:Users:Jacob:Documents:Water_Splitting:Two_Photon_Water_Splitting:Figures:Dual_Irradiation_f_singlet.pdf"/>
                    <pic:cNvPicPr>
                      <a:picLocks noChangeAspect="1" noChangeArrowheads="1"/>
                    </pic:cNvPicPr>
                  </pic:nvPicPr>
                  <pic:blipFill>
                    <a:blip r:embed="rId128">
                      <a:extLst>
                        <a:ext uri="{28A0092B-C50C-407E-A947-70E740481C1C}">
                          <a14:useLocalDpi xmlns:a14="http://schemas.microsoft.com/office/drawing/2010/main" val="0"/>
                        </a:ext>
                      </a:extLst>
                    </a:blip>
                    <a:srcRect/>
                    <a:stretch>
                      <a:fillRect/>
                    </a:stretch>
                  </pic:blipFill>
                  <pic:spPr bwMode="auto">
                    <a:xfrm>
                      <a:off x="0" y="0"/>
                      <a:ext cx="4572000" cy="36576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6B441F7" w14:textId="13B09BF3" w:rsidR="00A41824" w:rsidRDefault="002D5547" w:rsidP="002D5547">
      <w:pPr>
        <w:pStyle w:val="Caption"/>
      </w:pPr>
      <w:bookmarkStart w:id="245" w:name="_Ref461115465"/>
      <w:bookmarkStart w:id="246" w:name="_Toc464139264"/>
      <w:r>
        <w:t xml:space="preserve">Figure </w:t>
      </w:r>
      <w:fldSimple w:instr=" STYLEREF 2 \s ">
        <w:r w:rsidR="0073677E">
          <w:rPr>
            <w:noProof/>
          </w:rPr>
          <w:t>11.4</w:t>
        </w:r>
      </w:fldSimple>
      <w:r w:rsidR="008F3988">
        <w:noBreakHyphen/>
      </w:r>
      <w:fldSimple w:instr=" SEQ Figure \* ARABIC \s 2 ">
        <w:r w:rsidR="0073677E">
          <w:rPr>
            <w:noProof/>
          </w:rPr>
          <w:t>1</w:t>
        </w:r>
      </w:fldSimple>
      <w:bookmarkEnd w:id="245"/>
      <w:r>
        <w:t xml:space="preserve"> Dual irradiation data and predicted behavior of [A]S</w:t>
      </w:r>
      <w:r>
        <w:rPr>
          <w:vertAlign w:val="subscript"/>
        </w:rPr>
        <w:t>0</w:t>
      </w:r>
      <w:r>
        <w:t xml:space="preserve"> (scaled)</w:t>
      </w:r>
      <w:bookmarkEnd w:id="246"/>
    </w:p>
    <w:p w14:paraId="7C538A73" w14:textId="362FE919" w:rsidR="002D5547" w:rsidRDefault="002D5547" w:rsidP="002D5547">
      <w:pPr>
        <w:pStyle w:val="CaptionText"/>
      </w:pPr>
    </w:p>
    <w:p w14:paraId="6157FC26" w14:textId="77777777" w:rsidR="00301B77" w:rsidRDefault="00301B77" w:rsidP="002D5547">
      <w:pPr>
        <w:pStyle w:val="CaptionText"/>
      </w:pPr>
    </w:p>
    <w:p w14:paraId="077120A4" w14:textId="2C73827C" w:rsidR="00301B77" w:rsidRPr="00301B77" w:rsidRDefault="00301B77" w:rsidP="00301B77">
      <w:r>
        <w:t xml:space="preserve">As can be seen in </w:t>
      </w:r>
      <w:r>
        <w:fldChar w:fldCharType="begin"/>
      </w:r>
      <w:r>
        <w:instrText xml:space="preserve"> REF _Ref461115465 \h </w:instrText>
      </w:r>
      <w:r>
        <w:fldChar w:fldCharType="separate"/>
      </w:r>
      <w:r w:rsidR="0073677E">
        <w:t xml:space="preserve">Figure </w:t>
      </w:r>
      <w:r w:rsidR="0073677E">
        <w:rPr>
          <w:noProof/>
        </w:rPr>
        <w:t>11.4</w:t>
      </w:r>
      <w:r w:rsidR="0073677E">
        <w:noBreakHyphen/>
      </w:r>
      <w:r w:rsidR="0073677E">
        <w:rPr>
          <w:noProof/>
        </w:rPr>
        <w:t>1</w:t>
      </w:r>
      <w:r>
        <w:fldChar w:fldCharType="end"/>
      </w:r>
      <w:r>
        <w:t>, predicted behavior for [</w:t>
      </w:r>
      <w:r>
        <w:rPr>
          <w:b/>
        </w:rPr>
        <w:t>A</w:t>
      </w:r>
      <w:r>
        <w:t>]S</w:t>
      </w:r>
      <w:r>
        <w:rPr>
          <w:vertAlign w:val="subscript"/>
        </w:rPr>
        <w:t>0</w:t>
      </w:r>
      <w:r>
        <w:t xml:space="preserve"> is not consistent with experimental data. This is because [</w:t>
      </w:r>
      <w:r>
        <w:rPr>
          <w:b/>
        </w:rPr>
        <w:t>A</w:t>
      </w:r>
      <w:r>
        <w:t>]S</w:t>
      </w:r>
      <w:r>
        <w:rPr>
          <w:vertAlign w:val="subscript"/>
        </w:rPr>
        <w:t>0</w:t>
      </w:r>
      <w:r>
        <w:t xml:space="preserve"> does not significantly absorb any wavelengths longer than 500 nm, although experimental data shows that these wavelengths already contribute to O</w:t>
      </w:r>
      <w:r>
        <w:rPr>
          <w:vertAlign w:val="subscript"/>
        </w:rPr>
        <w:t>2</w:t>
      </w:r>
      <w:r>
        <w:t xml:space="preserve"> formation. Therefore, it can be ruled out that both photons involved in water splitting are absorbed by [</w:t>
      </w:r>
      <w:r>
        <w:rPr>
          <w:b/>
        </w:rPr>
        <w:t>A</w:t>
      </w:r>
      <w:r>
        <w:t>]S</w:t>
      </w:r>
      <w:r>
        <w:rPr>
          <w:vertAlign w:val="subscript"/>
        </w:rPr>
        <w:t>0</w:t>
      </w:r>
    </w:p>
    <w:p w14:paraId="74749E01" w14:textId="77777777" w:rsidR="00301B77" w:rsidRDefault="00301B77" w:rsidP="002D5547">
      <w:pPr>
        <w:pStyle w:val="CaptionText"/>
      </w:pPr>
    </w:p>
    <w:p w14:paraId="19FDD719" w14:textId="77777777" w:rsidR="00301B77" w:rsidRDefault="00301B77" w:rsidP="002D5547">
      <w:pPr>
        <w:pStyle w:val="CaptionText"/>
      </w:pPr>
    </w:p>
    <w:p w14:paraId="2BF3695F" w14:textId="688B3895" w:rsidR="002D5547" w:rsidRDefault="00301B77" w:rsidP="002D5547">
      <w:pPr>
        <w:pStyle w:val="Caption"/>
      </w:pPr>
      <w:bookmarkStart w:id="247" w:name="_Toc464139265"/>
      <w:r>
        <w:rPr>
          <w:noProof/>
        </w:rPr>
        <w:drawing>
          <wp:anchor distT="0" distB="0" distL="114300" distR="114300" simplePos="0" relativeHeight="251782144" behindDoc="0" locked="0" layoutInCell="1" allowOverlap="1" wp14:anchorId="3B0988E2" wp14:editId="7458570D">
            <wp:simplePos x="0" y="0"/>
            <wp:positionH relativeFrom="column">
              <wp:posOffset>914400</wp:posOffset>
            </wp:positionH>
            <wp:positionV relativeFrom="paragraph">
              <wp:posOffset>50800</wp:posOffset>
            </wp:positionV>
            <wp:extent cx="4572000" cy="3657600"/>
            <wp:effectExtent l="0" t="0" r="0" b="0"/>
            <wp:wrapTopAndBottom/>
            <wp:docPr id="139" name="Picture 139" descr="Macintosh HD:Users:Jacob:Documents:Water_Splitting:Two_Photon_Water_Splitting:Figures:Dual_Irradiation_f_triplet.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6" descr="Macintosh HD:Users:Jacob:Documents:Water_Splitting:Two_Photon_Water_Splitting:Figures:Dual_Irradiation_f_triplet.pdf"/>
                    <pic:cNvPicPr>
                      <a:picLocks noChangeAspect="1" noChangeArrowheads="1"/>
                    </pic:cNvPicPr>
                  </pic:nvPicPr>
                  <pic:blipFill>
                    <a:blip r:embed="rId129">
                      <a:extLst>
                        <a:ext uri="{28A0092B-C50C-407E-A947-70E740481C1C}">
                          <a14:useLocalDpi xmlns:a14="http://schemas.microsoft.com/office/drawing/2010/main" val="0"/>
                        </a:ext>
                      </a:extLst>
                    </a:blip>
                    <a:srcRect/>
                    <a:stretch>
                      <a:fillRect/>
                    </a:stretch>
                  </pic:blipFill>
                  <pic:spPr bwMode="auto">
                    <a:xfrm>
                      <a:off x="0" y="0"/>
                      <a:ext cx="4572000" cy="3657600"/>
                    </a:xfrm>
                    <a:prstGeom prst="rect">
                      <a:avLst/>
                    </a:prstGeom>
                    <a:noFill/>
                    <a:ln>
                      <a:noFill/>
                    </a:ln>
                  </pic:spPr>
                </pic:pic>
              </a:graphicData>
            </a:graphic>
            <wp14:sizeRelH relativeFrom="page">
              <wp14:pctWidth>0</wp14:pctWidth>
            </wp14:sizeRelH>
            <wp14:sizeRelV relativeFrom="page">
              <wp14:pctHeight>0</wp14:pctHeight>
            </wp14:sizeRelV>
          </wp:anchor>
        </w:drawing>
      </w:r>
      <w:r w:rsidR="002D5547">
        <w:t xml:space="preserve">Figure </w:t>
      </w:r>
      <w:fldSimple w:instr=" STYLEREF 2 \s ">
        <w:r w:rsidR="0073677E">
          <w:rPr>
            <w:noProof/>
          </w:rPr>
          <w:t>11.4</w:t>
        </w:r>
      </w:fldSimple>
      <w:r w:rsidR="008F3988">
        <w:noBreakHyphen/>
      </w:r>
      <w:fldSimple w:instr=" SEQ Figure \* ARABIC \s 2 ">
        <w:r w:rsidR="0073677E">
          <w:rPr>
            <w:noProof/>
          </w:rPr>
          <w:t>2</w:t>
        </w:r>
      </w:fldSimple>
      <w:r w:rsidR="002D5547">
        <w:t xml:space="preserve"> Dual irradiation data and predicted behavior of [A]T</w:t>
      </w:r>
      <w:r w:rsidR="002D5547">
        <w:rPr>
          <w:vertAlign w:val="subscript"/>
        </w:rPr>
        <w:t>0</w:t>
      </w:r>
      <w:r w:rsidR="002D5547">
        <w:t xml:space="preserve"> (scaled)</w:t>
      </w:r>
      <w:bookmarkEnd w:id="247"/>
    </w:p>
    <w:p w14:paraId="341E2446" w14:textId="75506E6F" w:rsidR="002D5547" w:rsidRDefault="002D5547" w:rsidP="00301B77"/>
    <w:p w14:paraId="03626534" w14:textId="39DD9258" w:rsidR="002D5547" w:rsidRPr="00512D3F" w:rsidRDefault="00301B77" w:rsidP="00301B77">
      <w:r>
        <w:t>The triplet state of [</w:t>
      </w:r>
      <w:r>
        <w:rPr>
          <w:b/>
        </w:rPr>
        <w:t>A</w:t>
      </w:r>
      <w:r>
        <w:t>], [</w:t>
      </w:r>
      <w:r>
        <w:rPr>
          <w:b/>
        </w:rPr>
        <w:t>A</w:t>
      </w:r>
      <w:r>
        <w:t>]T</w:t>
      </w:r>
      <w:r>
        <w:rPr>
          <w:vertAlign w:val="subscript"/>
        </w:rPr>
        <w:t>0</w:t>
      </w:r>
      <w:r>
        <w:t>, could be considered another candidate for the second-photon absorbing intermediate. However, in this case poor agreement is obtained as well. This is due to the fact that [</w:t>
      </w:r>
      <w:r>
        <w:rPr>
          <w:b/>
        </w:rPr>
        <w:t>A</w:t>
      </w:r>
      <w:r>
        <w:t>]T</w:t>
      </w:r>
      <w:r>
        <w:rPr>
          <w:vertAlign w:val="subscript"/>
        </w:rPr>
        <w:t xml:space="preserve">0 </w:t>
      </w:r>
      <w:r>
        <w:t>absorbs longer wavelengths only very weakly, giving a slope for longpass filter wavelength/reaction rate which is smaller than the one observed experimentally. These results showing that [</w:t>
      </w:r>
      <w:r>
        <w:rPr>
          <w:b/>
          <w:caps/>
        </w:rPr>
        <w:t>A</w:t>
      </w:r>
      <w:r>
        <w:t>]T</w:t>
      </w:r>
      <w:r>
        <w:rPr>
          <w:vertAlign w:val="subscript"/>
        </w:rPr>
        <w:t>0</w:t>
      </w:r>
      <w:r>
        <w:t xml:space="preserve"> is likely not the second-photon absorbing intermediate are also consistent </w:t>
      </w:r>
      <w:r w:rsidR="00512D3F">
        <w:t>with DFT calculations showing that O-O bond formation at [</w:t>
      </w:r>
      <w:r w:rsidR="00512D3F">
        <w:rPr>
          <w:b/>
          <w:caps/>
        </w:rPr>
        <w:t>A</w:t>
      </w:r>
      <w:r w:rsidR="00512D3F">
        <w:t>]T</w:t>
      </w:r>
      <w:r w:rsidR="00512D3F">
        <w:rPr>
          <w:vertAlign w:val="subscript"/>
        </w:rPr>
        <w:t>0</w:t>
      </w:r>
      <w:r w:rsidR="00512D3F">
        <w:t xml:space="preserve"> is unlikely.</w:t>
      </w:r>
    </w:p>
    <w:p w14:paraId="70D13236" w14:textId="62B2F07F" w:rsidR="002D5547" w:rsidRDefault="002D5547" w:rsidP="00AC07CA"/>
    <w:p w14:paraId="76AE7EF8" w14:textId="77777777" w:rsidR="008F3988" w:rsidRDefault="008F3988" w:rsidP="00AC07CA"/>
    <w:p w14:paraId="6726CA54" w14:textId="77777777" w:rsidR="008F3988" w:rsidRDefault="008F3988" w:rsidP="00AC07CA"/>
    <w:p w14:paraId="562CDBB8" w14:textId="77777777" w:rsidR="008F3988" w:rsidRDefault="008F3988" w:rsidP="00AC07CA"/>
    <w:p w14:paraId="11F60E91" w14:textId="77777777" w:rsidR="008F3988" w:rsidRDefault="008F3988" w:rsidP="00AC07CA"/>
    <w:p w14:paraId="279999A8" w14:textId="77777777" w:rsidR="008F3988" w:rsidRDefault="008F3988" w:rsidP="00AC07CA"/>
    <w:p w14:paraId="4AA898B9" w14:textId="77777777" w:rsidR="008F3988" w:rsidRDefault="008F3988" w:rsidP="00AC07CA"/>
    <w:p w14:paraId="40F7D11E" w14:textId="77777777" w:rsidR="008F3988" w:rsidRDefault="008F3988" w:rsidP="00AC07CA"/>
    <w:p w14:paraId="7E1E328D" w14:textId="77777777" w:rsidR="008F3988" w:rsidRDefault="008F3988" w:rsidP="00AC07CA"/>
    <w:p w14:paraId="67865670" w14:textId="77777777" w:rsidR="008F3988" w:rsidRDefault="008F3988" w:rsidP="00AC07CA"/>
    <w:p w14:paraId="27AEF369" w14:textId="77777777" w:rsidR="008F3988" w:rsidRDefault="008F3988" w:rsidP="00AC07CA"/>
    <w:p w14:paraId="7DBCCC1F" w14:textId="77777777" w:rsidR="008F3988" w:rsidRDefault="008F3988" w:rsidP="00AC07CA"/>
    <w:p w14:paraId="4EEFBE51" w14:textId="77777777" w:rsidR="008F3988" w:rsidRDefault="008F3988" w:rsidP="00AC07CA"/>
    <w:p w14:paraId="5E650968" w14:textId="77777777" w:rsidR="008F3988" w:rsidRDefault="008F3988" w:rsidP="00AC07CA"/>
    <w:p w14:paraId="6526CEC5" w14:textId="77777777" w:rsidR="008F3988" w:rsidRDefault="008F3988" w:rsidP="00AC07CA"/>
    <w:p w14:paraId="1CD73C4D" w14:textId="77777777" w:rsidR="008F3988" w:rsidRDefault="008F3988" w:rsidP="00AC07CA"/>
    <w:p w14:paraId="08311C8F" w14:textId="77777777" w:rsidR="008F3988" w:rsidRDefault="008F3988" w:rsidP="00AC07CA"/>
    <w:p w14:paraId="5F215178" w14:textId="77777777" w:rsidR="008F3988" w:rsidRDefault="008F3988" w:rsidP="00AC07CA"/>
    <w:p w14:paraId="1C3F594A" w14:textId="77777777" w:rsidR="008F3988" w:rsidRDefault="008F3988" w:rsidP="00AC07CA"/>
    <w:p w14:paraId="4551268D" w14:textId="77777777" w:rsidR="008F3988" w:rsidRDefault="008F3988" w:rsidP="00AC07CA"/>
    <w:p w14:paraId="5540D1AD" w14:textId="01BACE76" w:rsidR="008F3988" w:rsidRPr="008F3988" w:rsidRDefault="008F3988" w:rsidP="008F3988">
      <w:pPr>
        <w:pStyle w:val="Caption"/>
      </w:pPr>
      <w:bookmarkStart w:id="248" w:name="_Ref461824744"/>
      <w:bookmarkStart w:id="249" w:name="_Toc464139266"/>
      <w:r>
        <w:rPr>
          <w:noProof/>
        </w:rPr>
        <w:drawing>
          <wp:anchor distT="0" distB="0" distL="114300" distR="114300" simplePos="0" relativeHeight="251820032" behindDoc="0" locked="0" layoutInCell="1" allowOverlap="1" wp14:anchorId="75E58C5A" wp14:editId="768F398A">
            <wp:simplePos x="0" y="0"/>
            <wp:positionH relativeFrom="column">
              <wp:posOffset>914400</wp:posOffset>
            </wp:positionH>
            <wp:positionV relativeFrom="paragraph">
              <wp:posOffset>-114300</wp:posOffset>
            </wp:positionV>
            <wp:extent cx="4572000" cy="3657600"/>
            <wp:effectExtent l="0" t="0" r="0" b="0"/>
            <wp:wrapTopAndBottom/>
            <wp:docPr id="158" name="Picture 158" descr="Macintosh HD:Users:Jacob:Documents:Water_Splitting:Two_Photon_Water_Splitting:Figures:Dual_Irradiation_g_mono.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acintosh HD:Users:Jacob:Documents:Water_Splitting:Two_Photon_Water_Splitting:Figures:Dual_Irradiation_g_mono.pdf"/>
                    <pic:cNvPicPr>
                      <a:picLocks noChangeAspect="1" noChangeArrowheads="1"/>
                    </pic:cNvPicPr>
                  </pic:nvPicPr>
                  <pic:blipFill>
                    <a:blip r:embed="rId130">
                      <a:extLst>
                        <a:ext uri="{28A0092B-C50C-407E-A947-70E740481C1C}">
                          <a14:useLocalDpi xmlns:a14="http://schemas.microsoft.com/office/drawing/2010/main" val="0"/>
                        </a:ext>
                      </a:extLst>
                    </a:blip>
                    <a:srcRect/>
                    <a:stretch>
                      <a:fillRect/>
                    </a:stretch>
                  </pic:blipFill>
                  <pic:spPr bwMode="auto">
                    <a:xfrm>
                      <a:off x="0" y="0"/>
                      <a:ext cx="4572000" cy="3657600"/>
                    </a:xfrm>
                    <a:prstGeom prst="rect">
                      <a:avLst/>
                    </a:prstGeom>
                    <a:noFill/>
                    <a:ln>
                      <a:noFill/>
                    </a:ln>
                  </pic:spPr>
                </pic:pic>
              </a:graphicData>
            </a:graphic>
            <wp14:sizeRelH relativeFrom="page">
              <wp14:pctWidth>0</wp14:pctWidth>
            </wp14:sizeRelH>
            <wp14:sizeRelV relativeFrom="page">
              <wp14:pctHeight>0</wp14:pctHeight>
            </wp14:sizeRelV>
          </wp:anchor>
        </w:drawing>
      </w:r>
      <w:r>
        <w:t xml:space="preserve">Figure </w:t>
      </w:r>
      <w:fldSimple w:instr=" STYLEREF 2 \s ">
        <w:r w:rsidR="0073677E">
          <w:rPr>
            <w:noProof/>
          </w:rPr>
          <w:t>11.4</w:t>
        </w:r>
      </w:fldSimple>
      <w:r>
        <w:noBreakHyphen/>
      </w:r>
      <w:fldSimple w:instr=" SEQ Figure \* ARABIC \s 2 ">
        <w:r w:rsidR="0073677E">
          <w:rPr>
            <w:noProof/>
          </w:rPr>
          <w:t>3</w:t>
        </w:r>
      </w:fldSimple>
      <w:bookmarkEnd w:id="248"/>
      <w:r>
        <w:t xml:space="preserve"> Dual irradiation data and predicted behavior of [B-Mono]D</w:t>
      </w:r>
      <w:r>
        <w:rPr>
          <w:vertAlign w:val="subscript"/>
        </w:rPr>
        <w:t>0</w:t>
      </w:r>
      <w:r>
        <w:t xml:space="preserve"> (scaled)</w:t>
      </w:r>
      <w:bookmarkEnd w:id="249"/>
    </w:p>
    <w:p w14:paraId="32B8CD9D" w14:textId="77777777" w:rsidR="008F3988" w:rsidRDefault="008F3988" w:rsidP="00AC07CA"/>
    <w:p w14:paraId="72102B4D" w14:textId="37F45A0B" w:rsidR="008F3988" w:rsidRPr="00726374" w:rsidRDefault="008F3988" w:rsidP="00AC07CA">
      <w:r>
        <w:t xml:space="preserve">As can be seen in </w:t>
      </w:r>
      <w:r>
        <w:fldChar w:fldCharType="begin"/>
      </w:r>
      <w:r>
        <w:instrText xml:space="preserve"> REF _Ref461824744 \h </w:instrText>
      </w:r>
      <w:r>
        <w:fldChar w:fldCharType="separate"/>
      </w:r>
      <w:r w:rsidR="0073677E">
        <w:t xml:space="preserve">Figure </w:t>
      </w:r>
      <w:r w:rsidR="0073677E">
        <w:rPr>
          <w:noProof/>
        </w:rPr>
        <w:t>11.4</w:t>
      </w:r>
      <w:r w:rsidR="0073677E">
        <w:noBreakHyphen/>
      </w:r>
      <w:r w:rsidR="0073677E">
        <w:rPr>
          <w:noProof/>
        </w:rPr>
        <w:t>3</w:t>
      </w:r>
      <w:r>
        <w:fldChar w:fldCharType="end"/>
      </w:r>
      <w:r>
        <w:t>, [</w:t>
      </w:r>
      <w:r>
        <w:rPr>
          <w:b/>
        </w:rPr>
        <w:t>B-Mono</w:t>
      </w:r>
      <w:r>
        <w:t>]D</w:t>
      </w:r>
      <w:r>
        <w:rPr>
          <w:vertAlign w:val="subscript"/>
        </w:rPr>
        <w:t>0</w:t>
      </w:r>
      <w:r>
        <w:t xml:space="preserve"> gives an acceptable fit for the dual irradiation data, although it is slightly inferior compared to the fit of [</w:t>
      </w:r>
      <w:r>
        <w:rPr>
          <w:b/>
        </w:rPr>
        <w:t>B-Mono-Up</w:t>
      </w:r>
      <w:r>
        <w:t>]D</w:t>
      </w:r>
      <w:r>
        <w:rPr>
          <w:vertAlign w:val="subscript"/>
        </w:rPr>
        <w:t>0</w:t>
      </w:r>
      <w:r>
        <w:t xml:space="preserve">. As the ligand conformation does not have a significant effect on the obtained energies (see </w:t>
      </w:r>
      <w:r>
        <w:fldChar w:fldCharType="begin"/>
      </w:r>
      <w:r>
        <w:instrText xml:space="preserve"> REF _Ref461824856 \r \h </w:instrText>
      </w:r>
      <w:r>
        <w:fldChar w:fldCharType="separate"/>
      </w:r>
      <w:r w:rsidR="0073677E">
        <w:t>11.2.1</w:t>
      </w:r>
      <w:r>
        <w:fldChar w:fldCharType="end"/>
      </w:r>
      <w:r>
        <w:t xml:space="preserve">), the choice of ligand conformation does not have a major impact on computations. </w:t>
      </w:r>
      <w:r w:rsidR="00A71F4B">
        <w:t>Calculations studying O-O bond formation</w:t>
      </w:r>
      <w:r>
        <w:t xml:space="preserve"> were performed using [</w:t>
      </w:r>
      <w:r w:rsidR="00726374">
        <w:rPr>
          <w:b/>
        </w:rPr>
        <w:t>B-Mono</w:t>
      </w:r>
      <w:r>
        <w:t>]</w:t>
      </w:r>
      <w:r w:rsidR="00726374">
        <w:t>D</w:t>
      </w:r>
      <w:r w:rsidR="00726374">
        <w:rPr>
          <w:vertAlign w:val="subscript"/>
        </w:rPr>
        <w:t>0</w:t>
      </w:r>
      <w:r w:rsidR="00726374">
        <w:t>.</w:t>
      </w:r>
    </w:p>
    <w:p w14:paraId="248035E8" w14:textId="64A75BDE" w:rsidR="002D5547" w:rsidRDefault="002D5547"/>
    <w:p w14:paraId="65A0DB86" w14:textId="77777777" w:rsidR="00A41824" w:rsidRDefault="00C87BD3" w:rsidP="00C87BD3">
      <w:pPr>
        <w:pStyle w:val="Heading3"/>
      </w:pPr>
      <w:bookmarkStart w:id="250" w:name="_Ref461717511"/>
      <w:bookmarkStart w:id="251" w:name="_Toc464139190"/>
      <w:r>
        <w:t>Decay Associated Spectra</w:t>
      </w:r>
      <w:bookmarkEnd w:id="250"/>
      <w:bookmarkEnd w:id="251"/>
    </w:p>
    <w:p w14:paraId="2F9EFD06" w14:textId="77777777" w:rsidR="002713FB" w:rsidRDefault="002713FB" w:rsidP="002713FB"/>
    <w:p w14:paraId="015DAC2B" w14:textId="49A0C05E" w:rsidR="002713FB" w:rsidRDefault="002713FB" w:rsidP="002713FB">
      <w:r>
        <w:t>Theoretical decay associated spectra (DAS) were computed using theoretical UV/Vis spectra for a reference and an intermediate of interest. Theoretical UV/Vis spectra were used as reference (instead of experimental UV/Vis spectra) so as to allow for error cancellation between theoretical UV/Vis spectra.</w:t>
      </w:r>
    </w:p>
    <w:p w14:paraId="3700ADE4" w14:textId="7DA6A27E" w:rsidR="002713FB" w:rsidRDefault="002713FB" w:rsidP="002713FB">
      <w:r>
        <w:t>DAS were computed using the following formula:</w:t>
      </w:r>
    </w:p>
    <w:p w14:paraId="01A2B110" w14:textId="5F8E8B6B" w:rsidR="002713FB" w:rsidRDefault="002713FB" w:rsidP="002713FB">
      <w:pPr>
        <w:pStyle w:val="Caption"/>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812"/>
        <w:gridCol w:w="2193"/>
      </w:tblGrid>
      <w:tr w:rsidR="002713FB" w14:paraId="1438C7AE" w14:textId="77777777" w:rsidTr="002713FB">
        <w:tc>
          <w:tcPr>
            <w:tcW w:w="1951" w:type="dxa"/>
          </w:tcPr>
          <w:p w14:paraId="3A117DB6" w14:textId="77777777" w:rsidR="002713FB" w:rsidRDefault="002713FB" w:rsidP="002713FB"/>
        </w:tc>
        <w:tc>
          <w:tcPr>
            <w:tcW w:w="5812" w:type="dxa"/>
          </w:tcPr>
          <w:p w14:paraId="4C108D74" w14:textId="44DD8197" w:rsidR="002713FB" w:rsidRDefault="002713FB" w:rsidP="002713FB">
            <m:oMathPara>
              <m:oMath>
                <m:r>
                  <w:rPr>
                    <w:rFonts w:ascii="Cambria Math" w:hAnsi="Cambria Math"/>
                  </w:rPr>
                  <m:t>DAS=</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pop</m:t>
                        </m:r>
                      </m:sub>
                    </m:sSub>
                    <m:r>
                      <w:rPr>
                        <w:rFonts w:ascii="Cambria Math" w:hAnsi="Cambria Math"/>
                      </w:rPr>
                      <m:t xml:space="preserve"> Ab</m:t>
                    </m:r>
                    <m:sSub>
                      <m:sSubPr>
                        <m:ctrlPr>
                          <w:rPr>
                            <w:rFonts w:ascii="Cambria Math" w:hAnsi="Cambria Math"/>
                            <w:i/>
                          </w:rPr>
                        </m:ctrlPr>
                      </m:sSubPr>
                      <m:e>
                        <m:r>
                          <w:rPr>
                            <w:rFonts w:ascii="Cambria Math" w:hAnsi="Cambria Math"/>
                          </w:rPr>
                          <m:t>s</m:t>
                        </m:r>
                      </m:e>
                      <m:sub>
                        <m:r>
                          <w:rPr>
                            <w:rFonts w:ascii="Cambria Math" w:hAnsi="Cambria Math"/>
                          </w:rPr>
                          <m:t>int</m:t>
                        </m:r>
                      </m:sub>
                    </m:sSub>
                    <m:r>
                      <w:rPr>
                        <w:rFonts w:ascii="Cambria Math" w:hAnsi="Cambria Math"/>
                      </w:rPr>
                      <m:t>+</m:t>
                    </m:r>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p</m:t>
                            </m:r>
                          </m:e>
                          <m:sub>
                            <m:r>
                              <w:rPr>
                                <w:rFonts w:ascii="Cambria Math" w:hAnsi="Cambria Math"/>
                              </w:rPr>
                              <m:t>pop</m:t>
                            </m:r>
                          </m:sub>
                        </m:sSub>
                      </m:e>
                    </m:d>
                    <m:r>
                      <w:rPr>
                        <w:rFonts w:ascii="Cambria Math" w:hAnsi="Cambria Math"/>
                      </w:rPr>
                      <m:t>Ab</m:t>
                    </m:r>
                    <m:sSub>
                      <m:sSubPr>
                        <m:ctrlPr>
                          <w:rPr>
                            <w:rFonts w:ascii="Cambria Math" w:hAnsi="Cambria Math"/>
                            <w:i/>
                          </w:rPr>
                        </m:ctrlPr>
                      </m:sSubPr>
                      <m:e>
                        <m:r>
                          <w:rPr>
                            <w:rFonts w:ascii="Cambria Math" w:hAnsi="Cambria Math"/>
                          </w:rPr>
                          <m:t>s</m:t>
                        </m:r>
                      </m:e>
                      <m:sub>
                        <m:r>
                          <w:rPr>
                            <w:rFonts w:ascii="Cambria Math" w:hAnsi="Cambria Math"/>
                          </w:rPr>
                          <m:t>ref</m:t>
                        </m:r>
                      </m:sub>
                    </m:sSub>
                  </m:e>
                </m:d>
                <m:r>
                  <w:rPr>
                    <w:rFonts w:ascii="Cambria Math" w:hAnsi="Cambria Math"/>
                  </w:rPr>
                  <m:t>-Ab</m:t>
                </m:r>
                <m:sSub>
                  <m:sSubPr>
                    <m:ctrlPr>
                      <w:rPr>
                        <w:rFonts w:ascii="Cambria Math" w:hAnsi="Cambria Math"/>
                        <w:i/>
                      </w:rPr>
                    </m:ctrlPr>
                  </m:sSubPr>
                  <m:e>
                    <m:r>
                      <w:rPr>
                        <w:rFonts w:ascii="Cambria Math" w:hAnsi="Cambria Math"/>
                      </w:rPr>
                      <m:t>s</m:t>
                    </m:r>
                  </m:e>
                  <m:sub>
                    <m:r>
                      <w:rPr>
                        <w:rFonts w:ascii="Cambria Math" w:hAnsi="Cambria Math"/>
                      </w:rPr>
                      <m:t>ref</m:t>
                    </m:r>
                  </m:sub>
                </m:sSub>
                <m:r>
                  <w:rPr>
                    <w:rFonts w:ascii="Cambria Math" w:hAnsi="Cambria Math"/>
                  </w:rPr>
                  <m:t xml:space="preserve"> </m:t>
                </m:r>
              </m:oMath>
            </m:oMathPara>
          </w:p>
        </w:tc>
        <w:tc>
          <w:tcPr>
            <w:tcW w:w="2193" w:type="dxa"/>
          </w:tcPr>
          <w:p w14:paraId="320F68EB" w14:textId="75DB6B0C" w:rsidR="002713FB" w:rsidRDefault="002713FB" w:rsidP="002713FB">
            <w:r>
              <w:t>Equation (</w:t>
            </w:r>
            <w:fldSimple w:instr=" SEQ Equation \* ARABIC ">
              <w:r w:rsidR="0073677E">
                <w:rPr>
                  <w:noProof/>
                </w:rPr>
                <w:t>8</w:t>
              </w:r>
            </w:fldSimple>
            <w:r>
              <w:t>)</w:t>
            </w:r>
          </w:p>
        </w:tc>
      </w:tr>
    </w:tbl>
    <w:p w14:paraId="75D846C7" w14:textId="77777777" w:rsidR="002713FB" w:rsidRDefault="002713FB" w:rsidP="002713FB"/>
    <w:p w14:paraId="3A1648DC" w14:textId="77777777" w:rsidR="005066DA" w:rsidRDefault="002713FB" w:rsidP="002713FB">
      <w:r>
        <w:t xml:space="preserve">Wherein </w:t>
      </w:r>
      <w:r>
        <w:rPr>
          <w:i/>
        </w:rPr>
        <w:t>Abs</w:t>
      </w:r>
      <w:r>
        <w:rPr>
          <w:i/>
          <w:vertAlign w:val="subscript"/>
        </w:rPr>
        <w:t xml:space="preserve">int </w:t>
      </w:r>
      <w:r>
        <w:t xml:space="preserve">is the absorption spectrum of the intermediate of interest, </w:t>
      </w:r>
      <w:r>
        <w:rPr>
          <w:i/>
        </w:rPr>
        <w:t>Abs</w:t>
      </w:r>
      <w:r>
        <w:rPr>
          <w:i/>
          <w:vertAlign w:val="subscript"/>
        </w:rPr>
        <w:t>ref</w:t>
      </w:r>
      <w:r>
        <w:rPr>
          <w:vertAlign w:val="subscript"/>
        </w:rPr>
        <w:t xml:space="preserve">  </w:t>
      </w:r>
      <w:r>
        <w:t xml:space="preserve">is the absorption spectrum of the reference and </w:t>
      </w:r>
      <w:r>
        <w:rPr>
          <w:i/>
        </w:rPr>
        <w:t>p</w:t>
      </w:r>
      <w:r>
        <w:rPr>
          <w:i/>
          <w:vertAlign w:val="subscript"/>
        </w:rPr>
        <w:t>pop</w:t>
      </w:r>
      <w:r>
        <w:rPr>
          <w:i/>
        </w:rPr>
        <w:t xml:space="preserve"> </w:t>
      </w:r>
      <w:r>
        <w:t xml:space="preserve">is the population of the intermediate of interest after excitation. </w:t>
      </w:r>
      <w:r>
        <w:rPr>
          <w:i/>
        </w:rPr>
        <w:t>p</w:t>
      </w:r>
      <w:r>
        <w:rPr>
          <w:i/>
          <w:vertAlign w:val="subscript"/>
        </w:rPr>
        <w:t>pop</w:t>
      </w:r>
      <w:r w:rsidR="005066DA">
        <w:rPr>
          <w:i/>
          <w:vertAlign w:val="subscript"/>
        </w:rPr>
        <w:t xml:space="preserve"> </w:t>
      </w:r>
      <w:r w:rsidR="005066DA">
        <w:t xml:space="preserve">was assumed to be 0.1, although </w:t>
      </w:r>
      <w:r w:rsidR="005066DA">
        <w:rPr>
          <w:i/>
        </w:rPr>
        <w:t>p</w:t>
      </w:r>
      <w:r w:rsidR="005066DA">
        <w:rPr>
          <w:i/>
          <w:vertAlign w:val="subscript"/>
        </w:rPr>
        <w:t>pop</w:t>
      </w:r>
      <w:r w:rsidR="005066DA">
        <w:rPr>
          <w:i/>
        </w:rPr>
        <w:t xml:space="preserve"> </w:t>
      </w:r>
      <w:r w:rsidR="005066DA">
        <w:t>only effects the DAS magnitude and not its shape.</w:t>
      </w:r>
    </w:p>
    <w:p w14:paraId="0F05794F" w14:textId="77777777" w:rsidR="005066DA" w:rsidRDefault="005066DA" w:rsidP="002713FB"/>
    <w:p w14:paraId="5CA95E54" w14:textId="44A70374" w:rsidR="002713FB" w:rsidRPr="002713FB" w:rsidRDefault="005066DA" w:rsidP="002713FB">
      <w:r>
        <w:t>Thus calculated DAS were scaled vertically by multiplication with a scaling factor to yield the best fit to experimental data.</w:t>
      </w:r>
      <w:r w:rsidR="002713FB">
        <w:rPr>
          <w:i/>
        </w:rPr>
        <w:t xml:space="preserve"> </w:t>
      </w:r>
      <w:r w:rsidR="002713FB">
        <w:t xml:space="preserve"> </w:t>
      </w:r>
    </w:p>
    <w:p w14:paraId="0A0ABD33" w14:textId="77777777" w:rsidR="002D5547" w:rsidRDefault="002D5547" w:rsidP="00AC07CA"/>
    <w:p w14:paraId="5908FB02" w14:textId="77777777" w:rsidR="00AC07CA" w:rsidRDefault="00AC07CA">
      <w:r>
        <w:br w:type="page"/>
      </w:r>
    </w:p>
    <w:p w14:paraId="741CF865" w14:textId="7F515416" w:rsidR="00651620" w:rsidRPr="00651620" w:rsidRDefault="00AC07CA" w:rsidP="00651620">
      <w:pPr>
        <w:pStyle w:val="Heading2"/>
      </w:pPr>
      <w:bookmarkStart w:id="252" w:name="_Toc464139191"/>
      <w:r>
        <w:t>Structures and Coordinates for Computed Species</w:t>
      </w:r>
      <w:bookmarkEnd w:id="252"/>
    </w:p>
    <w:p w14:paraId="167239FF" w14:textId="5941F506" w:rsidR="005121E4" w:rsidRDefault="005121E4">
      <w:pPr>
        <w:rPr>
          <w:sz w:val="9"/>
        </w:rPr>
      </w:pPr>
    </w:p>
    <w:p w14:paraId="11DCF189" w14:textId="5710A9FC" w:rsidR="005121E4" w:rsidRDefault="005121E4" w:rsidP="00594986">
      <w:pPr>
        <w:pStyle w:val="Caption"/>
      </w:pPr>
      <w:bookmarkStart w:id="253" w:name="_Toc464139267"/>
      <w:r>
        <w:t xml:space="preserve">Figure </w:t>
      </w:r>
      <w:fldSimple w:instr=" STYLEREF 2 \s ">
        <w:r w:rsidR="0073677E">
          <w:rPr>
            <w:noProof/>
          </w:rPr>
          <w:t>11.5</w:t>
        </w:r>
      </w:fldSimple>
      <w:r w:rsidR="008F3988">
        <w:noBreakHyphen/>
      </w:r>
      <w:fldSimple w:instr=" SEQ Figure \* ARABIC \s 2 ">
        <w:r w:rsidR="0073677E">
          <w:rPr>
            <w:noProof/>
          </w:rPr>
          <w:t>1</w:t>
        </w:r>
      </w:fldSimple>
      <w:r>
        <w:t xml:space="preserve"> [A]S</w:t>
      </w:r>
      <w:r>
        <w:rPr>
          <w:vertAlign w:val="subscript"/>
        </w:rPr>
        <w:t xml:space="preserve">0 </w:t>
      </w:r>
      <w:r>
        <w:t>Structure and Coordinates</w:t>
      </w:r>
      <w:bookmarkEnd w:id="253"/>
    </w:p>
    <w:p w14:paraId="3EE45948" w14:textId="77777777" w:rsidR="00594986" w:rsidRPr="00594986" w:rsidRDefault="00594986" w:rsidP="00594986">
      <w:pPr>
        <w:pStyle w:val="CaptionText"/>
      </w:pPr>
    </w:p>
    <w:p w14:paraId="642ABE6E" w14:textId="77777777" w:rsidR="005121E4" w:rsidRDefault="005121E4" w:rsidP="005121E4">
      <w:pPr>
        <w:pStyle w:val="XYZCoords"/>
      </w:pPr>
      <w:r>
        <w:rPr>
          <w:noProof/>
        </w:rPr>
        <w:drawing>
          <wp:anchor distT="0" distB="0" distL="114300" distR="114300" simplePos="0" relativeHeight="251658240" behindDoc="0" locked="0" layoutInCell="1" allowOverlap="1" wp14:anchorId="53718C8F" wp14:editId="462A33D3">
            <wp:simplePos x="0" y="0"/>
            <wp:positionH relativeFrom="column">
              <wp:posOffset>1714500</wp:posOffset>
            </wp:positionH>
            <wp:positionV relativeFrom="paragraph">
              <wp:posOffset>4445</wp:posOffset>
            </wp:positionV>
            <wp:extent cx="4457700" cy="4457700"/>
            <wp:effectExtent l="0" t="0" r="0" b="0"/>
            <wp:wrapSquare wrapText="bothSides"/>
            <wp:docPr id="1" name="Picture 1" descr="Macintosh HD:Users:Jacob:Documents:Water_Splitting:Two_Photon_Water_Splitting:Computational_Data:A_Intermediate:Full_Model:F-R2-R2-Down-GP-Disp-SM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Jacob:Documents:Water_Splitting:Two_Photon_Water_Splitting:Computational_Data:A_Intermediate:Full_Model:F-R2-R2-Down-GP-Disp-SMD.png"/>
                    <pic:cNvPicPr>
                      <a:picLocks noChangeAspect="1" noChangeArrowheads="1"/>
                    </pic:cNvPicPr>
                  </pic:nvPicPr>
                  <pic:blipFill>
                    <a:blip r:embed="rId131">
                      <a:extLst>
                        <a:ext uri="{28A0092B-C50C-407E-A947-70E740481C1C}">
                          <a14:useLocalDpi xmlns:a14="http://schemas.microsoft.com/office/drawing/2010/main" val="0"/>
                        </a:ext>
                      </a:extLst>
                    </a:blip>
                    <a:srcRect/>
                    <a:stretch>
                      <a:fillRect/>
                    </a:stretch>
                  </pic:blipFill>
                  <pic:spPr bwMode="auto">
                    <a:xfrm>
                      <a:off x="0" y="0"/>
                      <a:ext cx="4457700" cy="4457700"/>
                    </a:xfrm>
                    <a:prstGeom prst="rect">
                      <a:avLst/>
                    </a:prstGeom>
                    <a:noFill/>
                    <a:ln>
                      <a:noFill/>
                    </a:ln>
                  </pic:spPr>
                </pic:pic>
              </a:graphicData>
            </a:graphic>
            <wp14:sizeRelH relativeFrom="page">
              <wp14:pctWidth>0</wp14:pctWidth>
            </wp14:sizeRelH>
            <wp14:sizeRelV relativeFrom="page">
              <wp14:pctHeight>0</wp14:pctHeight>
            </wp14:sizeRelV>
          </wp:anchor>
        </w:drawing>
      </w:r>
      <w:r>
        <w:t>128</w:t>
      </w:r>
    </w:p>
    <w:p w14:paraId="56D85B80" w14:textId="77777777" w:rsidR="005121E4" w:rsidRDefault="005121E4" w:rsidP="005121E4">
      <w:pPr>
        <w:pStyle w:val="XYZCoords"/>
      </w:pPr>
      <w:r>
        <w:tab/>
        <w:t>Energy: -1951573.6088386</w:t>
      </w:r>
    </w:p>
    <w:p w14:paraId="453B19A9" w14:textId="77777777" w:rsidR="005121E4" w:rsidRDefault="005121E4" w:rsidP="005121E4">
      <w:pPr>
        <w:pStyle w:val="XYZCoords"/>
      </w:pPr>
      <w:r>
        <w:t>H          0.45669       -1.41554       -3.91019</w:t>
      </w:r>
    </w:p>
    <w:p w14:paraId="07545246" w14:textId="77777777" w:rsidR="005121E4" w:rsidRDefault="005121E4" w:rsidP="005121E4">
      <w:pPr>
        <w:pStyle w:val="XYZCoords"/>
      </w:pPr>
      <w:r>
        <w:t>C         -0.60849       -1.19121       -3.76131</w:t>
      </w:r>
    </w:p>
    <w:p w14:paraId="48E4EDCB" w14:textId="77777777" w:rsidR="005121E4" w:rsidRDefault="005121E4" w:rsidP="005121E4">
      <w:pPr>
        <w:pStyle w:val="XYZCoords"/>
      </w:pPr>
      <w:r>
        <w:t>H         -1.11536       -1.29884       -4.73276</w:t>
      </w:r>
    </w:p>
    <w:p w14:paraId="11835E97" w14:textId="77777777" w:rsidR="005121E4" w:rsidRDefault="005121E4" w:rsidP="005121E4">
      <w:pPr>
        <w:pStyle w:val="XYZCoords"/>
      </w:pPr>
      <w:r>
        <w:t>H         -0.68914       -0.14799       -3.42124</w:t>
      </w:r>
    </w:p>
    <w:p w14:paraId="77D07229" w14:textId="77777777" w:rsidR="005121E4" w:rsidRDefault="005121E4" w:rsidP="005121E4">
      <w:pPr>
        <w:pStyle w:val="XYZCoords"/>
      </w:pPr>
      <w:r>
        <w:t>H         -0.74297        0.90882        2.57857</w:t>
      </w:r>
    </w:p>
    <w:p w14:paraId="12B88EA6" w14:textId="77777777" w:rsidR="005121E4" w:rsidRDefault="005121E4" w:rsidP="005121E4">
      <w:pPr>
        <w:pStyle w:val="XYZCoords"/>
      </w:pPr>
      <w:r>
        <w:t>O         -0.73313        0.99069       -1.30811</w:t>
      </w:r>
    </w:p>
    <w:p w14:paraId="4D45449B" w14:textId="77777777" w:rsidR="005121E4" w:rsidRDefault="005121E4" w:rsidP="005121E4">
      <w:pPr>
        <w:pStyle w:val="XYZCoords"/>
      </w:pPr>
      <w:r>
        <w:t>H         -0.86407        3.10316        1.53230</w:t>
      </w:r>
    </w:p>
    <w:p w14:paraId="7565C107" w14:textId="77777777" w:rsidR="005121E4" w:rsidRDefault="005121E4" w:rsidP="005121E4">
      <w:pPr>
        <w:pStyle w:val="XYZCoords"/>
      </w:pPr>
      <w:r>
        <w:t>O         -1.30655       -1.17052        0.32709</w:t>
      </w:r>
    </w:p>
    <w:p w14:paraId="5BAB17C3" w14:textId="77777777" w:rsidR="005121E4" w:rsidRDefault="005121E4" w:rsidP="005121E4">
      <w:pPr>
        <w:pStyle w:val="XYZCoords"/>
      </w:pPr>
      <w:r>
        <w:t>H         -0.11798        0.23950       -1.31847</w:t>
      </w:r>
    </w:p>
    <w:p w14:paraId="4DBB752C" w14:textId="77777777" w:rsidR="005121E4" w:rsidRDefault="005121E4" w:rsidP="005121E4">
      <w:pPr>
        <w:pStyle w:val="XYZCoords"/>
      </w:pPr>
      <w:r>
        <w:t>C         -1.15605       -2.12135       -2.70053</w:t>
      </w:r>
    </w:p>
    <w:p w14:paraId="2B8AF0F4" w14:textId="77777777" w:rsidR="005121E4" w:rsidRDefault="005121E4" w:rsidP="005121E4">
      <w:pPr>
        <w:pStyle w:val="XYZCoords"/>
      </w:pPr>
      <w:r>
        <w:t>H         -1.34189        0.63234        4.24389</w:t>
      </w:r>
    </w:p>
    <w:p w14:paraId="0C4A7D90" w14:textId="77777777" w:rsidR="005121E4" w:rsidRDefault="005121E4" w:rsidP="005121E4">
      <w:pPr>
        <w:pStyle w:val="XYZCoords"/>
      </w:pPr>
      <w:r>
        <w:t>H         -1.19394       -3.16363       -3.07447</w:t>
      </w:r>
    </w:p>
    <w:p w14:paraId="20BFA447" w14:textId="77777777" w:rsidR="005121E4" w:rsidRDefault="005121E4" w:rsidP="005121E4">
      <w:pPr>
        <w:pStyle w:val="XYZCoords"/>
      </w:pPr>
      <w:r>
        <w:t>C         -1.54956        1.15446        3.29347</w:t>
      </w:r>
    </w:p>
    <w:p w14:paraId="730DFCA6" w14:textId="77777777" w:rsidR="005121E4" w:rsidRDefault="005121E4" w:rsidP="005121E4">
      <w:pPr>
        <w:pStyle w:val="XYZCoords"/>
      </w:pPr>
      <w:r>
        <w:t>H         -1.17142        2.92058       -0.19928</w:t>
      </w:r>
    </w:p>
    <w:p w14:paraId="7AA269BB" w14:textId="77777777" w:rsidR="005121E4" w:rsidRDefault="005121E4" w:rsidP="005121E4">
      <w:pPr>
        <w:pStyle w:val="XYZCoords"/>
      </w:pPr>
      <w:r>
        <w:t>H         -1.50205        2.23286        3.50526</w:t>
      </w:r>
    </w:p>
    <w:p w14:paraId="43BF2DD5" w14:textId="77777777" w:rsidR="005121E4" w:rsidRDefault="005121E4" w:rsidP="005121E4">
      <w:pPr>
        <w:pStyle w:val="XYZCoords"/>
      </w:pPr>
      <w:r>
        <w:t>H         -0.49457       -2.11224       -1.82445</w:t>
      </w:r>
    </w:p>
    <w:p w14:paraId="184E2ACF" w14:textId="77777777" w:rsidR="005121E4" w:rsidRDefault="005121E4" w:rsidP="005121E4">
      <w:pPr>
        <w:pStyle w:val="XYZCoords"/>
      </w:pPr>
      <w:r>
        <w:t>C         -1.48683        3.46582        0.70359</w:t>
      </w:r>
    </w:p>
    <w:p w14:paraId="09CD064B" w14:textId="77777777" w:rsidR="005121E4" w:rsidRDefault="005121E4" w:rsidP="005121E4">
      <w:pPr>
        <w:pStyle w:val="XYZCoords"/>
      </w:pPr>
      <w:r>
        <w:t>H         -1.28687        4.54268        0.57069</w:t>
      </w:r>
    </w:p>
    <w:p w14:paraId="19771C7A" w14:textId="77777777" w:rsidR="005121E4" w:rsidRDefault="005121E4" w:rsidP="005121E4">
      <w:pPr>
        <w:pStyle w:val="XYZCoords"/>
      </w:pPr>
      <w:r>
        <w:t>H         -2.17348       -2.85488       -0.51445</w:t>
      </w:r>
    </w:p>
    <w:p w14:paraId="098C34C3" w14:textId="77777777" w:rsidR="005121E4" w:rsidRDefault="005121E4" w:rsidP="005121E4">
      <w:pPr>
        <w:pStyle w:val="XYZCoords"/>
      </w:pPr>
      <w:r>
        <w:t>Ru        -2.51776        0.09058       -0.76873</w:t>
      </w:r>
    </w:p>
    <w:p w14:paraId="62D0D868" w14:textId="77777777" w:rsidR="005121E4" w:rsidRDefault="005121E4" w:rsidP="005121E4">
      <w:pPr>
        <w:pStyle w:val="XYZCoords"/>
      </w:pPr>
      <w:r>
        <w:t>H         -2.32615       -1.22677        2.00794</w:t>
      </w:r>
    </w:p>
    <w:p w14:paraId="010AF722" w14:textId="77777777" w:rsidR="005121E4" w:rsidRDefault="005121E4" w:rsidP="005121E4">
      <w:pPr>
        <w:pStyle w:val="XYZCoords"/>
      </w:pPr>
      <w:r>
        <w:t>N         -2.49410       -1.72633       -2.21407</w:t>
      </w:r>
    </w:p>
    <w:p w14:paraId="1CB795AA" w14:textId="77777777" w:rsidR="005121E4" w:rsidRDefault="005121E4" w:rsidP="005121E4">
      <w:pPr>
        <w:pStyle w:val="XYZCoords"/>
      </w:pPr>
      <w:r>
        <w:t>C         -2.97419       -2.74821       -1.26400</w:t>
      </w:r>
    </w:p>
    <w:p w14:paraId="49F56B15" w14:textId="77777777" w:rsidR="005121E4" w:rsidRDefault="005121E4" w:rsidP="005121E4">
      <w:pPr>
        <w:pStyle w:val="XYZCoords"/>
      </w:pPr>
      <w:r>
        <w:t>C         -2.93493        0.72547        2.80365</w:t>
      </w:r>
    </w:p>
    <w:p w14:paraId="6719DF2D" w14:textId="77777777" w:rsidR="005121E4" w:rsidRDefault="005121E4" w:rsidP="005121E4">
      <w:pPr>
        <w:pStyle w:val="XYZCoords"/>
      </w:pPr>
      <w:r>
        <w:t>H         -2.70322       -1.17497        3.77243</w:t>
      </w:r>
    </w:p>
    <w:p w14:paraId="6693C213" w14:textId="77777777" w:rsidR="005121E4" w:rsidRDefault="005121E4" w:rsidP="005121E4">
      <w:pPr>
        <w:pStyle w:val="XYZCoords"/>
      </w:pPr>
      <w:r>
        <w:t>H         -2.82644        3.73565        3.11401</w:t>
      </w:r>
    </w:p>
    <w:p w14:paraId="4D892EFD" w14:textId="77777777" w:rsidR="005121E4" w:rsidRDefault="005121E4" w:rsidP="005121E4">
      <w:pPr>
        <w:pStyle w:val="XYZCoords"/>
      </w:pPr>
      <w:r>
        <w:t>C         -2.99864       -0.80829        2.77427</w:t>
      </w:r>
    </w:p>
    <w:p w14:paraId="22DC82D1" w14:textId="77777777" w:rsidR="005121E4" w:rsidRDefault="005121E4" w:rsidP="005121E4">
      <w:pPr>
        <w:pStyle w:val="XYZCoords"/>
      </w:pPr>
      <w:r>
        <w:t>C         -2.98156        3.26345        0.97162</w:t>
      </w:r>
    </w:p>
    <w:p w14:paraId="00935CC7" w14:textId="77777777" w:rsidR="005121E4" w:rsidRDefault="005121E4" w:rsidP="005121E4">
      <w:pPr>
        <w:pStyle w:val="XYZCoords"/>
      </w:pPr>
      <w:r>
        <w:t>P         -3.21371        1.37824        1.02207</w:t>
      </w:r>
    </w:p>
    <w:p w14:paraId="305AF165" w14:textId="77777777" w:rsidR="005121E4" w:rsidRDefault="005121E4" w:rsidP="005121E4">
      <w:pPr>
        <w:pStyle w:val="XYZCoords"/>
      </w:pPr>
      <w:r>
        <w:t>H         -3.15290       -3.72018       -1.75468</w:t>
      </w:r>
    </w:p>
    <w:p w14:paraId="2BEB84E3" w14:textId="77777777" w:rsidR="005121E4" w:rsidRDefault="005121E4" w:rsidP="005121E4">
      <w:pPr>
        <w:pStyle w:val="XYZCoords"/>
      </w:pPr>
      <w:r>
        <w:t>C         -3.41191        4.01555        2.22952</w:t>
      </w:r>
    </w:p>
    <w:p w14:paraId="0555CB9A" w14:textId="77777777" w:rsidR="005121E4" w:rsidRDefault="005121E4" w:rsidP="005121E4">
      <w:pPr>
        <w:pStyle w:val="XYZCoords"/>
      </w:pPr>
      <w:r>
        <w:t>H         -3.11689       -0.67633       -3.90443</w:t>
      </w:r>
    </w:p>
    <w:p w14:paraId="47708795" w14:textId="77777777" w:rsidR="005121E4" w:rsidRDefault="005121E4" w:rsidP="005121E4">
      <w:pPr>
        <w:pStyle w:val="XYZCoords"/>
      </w:pPr>
      <w:r>
        <w:t>H         -2.77234       -3.04850       -4.74444</w:t>
      </w:r>
    </w:p>
    <w:p w14:paraId="430E3CE7" w14:textId="77777777" w:rsidR="005121E4" w:rsidRDefault="005121E4" w:rsidP="005121E4">
      <w:pPr>
        <w:pStyle w:val="XYZCoords"/>
      </w:pPr>
      <w:r>
        <w:t>H         -3.24914        5.09319        2.05928</w:t>
      </w:r>
    </w:p>
    <w:p w14:paraId="14433CF1" w14:textId="77777777" w:rsidR="005121E4" w:rsidRDefault="005121E4" w:rsidP="005121E4">
      <w:pPr>
        <w:pStyle w:val="XYZCoords"/>
      </w:pPr>
      <w:r>
        <w:t>C         -3.46221       -1.53612       -3.31726</w:t>
      </w:r>
    </w:p>
    <w:p w14:paraId="7285A6EA" w14:textId="77777777" w:rsidR="005121E4" w:rsidRDefault="005121E4" w:rsidP="005121E4">
      <w:pPr>
        <w:pStyle w:val="XYZCoords"/>
      </w:pPr>
      <w:r>
        <w:t>H         -3.76709        0.77330        4.77624</w:t>
      </w:r>
    </w:p>
    <w:p w14:paraId="0C615626" w14:textId="77777777" w:rsidR="005121E4" w:rsidRDefault="005121E4" w:rsidP="005121E4">
      <w:pPr>
        <w:pStyle w:val="XYZCoords"/>
      </w:pPr>
      <w:r>
        <w:t>C         -3.39499        1.14602       -1.98472</w:t>
      </w:r>
    </w:p>
    <w:p w14:paraId="0D329C17" w14:textId="77777777" w:rsidR="005121E4" w:rsidRDefault="005121E4" w:rsidP="005121E4">
      <w:pPr>
        <w:pStyle w:val="XYZCoords"/>
      </w:pPr>
      <w:r>
        <w:t>C         -4.00916        1.20050        3.78848</w:t>
      </w:r>
    </w:p>
    <w:p w14:paraId="699ADF3E" w14:textId="77777777" w:rsidR="005121E4" w:rsidRDefault="005121E4" w:rsidP="005121E4">
      <w:pPr>
        <w:pStyle w:val="XYZCoords"/>
      </w:pPr>
      <w:r>
        <w:t>H         -3.48450        3.39830       -1.16373</w:t>
      </w:r>
    </w:p>
    <w:p w14:paraId="757332E6" w14:textId="77777777" w:rsidR="005121E4" w:rsidRDefault="005121E4" w:rsidP="005121E4">
      <w:pPr>
        <w:pStyle w:val="XYZCoords"/>
      </w:pPr>
      <w:r>
        <w:t>C         -3.76998        3.84199       -0.20428</w:t>
      </w:r>
    </w:p>
    <w:p w14:paraId="5F74988A" w14:textId="77777777" w:rsidR="005121E4" w:rsidRDefault="005121E4" w:rsidP="005121E4">
      <w:pPr>
        <w:pStyle w:val="XYZCoords"/>
      </w:pPr>
      <w:r>
        <w:t>H         -4.05874        2.28811        3.90782</w:t>
      </w:r>
    </w:p>
    <w:p w14:paraId="170CD10F" w14:textId="77777777" w:rsidR="005121E4" w:rsidRDefault="005121E4" w:rsidP="005121E4">
      <w:pPr>
        <w:pStyle w:val="XYZCoords"/>
      </w:pPr>
      <w:r>
        <w:t>H         -3.54789        4.92029       -0.26501</w:t>
      </w:r>
    </w:p>
    <w:p w14:paraId="61BCE7A4" w14:textId="77777777" w:rsidR="005121E4" w:rsidRDefault="005121E4" w:rsidP="005121E4">
      <w:pPr>
        <w:pStyle w:val="XYZCoords"/>
      </w:pPr>
      <w:r>
        <w:t>C         -4.20392       -2.27738       -0.54802</w:t>
      </w:r>
    </w:p>
    <w:p w14:paraId="270F6B73" w14:textId="77777777" w:rsidR="005121E4" w:rsidRDefault="005121E4" w:rsidP="005121E4">
      <w:pPr>
        <w:pStyle w:val="XYZCoords"/>
      </w:pPr>
      <w:r>
        <w:t>N         -4.18814       -0.97126       -0.21953</w:t>
      </w:r>
    </w:p>
    <w:p w14:paraId="1599F1B2" w14:textId="77777777" w:rsidR="005121E4" w:rsidRDefault="005121E4" w:rsidP="005121E4">
      <w:pPr>
        <w:pStyle w:val="XYZCoords"/>
      </w:pPr>
      <w:r>
        <w:t>C         -3.69183       -2.73052       -4.23152</w:t>
      </w:r>
    </w:p>
    <w:p w14:paraId="4DDA081D" w14:textId="77777777" w:rsidR="005121E4" w:rsidRDefault="005121E4" w:rsidP="005121E4">
      <w:pPr>
        <w:pStyle w:val="XYZCoords"/>
      </w:pPr>
      <w:r>
        <w:t>H         -4.02129       -1.17123        2.58909</w:t>
      </w:r>
    </w:p>
    <w:p w14:paraId="40762131" w14:textId="77777777" w:rsidR="005121E4" w:rsidRDefault="005121E4" w:rsidP="005121E4">
      <w:pPr>
        <w:pStyle w:val="XYZCoords"/>
      </w:pPr>
      <w:r>
        <w:t>H         -4.41501       -1.23043       -2.86054</w:t>
      </w:r>
    </w:p>
    <w:p w14:paraId="0EE43AC8" w14:textId="77777777" w:rsidR="005121E4" w:rsidRDefault="005121E4" w:rsidP="005121E4">
      <w:pPr>
        <w:pStyle w:val="XYZCoords"/>
      </w:pPr>
      <w:r>
        <w:t>H         -4.48087        3.87829        2.45436</w:t>
      </w:r>
    </w:p>
    <w:p w14:paraId="64AFC64C" w14:textId="77777777" w:rsidR="005121E4" w:rsidRDefault="005121E4" w:rsidP="005121E4">
      <w:pPr>
        <w:pStyle w:val="XYZCoords"/>
      </w:pPr>
      <w:r>
        <w:t>H         -4.10485       -3.60071       -3.69946</w:t>
      </w:r>
    </w:p>
    <w:p w14:paraId="465741ED" w14:textId="77777777" w:rsidR="005121E4" w:rsidRDefault="005121E4" w:rsidP="005121E4">
      <w:pPr>
        <w:pStyle w:val="XYZCoords"/>
      </w:pPr>
      <w:r>
        <w:t>C         -5.04785        1.04374        0.77758</w:t>
      </w:r>
    </w:p>
    <w:p w14:paraId="1C8905A7" w14:textId="77777777" w:rsidR="005121E4" w:rsidRDefault="005121E4" w:rsidP="005121E4">
      <w:pPr>
        <w:pStyle w:val="XYZCoords"/>
      </w:pPr>
      <w:r>
        <w:t>H         -4.42084       -2.44844       -5.00597</w:t>
      </w:r>
    </w:p>
    <w:p w14:paraId="4FAAA85D" w14:textId="77777777" w:rsidR="005121E4" w:rsidRDefault="005121E4" w:rsidP="005121E4">
      <w:pPr>
        <w:pStyle w:val="XYZCoords"/>
      </w:pPr>
      <w:r>
        <w:t>H         -5.01097        0.83045        3.52344</w:t>
      </w:r>
    </w:p>
    <w:p w14:paraId="6109E9AD" w14:textId="77777777" w:rsidR="005121E4" w:rsidRDefault="005121E4" w:rsidP="005121E4">
      <w:pPr>
        <w:pStyle w:val="XYZCoords"/>
      </w:pPr>
      <w:r>
        <w:t>C         -5.21189       -0.41068        0.46124</w:t>
      </w:r>
    </w:p>
    <w:p w14:paraId="54566F48" w14:textId="77777777" w:rsidR="005121E4" w:rsidRDefault="005121E4" w:rsidP="005121E4">
      <w:pPr>
        <w:pStyle w:val="XYZCoords"/>
      </w:pPr>
      <w:r>
        <w:t>C         -5.27900       -3.08726       -0.20149</w:t>
      </w:r>
    </w:p>
    <w:p w14:paraId="12F80A68" w14:textId="77777777" w:rsidR="005121E4" w:rsidRDefault="005121E4" w:rsidP="005121E4">
      <w:pPr>
        <w:pStyle w:val="XYZCoords"/>
      </w:pPr>
      <w:r>
        <w:t>H         -4.85906        3.74404       -0.07432</w:t>
      </w:r>
    </w:p>
    <w:p w14:paraId="50B3E4D0" w14:textId="77777777" w:rsidR="005121E4" w:rsidRDefault="005121E4" w:rsidP="005121E4">
      <w:pPr>
        <w:pStyle w:val="XYZCoords"/>
      </w:pPr>
      <w:r>
        <w:t>H         -5.27592       -4.14092       -0.48292</w:t>
      </w:r>
    </w:p>
    <w:p w14:paraId="205DDFC6" w14:textId="77777777" w:rsidR="005121E4" w:rsidRDefault="005121E4" w:rsidP="005121E4">
      <w:pPr>
        <w:pStyle w:val="XYZCoords"/>
      </w:pPr>
      <w:r>
        <w:t>H         -5.32999        1.63204       -0.11068</w:t>
      </w:r>
    </w:p>
    <w:p w14:paraId="4C5E6B19" w14:textId="77777777" w:rsidR="005121E4" w:rsidRDefault="005121E4" w:rsidP="005121E4">
      <w:pPr>
        <w:pStyle w:val="XYZCoords"/>
      </w:pPr>
      <w:r>
        <w:t>H         -5.69471        1.35408        1.60901</w:t>
      </w:r>
    </w:p>
    <w:p w14:paraId="5D3F7273" w14:textId="77777777" w:rsidR="005121E4" w:rsidRDefault="005121E4" w:rsidP="005121E4">
      <w:pPr>
        <w:pStyle w:val="XYZCoords"/>
      </w:pPr>
      <w:r>
        <w:t>C         -6.31091       -1.17896        0.83734</w:t>
      </w:r>
    </w:p>
    <w:p w14:paraId="661693D8" w14:textId="77777777" w:rsidR="005121E4" w:rsidRDefault="005121E4" w:rsidP="005121E4">
      <w:pPr>
        <w:pStyle w:val="XYZCoords"/>
      </w:pPr>
      <w:r>
        <w:t>C         -6.34379       -2.53021        0.50361</w:t>
      </w:r>
    </w:p>
    <w:p w14:paraId="0B32BF28" w14:textId="77777777" w:rsidR="005121E4" w:rsidRDefault="005121E4" w:rsidP="005121E4">
      <w:pPr>
        <w:pStyle w:val="XYZCoords"/>
      </w:pPr>
      <w:r>
        <w:t>H         -7.12815       -0.71577        1.39103</w:t>
      </w:r>
    </w:p>
    <w:p w14:paraId="34DC1469" w14:textId="77777777" w:rsidR="005121E4" w:rsidRDefault="005121E4" w:rsidP="005121E4">
      <w:pPr>
        <w:pStyle w:val="XYZCoords"/>
      </w:pPr>
      <w:r>
        <w:t>H         -7.19795       -3.14636        0.78976</w:t>
      </w:r>
    </w:p>
    <w:p w14:paraId="7A07C06E" w14:textId="77777777" w:rsidR="005121E4" w:rsidRDefault="005121E4" w:rsidP="005121E4">
      <w:pPr>
        <w:pStyle w:val="XYZCoords"/>
      </w:pPr>
      <w:r>
        <w:t>O         -3.88678        1.76908       -2.83721</w:t>
      </w:r>
    </w:p>
    <w:p w14:paraId="166E3652" w14:textId="77777777" w:rsidR="005121E4" w:rsidRDefault="005121E4" w:rsidP="005121E4">
      <w:pPr>
        <w:pStyle w:val="XYZCoords"/>
      </w:pPr>
      <w:r>
        <w:t>C          0.53409       -3.71739        2.88972</w:t>
      </w:r>
    </w:p>
    <w:p w14:paraId="1D26B318" w14:textId="77777777" w:rsidR="005121E4" w:rsidRDefault="005121E4" w:rsidP="005121E4">
      <w:pPr>
        <w:pStyle w:val="XYZCoords"/>
      </w:pPr>
      <w:r>
        <w:t>H          1.03191        1.20848       -2.61109</w:t>
      </w:r>
    </w:p>
    <w:p w14:paraId="70B1683F" w14:textId="77777777" w:rsidR="005121E4" w:rsidRDefault="005121E4" w:rsidP="005121E4">
      <w:pPr>
        <w:pStyle w:val="XYZCoords"/>
      </w:pPr>
      <w:r>
        <w:t>O          0.65050        0.63916        1.17066</w:t>
      </w:r>
    </w:p>
    <w:p w14:paraId="60F9327E" w14:textId="77777777" w:rsidR="005121E4" w:rsidRDefault="005121E4" w:rsidP="005121E4">
      <w:pPr>
        <w:pStyle w:val="XYZCoords"/>
      </w:pPr>
      <w:r>
        <w:t>H          1.12549        3.11974       -1.16533</w:t>
      </w:r>
    </w:p>
    <w:p w14:paraId="5313047B" w14:textId="77777777" w:rsidR="005121E4" w:rsidRDefault="005121E4" w:rsidP="005121E4">
      <w:pPr>
        <w:pStyle w:val="XYZCoords"/>
      </w:pPr>
      <w:r>
        <w:t>O          1.44261       -1.31103       -0.69485</w:t>
      </w:r>
    </w:p>
    <w:p w14:paraId="1B9FD46D" w14:textId="77777777" w:rsidR="005121E4" w:rsidRDefault="005121E4" w:rsidP="005121E4">
      <w:pPr>
        <w:pStyle w:val="XYZCoords"/>
      </w:pPr>
      <w:r>
        <w:t>H          0.26065        1.02485        0.36109</w:t>
      </w:r>
    </w:p>
    <w:p w14:paraId="5DA52918" w14:textId="77777777" w:rsidR="005121E4" w:rsidRDefault="005121E4" w:rsidP="005121E4">
      <w:pPr>
        <w:pStyle w:val="XYZCoords"/>
      </w:pPr>
      <w:r>
        <w:t>C          0.80054       -2.40419        2.17077</w:t>
      </w:r>
    </w:p>
    <w:p w14:paraId="24267335" w14:textId="77777777" w:rsidR="005121E4" w:rsidRDefault="005121E4" w:rsidP="005121E4">
      <w:pPr>
        <w:pStyle w:val="XYZCoords"/>
      </w:pPr>
      <w:r>
        <w:t>H          1.68202        1.04433       -4.26091</w:t>
      </w:r>
    </w:p>
    <w:p w14:paraId="721E8AE6" w14:textId="77777777" w:rsidR="005121E4" w:rsidRDefault="005121E4" w:rsidP="005121E4">
      <w:pPr>
        <w:pStyle w:val="XYZCoords"/>
      </w:pPr>
      <w:r>
        <w:t>C          1.88201        1.46254       -3.26027</w:t>
      </w:r>
    </w:p>
    <w:p w14:paraId="18C380CF" w14:textId="77777777" w:rsidR="005121E4" w:rsidRDefault="005121E4" w:rsidP="005121E4">
      <w:pPr>
        <w:pStyle w:val="XYZCoords"/>
      </w:pPr>
      <w:r>
        <w:t>H          1.45188        2.85330        0.54886</w:t>
      </w:r>
    </w:p>
    <w:p w14:paraId="1F31445E" w14:textId="77777777" w:rsidR="005121E4" w:rsidRDefault="005121E4" w:rsidP="005121E4">
      <w:pPr>
        <w:pStyle w:val="XYZCoords"/>
      </w:pPr>
      <w:r>
        <w:t>H          1.90016        2.55632       -3.36662</w:t>
      </w:r>
    </w:p>
    <w:p w14:paraId="40188258" w14:textId="77777777" w:rsidR="005121E4" w:rsidRDefault="005121E4" w:rsidP="005121E4">
      <w:pPr>
        <w:pStyle w:val="XYZCoords"/>
      </w:pPr>
      <w:r>
        <w:t>C          1.77392        3.42698       -0.33278</w:t>
      </w:r>
    </w:p>
    <w:p w14:paraId="074D4CA7" w14:textId="77777777" w:rsidR="005121E4" w:rsidRDefault="005121E4" w:rsidP="005121E4">
      <w:pPr>
        <w:pStyle w:val="XYZCoords"/>
      </w:pPr>
      <w:r>
        <w:t>H          1.60977        4.50161       -0.14530</w:t>
      </w:r>
    </w:p>
    <w:p w14:paraId="3B825E9C" w14:textId="77777777" w:rsidR="005121E4" w:rsidRDefault="005121E4" w:rsidP="005121E4">
      <w:pPr>
        <w:pStyle w:val="XYZCoords"/>
      </w:pPr>
      <w:r>
        <w:t>H          2.21320       -3.13261        0.23384</w:t>
      </w:r>
    </w:p>
    <w:p w14:paraId="13746C81" w14:textId="77777777" w:rsidR="005121E4" w:rsidRDefault="005121E4" w:rsidP="005121E4">
      <w:pPr>
        <w:pStyle w:val="XYZCoords"/>
      </w:pPr>
      <w:r>
        <w:t>Ru         2.48771       -0.14715        0.67409</w:t>
      </w:r>
    </w:p>
    <w:p w14:paraId="74733E91" w14:textId="77777777" w:rsidR="005121E4" w:rsidRDefault="005121E4" w:rsidP="005121E4">
      <w:pPr>
        <w:pStyle w:val="XYZCoords"/>
      </w:pPr>
      <w:r>
        <w:t>H          2.42528       -1.08233       -2.29685</w:t>
      </w:r>
    </w:p>
    <w:p w14:paraId="0434393D" w14:textId="77777777" w:rsidR="005121E4" w:rsidRDefault="005121E4" w:rsidP="005121E4">
      <w:pPr>
        <w:pStyle w:val="XYZCoords"/>
      </w:pPr>
      <w:r>
        <w:t>N          2.22014       -2.03548        1.98131</w:t>
      </w:r>
    </w:p>
    <w:p w14:paraId="628496AD" w14:textId="77777777" w:rsidR="005121E4" w:rsidRDefault="005121E4" w:rsidP="005121E4">
      <w:pPr>
        <w:pStyle w:val="XYZCoords"/>
      </w:pPr>
      <w:r>
        <w:t>C          2.88466       -3.01696        1.10162</w:t>
      </w:r>
    </w:p>
    <w:p w14:paraId="1395498F" w14:textId="77777777" w:rsidR="005121E4" w:rsidRDefault="005121E4" w:rsidP="005121E4">
      <w:pPr>
        <w:pStyle w:val="XYZCoords"/>
      </w:pPr>
      <w:r>
        <w:t>C          3.21523        0.90739       -2.75460</w:t>
      </w:r>
    </w:p>
    <w:p w14:paraId="6133BD34" w14:textId="77777777" w:rsidR="005121E4" w:rsidRDefault="005121E4" w:rsidP="005121E4">
      <w:pPr>
        <w:pStyle w:val="XYZCoords"/>
      </w:pPr>
      <w:r>
        <w:t>H          3.06562       -0.85253       -3.97218</w:t>
      </w:r>
    </w:p>
    <w:p w14:paraId="18EE4DF5" w14:textId="77777777" w:rsidR="005121E4" w:rsidRDefault="005121E4" w:rsidP="005121E4">
      <w:pPr>
        <w:pStyle w:val="XYZCoords"/>
      </w:pPr>
      <w:r>
        <w:t>H          3.14665        3.90086       -2.70611</w:t>
      </w:r>
    </w:p>
    <w:p w14:paraId="09317039" w14:textId="77777777" w:rsidR="005121E4" w:rsidRDefault="005121E4" w:rsidP="005121E4">
      <w:pPr>
        <w:pStyle w:val="XYZCoords"/>
      </w:pPr>
      <w:r>
        <w:t>C          3.21891       -0.61872       -2.90429</w:t>
      </w:r>
    </w:p>
    <w:p w14:paraId="48AAE15F" w14:textId="77777777" w:rsidR="005121E4" w:rsidRDefault="005121E4" w:rsidP="005121E4">
      <w:pPr>
        <w:pStyle w:val="XYZCoords"/>
      </w:pPr>
      <w:r>
        <w:t>C          3.25842        3.18593       -0.62318</w:t>
      </w:r>
    </w:p>
    <w:p w14:paraId="5E94C8DC" w14:textId="77777777" w:rsidR="005121E4" w:rsidRDefault="005121E4" w:rsidP="005121E4">
      <w:pPr>
        <w:pStyle w:val="XYZCoords"/>
      </w:pPr>
      <w:r>
        <w:t>P          3.39313        1.30222       -0.89528</w:t>
      </w:r>
    </w:p>
    <w:p w14:paraId="0CEA877A" w14:textId="77777777" w:rsidR="005121E4" w:rsidRDefault="005121E4" w:rsidP="005121E4">
      <w:pPr>
        <w:pStyle w:val="XYZCoords"/>
      </w:pPr>
      <w:r>
        <w:t>H          3.03776       -3.98536        1.60832</w:t>
      </w:r>
    </w:p>
    <w:p w14:paraId="1C5C07D9" w14:textId="77777777" w:rsidR="005121E4" w:rsidRDefault="005121E4" w:rsidP="005121E4">
      <w:pPr>
        <w:pStyle w:val="XYZCoords"/>
      </w:pPr>
      <w:r>
        <w:t>C          3.72369        4.05980       -1.78770</w:t>
      </w:r>
    </w:p>
    <w:p w14:paraId="11A5CFF9" w14:textId="77777777" w:rsidR="005121E4" w:rsidRDefault="005121E4" w:rsidP="005121E4">
      <w:pPr>
        <w:pStyle w:val="XYZCoords"/>
      </w:pPr>
      <w:r>
        <w:t>H          3.93789       -1.53805        3.05434</w:t>
      </w:r>
    </w:p>
    <w:p w14:paraId="21284984" w14:textId="77777777" w:rsidR="005121E4" w:rsidRDefault="005121E4" w:rsidP="005121E4">
      <w:pPr>
        <w:pStyle w:val="XYZCoords"/>
      </w:pPr>
      <w:r>
        <w:t>H          1.86008       -0.15924        3.86531</w:t>
      </w:r>
    </w:p>
    <w:p w14:paraId="2199206D" w14:textId="77777777" w:rsidR="005121E4" w:rsidRDefault="005121E4" w:rsidP="005121E4">
      <w:pPr>
        <w:pStyle w:val="XYZCoords"/>
      </w:pPr>
      <w:r>
        <w:t>H          3.58701        5.11498       -1.49687</w:t>
      </w:r>
    </w:p>
    <w:p w14:paraId="0A7DB66A" w14:textId="77777777" w:rsidR="005121E4" w:rsidRDefault="005121E4" w:rsidP="005121E4">
      <w:pPr>
        <w:pStyle w:val="XYZCoords"/>
      </w:pPr>
      <w:r>
        <w:t>C          2.93991       -1.94811        3.26960</w:t>
      </w:r>
    </w:p>
    <w:p w14:paraId="13CBB88F" w14:textId="77777777" w:rsidR="005121E4" w:rsidRDefault="005121E4" w:rsidP="005121E4">
      <w:pPr>
        <w:pStyle w:val="XYZCoords"/>
      </w:pPr>
      <w:r>
        <w:t>H          4.16382        1.16053       -4.65719</w:t>
      </w:r>
    </w:p>
    <w:p w14:paraId="0973F455" w14:textId="77777777" w:rsidR="005121E4" w:rsidRDefault="005121E4" w:rsidP="005121E4">
      <w:pPr>
        <w:pStyle w:val="XYZCoords"/>
      </w:pPr>
      <w:r>
        <w:t>C          3.31771        0.77390        2.01601</w:t>
      </w:r>
    </w:p>
    <w:p w14:paraId="40712510" w14:textId="77777777" w:rsidR="005121E4" w:rsidRDefault="005121E4" w:rsidP="005121E4">
      <w:pPr>
        <w:pStyle w:val="XYZCoords"/>
      </w:pPr>
      <w:r>
        <w:t>C          4.36497        1.44823       -3.61143</w:t>
      </w:r>
    </w:p>
    <w:p w14:paraId="4FA7BBE4" w14:textId="77777777" w:rsidR="005121E4" w:rsidRDefault="005121E4" w:rsidP="005121E4">
      <w:pPr>
        <w:pStyle w:val="XYZCoords"/>
      </w:pPr>
      <w:r>
        <w:t>H          3.80161        3.07199        1.51083</w:t>
      </w:r>
    </w:p>
    <w:p w14:paraId="70DFF4F0" w14:textId="77777777" w:rsidR="005121E4" w:rsidRDefault="005121E4" w:rsidP="005121E4">
      <w:pPr>
        <w:pStyle w:val="XYZCoords"/>
      </w:pPr>
      <w:r>
        <w:t>C          4.07551        3.61023        0.59852</w:t>
      </w:r>
    </w:p>
    <w:p w14:paraId="5AC49698" w14:textId="77777777" w:rsidR="005121E4" w:rsidRDefault="005121E4" w:rsidP="005121E4">
      <w:pPr>
        <w:pStyle w:val="XYZCoords"/>
      </w:pPr>
      <w:r>
        <w:t>H          4.47194        2.53769       -3.58867</w:t>
      </w:r>
    </w:p>
    <w:p w14:paraId="42D2255A" w14:textId="77777777" w:rsidR="005121E4" w:rsidRDefault="005121E4" w:rsidP="005121E4">
      <w:pPr>
        <w:pStyle w:val="XYZCoords"/>
      </w:pPr>
      <w:r>
        <w:t>H          3.87932        4.67993        0.78110</w:t>
      </w:r>
    </w:p>
    <w:p w14:paraId="12EFC943" w14:textId="77777777" w:rsidR="005121E4" w:rsidRDefault="005121E4" w:rsidP="005121E4">
      <w:pPr>
        <w:pStyle w:val="XYZCoords"/>
      </w:pPr>
      <w:r>
        <w:t>C          4.18485       -2.51032        0.55399</w:t>
      </w:r>
    </w:p>
    <w:p w14:paraId="1408C178" w14:textId="77777777" w:rsidR="005121E4" w:rsidRDefault="005121E4" w:rsidP="005121E4">
      <w:pPr>
        <w:pStyle w:val="XYZCoords"/>
      </w:pPr>
      <w:r>
        <w:t>N          4.19730       -1.20307        0.23710</w:t>
      </w:r>
    </w:p>
    <w:p w14:paraId="2EF2DFED" w14:textId="77777777" w:rsidR="005121E4" w:rsidRDefault="005121E4" w:rsidP="005121E4">
      <w:pPr>
        <w:pStyle w:val="XYZCoords"/>
      </w:pPr>
      <w:r>
        <w:t>C          2.23139       -1.09489        4.30517</w:t>
      </w:r>
    </w:p>
    <w:p w14:paraId="36855DF1" w14:textId="77777777" w:rsidR="005121E4" w:rsidRDefault="005121E4" w:rsidP="005121E4">
      <w:pPr>
        <w:pStyle w:val="XYZCoords"/>
      </w:pPr>
      <w:r>
        <w:t>H          4.19048       -1.05275       -2.61958</w:t>
      </w:r>
    </w:p>
    <w:p w14:paraId="3571AE09" w14:textId="77777777" w:rsidR="005121E4" w:rsidRDefault="005121E4" w:rsidP="005121E4">
      <w:pPr>
        <w:pStyle w:val="XYZCoords"/>
      </w:pPr>
      <w:r>
        <w:t>H          3.09882       -2.96832        3.67033</w:t>
      </w:r>
    </w:p>
    <w:p w14:paraId="652E4DAF" w14:textId="77777777" w:rsidR="005121E4" w:rsidRDefault="005121E4" w:rsidP="005121E4">
      <w:pPr>
        <w:pStyle w:val="XYZCoords"/>
      </w:pPr>
      <w:r>
        <w:t>H          4.79216        3.92069       -2.01152</w:t>
      </w:r>
    </w:p>
    <w:p w14:paraId="3C67182D" w14:textId="77777777" w:rsidR="005121E4" w:rsidRDefault="005121E4" w:rsidP="005121E4">
      <w:pPr>
        <w:pStyle w:val="XYZCoords"/>
      </w:pPr>
      <w:r>
        <w:t>H          1.37686       -1.62062        4.75467</w:t>
      </w:r>
    </w:p>
    <w:p w14:paraId="5A175BE0" w14:textId="77777777" w:rsidR="005121E4" w:rsidRDefault="005121E4" w:rsidP="005121E4">
      <w:pPr>
        <w:pStyle w:val="XYZCoords"/>
      </w:pPr>
      <w:r>
        <w:t>C          5.18533        0.84532       -0.56671</w:t>
      </w:r>
    </w:p>
    <w:p w14:paraId="4D2C7EEF" w14:textId="77777777" w:rsidR="005121E4" w:rsidRDefault="005121E4" w:rsidP="005121E4">
      <w:pPr>
        <w:pStyle w:val="XYZCoords"/>
      </w:pPr>
      <w:r>
        <w:t>H          2.93276       -0.83914        5.11222</w:t>
      </w:r>
    </w:p>
    <w:p w14:paraId="3F0E7981" w14:textId="77777777" w:rsidR="005121E4" w:rsidRDefault="005121E4" w:rsidP="005121E4">
      <w:pPr>
        <w:pStyle w:val="XYZCoords"/>
      </w:pPr>
      <w:r>
        <w:t>H          5.33086        0.99479       -3.34259</w:t>
      </w:r>
    </w:p>
    <w:p w14:paraId="29582C2C" w14:textId="77777777" w:rsidR="005121E4" w:rsidRDefault="005121E4" w:rsidP="005121E4">
      <w:pPr>
        <w:pStyle w:val="XYZCoords"/>
      </w:pPr>
      <w:r>
        <w:t>C          5.28552       -0.62889       -0.31867</w:t>
      </w:r>
    </w:p>
    <w:p w14:paraId="36A35373" w14:textId="77777777" w:rsidR="005121E4" w:rsidRDefault="005121E4" w:rsidP="005121E4">
      <w:pPr>
        <w:pStyle w:val="XYZCoords"/>
      </w:pPr>
      <w:r>
        <w:t>C          5.29319       -3.31376        0.30802</w:t>
      </w:r>
    </w:p>
    <w:p w14:paraId="32C536D9" w14:textId="77777777" w:rsidR="005121E4" w:rsidRDefault="005121E4" w:rsidP="005121E4">
      <w:pPr>
        <w:pStyle w:val="XYZCoords"/>
      </w:pPr>
      <w:r>
        <w:t>H          5.15955        3.50693        0.43450</w:t>
      </w:r>
    </w:p>
    <w:p w14:paraId="52D5F507" w14:textId="77777777" w:rsidR="005121E4" w:rsidRDefault="005121E4" w:rsidP="005121E4">
      <w:pPr>
        <w:pStyle w:val="XYZCoords"/>
      </w:pPr>
      <w:r>
        <w:t>H          5.26682       -4.37010        0.57750</w:t>
      </w:r>
    </w:p>
    <w:p w14:paraId="7525F158" w14:textId="77777777" w:rsidR="005121E4" w:rsidRDefault="005121E4" w:rsidP="005121E4">
      <w:pPr>
        <w:pStyle w:val="XYZCoords"/>
      </w:pPr>
      <w:r>
        <w:t>H          5.44504        1.36569        0.36985</w:t>
      </w:r>
    </w:p>
    <w:p w14:paraId="4BA8BB13" w14:textId="77777777" w:rsidR="005121E4" w:rsidRDefault="005121E4" w:rsidP="005121E4">
      <w:pPr>
        <w:pStyle w:val="XYZCoords"/>
      </w:pPr>
      <w:r>
        <w:t>H          5.89468        1.17571       -1.33728</w:t>
      </w:r>
    </w:p>
    <w:p w14:paraId="231D965B" w14:textId="77777777" w:rsidR="005121E4" w:rsidRDefault="005121E4" w:rsidP="005121E4">
      <w:pPr>
        <w:pStyle w:val="XYZCoords"/>
      </w:pPr>
      <w:r>
        <w:t>C          6.41479       -1.39237       -0.60461</w:t>
      </w:r>
    </w:p>
    <w:p w14:paraId="411DDB5A" w14:textId="77777777" w:rsidR="005121E4" w:rsidRDefault="005121E4" w:rsidP="005121E4">
      <w:pPr>
        <w:pStyle w:val="XYZCoords"/>
      </w:pPr>
      <w:r>
        <w:t>C          6.41695       -2.74787       -0.28829</w:t>
      </w:r>
    </w:p>
    <w:p w14:paraId="3174F1AD" w14:textId="77777777" w:rsidR="005121E4" w:rsidRDefault="005121E4" w:rsidP="005121E4">
      <w:pPr>
        <w:pStyle w:val="XYZCoords"/>
      </w:pPr>
      <w:r>
        <w:t>H          7.28349       -0.91982       -1.06390</w:t>
      </w:r>
    </w:p>
    <w:p w14:paraId="6E68357D" w14:textId="77777777" w:rsidR="005121E4" w:rsidRDefault="005121E4" w:rsidP="005121E4">
      <w:pPr>
        <w:pStyle w:val="XYZCoords"/>
      </w:pPr>
      <w:r>
        <w:t>H          7.29594       -3.35964       -0.49892</w:t>
      </w:r>
    </w:p>
    <w:p w14:paraId="2ED8ECBB" w14:textId="77777777" w:rsidR="005121E4" w:rsidRDefault="005121E4" w:rsidP="005121E4">
      <w:pPr>
        <w:pStyle w:val="XYZCoords"/>
      </w:pPr>
      <w:r>
        <w:t>H          0.51938       -1.28667       -0.38188</w:t>
      </w:r>
    </w:p>
    <w:p w14:paraId="52FE8033" w14:textId="77777777" w:rsidR="005121E4" w:rsidRDefault="005121E4" w:rsidP="005121E4">
      <w:pPr>
        <w:pStyle w:val="XYZCoords"/>
      </w:pPr>
      <w:r>
        <w:t>O          3.84337        1.29469        2.91844</w:t>
      </w:r>
    </w:p>
    <w:p w14:paraId="0888FC32" w14:textId="77777777" w:rsidR="005121E4" w:rsidRDefault="005121E4" w:rsidP="005121E4">
      <w:pPr>
        <w:pStyle w:val="XYZCoords"/>
      </w:pPr>
      <w:r>
        <w:t>H         -0.55554       -3.85917        2.95147</w:t>
      </w:r>
    </w:p>
    <w:p w14:paraId="0A3FD193" w14:textId="77777777" w:rsidR="005121E4" w:rsidRDefault="005121E4" w:rsidP="005121E4">
      <w:pPr>
        <w:pStyle w:val="XYZCoords"/>
      </w:pPr>
      <w:r>
        <w:t>H          0.92613       -3.74051        3.91838</w:t>
      </w:r>
    </w:p>
    <w:p w14:paraId="4D57ABD9" w14:textId="77777777" w:rsidR="005121E4" w:rsidRDefault="005121E4" w:rsidP="005121E4">
      <w:pPr>
        <w:pStyle w:val="XYZCoords"/>
      </w:pPr>
      <w:r>
        <w:t>H          0.94292       -4.58591        2.35026</w:t>
      </w:r>
    </w:p>
    <w:p w14:paraId="37688D8F" w14:textId="77777777" w:rsidR="005121E4" w:rsidRDefault="005121E4" w:rsidP="005121E4">
      <w:pPr>
        <w:pStyle w:val="XYZCoords"/>
      </w:pPr>
      <w:r>
        <w:t>H          0.33909       -2.42001        1.17789</w:t>
      </w:r>
    </w:p>
    <w:p w14:paraId="410B65BD" w14:textId="77777777" w:rsidR="005121E4" w:rsidRDefault="005121E4" w:rsidP="005121E4">
      <w:pPr>
        <w:pStyle w:val="XYZCoords"/>
      </w:pPr>
      <w:r>
        <w:t>H          0.32431       -1.56825        2.69632</w:t>
      </w:r>
    </w:p>
    <w:p w14:paraId="6D4AE5BD" w14:textId="77777777" w:rsidR="005121E4" w:rsidRDefault="005121E4" w:rsidP="005121E4">
      <w:pPr>
        <w:pStyle w:val="XYZCoords"/>
      </w:pPr>
      <w:r>
        <w:t>H         -0.67343       -0.57507        0.79032</w:t>
      </w:r>
    </w:p>
    <w:p w14:paraId="6D5C7AF2" w14:textId="77777777" w:rsidR="005121E4" w:rsidRDefault="005121E4">
      <w:r>
        <w:br w:type="page"/>
      </w:r>
    </w:p>
    <w:p w14:paraId="0FE5765A" w14:textId="3FFF308C" w:rsidR="005121E4" w:rsidRDefault="00547897" w:rsidP="00547897">
      <w:pPr>
        <w:pStyle w:val="Caption"/>
      </w:pPr>
      <w:bookmarkStart w:id="254" w:name="_Toc464139268"/>
      <w:r>
        <w:t xml:space="preserve">Figure </w:t>
      </w:r>
      <w:fldSimple w:instr=" STYLEREF 2 \s ">
        <w:r w:rsidR="0073677E">
          <w:rPr>
            <w:noProof/>
          </w:rPr>
          <w:t>11.5</w:t>
        </w:r>
      </w:fldSimple>
      <w:r w:rsidR="008F3988">
        <w:noBreakHyphen/>
      </w:r>
      <w:fldSimple w:instr=" SEQ Figure \* ARABIC \s 2 ">
        <w:r w:rsidR="0073677E">
          <w:rPr>
            <w:noProof/>
          </w:rPr>
          <w:t>2</w:t>
        </w:r>
      </w:fldSimple>
      <w:r w:rsidR="008E21C3">
        <w:t xml:space="preserve"> [A-RR</w:t>
      </w:r>
      <w:r>
        <w:t>]S</w:t>
      </w:r>
      <w:r>
        <w:rPr>
          <w:vertAlign w:val="subscript"/>
        </w:rPr>
        <w:t xml:space="preserve">0 </w:t>
      </w:r>
      <w:r>
        <w:t>Structure and Coordinates</w:t>
      </w:r>
      <w:bookmarkEnd w:id="254"/>
    </w:p>
    <w:p w14:paraId="70FA057A" w14:textId="77777777" w:rsidR="00547897" w:rsidRDefault="00547897" w:rsidP="00547897">
      <w:pPr>
        <w:pStyle w:val="CaptionText"/>
      </w:pPr>
    </w:p>
    <w:p w14:paraId="42B10EA8" w14:textId="77777777" w:rsidR="008E21C3" w:rsidRDefault="008E21C3" w:rsidP="008E21C3">
      <w:pPr>
        <w:pStyle w:val="XYZCoords"/>
      </w:pPr>
      <w:r>
        <w:rPr>
          <w:noProof/>
        </w:rPr>
        <w:drawing>
          <wp:anchor distT="0" distB="0" distL="114300" distR="114300" simplePos="0" relativeHeight="251659264" behindDoc="0" locked="0" layoutInCell="1" allowOverlap="1" wp14:anchorId="5C1300C4" wp14:editId="6011343F">
            <wp:simplePos x="0" y="0"/>
            <wp:positionH relativeFrom="column">
              <wp:posOffset>1600200</wp:posOffset>
            </wp:positionH>
            <wp:positionV relativeFrom="paragraph">
              <wp:posOffset>50800</wp:posOffset>
            </wp:positionV>
            <wp:extent cx="4800600" cy="4800600"/>
            <wp:effectExtent l="0" t="0" r="0" b="0"/>
            <wp:wrapTight wrapText="bothSides">
              <wp:wrapPolygon edited="0">
                <wp:start x="12914" y="1486"/>
                <wp:lineTo x="7657" y="2171"/>
                <wp:lineTo x="7543" y="3543"/>
                <wp:lineTo x="8800" y="3543"/>
                <wp:lineTo x="7886" y="5371"/>
                <wp:lineTo x="6857" y="6400"/>
                <wp:lineTo x="6857" y="6857"/>
                <wp:lineTo x="8457" y="7200"/>
                <wp:lineTo x="6857" y="7657"/>
                <wp:lineTo x="4000" y="9143"/>
                <wp:lineTo x="4000" y="9371"/>
                <wp:lineTo x="4343" y="10857"/>
                <wp:lineTo x="3771" y="11429"/>
                <wp:lineTo x="3886" y="11771"/>
                <wp:lineTo x="6057" y="12686"/>
                <wp:lineTo x="4800" y="13600"/>
                <wp:lineTo x="4571" y="13829"/>
                <wp:lineTo x="4914" y="14514"/>
                <wp:lineTo x="1600" y="14629"/>
                <wp:lineTo x="1714" y="16229"/>
                <wp:lineTo x="9714" y="16343"/>
                <wp:lineTo x="8686" y="16914"/>
                <wp:lineTo x="8686" y="17143"/>
                <wp:lineTo x="9143" y="18171"/>
                <wp:lineTo x="10057" y="20000"/>
                <wp:lineTo x="10400" y="20457"/>
                <wp:lineTo x="10971" y="20457"/>
                <wp:lineTo x="14743" y="16343"/>
                <wp:lineTo x="14743" y="14514"/>
                <wp:lineTo x="15314" y="14514"/>
                <wp:lineTo x="15657" y="13600"/>
                <wp:lineTo x="15543" y="12686"/>
                <wp:lineTo x="17257" y="12000"/>
                <wp:lineTo x="17143" y="11543"/>
                <wp:lineTo x="14971" y="10857"/>
                <wp:lineTo x="16343" y="10857"/>
                <wp:lineTo x="17714" y="9943"/>
                <wp:lineTo x="17600" y="9029"/>
                <wp:lineTo x="18286" y="9029"/>
                <wp:lineTo x="18400" y="8343"/>
                <wp:lineTo x="17829" y="7200"/>
                <wp:lineTo x="16457" y="5371"/>
                <wp:lineTo x="16229" y="3543"/>
                <wp:lineTo x="13829" y="1486"/>
                <wp:lineTo x="12914" y="1486"/>
              </wp:wrapPolygon>
            </wp:wrapTight>
            <wp:docPr id="2" name="Picture 2" descr="Macintosh HD:Users:Jacob:Documents:Water_Splitting:Two_Photon_Water_Splitting:Computational_Data:A_Intermediate:Full_Model:Isomers:F-R2-R2-Up-GP-Disp-SM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Jacob:Documents:Water_Splitting:Two_Photon_Water_Splitting:Computational_Data:A_Intermediate:Full_Model:Isomers:F-R2-R2-Up-GP-Disp-SMD.png"/>
                    <pic:cNvPicPr>
                      <a:picLocks noChangeAspect="1" noChangeArrowheads="1"/>
                    </pic:cNvPicPr>
                  </pic:nvPicPr>
                  <pic:blipFill>
                    <a:blip r:embed="rId132">
                      <a:extLst>
                        <a:ext uri="{28A0092B-C50C-407E-A947-70E740481C1C}">
                          <a14:useLocalDpi xmlns:a14="http://schemas.microsoft.com/office/drawing/2010/main" val="0"/>
                        </a:ext>
                      </a:extLst>
                    </a:blip>
                    <a:srcRect/>
                    <a:stretch>
                      <a:fillRect/>
                    </a:stretch>
                  </pic:blipFill>
                  <pic:spPr bwMode="auto">
                    <a:xfrm>
                      <a:off x="0" y="0"/>
                      <a:ext cx="4800600" cy="4800600"/>
                    </a:xfrm>
                    <a:prstGeom prst="rect">
                      <a:avLst/>
                    </a:prstGeom>
                    <a:noFill/>
                    <a:ln>
                      <a:noFill/>
                    </a:ln>
                  </pic:spPr>
                </pic:pic>
              </a:graphicData>
            </a:graphic>
            <wp14:sizeRelH relativeFrom="page">
              <wp14:pctWidth>0</wp14:pctWidth>
            </wp14:sizeRelH>
            <wp14:sizeRelV relativeFrom="page">
              <wp14:pctHeight>0</wp14:pctHeight>
            </wp14:sizeRelV>
          </wp:anchor>
        </w:drawing>
      </w:r>
      <w:r>
        <w:t>128</w:t>
      </w:r>
    </w:p>
    <w:p w14:paraId="1D8C2E42" w14:textId="77777777" w:rsidR="008E21C3" w:rsidRDefault="008E21C3" w:rsidP="008E21C3">
      <w:pPr>
        <w:pStyle w:val="XYZCoords"/>
      </w:pPr>
      <w:r>
        <w:tab/>
        <w:t>Energy: -1951572.9167082</w:t>
      </w:r>
    </w:p>
    <w:p w14:paraId="25D74AAF" w14:textId="77777777" w:rsidR="008E21C3" w:rsidRDefault="008E21C3" w:rsidP="008E21C3">
      <w:pPr>
        <w:pStyle w:val="XYZCoords"/>
      </w:pPr>
      <w:r>
        <w:t>C         -1.33476        1.62962        3.69683</w:t>
      </w:r>
    </w:p>
    <w:p w14:paraId="4F58D199" w14:textId="77777777" w:rsidR="008E21C3" w:rsidRDefault="008E21C3" w:rsidP="008E21C3">
      <w:pPr>
        <w:pStyle w:val="XYZCoords"/>
      </w:pPr>
      <w:r>
        <w:t>H         -0.26977       -1.45456       -1.99998</w:t>
      </w:r>
    </w:p>
    <w:p w14:paraId="1D6DB300" w14:textId="77777777" w:rsidR="008E21C3" w:rsidRDefault="008E21C3" w:rsidP="008E21C3">
      <w:pPr>
        <w:pStyle w:val="XYZCoords"/>
      </w:pPr>
      <w:r>
        <w:t>O         -1.00000       -0.94847        1.55613</w:t>
      </w:r>
    </w:p>
    <w:p w14:paraId="1478C75E" w14:textId="77777777" w:rsidR="008E21C3" w:rsidRDefault="008E21C3" w:rsidP="008E21C3">
      <w:pPr>
        <w:pStyle w:val="XYZCoords"/>
      </w:pPr>
      <w:r>
        <w:t>H         -0.69418       -3.51808       -0.61782</w:t>
      </w:r>
    </w:p>
    <w:p w14:paraId="788515BF" w14:textId="77777777" w:rsidR="008E21C3" w:rsidRDefault="008E21C3" w:rsidP="008E21C3">
      <w:pPr>
        <w:pStyle w:val="XYZCoords"/>
      </w:pPr>
      <w:r>
        <w:t>O         -1.16182        0.99921       -0.43577</w:t>
      </w:r>
    </w:p>
    <w:p w14:paraId="24A02DDC" w14:textId="77777777" w:rsidR="008E21C3" w:rsidRDefault="008E21C3" w:rsidP="008E21C3">
      <w:pPr>
        <w:pStyle w:val="XYZCoords"/>
      </w:pPr>
      <w:r>
        <w:t>C         -1.63792        2.42574        2.44563</w:t>
      </w:r>
    </w:p>
    <w:p w14:paraId="300C12EF" w14:textId="77777777" w:rsidR="008E21C3" w:rsidRDefault="008E21C3" w:rsidP="008E21C3">
      <w:pPr>
        <w:pStyle w:val="XYZCoords"/>
      </w:pPr>
      <w:r>
        <w:t>H         -0.43706       -1.55601       -3.77219</w:t>
      </w:r>
    </w:p>
    <w:p w14:paraId="5A3F35A3" w14:textId="77777777" w:rsidR="008E21C3" w:rsidRDefault="008E21C3" w:rsidP="008E21C3">
      <w:pPr>
        <w:pStyle w:val="XYZCoords"/>
      </w:pPr>
      <w:r>
        <w:t>C         -0.88137       -1.87525       -2.81475</w:t>
      </w:r>
    </w:p>
    <w:p w14:paraId="45F98DC0" w14:textId="77777777" w:rsidR="008E21C3" w:rsidRDefault="008E21C3" w:rsidP="008E21C3">
      <w:pPr>
        <w:pStyle w:val="XYZCoords"/>
      </w:pPr>
      <w:r>
        <w:t>H         -1.36512       -2.97340        0.92589</w:t>
      </w:r>
    </w:p>
    <w:p w14:paraId="11BFC8EF" w14:textId="77777777" w:rsidR="008E21C3" w:rsidRDefault="008E21C3" w:rsidP="008E21C3">
      <w:pPr>
        <w:pStyle w:val="XYZCoords"/>
      </w:pPr>
      <w:r>
        <w:t>H         -0.80142       -2.97152       -2.77187</w:t>
      </w:r>
    </w:p>
    <w:p w14:paraId="058C258F" w14:textId="77777777" w:rsidR="008E21C3" w:rsidRDefault="008E21C3" w:rsidP="008E21C3">
      <w:pPr>
        <w:pStyle w:val="XYZCoords"/>
      </w:pPr>
      <w:r>
        <w:t>C         -1.50682       -3.69045        0.10226</w:t>
      </w:r>
    </w:p>
    <w:p w14:paraId="6C89A348" w14:textId="77777777" w:rsidR="008E21C3" w:rsidRDefault="008E21C3" w:rsidP="008E21C3">
      <w:pPr>
        <w:pStyle w:val="XYZCoords"/>
      </w:pPr>
      <w:r>
        <w:t>H         -1.41068       -4.72148        0.48355</w:t>
      </w:r>
    </w:p>
    <w:p w14:paraId="7749F42B" w14:textId="77777777" w:rsidR="008E21C3" w:rsidRDefault="008E21C3" w:rsidP="008E21C3">
      <w:pPr>
        <w:pStyle w:val="XYZCoords"/>
      </w:pPr>
      <w:r>
        <w:t>H         -2.11655        2.78328       -0.01923</w:t>
      </w:r>
    </w:p>
    <w:p w14:paraId="6B290EED" w14:textId="77777777" w:rsidR="008E21C3" w:rsidRDefault="008E21C3" w:rsidP="008E21C3">
      <w:pPr>
        <w:pStyle w:val="XYZCoords"/>
      </w:pPr>
      <w:r>
        <w:t>Ru        -2.60257       -0.08485        0.60240</w:t>
      </w:r>
    </w:p>
    <w:p w14:paraId="212E9D4D" w14:textId="77777777" w:rsidR="008E21C3" w:rsidRDefault="008E21C3" w:rsidP="008E21C3">
      <w:pPr>
        <w:pStyle w:val="XYZCoords"/>
      </w:pPr>
      <w:r>
        <w:t>H         -1.90018        0.68204       -2.25402</w:t>
      </w:r>
    </w:p>
    <w:p w14:paraId="1455488D" w14:textId="77777777" w:rsidR="008E21C3" w:rsidRDefault="008E21C3" w:rsidP="008E21C3">
      <w:pPr>
        <w:pStyle w:val="XYZCoords"/>
      </w:pPr>
      <w:r>
        <w:t>N         -2.83716        1.95014        1.72806</w:t>
      </w:r>
    </w:p>
    <w:p w14:paraId="26CCF7D4" w14:textId="77777777" w:rsidR="008E21C3" w:rsidRDefault="008E21C3" w:rsidP="008E21C3">
      <w:pPr>
        <w:pStyle w:val="XYZCoords"/>
      </w:pPr>
      <w:r>
        <w:t>C         -3.06271        2.80387        0.54647</w:t>
      </w:r>
    </w:p>
    <w:p w14:paraId="204C591C" w14:textId="77777777" w:rsidR="008E21C3" w:rsidRDefault="008E21C3" w:rsidP="008E21C3">
      <w:pPr>
        <w:pStyle w:val="XYZCoords"/>
      </w:pPr>
      <w:r>
        <w:t>C         -2.33492       -1.40393       -2.76955</w:t>
      </w:r>
    </w:p>
    <w:p w14:paraId="2C033986" w14:textId="77777777" w:rsidR="008E21C3" w:rsidRDefault="008E21C3" w:rsidP="008E21C3">
      <w:pPr>
        <w:pStyle w:val="XYZCoords"/>
      </w:pPr>
      <w:r>
        <w:t>H         -1.86051        0.28270       -4.00954</w:t>
      </w:r>
    </w:p>
    <w:p w14:paraId="12C2A5EB" w14:textId="77777777" w:rsidR="008E21C3" w:rsidRDefault="008E21C3" w:rsidP="008E21C3">
      <w:pPr>
        <w:pStyle w:val="XYZCoords"/>
      </w:pPr>
      <w:r>
        <w:t>H         -2.24788       -4.41338       -2.45745</w:t>
      </w:r>
    </w:p>
    <w:p w14:paraId="5063F2D9" w14:textId="77777777" w:rsidR="008E21C3" w:rsidRDefault="008E21C3" w:rsidP="008E21C3">
      <w:pPr>
        <w:pStyle w:val="XYZCoords"/>
      </w:pPr>
      <w:r>
        <w:t>C         -2.38522        0.10267       -3.05592</w:t>
      </w:r>
    </w:p>
    <w:p w14:paraId="25685DCE" w14:textId="77777777" w:rsidR="008E21C3" w:rsidRDefault="008E21C3" w:rsidP="008E21C3">
      <w:pPr>
        <w:pStyle w:val="XYZCoords"/>
      </w:pPr>
      <w:r>
        <w:t>C         -2.88702       -3.52920       -0.54760</w:t>
      </w:r>
    </w:p>
    <w:p w14:paraId="2FE35BB0" w14:textId="77777777" w:rsidR="008E21C3" w:rsidRDefault="008E21C3" w:rsidP="008E21C3">
      <w:pPr>
        <w:pStyle w:val="XYZCoords"/>
      </w:pPr>
      <w:r>
        <w:t>P         -3.00905       -1.68496       -1.00600</w:t>
      </w:r>
    </w:p>
    <w:p w14:paraId="40413D17" w14:textId="77777777" w:rsidR="008E21C3" w:rsidRDefault="008E21C3" w:rsidP="008E21C3">
      <w:pPr>
        <w:pStyle w:val="XYZCoords"/>
      </w:pPr>
      <w:r>
        <w:t>H         -3.30496        3.84415        0.82365</w:t>
      </w:r>
    </w:p>
    <w:p w14:paraId="21D16024" w14:textId="77777777" w:rsidR="008E21C3" w:rsidRDefault="008E21C3" w:rsidP="008E21C3">
      <w:pPr>
        <w:pStyle w:val="XYZCoords"/>
      </w:pPr>
      <w:r>
        <w:t>C         -3.04458       -4.50892       -1.70925</w:t>
      </w:r>
    </w:p>
    <w:p w14:paraId="7862152C" w14:textId="77777777" w:rsidR="008E21C3" w:rsidRDefault="008E21C3" w:rsidP="008E21C3">
      <w:pPr>
        <w:pStyle w:val="XYZCoords"/>
      </w:pPr>
      <w:r>
        <w:t>H         -3.85094        1.17903        3.37948</w:t>
      </w:r>
    </w:p>
    <w:p w14:paraId="65D33FDA" w14:textId="77777777" w:rsidR="008E21C3" w:rsidRDefault="008E21C3" w:rsidP="008E21C3">
      <w:pPr>
        <w:pStyle w:val="XYZCoords"/>
      </w:pPr>
      <w:r>
        <w:t>H         -3.64271        3.64614        3.90445</w:t>
      </w:r>
    </w:p>
    <w:p w14:paraId="74458C99" w14:textId="77777777" w:rsidR="008E21C3" w:rsidRDefault="008E21C3" w:rsidP="008E21C3">
      <w:pPr>
        <w:pStyle w:val="XYZCoords"/>
      </w:pPr>
      <w:r>
        <w:t>H         -2.98825       -5.53336       -1.30402</w:t>
      </w:r>
    </w:p>
    <w:p w14:paraId="2B2FB3D5" w14:textId="77777777" w:rsidR="008E21C3" w:rsidRDefault="008E21C3" w:rsidP="008E21C3">
      <w:pPr>
        <w:pStyle w:val="XYZCoords"/>
      </w:pPr>
      <w:r>
        <w:t>C         -4.03307        1.92951        2.60067</w:t>
      </w:r>
    </w:p>
    <w:p w14:paraId="6012BBBB" w14:textId="77777777" w:rsidR="008E21C3" w:rsidRDefault="008E21C3" w:rsidP="008E21C3">
      <w:pPr>
        <w:pStyle w:val="XYZCoords"/>
      </w:pPr>
      <w:r>
        <w:t>H         -2.70959       -1.81161       -4.83771</w:t>
      </w:r>
    </w:p>
    <w:p w14:paraId="49B8EE78" w14:textId="77777777" w:rsidR="008E21C3" w:rsidRDefault="008E21C3" w:rsidP="008E21C3">
      <w:pPr>
        <w:pStyle w:val="XYZCoords"/>
      </w:pPr>
      <w:r>
        <w:t>C         -3.71958       -0.90744        1.79395</w:t>
      </w:r>
    </w:p>
    <w:p w14:paraId="56A13CE5" w14:textId="77777777" w:rsidR="008E21C3" w:rsidRDefault="008E21C3" w:rsidP="008E21C3">
      <w:pPr>
        <w:pStyle w:val="XYZCoords"/>
      </w:pPr>
      <w:r>
        <w:t>C         -3.14948       -2.09636       -3.86696</w:t>
      </w:r>
    </w:p>
    <w:p w14:paraId="02AA0C17" w14:textId="77777777" w:rsidR="008E21C3" w:rsidRDefault="008E21C3" w:rsidP="008E21C3">
      <w:pPr>
        <w:pStyle w:val="XYZCoords"/>
      </w:pPr>
      <w:r>
        <w:t>H         -3.90230       -3.25753        1.38718</w:t>
      </w:r>
    </w:p>
    <w:p w14:paraId="509E7B3D" w14:textId="77777777" w:rsidR="008E21C3" w:rsidRDefault="008E21C3" w:rsidP="008E21C3">
      <w:pPr>
        <w:pStyle w:val="XYZCoords"/>
      </w:pPr>
      <w:r>
        <w:t>C         -3.96162       -3.87414        0.48495</w:t>
      </w:r>
    </w:p>
    <w:p w14:paraId="6AEAA56E" w14:textId="77777777" w:rsidR="008E21C3" w:rsidRDefault="008E21C3" w:rsidP="008E21C3">
      <w:pPr>
        <w:pStyle w:val="XYZCoords"/>
      </w:pPr>
      <w:r>
        <w:t>H         -3.13803       -3.18967       -3.81289</w:t>
      </w:r>
    </w:p>
    <w:p w14:paraId="46D96EBD" w14:textId="77777777" w:rsidR="008E21C3" w:rsidRDefault="008E21C3" w:rsidP="008E21C3">
      <w:pPr>
        <w:pStyle w:val="XYZCoords"/>
      </w:pPr>
      <w:r>
        <w:t>H         -3.81069       -4.92111        0.79619</w:t>
      </w:r>
    </w:p>
    <w:p w14:paraId="1E7A1337" w14:textId="77777777" w:rsidR="008E21C3" w:rsidRDefault="008E21C3" w:rsidP="008E21C3">
      <w:pPr>
        <w:pStyle w:val="XYZCoords"/>
      </w:pPr>
      <w:r>
        <w:t>C         -4.13209        2.22311       -0.32930</w:t>
      </w:r>
    </w:p>
    <w:p w14:paraId="4C3FF48E" w14:textId="77777777" w:rsidR="008E21C3" w:rsidRDefault="008E21C3" w:rsidP="008E21C3">
      <w:pPr>
        <w:pStyle w:val="XYZCoords"/>
      </w:pPr>
      <w:r>
        <w:t>N         -4.09753        0.88019       -0.42939</w:t>
      </w:r>
    </w:p>
    <w:p w14:paraId="4C95C1AE" w14:textId="77777777" w:rsidR="008E21C3" w:rsidRDefault="008E21C3" w:rsidP="008E21C3">
      <w:pPr>
        <w:pStyle w:val="XYZCoords"/>
      </w:pPr>
      <w:r>
        <w:t>C         -4.42734        3.25143        3.24266</w:t>
      </w:r>
    </w:p>
    <w:p w14:paraId="2833FEBD" w14:textId="77777777" w:rsidR="008E21C3" w:rsidRDefault="008E21C3" w:rsidP="008E21C3">
      <w:pPr>
        <w:pStyle w:val="XYZCoords"/>
      </w:pPr>
      <w:r>
        <w:t>H         -3.41925        0.45653       -3.18656</w:t>
      </w:r>
    </w:p>
    <w:p w14:paraId="6DC059EC" w14:textId="77777777" w:rsidR="008E21C3" w:rsidRDefault="008E21C3" w:rsidP="008E21C3">
      <w:pPr>
        <w:pStyle w:val="XYZCoords"/>
      </w:pPr>
      <w:r>
        <w:t>H         -4.86904        1.54718        1.99683</w:t>
      </w:r>
    </w:p>
    <w:p w14:paraId="07469498" w14:textId="77777777" w:rsidR="008E21C3" w:rsidRDefault="008E21C3" w:rsidP="008E21C3">
      <w:pPr>
        <w:pStyle w:val="XYZCoords"/>
      </w:pPr>
      <w:r>
        <w:t>H         -4.01792       -4.41009       -2.21348</w:t>
      </w:r>
    </w:p>
    <w:p w14:paraId="39BF4763" w14:textId="77777777" w:rsidR="008E21C3" w:rsidRDefault="008E21C3" w:rsidP="008E21C3">
      <w:pPr>
        <w:pStyle w:val="XYZCoords"/>
      </w:pPr>
      <w:r>
        <w:t>H         -4.67408        4.02796        2.50298</w:t>
      </w:r>
    </w:p>
    <w:p w14:paraId="7A227555" w14:textId="77777777" w:rsidR="008E21C3" w:rsidRDefault="008E21C3" w:rsidP="008E21C3">
      <w:pPr>
        <w:pStyle w:val="XYZCoords"/>
      </w:pPr>
      <w:r>
        <w:t>C         -4.83154       -1.27709       -1.21853</w:t>
      </w:r>
    </w:p>
    <w:p w14:paraId="16FC2BF4" w14:textId="77777777" w:rsidR="008E21C3" w:rsidRDefault="008E21C3" w:rsidP="008E21C3">
      <w:pPr>
        <w:pStyle w:val="XYZCoords"/>
      </w:pPr>
      <w:r>
        <w:t>H         -5.32631        3.09131        3.85669</w:t>
      </w:r>
    </w:p>
    <w:p w14:paraId="632EDCAC" w14:textId="77777777" w:rsidR="008E21C3" w:rsidRDefault="008E21C3" w:rsidP="008E21C3">
      <w:pPr>
        <w:pStyle w:val="XYZCoords"/>
      </w:pPr>
      <w:r>
        <w:t>H         -4.19637       -1.75785       -3.88610</w:t>
      </w:r>
    </w:p>
    <w:p w14:paraId="17D492B2" w14:textId="77777777" w:rsidR="008E21C3" w:rsidRDefault="008E21C3" w:rsidP="008E21C3">
      <w:pPr>
        <w:pStyle w:val="XYZCoords"/>
      </w:pPr>
      <w:r>
        <w:t>C         -4.98710        0.21414       -1.19742</w:t>
      </w:r>
    </w:p>
    <w:p w14:paraId="510C72D5" w14:textId="77777777" w:rsidR="008E21C3" w:rsidRDefault="008E21C3" w:rsidP="008E21C3">
      <w:pPr>
        <w:pStyle w:val="XYZCoords"/>
      </w:pPr>
      <w:r>
        <w:t>C         -5.08534        2.96481       -1.01727</w:t>
      </w:r>
    </w:p>
    <w:p w14:paraId="659E29BF" w14:textId="77777777" w:rsidR="008E21C3" w:rsidRDefault="008E21C3" w:rsidP="008E21C3">
      <w:pPr>
        <w:pStyle w:val="XYZCoords"/>
      </w:pPr>
      <w:r>
        <w:t>H         -4.97961       -3.80540        0.07074</w:t>
      </w:r>
    </w:p>
    <w:p w14:paraId="7FB47274" w14:textId="77777777" w:rsidR="008E21C3" w:rsidRDefault="008E21C3" w:rsidP="008E21C3">
      <w:pPr>
        <w:pStyle w:val="XYZCoords"/>
      </w:pPr>
      <w:r>
        <w:t>H         -5.10111        4.05079       -0.91839</w:t>
      </w:r>
    </w:p>
    <w:p w14:paraId="4897C5D3" w14:textId="77777777" w:rsidR="008E21C3" w:rsidRDefault="008E21C3" w:rsidP="008E21C3">
      <w:pPr>
        <w:pStyle w:val="XYZCoords"/>
      </w:pPr>
      <w:r>
        <w:t>H         -5.32519       -1.69300       -0.32500</w:t>
      </w:r>
    </w:p>
    <w:p w14:paraId="018D08E5" w14:textId="77777777" w:rsidR="008E21C3" w:rsidRDefault="008E21C3" w:rsidP="008E21C3">
      <w:pPr>
        <w:pStyle w:val="XYZCoords"/>
      </w:pPr>
      <w:r>
        <w:t>H         -5.30741       -1.72040       -2.10386</w:t>
      </w:r>
    </w:p>
    <w:p w14:paraId="1A9AF97C" w14:textId="77777777" w:rsidR="008E21C3" w:rsidRDefault="008E21C3" w:rsidP="008E21C3">
      <w:pPr>
        <w:pStyle w:val="XYZCoords"/>
      </w:pPr>
      <w:r>
        <w:t>C         -5.95975        0.90972       -1.91117</w:t>
      </w:r>
    </w:p>
    <w:p w14:paraId="4661B7AE" w14:textId="77777777" w:rsidR="008E21C3" w:rsidRDefault="008E21C3" w:rsidP="008E21C3">
      <w:pPr>
        <w:pStyle w:val="XYZCoords"/>
      </w:pPr>
      <w:r>
        <w:t>C         -6.00672        2.29855       -1.82227</w:t>
      </w:r>
    </w:p>
    <w:p w14:paraId="2DD064F1" w14:textId="77777777" w:rsidR="008E21C3" w:rsidRDefault="008E21C3" w:rsidP="008E21C3">
      <w:pPr>
        <w:pStyle w:val="XYZCoords"/>
      </w:pPr>
      <w:r>
        <w:t>H         -6.66897        0.36131       -2.53192</w:t>
      </w:r>
    </w:p>
    <w:p w14:paraId="2EBD41BA" w14:textId="77777777" w:rsidR="008E21C3" w:rsidRDefault="008E21C3" w:rsidP="008E21C3">
      <w:pPr>
        <w:pStyle w:val="XYZCoords"/>
      </w:pPr>
      <w:r>
        <w:t>H         -6.76286        2.85910       -2.37469</w:t>
      </w:r>
    </w:p>
    <w:p w14:paraId="2D8F3DAF" w14:textId="77777777" w:rsidR="008E21C3" w:rsidRDefault="008E21C3" w:rsidP="008E21C3">
      <w:pPr>
        <w:pStyle w:val="XYZCoords"/>
      </w:pPr>
      <w:r>
        <w:t>H         -0.42438        0.37664       -0.58526</w:t>
      </w:r>
    </w:p>
    <w:p w14:paraId="6B3E367E" w14:textId="77777777" w:rsidR="008E21C3" w:rsidRDefault="008E21C3" w:rsidP="008E21C3">
      <w:pPr>
        <w:pStyle w:val="XYZCoords"/>
      </w:pPr>
      <w:r>
        <w:t>O         -4.37127       -1.37026        2.64145</w:t>
      </w:r>
    </w:p>
    <w:p w14:paraId="4CBD6A65" w14:textId="77777777" w:rsidR="008E21C3" w:rsidRDefault="008E21C3" w:rsidP="008E21C3">
      <w:pPr>
        <w:pStyle w:val="XYZCoords"/>
      </w:pPr>
      <w:r>
        <w:t>C          1.30359       -1.37352        3.78803</w:t>
      </w:r>
    </w:p>
    <w:p w14:paraId="19A790D1" w14:textId="77777777" w:rsidR="008E21C3" w:rsidRDefault="008E21C3" w:rsidP="008E21C3">
      <w:pPr>
        <w:pStyle w:val="XYZCoords"/>
      </w:pPr>
      <w:r>
        <w:t>H          0.29481        1.58800       -1.99894</w:t>
      </w:r>
    </w:p>
    <w:p w14:paraId="4C6B5986" w14:textId="77777777" w:rsidR="008E21C3" w:rsidRDefault="008E21C3" w:rsidP="008E21C3">
      <w:pPr>
        <w:pStyle w:val="XYZCoords"/>
      </w:pPr>
      <w:r>
        <w:t>O          1.03826        1.02511        1.61441</w:t>
      </w:r>
    </w:p>
    <w:p w14:paraId="4D563AFA" w14:textId="77777777" w:rsidR="008E21C3" w:rsidRDefault="008E21C3" w:rsidP="008E21C3">
      <w:pPr>
        <w:pStyle w:val="XYZCoords"/>
      </w:pPr>
      <w:r>
        <w:t>H          0.88996        3.59972       -0.60082</w:t>
      </w:r>
    </w:p>
    <w:p w14:paraId="002165BC" w14:textId="77777777" w:rsidR="008E21C3" w:rsidRDefault="008E21C3" w:rsidP="008E21C3">
      <w:pPr>
        <w:pStyle w:val="XYZCoords"/>
      </w:pPr>
      <w:r>
        <w:t>O          1.09120       -0.88920       -0.40805</w:t>
      </w:r>
    </w:p>
    <w:p w14:paraId="1C4899C4" w14:textId="77777777" w:rsidR="008E21C3" w:rsidRDefault="008E21C3" w:rsidP="008E21C3">
      <w:pPr>
        <w:pStyle w:val="XYZCoords"/>
      </w:pPr>
      <w:r>
        <w:t>C          1.55019       -2.25204        2.58013</w:t>
      </w:r>
    </w:p>
    <w:p w14:paraId="283FBE16" w14:textId="77777777" w:rsidR="008E21C3" w:rsidRDefault="008E21C3" w:rsidP="008E21C3">
      <w:pPr>
        <w:pStyle w:val="XYZCoords"/>
      </w:pPr>
      <w:r>
        <w:t>H          0.43562        1.60929       -3.77068</w:t>
      </w:r>
    </w:p>
    <w:p w14:paraId="306C179A" w14:textId="77777777" w:rsidR="008E21C3" w:rsidRDefault="008E21C3" w:rsidP="008E21C3">
      <w:pPr>
        <w:pStyle w:val="XYZCoords"/>
      </w:pPr>
      <w:r>
        <w:t>C          0.91906        1.93554       -2.83465</w:t>
      </w:r>
    </w:p>
    <w:p w14:paraId="3DD23EF8" w14:textId="77777777" w:rsidR="008E21C3" w:rsidRDefault="008E21C3" w:rsidP="008E21C3">
      <w:pPr>
        <w:pStyle w:val="XYZCoords"/>
      </w:pPr>
      <w:r>
        <w:t>H          1.62411        3.10560        0.93434</w:t>
      </w:r>
    </w:p>
    <w:p w14:paraId="45C689A2" w14:textId="77777777" w:rsidR="008E21C3" w:rsidRDefault="008E21C3" w:rsidP="008E21C3">
      <w:pPr>
        <w:pStyle w:val="XYZCoords"/>
      </w:pPr>
      <w:r>
        <w:t>H          0.91009        3.03531       -2.83283</w:t>
      </w:r>
    </w:p>
    <w:p w14:paraId="6C9AE803" w14:textId="77777777" w:rsidR="008E21C3" w:rsidRDefault="008E21C3" w:rsidP="008E21C3">
      <w:pPr>
        <w:pStyle w:val="XYZCoords"/>
      </w:pPr>
      <w:r>
        <w:t>C          1.74815        3.77187        0.06532</w:t>
      </w:r>
    </w:p>
    <w:p w14:paraId="0DC3A4F8" w14:textId="77777777" w:rsidR="008E21C3" w:rsidRDefault="008E21C3" w:rsidP="008E21C3">
      <w:pPr>
        <w:pStyle w:val="XYZCoords"/>
      </w:pPr>
      <w:r>
        <w:t>H          1.71600        4.82376        0.39669</w:t>
      </w:r>
    </w:p>
    <w:p w14:paraId="259C6489" w14:textId="77777777" w:rsidR="008E21C3" w:rsidRDefault="008E21C3" w:rsidP="008E21C3">
      <w:pPr>
        <w:pStyle w:val="XYZCoords"/>
      </w:pPr>
      <w:r>
        <w:t>H          1.98309       -2.72548        0.11055</w:t>
      </w:r>
    </w:p>
    <w:p w14:paraId="7BC99636" w14:textId="77777777" w:rsidR="008E21C3" w:rsidRDefault="008E21C3" w:rsidP="008E21C3">
      <w:pPr>
        <w:pStyle w:val="XYZCoords"/>
      </w:pPr>
      <w:r>
        <w:t>Ru         2.60225        0.12276        0.61552</w:t>
      </w:r>
    </w:p>
    <w:p w14:paraId="7F948987" w14:textId="77777777" w:rsidR="008E21C3" w:rsidRDefault="008E21C3" w:rsidP="008E21C3">
      <w:pPr>
        <w:pStyle w:val="XYZCoords"/>
      </w:pPr>
      <w:r>
        <w:t>H          1.74851       -0.65907       -2.22066</w:t>
      </w:r>
    </w:p>
    <w:p w14:paraId="006D0040" w14:textId="77777777" w:rsidR="008E21C3" w:rsidRDefault="008E21C3" w:rsidP="008E21C3">
      <w:pPr>
        <w:pStyle w:val="XYZCoords"/>
      </w:pPr>
      <w:r>
        <w:t>N          2.75934       -1.86762        1.82092</w:t>
      </w:r>
    </w:p>
    <w:p w14:paraId="70AF42A1" w14:textId="77777777" w:rsidR="008E21C3" w:rsidRDefault="008E21C3" w:rsidP="008E21C3">
      <w:pPr>
        <w:pStyle w:val="XYZCoords"/>
      </w:pPr>
      <w:r>
        <w:t>C          2.92848       -2.78423        0.67748</w:t>
      </w:r>
    </w:p>
    <w:p w14:paraId="0E9C2137" w14:textId="77777777" w:rsidR="008E21C3" w:rsidRDefault="008E21C3" w:rsidP="008E21C3">
      <w:pPr>
        <w:pStyle w:val="XYZCoords"/>
      </w:pPr>
      <w:r>
        <w:t>C          2.33958        1.37024       -2.79326</w:t>
      </w:r>
    </w:p>
    <w:p w14:paraId="16B2EA43" w14:textId="77777777" w:rsidR="008E21C3" w:rsidRDefault="008E21C3" w:rsidP="008E21C3">
      <w:pPr>
        <w:pStyle w:val="XYZCoords"/>
      </w:pPr>
      <w:r>
        <w:t>H          1.76399       -0.31890       -3.98372</w:t>
      </w:r>
    </w:p>
    <w:p w14:paraId="68D1D76A" w14:textId="77777777" w:rsidR="008E21C3" w:rsidRDefault="008E21C3" w:rsidP="008E21C3">
      <w:pPr>
        <w:pStyle w:val="XYZCoords"/>
      </w:pPr>
      <w:r>
        <w:t>H          2.40859        4.37481       -2.55388</w:t>
      </w:r>
    </w:p>
    <w:p w14:paraId="5541FDDC" w14:textId="77777777" w:rsidR="008E21C3" w:rsidRDefault="008E21C3" w:rsidP="008E21C3">
      <w:pPr>
        <w:pStyle w:val="XYZCoords"/>
      </w:pPr>
      <w:r>
        <w:t>C          2.28703       -0.14409       -3.02839</w:t>
      </w:r>
    </w:p>
    <w:p w14:paraId="5FB4C087" w14:textId="77777777" w:rsidR="008E21C3" w:rsidRDefault="008E21C3" w:rsidP="008E21C3">
      <w:pPr>
        <w:pStyle w:val="XYZCoords"/>
      </w:pPr>
      <w:r>
        <w:t>C          3.08265        3.51160       -0.64424</w:t>
      </w:r>
    </w:p>
    <w:p w14:paraId="344AF28E" w14:textId="77777777" w:rsidR="008E21C3" w:rsidRDefault="008E21C3" w:rsidP="008E21C3">
      <w:pPr>
        <w:pStyle w:val="XYZCoords"/>
      </w:pPr>
      <w:r>
        <w:t>P          3.06784        1.64973       -1.05231</w:t>
      </w:r>
    </w:p>
    <w:p w14:paraId="3A480090" w14:textId="77777777" w:rsidR="008E21C3" w:rsidRDefault="008E21C3" w:rsidP="008E21C3">
      <w:pPr>
        <w:pStyle w:val="XYZCoords"/>
      </w:pPr>
      <w:r>
        <w:t>H          3.11897       -3.82273        0.99687</w:t>
      </w:r>
    </w:p>
    <w:p w14:paraId="774A5905" w14:textId="77777777" w:rsidR="008E21C3" w:rsidRDefault="008E21C3" w:rsidP="008E21C3">
      <w:pPr>
        <w:pStyle w:val="XYZCoords"/>
      </w:pPr>
      <w:r>
        <w:t>C          3.23871        4.44917       -1.84065</w:t>
      </w:r>
    </w:p>
    <w:p w14:paraId="7A46044E" w14:textId="77777777" w:rsidR="008E21C3" w:rsidRDefault="008E21C3" w:rsidP="008E21C3">
      <w:pPr>
        <w:pStyle w:val="XYZCoords"/>
      </w:pPr>
      <w:r>
        <w:t>H          3.84335       -1.07408        3.41866</w:t>
      </w:r>
    </w:p>
    <w:p w14:paraId="6B202F53" w14:textId="77777777" w:rsidR="008E21C3" w:rsidRDefault="008E21C3" w:rsidP="008E21C3">
      <w:pPr>
        <w:pStyle w:val="XYZCoords"/>
      </w:pPr>
      <w:r>
        <w:t>H          3.51821       -3.49458        4.06914</w:t>
      </w:r>
    </w:p>
    <w:p w14:paraId="4CC48142" w14:textId="77777777" w:rsidR="008E21C3" w:rsidRDefault="008E21C3" w:rsidP="008E21C3">
      <w:pPr>
        <w:pStyle w:val="XYZCoords"/>
      </w:pPr>
      <w:r>
        <w:t>H          3.25147        5.48578       -1.46371</w:t>
      </w:r>
    </w:p>
    <w:p w14:paraId="299F8F6E" w14:textId="77777777" w:rsidR="008E21C3" w:rsidRDefault="008E21C3" w:rsidP="008E21C3">
      <w:pPr>
        <w:pStyle w:val="XYZCoords"/>
      </w:pPr>
      <w:r>
        <w:t>C          3.97091       -1.86838        2.67360</w:t>
      </w:r>
    </w:p>
    <w:p w14:paraId="694E2941" w14:textId="77777777" w:rsidR="008E21C3" w:rsidRDefault="008E21C3" w:rsidP="008E21C3">
      <w:pPr>
        <w:pStyle w:val="XYZCoords"/>
      </w:pPr>
      <w:r>
        <w:t>H          2.69610        1.69491       -4.87946</w:t>
      </w:r>
    </w:p>
    <w:p w14:paraId="76918896" w14:textId="77777777" w:rsidR="008E21C3" w:rsidRDefault="008E21C3" w:rsidP="008E21C3">
      <w:pPr>
        <w:pStyle w:val="XYZCoords"/>
      </w:pPr>
      <w:r>
        <w:t>C          3.76844        0.93623        1.76348</w:t>
      </w:r>
    </w:p>
    <w:p w14:paraId="4831EADD" w14:textId="77777777" w:rsidR="008E21C3" w:rsidRDefault="008E21C3" w:rsidP="008E21C3">
      <w:pPr>
        <w:pStyle w:val="XYZCoords"/>
      </w:pPr>
      <w:r>
        <w:t>C          3.17664        1.97283       -3.92616</w:t>
      </w:r>
    </w:p>
    <w:p w14:paraId="3E0BEA3D" w14:textId="77777777" w:rsidR="008E21C3" w:rsidRDefault="008E21C3" w:rsidP="008E21C3">
      <w:pPr>
        <w:pStyle w:val="XYZCoords"/>
      </w:pPr>
      <w:r>
        <w:t>H          4.19024        3.22897        1.23990</w:t>
      </w:r>
    </w:p>
    <w:p w14:paraId="6A260AB6" w14:textId="77777777" w:rsidR="008E21C3" w:rsidRDefault="008E21C3" w:rsidP="008E21C3">
      <w:pPr>
        <w:pStyle w:val="XYZCoords"/>
      </w:pPr>
      <w:r>
        <w:t>C          4.22682        3.82382        0.32206</w:t>
      </w:r>
    </w:p>
    <w:p w14:paraId="5075DF2D" w14:textId="77777777" w:rsidR="008E21C3" w:rsidRDefault="008E21C3" w:rsidP="008E21C3">
      <w:pPr>
        <w:pStyle w:val="XYZCoords"/>
      </w:pPr>
      <w:r>
        <w:t>H          3.24462        3.06520       -3.90259</w:t>
      </w:r>
    </w:p>
    <w:p w14:paraId="54FFB33D" w14:textId="77777777" w:rsidR="008E21C3" w:rsidRDefault="008E21C3" w:rsidP="008E21C3">
      <w:pPr>
        <w:pStyle w:val="XYZCoords"/>
      </w:pPr>
      <w:r>
        <w:t>H          4.14280        4.88270        0.61809</w:t>
      </w:r>
    </w:p>
    <w:p w14:paraId="708C0898" w14:textId="77777777" w:rsidR="008E21C3" w:rsidRDefault="008E21C3" w:rsidP="008E21C3">
      <w:pPr>
        <w:pStyle w:val="XYZCoords"/>
      </w:pPr>
      <w:r>
        <w:t>C          4.00795       -2.29506       -0.23921</w:t>
      </w:r>
    </w:p>
    <w:p w14:paraId="47329C77" w14:textId="77777777" w:rsidR="008E21C3" w:rsidRDefault="008E21C3" w:rsidP="008E21C3">
      <w:pPr>
        <w:pStyle w:val="XYZCoords"/>
      </w:pPr>
      <w:r>
        <w:t>N          4.03247       -0.95918       -0.40353</w:t>
      </w:r>
    </w:p>
    <w:p w14:paraId="7BA954C6" w14:textId="77777777" w:rsidR="008E21C3" w:rsidRDefault="008E21C3" w:rsidP="008E21C3">
      <w:pPr>
        <w:pStyle w:val="XYZCoords"/>
      </w:pPr>
      <w:r>
        <w:t>C          4.30793       -3.17694        3.37295</w:t>
      </w:r>
    </w:p>
    <w:p w14:paraId="2A261E13" w14:textId="77777777" w:rsidR="008E21C3" w:rsidRDefault="008E21C3" w:rsidP="008E21C3">
      <w:pPr>
        <w:pStyle w:val="XYZCoords"/>
      </w:pPr>
      <w:r>
        <w:t>H          3.29447       -0.57481       -3.13282</w:t>
      </w:r>
    </w:p>
    <w:p w14:paraId="135C9958" w14:textId="77777777" w:rsidR="008E21C3" w:rsidRDefault="008E21C3" w:rsidP="008E21C3">
      <w:pPr>
        <w:pStyle w:val="XYZCoords"/>
      </w:pPr>
      <w:r>
        <w:t>H          4.81461       -1.55973        2.03898</w:t>
      </w:r>
    </w:p>
    <w:p w14:paraId="627381A9" w14:textId="77777777" w:rsidR="008E21C3" w:rsidRDefault="008E21C3" w:rsidP="008E21C3">
      <w:pPr>
        <w:pStyle w:val="XYZCoords"/>
      </w:pPr>
      <w:r>
        <w:t>H          4.18438        4.28658       -2.37953</w:t>
      </w:r>
    </w:p>
    <w:p w14:paraId="04420F2F" w14:textId="77777777" w:rsidR="008E21C3" w:rsidRDefault="008E21C3" w:rsidP="008E21C3">
      <w:pPr>
        <w:pStyle w:val="XYZCoords"/>
      </w:pPr>
      <w:r>
        <w:t>H          4.49584       -4.00159        2.66892</w:t>
      </w:r>
    </w:p>
    <w:p w14:paraId="754D28EE" w14:textId="77777777" w:rsidR="008E21C3" w:rsidRDefault="008E21C3" w:rsidP="008E21C3">
      <w:pPr>
        <w:pStyle w:val="XYZCoords"/>
      </w:pPr>
      <w:r>
        <w:t>C          4.85699        1.12496       -1.29099</w:t>
      </w:r>
    </w:p>
    <w:p w14:paraId="2C282EC5" w14:textId="77777777" w:rsidR="008E21C3" w:rsidRDefault="008E21C3" w:rsidP="008E21C3">
      <w:pPr>
        <w:pStyle w:val="XYZCoords"/>
      </w:pPr>
      <w:r>
        <w:t>H          5.22779       -3.03581        3.96020</w:t>
      </w:r>
    </w:p>
    <w:p w14:paraId="1C96FC3B" w14:textId="77777777" w:rsidR="008E21C3" w:rsidRDefault="008E21C3" w:rsidP="008E21C3">
      <w:pPr>
        <w:pStyle w:val="XYZCoords"/>
      </w:pPr>
      <w:r>
        <w:t>H          4.19586        1.55927       -3.95705</w:t>
      </w:r>
    </w:p>
    <w:p w14:paraId="675733E8" w14:textId="77777777" w:rsidR="008E21C3" w:rsidRDefault="008E21C3" w:rsidP="008E21C3">
      <w:pPr>
        <w:pStyle w:val="XYZCoords"/>
      </w:pPr>
      <w:r>
        <w:t>C          4.93388       -0.37027       -1.21712</w:t>
      </w:r>
    </w:p>
    <w:p w14:paraId="176F2845" w14:textId="77777777" w:rsidR="008E21C3" w:rsidRDefault="008E21C3" w:rsidP="008E21C3">
      <w:pPr>
        <w:pStyle w:val="XYZCoords"/>
      </w:pPr>
      <w:r>
        <w:t>C          4.90832       -3.11179       -0.91452</w:t>
      </w:r>
    </w:p>
    <w:p w14:paraId="1E68A281" w14:textId="77777777" w:rsidR="008E21C3" w:rsidRDefault="008E21C3" w:rsidP="008E21C3">
      <w:pPr>
        <w:pStyle w:val="XYZCoords"/>
      </w:pPr>
      <w:r>
        <w:t>H          5.21535        3.69907       -0.14678</w:t>
      </w:r>
    </w:p>
    <w:p w14:paraId="2F2EF49F" w14:textId="77777777" w:rsidR="008E21C3" w:rsidRDefault="008E21C3" w:rsidP="008E21C3">
      <w:pPr>
        <w:pStyle w:val="XYZCoords"/>
      </w:pPr>
      <w:r>
        <w:t>H          4.87646       -4.19174       -0.76656</w:t>
      </w:r>
    </w:p>
    <w:p w14:paraId="376B55B9" w14:textId="77777777" w:rsidR="008E21C3" w:rsidRDefault="008E21C3" w:rsidP="008E21C3">
      <w:pPr>
        <w:pStyle w:val="XYZCoords"/>
      </w:pPr>
      <w:r>
        <w:t>H          5.39407        1.54156       -0.42312</w:t>
      </w:r>
    </w:p>
    <w:p w14:paraId="2BC46B81" w14:textId="77777777" w:rsidR="008E21C3" w:rsidRDefault="008E21C3" w:rsidP="008E21C3">
      <w:pPr>
        <w:pStyle w:val="XYZCoords"/>
      </w:pPr>
      <w:r>
        <w:t>H          5.33725        1.51112       -2.20034</w:t>
      </w:r>
    </w:p>
    <w:p w14:paraId="295D10C7" w14:textId="77777777" w:rsidR="008E21C3" w:rsidRDefault="008E21C3" w:rsidP="008E21C3">
      <w:pPr>
        <w:pStyle w:val="XYZCoords"/>
      </w:pPr>
      <w:r>
        <w:t>C          5.85550       -1.14217       -1.92095</w:t>
      </w:r>
    </w:p>
    <w:p w14:paraId="72595EC2" w14:textId="77777777" w:rsidR="008E21C3" w:rsidRDefault="008E21C3" w:rsidP="008E21C3">
      <w:pPr>
        <w:pStyle w:val="XYZCoords"/>
      </w:pPr>
      <w:r>
        <w:t>C          5.83838       -2.52595       -1.76976</w:t>
      </w:r>
    </w:p>
    <w:p w14:paraId="699528B8" w14:textId="77777777" w:rsidR="008E21C3" w:rsidRDefault="008E21C3" w:rsidP="008E21C3">
      <w:pPr>
        <w:pStyle w:val="XYZCoords"/>
      </w:pPr>
      <w:r>
        <w:t>H          6.57610       -0.65667       -2.57971</w:t>
      </w:r>
    </w:p>
    <w:p w14:paraId="1A47F895" w14:textId="77777777" w:rsidR="008E21C3" w:rsidRDefault="008E21C3" w:rsidP="008E21C3">
      <w:pPr>
        <w:pStyle w:val="XYZCoords"/>
      </w:pPr>
      <w:r>
        <w:t>H          6.55364       -3.14599       -2.31319</w:t>
      </w:r>
    </w:p>
    <w:p w14:paraId="56182885" w14:textId="77777777" w:rsidR="008E21C3" w:rsidRDefault="008E21C3" w:rsidP="008E21C3">
      <w:pPr>
        <w:pStyle w:val="XYZCoords"/>
      </w:pPr>
      <w:r>
        <w:t>H          0.38008       -1.02765        0.25693</w:t>
      </w:r>
    </w:p>
    <w:p w14:paraId="77D75F96" w14:textId="77777777" w:rsidR="008E21C3" w:rsidRDefault="008E21C3" w:rsidP="008E21C3">
      <w:pPr>
        <w:pStyle w:val="XYZCoords"/>
      </w:pPr>
      <w:r>
        <w:t>O          4.44257        1.39800        2.59466</w:t>
      </w:r>
    </w:p>
    <w:p w14:paraId="1C7B0591" w14:textId="77777777" w:rsidR="008E21C3" w:rsidRDefault="008E21C3" w:rsidP="008E21C3">
      <w:pPr>
        <w:pStyle w:val="XYZCoords"/>
      </w:pPr>
      <w:r>
        <w:t>H         -1.75243        3.50226        2.68089</w:t>
      </w:r>
    </w:p>
    <w:p w14:paraId="369139C2" w14:textId="77777777" w:rsidR="008E21C3" w:rsidRDefault="008E21C3" w:rsidP="008E21C3">
      <w:pPr>
        <w:pStyle w:val="XYZCoords"/>
      </w:pPr>
      <w:r>
        <w:t>H         -0.80012        2.33087        1.74631</w:t>
      </w:r>
    </w:p>
    <w:p w14:paraId="7C619626" w14:textId="77777777" w:rsidR="008E21C3" w:rsidRDefault="008E21C3" w:rsidP="008E21C3">
      <w:pPr>
        <w:pStyle w:val="XYZCoords"/>
      </w:pPr>
      <w:r>
        <w:t>H         -2.02715        1.84874        4.52480</w:t>
      </w:r>
    </w:p>
    <w:p w14:paraId="46CA255E" w14:textId="77777777" w:rsidR="008E21C3" w:rsidRDefault="008E21C3" w:rsidP="008E21C3">
      <w:pPr>
        <w:pStyle w:val="XYZCoords"/>
      </w:pPr>
      <w:r>
        <w:t>H         -0.31432        1.86984        4.02428</w:t>
      </w:r>
    </w:p>
    <w:p w14:paraId="540860D6" w14:textId="77777777" w:rsidR="008E21C3" w:rsidRDefault="008E21C3" w:rsidP="008E21C3">
      <w:pPr>
        <w:pStyle w:val="XYZCoords"/>
      </w:pPr>
      <w:r>
        <w:t>H         -1.36384        0.55228        3.47461</w:t>
      </w:r>
    </w:p>
    <w:p w14:paraId="6077DBD7" w14:textId="77777777" w:rsidR="008E21C3" w:rsidRDefault="008E21C3" w:rsidP="008E21C3">
      <w:pPr>
        <w:pStyle w:val="XYZCoords"/>
      </w:pPr>
      <w:r>
        <w:t>H          1.62589       -3.31834        2.87075</w:t>
      </w:r>
    </w:p>
    <w:p w14:paraId="7139A8BC" w14:textId="77777777" w:rsidR="008E21C3" w:rsidRDefault="008E21C3" w:rsidP="008E21C3">
      <w:pPr>
        <w:pStyle w:val="XYZCoords"/>
      </w:pPr>
      <w:r>
        <w:t>H          0.69051       -2.14886        1.90309</w:t>
      </w:r>
    </w:p>
    <w:p w14:paraId="4C0B2823" w14:textId="77777777" w:rsidR="008E21C3" w:rsidRDefault="008E21C3" w:rsidP="008E21C3">
      <w:pPr>
        <w:pStyle w:val="XYZCoords"/>
      </w:pPr>
      <w:r>
        <w:t>H          2.03483       -1.52819        4.59704</w:t>
      </w:r>
    </w:p>
    <w:p w14:paraId="630F99A9" w14:textId="77777777" w:rsidR="008E21C3" w:rsidRDefault="008E21C3" w:rsidP="008E21C3">
      <w:pPr>
        <w:pStyle w:val="XYZCoords"/>
      </w:pPr>
      <w:r>
        <w:t>H          0.30462       -1.60278        4.18461</w:t>
      </w:r>
    </w:p>
    <w:p w14:paraId="6886C527" w14:textId="77777777" w:rsidR="008E21C3" w:rsidRDefault="008E21C3" w:rsidP="008E21C3">
      <w:pPr>
        <w:pStyle w:val="XYZCoords"/>
      </w:pPr>
      <w:r>
        <w:t>H          1.30428       -0.31685        3.48018</w:t>
      </w:r>
    </w:p>
    <w:p w14:paraId="1546646E" w14:textId="77777777" w:rsidR="008E21C3" w:rsidRDefault="008E21C3" w:rsidP="008E21C3">
      <w:pPr>
        <w:pStyle w:val="XYZCoords"/>
      </w:pPr>
      <w:r>
        <w:t>H         -0.38513       -0.22179        1.78772</w:t>
      </w:r>
    </w:p>
    <w:p w14:paraId="48877BB8" w14:textId="77777777" w:rsidR="008E21C3" w:rsidRDefault="008E21C3" w:rsidP="008E21C3">
      <w:pPr>
        <w:pStyle w:val="XYZCoords"/>
      </w:pPr>
      <w:r>
        <w:t>H          0.41886        1.21775        0.88892</w:t>
      </w:r>
    </w:p>
    <w:p w14:paraId="10A21EAF" w14:textId="77777777" w:rsidR="008E21C3" w:rsidRDefault="008E21C3">
      <w:pPr>
        <w:rPr>
          <w:sz w:val="20"/>
        </w:rPr>
      </w:pPr>
      <w:r>
        <w:br w:type="page"/>
      </w:r>
    </w:p>
    <w:p w14:paraId="367FD513" w14:textId="01D82D1A" w:rsidR="00547897" w:rsidRDefault="008E21C3" w:rsidP="008E21C3">
      <w:pPr>
        <w:pStyle w:val="Caption"/>
      </w:pPr>
      <w:bookmarkStart w:id="255" w:name="_Toc464139269"/>
      <w:r>
        <w:t xml:space="preserve">Figure </w:t>
      </w:r>
      <w:fldSimple w:instr=" STYLEREF 2 \s ">
        <w:r w:rsidR="0073677E">
          <w:rPr>
            <w:noProof/>
          </w:rPr>
          <w:t>11.5</w:t>
        </w:r>
      </w:fldSimple>
      <w:r w:rsidR="008F3988">
        <w:noBreakHyphen/>
      </w:r>
      <w:fldSimple w:instr=" SEQ Figure \* ARABIC \s 2 ">
        <w:r w:rsidR="0073677E">
          <w:rPr>
            <w:noProof/>
          </w:rPr>
          <w:t>3</w:t>
        </w:r>
      </w:fldSimple>
      <w:r>
        <w:t xml:space="preserve"> [A-RS-1]S</w:t>
      </w:r>
      <w:r>
        <w:rPr>
          <w:vertAlign w:val="subscript"/>
        </w:rPr>
        <w:t>0</w:t>
      </w:r>
      <w:r>
        <w:t xml:space="preserve"> Structure and Coordinates</w:t>
      </w:r>
      <w:bookmarkEnd w:id="255"/>
    </w:p>
    <w:p w14:paraId="611E07E7" w14:textId="77777777" w:rsidR="008E21C3" w:rsidRDefault="008E21C3" w:rsidP="008E21C3">
      <w:pPr>
        <w:pStyle w:val="CaptionText"/>
      </w:pPr>
    </w:p>
    <w:p w14:paraId="58220621" w14:textId="77777777" w:rsidR="008E21C3" w:rsidRPr="008E21C3" w:rsidRDefault="008E21C3" w:rsidP="008E21C3">
      <w:pPr>
        <w:pStyle w:val="XYZCoords"/>
      </w:pPr>
      <w:r>
        <w:rPr>
          <w:noProof/>
        </w:rPr>
        <w:drawing>
          <wp:anchor distT="0" distB="0" distL="114300" distR="114300" simplePos="0" relativeHeight="251660288" behindDoc="0" locked="0" layoutInCell="1" allowOverlap="1" wp14:anchorId="0F0E34F3" wp14:editId="2F11FC82">
            <wp:simplePos x="0" y="0"/>
            <wp:positionH relativeFrom="column">
              <wp:posOffset>1257300</wp:posOffset>
            </wp:positionH>
            <wp:positionV relativeFrom="paragraph">
              <wp:posOffset>50800</wp:posOffset>
            </wp:positionV>
            <wp:extent cx="5079365" cy="5079365"/>
            <wp:effectExtent l="0" t="0" r="0" b="0"/>
            <wp:wrapTight wrapText="bothSides">
              <wp:wrapPolygon edited="0">
                <wp:start x="9613" y="1404"/>
                <wp:lineTo x="7453" y="2160"/>
                <wp:lineTo x="7453" y="2592"/>
                <wp:lineTo x="8533" y="3348"/>
                <wp:lineTo x="7993" y="3564"/>
                <wp:lineTo x="8101" y="3888"/>
                <wp:lineTo x="9181" y="5077"/>
                <wp:lineTo x="7345" y="5077"/>
                <wp:lineTo x="7237" y="5293"/>
                <wp:lineTo x="7777" y="6805"/>
                <wp:lineTo x="7345" y="7345"/>
                <wp:lineTo x="6481" y="8533"/>
                <wp:lineTo x="4213" y="8641"/>
                <wp:lineTo x="3564" y="11989"/>
                <wp:lineTo x="6049" y="13718"/>
                <wp:lineTo x="4969" y="13934"/>
                <wp:lineTo x="2052" y="15014"/>
                <wp:lineTo x="2052" y="15878"/>
                <wp:lineTo x="7669" y="17174"/>
                <wp:lineTo x="9289" y="17174"/>
                <wp:lineTo x="11449" y="18902"/>
                <wp:lineTo x="11449" y="19874"/>
                <wp:lineTo x="12206" y="19874"/>
                <wp:lineTo x="12314" y="18902"/>
                <wp:lineTo x="14150" y="17174"/>
                <wp:lineTo x="15446" y="15446"/>
                <wp:lineTo x="15338" y="13718"/>
                <wp:lineTo x="16310" y="13394"/>
                <wp:lineTo x="15986" y="12854"/>
                <wp:lineTo x="13178" y="11989"/>
                <wp:lineTo x="15122" y="11989"/>
                <wp:lineTo x="16634" y="11233"/>
                <wp:lineTo x="16526" y="10261"/>
                <wp:lineTo x="18362" y="10261"/>
                <wp:lineTo x="18578" y="8641"/>
                <wp:lineTo x="20091" y="8317"/>
                <wp:lineTo x="20415" y="7993"/>
                <wp:lineTo x="19334" y="6805"/>
                <wp:lineTo x="21279" y="4861"/>
                <wp:lineTo x="20739" y="4429"/>
                <wp:lineTo x="18038" y="3348"/>
                <wp:lineTo x="18470" y="2592"/>
                <wp:lineTo x="17606" y="2376"/>
                <wp:lineTo x="10369" y="1404"/>
                <wp:lineTo x="9613" y="1404"/>
              </wp:wrapPolygon>
            </wp:wrapTight>
            <wp:docPr id="3" name="Picture 3" descr="Macintosh HD:Users:Jacob:Documents:Water_Splitting:Two_Photon_Water_Splitting:Computational_Data:A_Intermediate:Full_Model:Isomers:F-R2-S2-Down-GP-Disp-SM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Jacob:Documents:Water_Splitting:Two_Photon_Water_Splitting:Computational_Data:A_Intermediate:Full_Model:Isomers:F-R2-S2-Down-GP-Disp-SMD.png"/>
                    <pic:cNvPicPr>
                      <a:picLocks noChangeAspect="1" noChangeArrowheads="1"/>
                    </pic:cNvPicPr>
                  </pic:nvPicPr>
                  <pic:blipFill>
                    <a:blip r:embed="rId133">
                      <a:extLst>
                        <a:ext uri="{28A0092B-C50C-407E-A947-70E740481C1C}">
                          <a14:useLocalDpi xmlns:a14="http://schemas.microsoft.com/office/drawing/2010/main" val="0"/>
                        </a:ext>
                      </a:extLst>
                    </a:blip>
                    <a:srcRect/>
                    <a:stretch>
                      <a:fillRect/>
                    </a:stretch>
                  </pic:blipFill>
                  <pic:spPr bwMode="auto">
                    <a:xfrm>
                      <a:off x="0" y="0"/>
                      <a:ext cx="5079365" cy="5079365"/>
                    </a:xfrm>
                    <a:prstGeom prst="rect">
                      <a:avLst/>
                    </a:prstGeom>
                    <a:noFill/>
                    <a:ln>
                      <a:noFill/>
                    </a:ln>
                  </pic:spPr>
                </pic:pic>
              </a:graphicData>
            </a:graphic>
            <wp14:sizeRelH relativeFrom="page">
              <wp14:pctWidth>0</wp14:pctWidth>
            </wp14:sizeRelH>
            <wp14:sizeRelV relativeFrom="page">
              <wp14:pctHeight>0</wp14:pctHeight>
            </wp14:sizeRelV>
          </wp:anchor>
        </w:drawing>
      </w:r>
      <w:r w:rsidRPr="008E21C3">
        <w:t>128</w:t>
      </w:r>
    </w:p>
    <w:p w14:paraId="2C51F855" w14:textId="77777777" w:rsidR="008E21C3" w:rsidRPr="008E21C3" w:rsidRDefault="008E21C3" w:rsidP="008E21C3">
      <w:pPr>
        <w:pStyle w:val="XYZCoords"/>
      </w:pPr>
      <w:r w:rsidRPr="008E21C3">
        <w:tab/>
        <w:t>Energy: -1951573.3041640</w:t>
      </w:r>
    </w:p>
    <w:p w14:paraId="5FB08E46" w14:textId="77777777" w:rsidR="008E21C3" w:rsidRPr="008E21C3" w:rsidRDefault="008E21C3" w:rsidP="008E21C3">
      <w:pPr>
        <w:pStyle w:val="XYZCoords"/>
      </w:pPr>
      <w:r w:rsidRPr="008E21C3">
        <w:t>C          0.44944        1.22488       -3.77639</w:t>
      </w:r>
    </w:p>
    <w:p w14:paraId="134EF284" w14:textId="77777777" w:rsidR="008E21C3" w:rsidRPr="008E21C3" w:rsidRDefault="008E21C3" w:rsidP="008E21C3">
      <w:pPr>
        <w:pStyle w:val="XYZCoords"/>
      </w:pPr>
      <w:r w:rsidRPr="008E21C3">
        <w:t>H          0.85001       -1.78901        2.23509</w:t>
      </w:r>
    </w:p>
    <w:p w14:paraId="56BA78AF" w14:textId="77777777" w:rsidR="008E21C3" w:rsidRPr="008E21C3" w:rsidRDefault="008E21C3" w:rsidP="008E21C3">
      <w:pPr>
        <w:pStyle w:val="XYZCoords"/>
      </w:pPr>
      <w:r w:rsidRPr="008E21C3">
        <w:t>O          0.88713       -1.26790       -1.44493</w:t>
      </w:r>
    </w:p>
    <w:p w14:paraId="4AB4BD65" w14:textId="77777777" w:rsidR="008E21C3" w:rsidRPr="008E21C3" w:rsidRDefault="008E21C3" w:rsidP="008E21C3">
      <w:pPr>
        <w:pStyle w:val="XYZCoords"/>
      </w:pPr>
      <w:r w:rsidRPr="008E21C3">
        <w:t>H          1.57788       -3.69098        0.87899</w:t>
      </w:r>
    </w:p>
    <w:p w14:paraId="12D2B425" w14:textId="77777777" w:rsidR="008E21C3" w:rsidRPr="008E21C3" w:rsidRDefault="008E21C3" w:rsidP="008E21C3">
      <w:pPr>
        <w:pStyle w:val="XYZCoords"/>
      </w:pPr>
      <w:r w:rsidRPr="008E21C3">
        <w:t>O          0.98095        0.88491        0.39954</w:t>
      </w:r>
    </w:p>
    <w:p w14:paraId="3855AADC" w14:textId="77777777" w:rsidR="008E21C3" w:rsidRPr="008E21C3" w:rsidRDefault="008E21C3" w:rsidP="008E21C3">
      <w:pPr>
        <w:pStyle w:val="XYZCoords"/>
      </w:pPr>
      <w:r w:rsidRPr="008E21C3">
        <w:t>C          0.79921        2.22961       -2.69815</w:t>
      </w:r>
    </w:p>
    <w:p w14:paraId="49889556" w14:textId="77777777" w:rsidR="008E21C3" w:rsidRPr="008E21C3" w:rsidRDefault="008E21C3" w:rsidP="008E21C3">
      <w:pPr>
        <w:pStyle w:val="XYZCoords"/>
      </w:pPr>
      <w:r w:rsidRPr="008E21C3">
        <w:t>H          1.26570       -1.62533        3.95664</w:t>
      </w:r>
    </w:p>
    <w:p w14:paraId="17D5CECC" w14:textId="77777777" w:rsidR="008E21C3" w:rsidRPr="008E21C3" w:rsidRDefault="008E21C3" w:rsidP="008E21C3">
      <w:pPr>
        <w:pStyle w:val="XYZCoords"/>
      </w:pPr>
      <w:r w:rsidRPr="008E21C3">
        <w:t>H          0.64403        3.26790       -3.05872</w:t>
      </w:r>
    </w:p>
    <w:p w14:paraId="006B37B0" w14:textId="77777777" w:rsidR="008E21C3" w:rsidRPr="008E21C3" w:rsidRDefault="008E21C3" w:rsidP="008E21C3">
      <w:pPr>
        <w:pStyle w:val="XYZCoords"/>
      </w:pPr>
      <w:r w:rsidRPr="008E21C3">
        <w:t>C          1.65776       -1.92898        2.97132</w:t>
      </w:r>
    </w:p>
    <w:p w14:paraId="2C440AAB" w14:textId="77777777" w:rsidR="008E21C3" w:rsidRPr="008E21C3" w:rsidRDefault="008E21C3" w:rsidP="008E21C3">
      <w:pPr>
        <w:pStyle w:val="XYZCoords"/>
      </w:pPr>
      <w:r w:rsidRPr="008E21C3">
        <w:t>H          1.93112       -3.16606       -0.77294</w:t>
      </w:r>
    </w:p>
    <w:p w14:paraId="495A10A6" w14:textId="77777777" w:rsidR="008E21C3" w:rsidRPr="008E21C3" w:rsidRDefault="008E21C3" w:rsidP="008E21C3">
      <w:pPr>
        <w:pStyle w:val="XYZCoords"/>
      </w:pPr>
      <w:r w:rsidRPr="008E21C3">
        <w:t>H          1.88358       -3.00310        3.03292</w:t>
      </w:r>
    </w:p>
    <w:p w14:paraId="1F3D7D12" w14:textId="77777777" w:rsidR="008E21C3" w:rsidRPr="008E21C3" w:rsidRDefault="008E21C3" w:rsidP="008E21C3">
      <w:pPr>
        <w:pStyle w:val="XYZCoords"/>
      </w:pPr>
      <w:r w:rsidRPr="008E21C3">
        <w:t>H          0.12105        2.06733       -1.84896</w:t>
      </w:r>
    </w:p>
    <w:p w14:paraId="14F3E5B9" w14:textId="77777777" w:rsidR="008E21C3" w:rsidRPr="008E21C3" w:rsidRDefault="008E21C3" w:rsidP="008E21C3">
      <w:pPr>
        <w:pStyle w:val="XYZCoords"/>
      </w:pPr>
      <w:r w:rsidRPr="008E21C3">
        <w:t>C          2.32505       -3.74865        0.07538</w:t>
      </w:r>
    </w:p>
    <w:p w14:paraId="6BC096F0" w14:textId="77777777" w:rsidR="008E21C3" w:rsidRPr="008E21C3" w:rsidRDefault="008E21C3" w:rsidP="008E21C3">
      <w:pPr>
        <w:pStyle w:val="XYZCoords"/>
      </w:pPr>
      <w:r w:rsidRPr="008E21C3">
        <w:t>H          2.42815       -4.80718       -0.21773</w:t>
      </w:r>
    </w:p>
    <w:p w14:paraId="566B5FE2" w14:textId="77777777" w:rsidR="008E21C3" w:rsidRPr="008E21C3" w:rsidRDefault="008E21C3" w:rsidP="008E21C3">
      <w:pPr>
        <w:pStyle w:val="XYZCoords"/>
      </w:pPr>
      <w:r w:rsidRPr="008E21C3">
        <w:t>H          1.57306        2.83785       -0.37216</w:t>
      </w:r>
    </w:p>
    <w:p w14:paraId="704A541D" w14:textId="77777777" w:rsidR="008E21C3" w:rsidRPr="008E21C3" w:rsidRDefault="008E21C3" w:rsidP="008E21C3">
      <w:pPr>
        <w:pStyle w:val="XYZCoords"/>
      </w:pPr>
      <w:r w:rsidRPr="008E21C3">
        <w:t>Ru         2.44962       -0.09044       -0.75468</w:t>
      </w:r>
    </w:p>
    <w:p w14:paraId="6E89D5C4" w14:textId="77777777" w:rsidR="008E21C3" w:rsidRPr="008E21C3" w:rsidRDefault="008E21C3" w:rsidP="008E21C3">
      <w:pPr>
        <w:pStyle w:val="XYZCoords"/>
      </w:pPr>
      <w:r w:rsidRPr="008E21C3">
        <w:t>H          1.79048        0.71994        2.13147</w:t>
      </w:r>
    </w:p>
    <w:p w14:paraId="38DABC83" w14:textId="77777777" w:rsidR="008E21C3" w:rsidRPr="008E21C3" w:rsidRDefault="008E21C3" w:rsidP="008E21C3">
      <w:pPr>
        <w:pStyle w:val="XYZCoords"/>
      </w:pPr>
      <w:r w:rsidRPr="008E21C3">
        <w:t>N          2.16494        2.06545       -2.18577</w:t>
      </w:r>
    </w:p>
    <w:p w14:paraId="3A7EAE41" w14:textId="77777777" w:rsidR="008E21C3" w:rsidRPr="008E21C3" w:rsidRDefault="008E21C3" w:rsidP="008E21C3">
      <w:pPr>
        <w:pStyle w:val="XYZCoords"/>
      </w:pPr>
      <w:r w:rsidRPr="008E21C3">
        <w:t>C          2.41038        2.98380       -1.07523</w:t>
      </w:r>
    </w:p>
    <w:p w14:paraId="28EFC417" w14:textId="77777777" w:rsidR="008E21C3" w:rsidRPr="008E21C3" w:rsidRDefault="008E21C3" w:rsidP="008E21C3">
      <w:pPr>
        <w:pStyle w:val="XYZCoords"/>
      </w:pPr>
      <w:r w:rsidRPr="008E21C3">
        <w:t>C          2.90298       -1.09150        2.67002</w:t>
      </w:r>
    </w:p>
    <w:p w14:paraId="11425CFB" w14:textId="77777777" w:rsidR="008E21C3" w:rsidRPr="008E21C3" w:rsidRDefault="008E21C3" w:rsidP="008E21C3">
      <w:pPr>
        <w:pStyle w:val="XYZCoords"/>
      </w:pPr>
      <w:r w:rsidRPr="008E21C3">
        <w:t>H          2.20094        0.53729        3.87486</w:t>
      </w:r>
    </w:p>
    <w:p w14:paraId="39F5CC9F" w14:textId="77777777" w:rsidR="008E21C3" w:rsidRPr="008E21C3" w:rsidRDefault="008E21C3" w:rsidP="008E21C3">
      <w:pPr>
        <w:pStyle w:val="XYZCoords"/>
      </w:pPr>
      <w:r w:rsidRPr="008E21C3">
        <w:t>H          3.52988       -4.02953        2.56215</w:t>
      </w:r>
    </w:p>
    <w:p w14:paraId="25B7B586" w14:textId="77777777" w:rsidR="008E21C3" w:rsidRPr="008E21C3" w:rsidRDefault="008E21C3" w:rsidP="008E21C3">
      <w:pPr>
        <w:pStyle w:val="XYZCoords"/>
      </w:pPr>
      <w:r w:rsidRPr="008E21C3">
        <w:t>C          2.56397        0.39387        2.84285</w:t>
      </w:r>
    </w:p>
    <w:p w14:paraId="13BB8D48" w14:textId="77777777" w:rsidR="008E21C3" w:rsidRPr="008E21C3" w:rsidRDefault="008E21C3" w:rsidP="008E21C3">
      <w:pPr>
        <w:pStyle w:val="XYZCoords"/>
      </w:pPr>
      <w:r w:rsidRPr="008E21C3">
        <w:t>C          3.69327       -3.21981        0.52014</w:t>
      </w:r>
    </w:p>
    <w:p w14:paraId="1D27AE18" w14:textId="77777777" w:rsidR="008E21C3" w:rsidRPr="008E21C3" w:rsidRDefault="008E21C3" w:rsidP="008E21C3">
      <w:pPr>
        <w:pStyle w:val="XYZCoords"/>
      </w:pPr>
      <w:r w:rsidRPr="008E21C3">
        <w:t>P          3.42989       -1.36334        0.85447</w:t>
      </w:r>
    </w:p>
    <w:p w14:paraId="164E8545" w14:textId="77777777" w:rsidR="008E21C3" w:rsidRPr="008E21C3" w:rsidRDefault="008E21C3" w:rsidP="008E21C3">
      <w:pPr>
        <w:pStyle w:val="XYZCoords"/>
      </w:pPr>
      <w:r w:rsidRPr="008E21C3">
        <w:t>H          2.44494        4.04258       -1.39333</w:t>
      </w:r>
    </w:p>
    <w:p w14:paraId="5D5B6488" w14:textId="77777777" w:rsidR="008E21C3" w:rsidRPr="008E21C3" w:rsidRDefault="008E21C3" w:rsidP="008E21C3">
      <w:pPr>
        <w:pStyle w:val="XYZCoords"/>
      </w:pPr>
      <w:r w:rsidRPr="008E21C3">
        <w:t>C          4.21952       -4.02271        1.70965</w:t>
      </w:r>
    </w:p>
    <w:p w14:paraId="162CA5A7" w14:textId="77777777" w:rsidR="008E21C3" w:rsidRPr="008E21C3" w:rsidRDefault="008E21C3" w:rsidP="008E21C3">
      <w:pPr>
        <w:pStyle w:val="XYZCoords"/>
      </w:pPr>
      <w:r w:rsidRPr="008E21C3">
        <w:t>H          3.05995        1.30047       -3.90411</w:t>
      </w:r>
    </w:p>
    <w:p w14:paraId="49DBAEE4" w14:textId="77777777" w:rsidR="008E21C3" w:rsidRPr="008E21C3" w:rsidRDefault="008E21C3" w:rsidP="008E21C3">
      <w:pPr>
        <w:pStyle w:val="XYZCoords"/>
      </w:pPr>
      <w:r w:rsidRPr="008E21C3">
        <w:t>H          2.34497        3.63209       -4.57434</w:t>
      </w:r>
    </w:p>
    <w:p w14:paraId="0BD135A7" w14:textId="77777777" w:rsidR="008E21C3" w:rsidRPr="008E21C3" w:rsidRDefault="008E21C3" w:rsidP="008E21C3">
      <w:pPr>
        <w:pStyle w:val="XYZCoords"/>
      </w:pPr>
      <w:r w:rsidRPr="008E21C3">
        <w:t>H          4.34614       -5.06930        1.38574</w:t>
      </w:r>
    </w:p>
    <w:p w14:paraId="7403EC74" w14:textId="77777777" w:rsidR="008E21C3" w:rsidRPr="008E21C3" w:rsidRDefault="008E21C3" w:rsidP="008E21C3">
      <w:pPr>
        <w:pStyle w:val="XYZCoords"/>
      </w:pPr>
      <w:r w:rsidRPr="008E21C3">
        <w:t>C          3.20642        2.14589       -3.21895</w:t>
      </w:r>
    </w:p>
    <w:p w14:paraId="55932576" w14:textId="77777777" w:rsidR="008E21C3" w:rsidRPr="008E21C3" w:rsidRDefault="008E21C3" w:rsidP="008E21C3">
      <w:pPr>
        <w:pStyle w:val="XYZCoords"/>
      </w:pPr>
      <w:r w:rsidRPr="008E21C3">
        <w:t>H          3.61586       -1.23656        4.68387</w:t>
      </w:r>
    </w:p>
    <w:p w14:paraId="0910FB82" w14:textId="77777777" w:rsidR="008E21C3" w:rsidRPr="008E21C3" w:rsidRDefault="008E21C3" w:rsidP="008E21C3">
      <w:pPr>
        <w:pStyle w:val="XYZCoords"/>
      </w:pPr>
      <w:r w:rsidRPr="008E21C3">
        <w:t>C          3.53938       -0.75838       -2.05805</w:t>
      </w:r>
    </w:p>
    <w:p w14:paraId="6B8D6352" w14:textId="77777777" w:rsidR="008E21C3" w:rsidRPr="008E21C3" w:rsidRDefault="008E21C3" w:rsidP="008E21C3">
      <w:pPr>
        <w:pStyle w:val="XYZCoords"/>
      </w:pPr>
      <w:r w:rsidRPr="008E21C3">
        <w:t>C          4.01472       -1.42166        3.67240</w:t>
      </w:r>
    </w:p>
    <w:p w14:paraId="2A282A5D" w14:textId="77777777" w:rsidR="008E21C3" w:rsidRPr="008E21C3" w:rsidRDefault="008E21C3" w:rsidP="008E21C3">
      <w:pPr>
        <w:pStyle w:val="XYZCoords"/>
      </w:pPr>
      <w:r w:rsidRPr="008E21C3">
        <w:t>H          4.38662       -2.90712       -1.54788</w:t>
      </w:r>
    </w:p>
    <w:p w14:paraId="61EE0913" w14:textId="77777777" w:rsidR="008E21C3" w:rsidRPr="008E21C3" w:rsidRDefault="008E21C3" w:rsidP="008E21C3">
      <w:pPr>
        <w:pStyle w:val="XYZCoords"/>
      </w:pPr>
      <w:r w:rsidRPr="008E21C3">
        <w:t>C          4.69148       -3.40826       -0.62397</w:t>
      </w:r>
    </w:p>
    <w:p w14:paraId="03DF0F33" w14:textId="77777777" w:rsidR="008E21C3" w:rsidRPr="008E21C3" w:rsidRDefault="008E21C3" w:rsidP="008E21C3">
      <w:pPr>
        <w:pStyle w:val="XYZCoords"/>
      </w:pPr>
      <w:r w:rsidRPr="008E21C3">
        <w:t>H          4.35525       -2.46207        3.64201</w:t>
      </w:r>
    </w:p>
    <w:p w14:paraId="1F56BD38" w14:textId="77777777" w:rsidR="008E21C3" w:rsidRPr="008E21C3" w:rsidRDefault="008E21C3" w:rsidP="008E21C3">
      <w:pPr>
        <w:pStyle w:val="XYZCoords"/>
      </w:pPr>
      <w:r w:rsidRPr="008E21C3">
        <w:t>H          4.75187       -4.48669       -0.84501</w:t>
      </w:r>
    </w:p>
    <w:p w14:paraId="5DA5CED4" w14:textId="77777777" w:rsidR="008E21C3" w:rsidRPr="008E21C3" w:rsidRDefault="008E21C3" w:rsidP="008E21C3">
      <w:pPr>
        <w:pStyle w:val="XYZCoords"/>
      </w:pPr>
      <w:r w:rsidRPr="008E21C3">
        <w:t>C          3.66012        2.63839       -0.31581</w:t>
      </w:r>
    </w:p>
    <w:p w14:paraId="3CFC91C7" w14:textId="77777777" w:rsidR="008E21C3" w:rsidRPr="008E21C3" w:rsidRDefault="008E21C3" w:rsidP="008E21C3">
      <w:pPr>
        <w:pStyle w:val="XYZCoords"/>
      </w:pPr>
      <w:r w:rsidRPr="008E21C3">
        <w:t>N          3.87226        1.32886       -0.07270</w:t>
      </w:r>
    </w:p>
    <w:p w14:paraId="40715550" w14:textId="77777777" w:rsidR="008E21C3" w:rsidRPr="008E21C3" w:rsidRDefault="008E21C3" w:rsidP="008E21C3">
      <w:pPr>
        <w:pStyle w:val="XYZCoords"/>
      </w:pPr>
      <w:r w:rsidRPr="008E21C3">
        <w:t>C          3.27034        3.44640       -4.00884</w:t>
      </w:r>
    </w:p>
    <w:p w14:paraId="56E2A59E" w14:textId="77777777" w:rsidR="008E21C3" w:rsidRPr="008E21C3" w:rsidRDefault="008E21C3" w:rsidP="008E21C3">
      <w:pPr>
        <w:pStyle w:val="XYZCoords"/>
      </w:pPr>
      <w:r w:rsidRPr="008E21C3">
        <w:t>H          3.45363        1.03171        2.72334</w:t>
      </w:r>
    </w:p>
    <w:p w14:paraId="4FF88A25" w14:textId="77777777" w:rsidR="008E21C3" w:rsidRPr="008E21C3" w:rsidRDefault="008E21C3" w:rsidP="008E21C3">
      <w:pPr>
        <w:pStyle w:val="XYZCoords"/>
      </w:pPr>
      <w:r w:rsidRPr="008E21C3">
        <w:t>H          4.17171        1.96408       -2.72147</w:t>
      </w:r>
    </w:p>
    <w:p w14:paraId="0CD88EED" w14:textId="77777777" w:rsidR="008E21C3" w:rsidRPr="008E21C3" w:rsidRDefault="008E21C3" w:rsidP="008E21C3">
      <w:pPr>
        <w:pStyle w:val="XYZCoords"/>
      </w:pPr>
      <w:r w:rsidRPr="008E21C3">
        <w:t>H          5.20328       -3.66674        2.05212</w:t>
      </w:r>
    </w:p>
    <w:p w14:paraId="6AEFD9A2" w14:textId="77777777" w:rsidR="008E21C3" w:rsidRPr="008E21C3" w:rsidRDefault="008E21C3" w:rsidP="008E21C3">
      <w:pPr>
        <w:pStyle w:val="XYZCoords"/>
      </w:pPr>
      <w:r w:rsidRPr="008E21C3">
        <w:t>H          3.45657        4.32098       -3.36660</w:t>
      </w:r>
    </w:p>
    <w:p w14:paraId="0E7D1D42" w14:textId="77777777" w:rsidR="008E21C3" w:rsidRPr="008E21C3" w:rsidRDefault="008E21C3" w:rsidP="008E21C3">
      <w:pPr>
        <w:pStyle w:val="XYZCoords"/>
      </w:pPr>
      <w:r w:rsidRPr="008E21C3">
        <w:t>C          5.12282       -0.55440        0.79579</w:t>
      </w:r>
    </w:p>
    <w:p w14:paraId="70D814C3" w14:textId="77777777" w:rsidR="008E21C3" w:rsidRPr="008E21C3" w:rsidRDefault="008E21C3" w:rsidP="008E21C3">
      <w:pPr>
        <w:pStyle w:val="XYZCoords"/>
      </w:pPr>
      <w:r w:rsidRPr="008E21C3">
        <w:t>H          4.09598        3.39154       -4.73430</w:t>
      </w:r>
    </w:p>
    <w:p w14:paraId="2CA167FD" w14:textId="77777777" w:rsidR="008E21C3" w:rsidRPr="008E21C3" w:rsidRDefault="008E21C3" w:rsidP="008E21C3">
      <w:pPr>
        <w:pStyle w:val="XYZCoords"/>
      </w:pPr>
      <w:r w:rsidRPr="008E21C3">
        <w:t>H          4.88796       -0.76266        3.55393</w:t>
      </w:r>
    </w:p>
    <w:p w14:paraId="471F2529" w14:textId="77777777" w:rsidR="008E21C3" w:rsidRPr="008E21C3" w:rsidRDefault="008E21C3" w:rsidP="008E21C3">
      <w:pPr>
        <w:pStyle w:val="XYZCoords"/>
      </w:pPr>
      <w:r w:rsidRPr="008E21C3">
        <w:t>C          4.95773        0.92694        0.62682</w:t>
      </w:r>
    </w:p>
    <w:p w14:paraId="10E15DFB" w14:textId="77777777" w:rsidR="008E21C3" w:rsidRPr="008E21C3" w:rsidRDefault="008E21C3" w:rsidP="008E21C3">
      <w:pPr>
        <w:pStyle w:val="XYZCoords"/>
      </w:pPr>
      <w:r w:rsidRPr="008E21C3">
        <w:t>C          4.54049        3.60455        0.16296</w:t>
      </w:r>
    </w:p>
    <w:p w14:paraId="30DF0F9F" w14:textId="77777777" w:rsidR="008E21C3" w:rsidRPr="008E21C3" w:rsidRDefault="008E21C3" w:rsidP="008E21C3">
      <w:pPr>
        <w:pStyle w:val="XYZCoords"/>
      </w:pPr>
      <w:r w:rsidRPr="008E21C3">
        <w:t>H          5.70742       -3.07897       -0.35564</w:t>
      </w:r>
    </w:p>
    <w:p w14:paraId="78670B65" w14:textId="77777777" w:rsidR="008E21C3" w:rsidRPr="008E21C3" w:rsidRDefault="008E21C3" w:rsidP="008E21C3">
      <w:pPr>
        <w:pStyle w:val="XYZCoords"/>
      </w:pPr>
      <w:r w:rsidRPr="008E21C3">
        <w:t>H          4.34930        4.65660       -0.05122</w:t>
      </w:r>
    </w:p>
    <w:p w14:paraId="242D0A38" w14:textId="77777777" w:rsidR="008E21C3" w:rsidRPr="008E21C3" w:rsidRDefault="008E21C3" w:rsidP="008E21C3">
      <w:pPr>
        <w:pStyle w:val="XYZCoords"/>
      </w:pPr>
      <w:r w:rsidRPr="008E21C3">
        <w:t>H          5.59454       -0.95183       -0.11779</w:t>
      </w:r>
    </w:p>
    <w:p w14:paraId="6EEDC8CD" w14:textId="77777777" w:rsidR="008E21C3" w:rsidRPr="008E21C3" w:rsidRDefault="008E21C3" w:rsidP="008E21C3">
      <w:pPr>
        <w:pStyle w:val="XYZCoords"/>
      </w:pPr>
      <w:r w:rsidRPr="008E21C3">
        <w:t>H          5.77818       -0.79507        1.64343</w:t>
      </w:r>
    </w:p>
    <w:p w14:paraId="333D6519" w14:textId="77777777" w:rsidR="008E21C3" w:rsidRPr="008E21C3" w:rsidRDefault="008E21C3" w:rsidP="008E21C3">
      <w:pPr>
        <w:pStyle w:val="XYZCoords"/>
      </w:pPr>
      <w:r w:rsidRPr="008E21C3">
        <w:t>C          5.86173        1.85499        1.13857</w:t>
      </w:r>
    </w:p>
    <w:p w14:paraId="555C370A" w14:textId="77777777" w:rsidR="008E21C3" w:rsidRPr="008E21C3" w:rsidRDefault="008E21C3" w:rsidP="008E21C3">
      <w:pPr>
        <w:pStyle w:val="XYZCoords"/>
      </w:pPr>
      <w:r w:rsidRPr="008E21C3">
        <w:t>C          5.64754        3.20948        0.90675</w:t>
      </w:r>
    </w:p>
    <w:p w14:paraId="4DB854FF" w14:textId="77777777" w:rsidR="008E21C3" w:rsidRPr="008E21C3" w:rsidRDefault="008E21C3" w:rsidP="008E21C3">
      <w:pPr>
        <w:pStyle w:val="XYZCoords"/>
      </w:pPr>
      <w:r w:rsidRPr="008E21C3">
        <w:t>H          6.72471        1.50940        1.70833</w:t>
      </w:r>
    </w:p>
    <w:p w14:paraId="33A196BA" w14:textId="77777777" w:rsidR="008E21C3" w:rsidRPr="008E21C3" w:rsidRDefault="008E21C3" w:rsidP="008E21C3">
      <w:pPr>
        <w:pStyle w:val="XYZCoords"/>
      </w:pPr>
      <w:r w:rsidRPr="008E21C3">
        <w:t>H          6.34577        3.95253        1.29638</w:t>
      </w:r>
    </w:p>
    <w:p w14:paraId="59201A1C" w14:textId="77777777" w:rsidR="008E21C3" w:rsidRPr="008E21C3" w:rsidRDefault="008E21C3" w:rsidP="008E21C3">
      <w:pPr>
        <w:pStyle w:val="XYZCoords"/>
      </w:pPr>
      <w:r w:rsidRPr="008E21C3">
        <w:t>H          0.16102        0.80024       -0.13289</w:t>
      </w:r>
    </w:p>
    <w:p w14:paraId="3F969B62" w14:textId="77777777" w:rsidR="008E21C3" w:rsidRPr="008E21C3" w:rsidRDefault="008E21C3" w:rsidP="008E21C3">
      <w:pPr>
        <w:pStyle w:val="XYZCoords"/>
      </w:pPr>
      <w:r w:rsidRPr="008E21C3">
        <w:t>O          4.15621       -1.09821       -2.98708</w:t>
      </w:r>
    </w:p>
    <w:p w14:paraId="0FD3D812" w14:textId="77777777" w:rsidR="008E21C3" w:rsidRPr="008E21C3" w:rsidRDefault="008E21C3" w:rsidP="008E21C3">
      <w:pPr>
        <w:pStyle w:val="XYZCoords"/>
      </w:pPr>
      <w:r w:rsidRPr="008E21C3">
        <w:t>C         -1.19301       -3.84473       -1.18152</w:t>
      </w:r>
    </w:p>
    <w:p w14:paraId="4D14D95E" w14:textId="77777777" w:rsidR="008E21C3" w:rsidRPr="008E21C3" w:rsidRDefault="008E21C3" w:rsidP="008E21C3">
      <w:pPr>
        <w:pStyle w:val="XYZCoords"/>
      </w:pPr>
      <w:r w:rsidRPr="008E21C3">
        <w:t>H         -0.26419        2.42261        1.01026</w:t>
      </w:r>
    </w:p>
    <w:p w14:paraId="33E3D925" w14:textId="77777777" w:rsidR="008E21C3" w:rsidRPr="008E21C3" w:rsidRDefault="008E21C3" w:rsidP="008E21C3">
      <w:pPr>
        <w:pStyle w:val="XYZCoords"/>
      </w:pPr>
      <w:r w:rsidRPr="008E21C3">
        <w:t>O         -0.73798       -1.41373        0.85327</w:t>
      </w:r>
    </w:p>
    <w:p w14:paraId="470E2CCB" w14:textId="77777777" w:rsidR="008E21C3" w:rsidRPr="008E21C3" w:rsidRDefault="008E21C3" w:rsidP="008E21C3">
      <w:pPr>
        <w:pStyle w:val="XYZCoords"/>
      </w:pPr>
      <w:r w:rsidRPr="008E21C3">
        <w:t>H         -0.39436        1.23053        3.13584</w:t>
      </w:r>
    </w:p>
    <w:p w14:paraId="05D9451C" w14:textId="77777777" w:rsidR="008E21C3" w:rsidRPr="008E21C3" w:rsidRDefault="008E21C3" w:rsidP="008E21C3">
      <w:pPr>
        <w:pStyle w:val="XYZCoords"/>
      </w:pPr>
      <w:r w:rsidRPr="008E21C3">
        <w:t>O         -1.36411        0.39954       -1.19688</w:t>
      </w:r>
    </w:p>
    <w:p w14:paraId="7B3D0315" w14:textId="77777777" w:rsidR="008E21C3" w:rsidRPr="008E21C3" w:rsidRDefault="008E21C3" w:rsidP="008E21C3">
      <w:pPr>
        <w:pStyle w:val="XYZCoords"/>
      </w:pPr>
      <w:r w:rsidRPr="008E21C3">
        <w:t>H         -0.16417       -0.63117        0.95056</w:t>
      </w:r>
    </w:p>
    <w:p w14:paraId="6EAC3A82" w14:textId="77777777" w:rsidR="008E21C3" w:rsidRPr="008E21C3" w:rsidRDefault="008E21C3" w:rsidP="008E21C3">
      <w:pPr>
        <w:pStyle w:val="XYZCoords"/>
      </w:pPr>
      <w:r w:rsidRPr="008E21C3">
        <w:t>C         -1.71073       -2.77480       -2.11892</w:t>
      </w:r>
    </w:p>
    <w:p w14:paraId="604D6D0F" w14:textId="77777777" w:rsidR="008E21C3" w:rsidRPr="008E21C3" w:rsidRDefault="008E21C3" w:rsidP="008E21C3">
      <w:pPr>
        <w:pStyle w:val="XYZCoords"/>
      </w:pPr>
      <w:r w:rsidRPr="008E21C3">
        <w:t>H         -0.62877        4.16044        0.81622</w:t>
      </w:r>
    </w:p>
    <w:p w14:paraId="155DBE94" w14:textId="77777777" w:rsidR="008E21C3" w:rsidRPr="008E21C3" w:rsidRDefault="008E21C3" w:rsidP="008E21C3">
      <w:pPr>
        <w:pStyle w:val="XYZCoords"/>
      </w:pPr>
      <w:r w:rsidRPr="008E21C3">
        <w:t>C         -0.94210        3.23229        1.32537</w:t>
      </w:r>
    </w:p>
    <w:p w14:paraId="4864FD58" w14:textId="77777777" w:rsidR="008E21C3" w:rsidRPr="008E21C3" w:rsidRDefault="008E21C3" w:rsidP="008E21C3">
      <w:pPr>
        <w:pStyle w:val="XYZCoords"/>
      </w:pPr>
      <w:r w:rsidRPr="008E21C3">
        <w:t>H         -1.01484       -0.42043        2.99262</w:t>
      </w:r>
    </w:p>
    <w:p w14:paraId="6558010B" w14:textId="77777777" w:rsidR="008E21C3" w:rsidRPr="008E21C3" w:rsidRDefault="008E21C3" w:rsidP="008E21C3">
      <w:pPr>
        <w:pStyle w:val="XYZCoords"/>
      </w:pPr>
      <w:r w:rsidRPr="008E21C3">
        <w:t>H         -0.79963        3.39421        2.40359</w:t>
      </w:r>
    </w:p>
    <w:p w14:paraId="7C2CE84C" w14:textId="77777777" w:rsidR="008E21C3" w:rsidRPr="008E21C3" w:rsidRDefault="008E21C3" w:rsidP="008E21C3">
      <w:pPr>
        <w:pStyle w:val="XYZCoords"/>
      </w:pPr>
      <w:r w:rsidRPr="008E21C3">
        <w:t>C         -1.12835        0.52400        3.54629</w:t>
      </w:r>
    </w:p>
    <w:p w14:paraId="61D89BA0" w14:textId="77777777" w:rsidR="008E21C3" w:rsidRPr="008E21C3" w:rsidRDefault="008E21C3" w:rsidP="008E21C3">
      <w:pPr>
        <w:pStyle w:val="XYZCoords"/>
      </w:pPr>
      <w:r w:rsidRPr="008E21C3">
        <w:t>H         -0.88319        0.35518        4.60876</w:t>
      </w:r>
    </w:p>
    <w:p w14:paraId="4DD7383E" w14:textId="77777777" w:rsidR="008E21C3" w:rsidRPr="008E21C3" w:rsidRDefault="008E21C3" w:rsidP="008E21C3">
      <w:pPr>
        <w:pStyle w:val="XYZCoords"/>
      </w:pPr>
      <w:r w:rsidRPr="008E21C3">
        <w:t>H         -2.46759       -0.43411       -2.77867</w:t>
      </w:r>
    </w:p>
    <w:p w14:paraId="54958AAC" w14:textId="77777777" w:rsidR="008E21C3" w:rsidRPr="008E21C3" w:rsidRDefault="008E21C3" w:rsidP="008E21C3">
      <w:pPr>
        <w:pStyle w:val="XYZCoords"/>
      </w:pPr>
      <w:r w:rsidRPr="008E21C3">
        <w:t>Ru        -2.53285       -0.62460        0.18044</w:t>
      </w:r>
    </w:p>
    <w:p w14:paraId="07F5D4C2" w14:textId="77777777" w:rsidR="008E21C3" w:rsidRPr="008E21C3" w:rsidRDefault="008E21C3" w:rsidP="008E21C3">
      <w:pPr>
        <w:pStyle w:val="XYZCoords"/>
      </w:pPr>
      <w:r w:rsidRPr="008E21C3">
        <w:t>H         -2.00588        2.17779       -1.04332</w:t>
      </w:r>
    </w:p>
    <w:p w14:paraId="7CEFDC02" w14:textId="77777777" w:rsidR="008E21C3" w:rsidRPr="008E21C3" w:rsidRDefault="008E21C3" w:rsidP="008E21C3">
      <w:pPr>
        <w:pStyle w:val="XYZCoords"/>
      </w:pPr>
      <w:r w:rsidRPr="008E21C3">
        <w:t>N         -2.90366       -2.07190       -1.59740</w:t>
      </w:r>
    </w:p>
    <w:p w14:paraId="18D82826" w14:textId="77777777" w:rsidR="008E21C3" w:rsidRPr="008E21C3" w:rsidRDefault="008E21C3" w:rsidP="008E21C3">
      <w:pPr>
        <w:pStyle w:val="XYZCoords"/>
      </w:pPr>
      <w:r w:rsidRPr="008E21C3">
        <w:t>C         -3.34620       -1.07479       -2.59111</w:t>
      </w:r>
    </w:p>
    <w:p w14:paraId="3788F12D" w14:textId="77777777" w:rsidR="008E21C3" w:rsidRPr="008E21C3" w:rsidRDefault="008E21C3" w:rsidP="008E21C3">
      <w:pPr>
        <w:pStyle w:val="XYZCoords"/>
      </w:pPr>
      <w:r w:rsidRPr="008E21C3">
        <w:t>C         -2.40466        2.95723        0.96836</w:t>
      </w:r>
    </w:p>
    <w:p w14:paraId="1B992E1B" w14:textId="77777777" w:rsidR="008E21C3" w:rsidRPr="008E21C3" w:rsidRDefault="008E21C3" w:rsidP="008E21C3">
      <w:pPr>
        <w:pStyle w:val="XYZCoords"/>
      </w:pPr>
      <w:r w:rsidRPr="008E21C3">
        <w:t>H         -2.18292        3.96727       -0.91269</w:t>
      </w:r>
    </w:p>
    <w:p w14:paraId="5E8A84B8" w14:textId="77777777" w:rsidR="008E21C3" w:rsidRPr="008E21C3" w:rsidRDefault="008E21C3" w:rsidP="008E21C3">
      <w:pPr>
        <w:pStyle w:val="XYZCoords"/>
      </w:pPr>
      <w:r w:rsidRPr="008E21C3">
        <w:t>H         -2.01998        3.12487        3.94360</w:t>
      </w:r>
    </w:p>
    <w:p w14:paraId="0312688E" w14:textId="77777777" w:rsidR="008E21C3" w:rsidRPr="008E21C3" w:rsidRDefault="008E21C3" w:rsidP="008E21C3">
      <w:pPr>
        <w:pStyle w:val="XYZCoords"/>
      </w:pPr>
      <w:r w:rsidRPr="008E21C3">
        <w:t>C         -2.56224        2.99352       -0.55736</w:t>
      </w:r>
    </w:p>
    <w:p w14:paraId="7441BDAA" w14:textId="77777777" w:rsidR="008E21C3" w:rsidRPr="008E21C3" w:rsidRDefault="008E21C3" w:rsidP="008E21C3">
      <w:pPr>
        <w:pStyle w:val="XYZCoords"/>
      </w:pPr>
      <w:r w:rsidRPr="008E21C3">
        <w:t>C         -2.56286        1.05027        3.43758</w:t>
      </w:r>
    </w:p>
    <w:p w14:paraId="191617CD" w14:textId="77777777" w:rsidR="008E21C3" w:rsidRPr="008E21C3" w:rsidRDefault="008E21C3" w:rsidP="008E21C3">
      <w:pPr>
        <w:pStyle w:val="XYZCoords"/>
      </w:pPr>
      <w:r w:rsidRPr="008E21C3">
        <w:t>P         -2.88694        1.20278        1.56571</w:t>
      </w:r>
    </w:p>
    <w:p w14:paraId="7F9BD362" w14:textId="77777777" w:rsidR="008E21C3" w:rsidRPr="008E21C3" w:rsidRDefault="008E21C3" w:rsidP="008E21C3">
      <w:pPr>
        <w:pStyle w:val="XYZCoords"/>
      </w:pPr>
      <w:r w:rsidRPr="008E21C3">
        <w:t>H         -3.68593       -1.54294       -3.53017</w:t>
      </w:r>
    </w:p>
    <w:p w14:paraId="1809547C" w14:textId="77777777" w:rsidR="008E21C3" w:rsidRPr="008E21C3" w:rsidRDefault="008E21C3" w:rsidP="008E21C3">
      <w:pPr>
        <w:pStyle w:val="XYZCoords"/>
      </w:pPr>
      <w:r w:rsidRPr="008E21C3">
        <w:t>C         -2.72345        2.33878        4.24338</w:t>
      </w:r>
    </w:p>
    <w:p w14:paraId="38FAD285" w14:textId="77777777" w:rsidR="008E21C3" w:rsidRPr="008E21C3" w:rsidRDefault="008E21C3" w:rsidP="008E21C3">
      <w:pPr>
        <w:pStyle w:val="XYZCoords"/>
      </w:pPr>
      <w:r w:rsidRPr="008E21C3">
        <w:t>H         -3.66771       -3.63450       -0.44206</w:t>
      </w:r>
    </w:p>
    <w:p w14:paraId="096AF802" w14:textId="77777777" w:rsidR="008E21C3" w:rsidRPr="008E21C3" w:rsidRDefault="008E21C3" w:rsidP="008E21C3">
      <w:pPr>
        <w:pStyle w:val="XYZCoords"/>
      </w:pPr>
      <w:r w:rsidRPr="008E21C3">
        <w:t>H         -3.69938       -4.57063       -2.78946</w:t>
      </w:r>
    </w:p>
    <w:p w14:paraId="67B92756" w14:textId="77777777" w:rsidR="008E21C3" w:rsidRPr="008E21C3" w:rsidRDefault="008E21C3" w:rsidP="008E21C3">
      <w:pPr>
        <w:pStyle w:val="XYZCoords"/>
      </w:pPr>
      <w:r w:rsidRPr="008E21C3">
        <w:t>H         -2.52085        2.10771        5.30280</w:t>
      </w:r>
    </w:p>
    <w:p w14:paraId="4526FA70" w14:textId="77777777" w:rsidR="008E21C3" w:rsidRPr="008E21C3" w:rsidRDefault="008E21C3" w:rsidP="008E21C3">
      <w:pPr>
        <w:pStyle w:val="XYZCoords"/>
      </w:pPr>
      <w:r w:rsidRPr="008E21C3">
        <w:t>C         -4.00430       -3.01267       -1.28002</w:t>
      </w:r>
    </w:p>
    <w:p w14:paraId="03627F9F" w14:textId="77777777" w:rsidR="008E21C3" w:rsidRPr="008E21C3" w:rsidRDefault="008E21C3" w:rsidP="008E21C3">
      <w:pPr>
        <w:pStyle w:val="XYZCoords"/>
      </w:pPr>
      <w:r w:rsidRPr="008E21C3">
        <w:t>H         -2.94425        5.02381        1.12511</w:t>
      </w:r>
    </w:p>
    <w:p w14:paraId="74C69D92" w14:textId="77777777" w:rsidR="008E21C3" w:rsidRPr="008E21C3" w:rsidRDefault="008E21C3" w:rsidP="008E21C3">
      <w:pPr>
        <w:pStyle w:val="XYZCoords"/>
      </w:pPr>
      <w:r w:rsidRPr="008E21C3">
        <w:t>C         -3.41776       -1.74699        1.32201</w:t>
      </w:r>
    </w:p>
    <w:p w14:paraId="0297EDB1" w14:textId="77777777" w:rsidR="008E21C3" w:rsidRPr="008E21C3" w:rsidRDefault="008E21C3" w:rsidP="008E21C3">
      <w:pPr>
        <w:pStyle w:val="XYZCoords"/>
      </w:pPr>
      <w:r w:rsidRPr="008E21C3">
        <w:t>C         -3.29761        4.06429        1.53923</w:t>
      </w:r>
    </w:p>
    <w:p w14:paraId="19865853" w14:textId="77777777" w:rsidR="008E21C3" w:rsidRPr="008E21C3" w:rsidRDefault="008E21C3" w:rsidP="008E21C3">
      <w:pPr>
        <w:pStyle w:val="XYZCoords"/>
      </w:pPr>
      <w:r w:rsidRPr="008E21C3">
        <w:t>H         -3.44520       -0.96318        3.57207</w:t>
      </w:r>
    </w:p>
    <w:p w14:paraId="51F72465" w14:textId="77777777" w:rsidR="008E21C3" w:rsidRPr="008E21C3" w:rsidRDefault="008E21C3" w:rsidP="008E21C3">
      <w:pPr>
        <w:pStyle w:val="XYZCoords"/>
      </w:pPr>
      <w:r w:rsidRPr="008E21C3">
        <w:t>C         -3.51212        0.01888        4.05009</w:t>
      </w:r>
    </w:p>
    <w:p w14:paraId="113C2909" w14:textId="77777777" w:rsidR="008E21C3" w:rsidRPr="008E21C3" w:rsidRDefault="008E21C3" w:rsidP="008E21C3">
      <w:pPr>
        <w:pStyle w:val="XYZCoords"/>
      </w:pPr>
      <w:r w:rsidRPr="008E21C3">
        <w:t>H         -3.26800        4.14975        2.63062</w:t>
      </w:r>
    </w:p>
    <w:p w14:paraId="4BFEF8CA" w14:textId="77777777" w:rsidR="008E21C3" w:rsidRPr="008E21C3" w:rsidRDefault="008E21C3" w:rsidP="008E21C3">
      <w:pPr>
        <w:pStyle w:val="XYZCoords"/>
      </w:pPr>
      <w:r w:rsidRPr="008E21C3">
        <w:t>H         -3.23066       -0.11510        5.10783</w:t>
      </w:r>
    </w:p>
    <w:p w14:paraId="0F9B31E8" w14:textId="77777777" w:rsidR="008E21C3" w:rsidRPr="008E21C3" w:rsidRDefault="008E21C3" w:rsidP="008E21C3">
      <w:pPr>
        <w:pStyle w:val="XYZCoords"/>
      </w:pPr>
      <w:r w:rsidRPr="008E21C3">
        <w:t>C         -4.40472       -0.18363       -2.01841</w:t>
      </w:r>
    </w:p>
    <w:p w14:paraId="4FD6408F" w14:textId="77777777" w:rsidR="008E21C3" w:rsidRPr="008E21C3" w:rsidRDefault="008E21C3" w:rsidP="008E21C3">
      <w:pPr>
        <w:pStyle w:val="XYZCoords"/>
      </w:pPr>
      <w:r w:rsidRPr="008E21C3">
        <w:t>N         -4.21751        0.14522       -0.72650</w:t>
      </w:r>
    </w:p>
    <w:p w14:paraId="69779F63" w14:textId="77777777" w:rsidR="008E21C3" w:rsidRPr="008E21C3" w:rsidRDefault="008E21C3" w:rsidP="008E21C3">
      <w:pPr>
        <w:pStyle w:val="XYZCoords"/>
      </w:pPr>
      <w:r w:rsidRPr="008E21C3">
        <w:t>C         -4.48818       -3.90161       -2.41606</w:t>
      </w:r>
    </w:p>
    <w:p w14:paraId="2D2A9952" w14:textId="77777777" w:rsidR="008E21C3" w:rsidRPr="008E21C3" w:rsidRDefault="008E21C3" w:rsidP="008E21C3">
      <w:pPr>
        <w:pStyle w:val="XYZCoords"/>
      </w:pPr>
      <w:r w:rsidRPr="008E21C3">
        <w:t>H         -3.61973        2.93371       -0.85771</w:t>
      </w:r>
    </w:p>
    <w:p w14:paraId="56489809" w14:textId="77777777" w:rsidR="008E21C3" w:rsidRPr="008E21C3" w:rsidRDefault="008E21C3" w:rsidP="008E21C3">
      <w:pPr>
        <w:pStyle w:val="XYZCoords"/>
      </w:pPr>
      <w:r w:rsidRPr="008E21C3">
        <w:t>H         -4.84222       -2.41181       -0.89722</w:t>
      </w:r>
    </w:p>
    <w:p w14:paraId="39FD626B" w14:textId="77777777" w:rsidR="008E21C3" w:rsidRPr="008E21C3" w:rsidRDefault="008E21C3" w:rsidP="008E21C3">
      <w:pPr>
        <w:pStyle w:val="XYZCoords"/>
      </w:pPr>
      <w:r w:rsidRPr="008E21C3">
        <w:t>H         -3.74677        2.74021        4.18807</w:t>
      </w:r>
    </w:p>
    <w:p w14:paraId="48B571D8" w14:textId="77777777" w:rsidR="008E21C3" w:rsidRPr="008E21C3" w:rsidRDefault="008E21C3" w:rsidP="008E21C3">
      <w:pPr>
        <w:pStyle w:val="XYZCoords"/>
      </w:pPr>
      <w:r w:rsidRPr="008E21C3">
        <w:t>H         -4.88329       -3.32890       -3.26859</w:t>
      </w:r>
    </w:p>
    <w:p w14:paraId="73DD568A" w14:textId="77777777" w:rsidR="008E21C3" w:rsidRPr="008E21C3" w:rsidRDefault="008E21C3" w:rsidP="008E21C3">
      <w:pPr>
        <w:pStyle w:val="XYZCoords"/>
      </w:pPr>
      <w:r w:rsidRPr="008E21C3">
        <w:t>C         -4.75401        1.22729        1.35488</w:t>
      </w:r>
    </w:p>
    <w:p w14:paraId="0D4DDBA1" w14:textId="77777777" w:rsidR="008E21C3" w:rsidRPr="008E21C3" w:rsidRDefault="008E21C3" w:rsidP="008E21C3">
      <w:pPr>
        <w:pStyle w:val="XYZCoords"/>
      </w:pPr>
      <w:r w:rsidRPr="008E21C3">
        <w:t>H         -5.30745       -4.53433       -2.04271</w:t>
      </w:r>
    </w:p>
    <w:p w14:paraId="7EEF6DC0" w14:textId="77777777" w:rsidR="008E21C3" w:rsidRPr="008E21C3" w:rsidRDefault="008E21C3" w:rsidP="008E21C3">
      <w:pPr>
        <w:pStyle w:val="XYZCoords"/>
      </w:pPr>
      <w:r w:rsidRPr="008E21C3">
        <w:t>H         -4.34603        3.95500        1.22413</w:t>
      </w:r>
    </w:p>
    <w:p w14:paraId="42525CC8" w14:textId="77777777" w:rsidR="008E21C3" w:rsidRPr="008E21C3" w:rsidRDefault="008E21C3" w:rsidP="008E21C3">
      <w:pPr>
        <w:pStyle w:val="XYZCoords"/>
      </w:pPr>
      <w:r w:rsidRPr="008E21C3">
        <w:t>C         -5.07513        0.96578       -0.08390</w:t>
      </w:r>
    </w:p>
    <w:p w14:paraId="6CBE2C36" w14:textId="77777777" w:rsidR="008E21C3" w:rsidRPr="008E21C3" w:rsidRDefault="008E21C3" w:rsidP="008E21C3">
      <w:pPr>
        <w:pStyle w:val="XYZCoords"/>
      </w:pPr>
      <w:r w:rsidRPr="008E21C3">
        <w:t>C         -5.48543        0.32174       -2.73305</w:t>
      </w:r>
    </w:p>
    <w:p w14:paraId="56B2FF5D" w14:textId="77777777" w:rsidR="008E21C3" w:rsidRPr="008E21C3" w:rsidRDefault="008E21C3" w:rsidP="008E21C3">
      <w:pPr>
        <w:pStyle w:val="XYZCoords"/>
      </w:pPr>
      <w:r w:rsidRPr="008E21C3">
        <w:t>H         -4.56123        0.35307        4.03718</w:t>
      </w:r>
    </w:p>
    <w:p w14:paraId="2BFB746B" w14:textId="77777777" w:rsidR="008E21C3" w:rsidRPr="008E21C3" w:rsidRDefault="008E21C3" w:rsidP="008E21C3">
      <w:pPr>
        <w:pStyle w:val="XYZCoords"/>
      </w:pPr>
      <w:r w:rsidRPr="008E21C3">
        <w:t>H         -5.62270        0.04053       -3.77768</w:t>
      </w:r>
    </w:p>
    <w:p w14:paraId="68ADFA58" w14:textId="77777777" w:rsidR="008E21C3" w:rsidRPr="008E21C3" w:rsidRDefault="008E21C3" w:rsidP="008E21C3">
      <w:pPr>
        <w:pStyle w:val="XYZCoords"/>
      </w:pPr>
      <w:r w:rsidRPr="008E21C3">
        <w:t>H         -5.11703        0.37291        1.94924</w:t>
      </w:r>
    </w:p>
    <w:p w14:paraId="7569FB20" w14:textId="77777777" w:rsidR="008E21C3" w:rsidRPr="008E21C3" w:rsidRDefault="008E21C3" w:rsidP="008E21C3">
      <w:pPr>
        <w:pStyle w:val="XYZCoords"/>
      </w:pPr>
      <w:r w:rsidRPr="008E21C3">
        <w:t>H         -5.25229        2.13269        1.72618</w:t>
      </w:r>
    </w:p>
    <w:p w14:paraId="7DD3EFCF" w14:textId="77777777" w:rsidR="008E21C3" w:rsidRPr="008E21C3" w:rsidRDefault="008E21C3" w:rsidP="008E21C3">
      <w:pPr>
        <w:pStyle w:val="XYZCoords"/>
      </w:pPr>
      <w:r w:rsidRPr="008E21C3">
        <w:t>C         -6.16943        1.50670       -0.75472</w:t>
      </w:r>
    </w:p>
    <w:p w14:paraId="46A3DBB3" w14:textId="77777777" w:rsidR="008E21C3" w:rsidRPr="008E21C3" w:rsidRDefault="008E21C3" w:rsidP="008E21C3">
      <w:pPr>
        <w:pStyle w:val="XYZCoords"/>
      </w:pPr>
      <w:r w:rsidRPr="008E21C3">
        <w:t>C         -6.37327        1.18280       -2.09319</w:t>
      </w:r>
    </w:p>
    <w:p w14:paraId="1730337A" w14:textId="77777777" w:rsidR="008E21C3" w:rsidRPr="008E21C3" w:rsidRDefault="008E21C3" w:rsidP="008E21C3">
      <w:pPr>
        <w:pStyle w:val="XYZCoords"/>
      </w:pPr>
      <w:r w:rsidRPr="008E21C3">
        <w:t>H         -6.85123        2.17357       -0.22620</w:t>
      </w:r>
    </w:p>
    <w:p w14:paraId="2F3393CE" w14:textId="77777777" w:rsidR="008E21C3" w:rsidRPr="008E21C3" w:rsidRDefault="008E21C3" w:rsidP="008E21C3">
      <w:pPr>
        <w:pStyle w:val="XYZCoords"/>
      </w:pPr>
      <w:r w:rsidRPr="008E21C3">
        <w:t>H         -7.22639        1.59603       -2.63427</w:t>
      </w:r>
    </w:p>
    <w:p w14:paraId="68BA206C" w14:textId="77777777" w:rsidR="008E21C3" w:rsidRPr="008E21C3" w:rsidRDefault="008E21C3" w:rsidP="008E21C3">
      <w:pPr>
        <w:pStyle w:val="XYZCoords"/>
      </w:pPr>
      <w:r w:rsidRPr="008E21C3">
        <w:t>H         -0.61046       -0.19239       -1.42034</w:t>
      </w:r>
    </w:p>
    <w:p w14:paraId="477AC03A" w14:textId="77777777" w:rsidR="008E21C3" w:rsidRPr="008E21C3" w:rsidRDefault="008E21C3" w:rsidP="008E21C3">
      <w:pPr>
        <w:pStyle w:val="XYZCoords"/>
      </w:pPr>
      <w:r w:rsidRPr="008E21C3">
        <w:t>O         -3.91652       -2.56087        1.99078</w:t>
      </w:r>
    </w:p>
    <w:p w14:paraId="4B2D479D" w14:textId="77777777" w:rsidR="008E21C3" w:rsidRPr="008E21C3" w:rsidRDefault="008E21C3" w:rsidP="008E21C3">
      <w:pPr>
        <w:pStyle w:val="XYZCoords"/>
      </w:pPr>
      <w:r w:rsidRPr="008E21C3">
        <w:t>H         -0.62551        1.30058       -3.99399</w:t>
      </w:r>
    </w:p>
    <w:p w14:paraId="23212402" w14:textId="77777777" w:rsidR="008E21C3" w:rsidRPr="008E21C3" w:rsidRDefault="008E21C3" w:rsidP="008E21C3">
      <w:pPr>
        <w:pStyle w:val="XYZCoords"/>
      </w:pPr>
      <w:r w:rsidRPr="008E21C3">
        <w:t>H          0.64812        0.20444       -3.41292</w:t>
      </w:r>
    </w:p>
    <w:p w14:paraId="496F2FA0" w14:textId="77777777" w:rsidR="008E21C3" w:rsidRPr="008E21C3" w:rsidRDefault="008E21C3" w:rsidP="008E21C3">
      <w:pPr>
        <w:pStyle w:val="XYZCoords"/>
      </w:pPr>
      <w:r w:rsidRPr="008E21C3">
        <w:t>H          0.99685        1.39251       -4.71719</w:t>
      </w:r>
    </w:p>
    <w:p w14:paraId="4982F13B" w14:textId="77777777" w:rsidR="008E21C3" w:rsidRPr="008E21C3" w:rsidRDefault="008E21C3" w:rsidP="008E21C3">
      <w:pPr>
        <w:pStyle w:val="XYZCoords"/>
      </w:pPr>
      <w:r w:rsidRPr="008E21C3">
        <w:t>H         -1.00677       -3.40740       -0.18877</w:t>
      </w:r>
    </w:p>
    <w:p w14:paraId="3F6D31AF" w14:textId="77777777" w:rsidR="008E21C3" w:rsidRPr="008E21C3" w:rsidRDefault="008E21C3" w:rsidP="008E21C3">
      <w:pPr>
        <w:pStyle w:val="XYZCoords"/>
      </w:pPr>
      <w:r w:rsidRPr="008E21C3">
        <w:t>H         -0.23452       -4.21439       -1.57202</w:t>
      </w:r>
    </w:p>
    <w:p w14:paraId="5B17EAD4" w14:textId="77777777" w:rsidR="008E21C3" w:rsidRPr="008E21C3" w:rsidRDefault="008E21C3" w:rsidP="008E21C3">
      <w:pPr>
        <w:pStyle w:val="XYZCoords"/>
      </w:pPr>
      <w:r w:rsidRPr="008E21C3">
        <w:t>H         -1.87164       -4.70722       -1.08997</w:t>
      </w:r>
    </w:p>
    <w:p w14:paraId="3F98A234" w14:textId="77777777" w:rsidR="008E21C3" w:rsidRPr="008E21C3" w:rsidRDefault="008E21C3" w:rsidP="008E21C3">
      <w:pPr>
        <w:pStyle w:val="XYZCoords"/>
      </w:pPr>
      <w:r w:rsidRPr="008E21C3">
        <w:t>H         -0.92118       -2.02245       -2.25956</w:t>
      </w:r>
    </w:p>
    <w:p w14:paraId="5D9380E7" w14:textId="77777777" w:rsidR="008E21C3" w:rsidRPr="008E21C3" w:rsidRDefault="008E21C3" w:rsidP="008E21C3">
      <w:pPr>
        <w:pStyle w:val="XYZCoords"/>
      </w:pPr>
      <w:r w:rsidRPr="008E21C3">
        <w:t>H         -1.94765       -3.19941       -3.11412</w:t>
      </w:r>
    </w:p>
    <w:p w14:paraId="7EC4F9DA" w14:textId="77777777" w:rsidR="008E21C3" w:rsidRPr="008E21C3" w:rsidRDefault="008E21C3" w:rsidP="008E21C3">
      <w:pPr>
        <w:pStyle w:val="XYZCoords"/>
      </w:pPr>
      <w:r w:rsidRPr="008E21C3">
        <w:t>H          0.39291       -1.52961       -0.63555</w:t>
      </w:r>
    </w:p>
    <w:p w14:paraId="65B21B86" w14:textId="77777777" w:rsidR="008E21C3" w:rsidRDefault="008E21C3">
      <w:r>
        <w:br w:type="page"/>
      </w:r>
    </w:p>
    <w:p w14:paraId="7CD6E347" w14:textId="684448AD" w:rsidR="008E21C3" w:rsidRDefault="008E21C3" w:rsidP="008E21C3">
      <w:pPr>
        <w:pStyle w:val="Caption"/>
      </w:pPr>
      <w:bookmarkStart w:id="256" w:name="_Toc464139270"/>
      <w:r>
        <w:t xml:space="preserve">Figure </w:t>
      </w:r>
      <w:fldSimple w:instr=" STYLEREF 2 \s ">
        <w:r w:rsidR="0073677E">
          <w:rPr>
            <w:noProof/>
          </w:rPr>
          <w:t>11.5</w:t>
        </w:r>
      </w:fldSimple>
      <w:r w:rsidR="008F3988">
        <w:noBreakHyphen/>
      </w:r>
      <w:fldSimple w:instr=" SEQ Figure \* ARABIC \s 2 ">
        <w:r w:rsidR="0073677E">
          <w:rPr>
            <w:noProof/>
          </w:rPr>
          <w:t>4</w:t>
        </w:r>
      </w:fldSimple>
      <w:r>
        <w:t xml:space="preserve"> [A-RS-2]S</w:t>
      </w:r>
      <w:r>
        <w:rPr>
          <w:vertAlign w:val="subscript"/>
        </w:rPr>
        <w:t>0</w:t>
      </w:r>
      <w:r>
        <w:t xml:space="preserve"> Structure and Coordinates</w:t>
      </w:r>
      <w:bookmarkEnd w:id="256"/>
    </w:p>
    <w:p w14:paraId="5ADA27CF" w14:textId="77777777" w:rsidR="008E21C3" w:rsidRDefault="008E21C3" w:rsidP="008E21C3">
      <w:pPr>
        <w:pStyle w:val="CaptionText"/>
      </w:pPr>
      <w:r>
        <w:rPr>
          <w:noProof/>
        </w:rPr>
        <w:drawing>
          <wp:anchor distT="0" distB="0" distL="114300" distR="114300" simplePos="0" relativeHeight="251661312" behindDoc="0" locked="0" layoutInCell="1" allowOverlap="1" wp14:anchorId="6010E3D6" wp14:editId="03017611">
            <wp:simplePos x="0" y="0"/>
            <wp:positionH relativeFrom="column">
              <wp:posOffset>1549400</wp:posOffset>
            </wp:positionH>
            <wp:positionV relativeFrom="paragraph">
              <wp:posOffset>146685</wp:posOffset>
            </wp:positionV>
            <wp:extent cx="4622165" cy="4622165"/>
            <wp:effectExtent l="0" t="0" r="0" b="0"/>
            <wp:wrapSquare wrapText="bothSides"/>
            <wp:docPr id="4" name="Picture 4" descr="Macintosh HD:Users:Jacob:Documents:Water_Splitting:Two_Photon_Water_Splitting:Computational_Data:A_Intermediate:Full_Model:Isomers:F-R2-S2-Up-GP-Disp-SM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Jacob:Documents:Water_Splitting:Two_Photon_Water_Splitting:Computational_Data:A_Intermediate:Full_Model:Isomers:F-R2-S2-Up-GP-Disp-SMD.png"/>
                    <pic:cNvPicPr>
                      <a:picLocks noChangeAspect="1" noChangeArrowheads="1"/>
                    </pic:cNvPicPr>
                  </pic:nvPicPr>
                  <pic:blipFill>
                    <a:blip r:embed="rId134">
                      <a:extLst>
                        <a:ext uri="{28A0092B-C50C-407E-A947-70E740481C1C}">
                          <a14:useLocalDpi xmlns:a14="http://schemas.microsoft.com/office/drawing/2010/main" val="0"/>
                        </a:ext>
                      </a:extLst>
                    </a:blip>
                    <a:srcRect/>
                    <a:stretch>
                      <a:fillRect/>
                    </a:stretch>
                  </pic:blipFill>
                  <pic:spPr bwMode="auto">
                    <a:xfrm>
                      <a:off x="0" y="0"/>
                      <a:ext cx="4622165" cy="462216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E360457" w14:textId="77777777" w:rsidR="008E21C3" w:rsidRDefault="008E21C3" w:rsidP="008E21C3"/>
    <w:p w14:paraId="79517D21" w14:textId="77777777" w:rsidR="008E21C3" w:rsidRDefault="008E21C3" w:rsidP="008E21C3">
      <w:pPr>
        <w:pStyle w:val="XYZCoords"/>
      </w:pPr>
      <w:r>
        <w:t>128</w:t>
      </w:r>
    </w:p>
    <w:p w14:paraId="463A612F" w14:textId="77777777" w:rsidR="008E21C3" w:rsidRDefault="008E21C3" w:rsidP="008E21C3">
      <w:pPr>
        <w:pStyle w:val="XYZCoords"/>
      </w:pPr>
      <w:r>
        <w:tab/>
        <w:t>Energy: -1951572.5055138</w:t>
      </w:r>
    </w:p>
    <w:p w14:paraId="48AF2E34" w14:textId="77777777" w:rsidR="008E21C3" w:rsidRDefault="008E21C3" w:rsidP="008E21C3">
      <w:pPr>
        <w:pStyle w:val="XYZCoords"/>
      </w:pPr>
      <w:r>
        <w:t>C         -1.15194       -3.96254        0.55818</w:t>
      </w:r>
    </w:p>
    <w:p w14:paraId="038C4A79" w14:textId="77777777" w:rsidR="008E21C3" w:rsidRDefault="008E21C3" w:rsidP="008E21C3">
      <w:pPr>
        <w:pStyle w:val="XYZCoords"/>
      </w:pPr>
      <w:r>
        <w:t>H         -0.28547        2.55688       -0.56699</w:t>
      </w:r>
    </w:p>
    <w:p w14:paraId="3811C5AC" w14:textId="77777777" w:rsidR="008E21C3" w:rsidRDefault="008E21C3" w:rsidP="008E21C3">
      <w:pPr>
        <w:pStyle w:val="XYZCoords"/>
      </w:pPr>
      <w:r>
        <w:t>O         -0.71663       -1.22947       -1.04323</w:t>
      </w:r>
    </w:p>
    <w:p w14:paraId="1CD9166D" w14:textId="77777777" w:rsidR="008E21C3" w:rsidRDefault="008E21C3" w:rsidP="008E21C3">
      <w:pPr>
        <w:pStyle w:val="XYZCoords"/>
      </w:pPr>
      <w:r>
        <w:t>H         -0.41574        1.72518       -2.90022</w:t>
      </w:r>
    </w:p>
    <w:p w14:paraId="4F3E1D40" w14:textId="77777777" w:rsidR="008E21C3" w:rsidRDefault="008E21C3" w:rsidP="008E21C3">
      <w:pPr>
        <w:pStyle w:val="XYZCoords"/>
      </w:pPr>
      <w:r>
        <w:t>O         -1.37163        0.22431        1.25960</w:t>
      </w:r>
    </w:p>
    <w:p w14:paraId="1CF50F4C" w14:textId="77777777" w:rsidR="008E21C3" w:rsidRDefault="008E21C3" w:rsidP="008E21C3">
      <w:pPr>
        <w:pStyle w:val="XYZCoords"/>
      </w:pPr>
      <w:r>
        <w:t>H         -0.14262       -0.44333       -0.99728</w:t>
      </w:r>
    </w:p>
    <w:p w14:paraId="0058916F" w14:textId="77777777" w:rsidR="008E21C3" w:rsidRDefault="008E21C3" w:rsidP="008E21C3">
      <w:pPr>
        <w:pStyle w:val="XYZCoords"/>
      </w:pPr>
      <w:r>
        <w:t>C         -1.67727       -3.05991        1.65360</w:t>
      </w:r>
    </w:p>
    <w:p w14:paraId="60CFF2FD" w14:textId="77777777" w:rsidR="008E21C3" w:rsidRDefault="008E21C3" w:rsidP="008E21C3">
      <w:pPr>
        <w:pStyle w:val="XYZCoords"/>
      </w:pPr>
      <w:r>
        <w:t>H         -0.64876        4.24417       -0.11099</w:t>
      </w:r>
    </w:p>
    <w:p w14:paraId="24A9BF70" w14:textId="77777777" w:rsidR="008E21C3" w:rsidRDefault="008E21C3" w:rsidP="008E21C3">
      <w:pPr>
        <w:pStyle w:val="XYZCoords"/>
      </w:pPr>
      <w:r>
        <w:t>C         -0.95882        3.40685       -0.76038</w:t>
      </w:r>
    </w:p>
    <w:p w14:paraId="1F21E04A" w14:textId="77777777" w:rsidR="008E21C3" w:rsidRDefault="008E21C3" w:rsidP="008E21C3">
      <w:pPr>
        <w:pStyle w:val="XYZCoords"/>
      </w:pPr>
      <w:r>
        <w:t>H         -1.04447        0.07567       -3.01956</w:t>
      </w:r>
    </w:p>
    <w:p w14:paraId="71A63DFD" w14:textId="77777777" w:rsidR="008E21C3" w:rsidRDefault="008E21C3" w:rsidP="008E21C3">
      <w:pPr>
        <w:pStyle w:val="XYZCoords"/>
      </w:pPr>
      <w:r>
        <w:t>H         -0.80424        3.73235       -1.79927</w:t>
      </w:r>
    </w:p>
    <w:p w14:paraId="11A4FB37" w14:textId="77777777" w:rsidR="008E21C3" w:rsidRDefault="008E21C3" w:rsidP="008E21C3">
      <w:pPr>
        <w:pStyle w:val="XYZCoords"/>
      </w:pPr>
      <w:r>
        <w:t>C         -1.15597        1.09668       -3.41404</w:t>
      </w:r>
    </w:p>
    <w:p w14:paraId="01461A77" w14:textId="77777777" w:rsidR="008E21C3" w:rsidRDefault="008E21C3" w:rsidP="008E21C3">
      <w:pPr>
        <w:pStyle w:val="XYZCoords"/>
      </w:pPr>
      <w:r>
        <w:t>H         -0.91646        1.09973       -4.49107</w:t>
      </w:r>
    </w:p>
    <w:p w14:paraId="79720485" w14:textId="77777777" w:rsidR="008E21C3" w:rsidRDefault="008E21C3" w:rsidP="008E21C3">
      <w:pPr>
        <w:pStyle w:val="XYZCoords"/>
      </w:pPr>
      <w:r>
        <w:t>H         -2.46097       -0.86938        2.68486</w:t>
      </w:r>
    </w:p>
    <w:p w14:paraId="2624527D" w14:textId="77777777" w:rsidR="008E21C3" w:rsidRDefault="008E21C3" w:rsidP="008E21C3">
      <w:pPr>
        <w:pStyle w:val="XYZCoords"/>
      </w:pPr>
      <w:r>
        <w:t>Ru        -2.52248       -0.57308       -0.26885</w:t>
      </w:r>
    </w:p>
    <w:p w14:paraId="5A7D4147" w14:textId="77777777" w:rsidR="008E21C3" w:rsidRDefault="008E21C3" w:rsidP="008E21C3">
      <w:pPr>
        <w:pStyle w:val="XYZCoords"/>
      </w:pPr>
      <w:r>
        <w:t>H         -2.04005        1.99190        1.39806</w:t>
      </w:r>
    </w:p>
    <w:p w14:paraId="123E1FA8" w14:textId="77777777" w:rsidR="008E21C3" w:rsidRDefault="008E21C3" w:rsidP="008E21C3">
      <w:pPr>
        <w:pStyle w:val="XYZCoords"/>
      </w:pPr>
      <w:r>
        <w:t>N         -2.87838       -2.29591        1.25096</w:t>
      </w:r>
    </w:p>
    <w:p w14:paraId="745121DB" w14:textId="77777777" w:rsidR="008E21C3" w:rsidRDefault="008E21C3" w:rsidP="008E21C3">
      <w:pPr>
        <w:pStyle w:val="XYZCoords"/>
      </w:pPr>
      <w:r>
        <w:t>C         -3.33258       -1.47943        2.39246</w:t>
      </w:r>
    </w:p>
    <w:p w14:paraId="678CC6BE" w14:textId="77777777" w:rsidR="008E21C3" w:rsidRDefault="008E21C3" w:rsidP="008E21C3">
      <w:pPr>
        <w:pStyle w:val="XYZCoords"/>
      </w:pPr>
      <w:r>
        <w:t>C         -2.42515        3.08378       -0.46455</w:t>
      </w:r>
    </w:p>
    <w:p w14:paraId="1EB14E5A" w14:textId="77777777" w:rsidR="008E21C3" w:rsidRDefault="008E21C3" w:rsidP="008E21C3">
      <w:pPr>
        <w:pStyle w:val="XYZCoords"/>
      </w:pPr>
      <w:r>
        <w:t>H         -2.22018        3.77888        1.55552</w:t>
      </w:r>
    </w:p>
    <w:p w14:paraId="131798AE" w14:textId="77777777" w:rsidR="008E21C3" w:rsidRDefault="008E21C3" w:rsidP="008E21C3">
      <w:pPr>
        <w:pStyle w:val="XYZCoords"/>
      </w:pPr>
      <w:r>
        <w:t>H         -2.02347        3.73102       -3.37496</w:t>
      </w:r>
    </w:p>
    <w:p w14:paraId="0B4917B7" w14:textId="77777777" w:rsidR="008E21C3" w:rsidRDefault="008E21C3" w:rsidP="008E21C3">
      <w:pPr>
        <w:pStyle w:val="XYZCoords"/>
      </w:pPr>
      <w:r>
        <w:t>C         -2.59537        2.87446        1.04586</w:t>
      </w:r>
    </w:p>
    <w:p w14:paraId="0E1F8C6B" w14:textId="77777777" w:rsidR="008E21C3" w:rsidRDefault="008E21C3" w:rsidP="008E21C3">
      <w:pPr>
        <w:pStyle w:val="XYZCoords"/>
      </w:pPr>
      <w:r>
        <w:t>C         -2.58569        1.60700       -3.21317</w:t>
      </w:r>
    </w:p>
    <w:p w14:paraId="6B5A9C8A" w14:textId="77777777" w:rsidR="008E21C3" w:rsidRDefault="008E21C3" w:rsidP="008E21C3">
      <w:pPr>
        <w:pStyle w:val="XYZCoords"/>
      </w:pPr>
      <w:r>
        <w:t>P         -2.89982        1.44899       -1.33940</w:t>
      </w:r>
    </w:p>
    <w:p w14:paraId="0E3458C4" w14:textId="77777777" w:rsidR="008E21C3" w:rsidRDefault="008E21C3" w:rsidP="008E21C3">
      <w:pPr>
        <w:pStyle w:val="XYZCoords"/>
      </w:pPr>
      <w:r>
        <w:t>H         -3.66860       -2.09820        3.24145</w:t>
      </w:r>
    </w:p>
    <w:p w14:paraId="093E09C9" w14:textId="77777777" w:rsidR="008E21C3" w:rsidRDefault="008E21C3" w:rsidP="008E21C3">
      <w:pPr>
        <w:pStyle w:val="XYZCoords"/>
      </w:pPr>
      <w:r>
        <w:t>C         -2.73620        3.01159       -3.79611</w:t>
      </w:r>
    </w:p>
    <w:p w14:paraId="2C0A0870" w14:textId="77777777" w:rsidR="008E21C3" w:rsidRDefault="008E21C3" w:rsidP="008E21C3">
      <w:pPr>
        <w:pStyle w:val="XYZCoords"/>
      </w:pPr>
      <w:r>
        <w:t>H         -3.62358       -3.65750       -0.14564</w:t>
      </w:r>
    </w:p>
    <w:p w14:paraId="17F26ECE" w14:textId="77777777" w:rsidR="008E21C3" w:rsidRDefault="008E21C3" w:rsidP="008E21C3">
      <w:pPr>
        <w:pStyle w:val="XYZCoords"/>
      </w:pPr>
      <w:r>
        <w:t>H         -3.64930       -4.96047        2.02194</w:t>
      </w:r>
    </w:p>
    <w:p w14:paraId="4A919E91" w14:textId="77777777" w:rsidR="008E21C3" w:rsidRDefault="008E21C3" w:rsidP="008E21C3">
      <w:pPr>
        <w:pStyle w:val="XYZCoords"/>
      </w:pPr>
      <w:r>
        <w:t>H         -2.53836        2.95472       -4.87985</w:t>
      </w:r>
    </w:p>
    <w:p w14:paraId="4F7CF053" w14:textId="77777777" w:rsidR="008E21C3" w:rsidRDefault="008E21C3" w:rsidP="008E21C3">
      <w:pPr>
        <w:pStyle w:val="XYZCoords"/>
      </w:pPr>
      <w:r>
        <w:t>C         -3.96814       -3.18351        0.78104</w:t>
      </w:r>
    </w:p>
    <w:p w14:paraId="071C7D38" w14:textId="77777777" w:rsidR="008E21C3" w:rsidRDefault="008E21C3" w:rsidP="008E21C3">
      <w:pPr>
        <w:pStyle w:val="XYZCoords"/>
      </w:pPr>
      <w:r>
        <w:t>H         -2.97044        5.14641       -0.27862</w:t>
      </w:r>
    </w:p>
    <w:p w14:paraId="6AFC7162" w14:textId="77777777" w:rsidR="008E21C3" w:rsidRDefault="008E21C3" w:rsidP="008E21C3">
      <w:pPr>
        <w:pStyle w:val="XYZCoords"/>
      </w:pPr>
      <w:r>
        <w:t>C         -3.38552       -1.50789       -1.58371</w:t>
      </w:r>
    </w:p>
    <w:p w14:paraId="7196A499" w14:textId="77777777" w:rsidR="008E21C3" w:rsidRDefault="008E21C3" w:rsidP="008E21C3">
      <w:pPr>
        <w:pStyle w:val="XYZCoords"/>
      </w:pPr>
      <w:r>
        <w:t>C         -3.31123        4.27088       -0.85685</w:t>
      </w:r>
    </w:p>
    <w:p w14:paraId="3B358648" w14:textId="77777777" w:rsidR="008E21C3" w:rsidRDefault="008E21C3" w:rsidP="008E21C3">
      <w:pPr>
        <w:pStyle w:val="XYZCoords"/>
      </w:pPr>
      <w:r>
        <w:t>H         -3.49938       -0.34703       -3.66603</w:t>
      </w:r>
    </w:p>
    <w:p w14:paraId="0F6D4603" w14:textId="77777777" w:rsidR="008E21C3" w:rsidRDefault="008E21C3" w:rsidP="008E21C3">
      <w:pPr>
        <w:pStyle w:val="XYZCoords"/>
      </w:pPr>
      <w:r>
        <w:t>C         -3.54712        0.69940       -3.98296</w:t>
      </w:r>
    </w:p>
    <w:p w14:paraId="6E238A00" w14:textId="77777777" w:rsidR="008E21C3" w:rsidRDefault="008E21C3" w:rsidP="008E21C3">
      <w:pPr>
        <w:pStyle w:val="XYZCoords"/>
      </w:pPr>
      <w:r>
        <w:t>H         -3.26008        4.54057       -1.91680</w:t>
      </w:r>
    </w:p>
    <w:p w14:paraId="64720295" w14:textId="77777777" w:rsidR="008E21C3" w:rsidRDefault="008E21C3" w:rsidP="008E21C3">
      <w:pPr>
        <w:pStyle w:val="XYZCoords"/>
      </w:pPr>
      <w:r>
        <w:t>H         -3.26225        0.72878       -5.04784</w:t>
      </w:r>
    </w:p>
    <w:p w14:paraId="04D9ED38" w14:textId="77777777" w:rsidR="008E21C3" w:rsidRDefault="008E21C3" w:rsidP="008E21C3">
      <w:pPr>
        <w:pStyle w:val="XYZCoords"/>
      </w:pPr>
      <w:r>
        <w:t>C         -4.39988       -0.51775        1.97028</w:t>
      </w:r>
    </w:p>
    <w:p w14:paraId="376E1DB7" w14:textId="77777777" w:rsidR="008E21C3" w:rsidRDefault="008E21C3" w:rsidP="008E21C3">
      <w:pPr>
        <w:pStyle w:val="XYZCoords"/>
      </w:pPr>
      <w:r>
        <w:t>N         -4.21716        0.01904        0.74920</w:t>
      </w:r>
    </w:p>
    <w:p w14:paraId="1676BAF1" w14:textId="77777777" w:rsidR="008E21C3" w:rsidRDefault="008E21C3" w:rsidP="008E21C3">
      <w:pPr>
        <w:pStyle w:val="XYZCoords"/>
      </w:pPr>
      <w:r>
        <w:t>C         -4.44520       -4.24977        1.75605</w:t>
      </w:r>
    </w:p>
    <w:p w14:paraId="63EE71A3" w14:textId="77777777" w:rsidR="008E21C3" w:rsidRDefault="008E21C3" w:rsidP="008E21C3">
      <w:pPr>
        <w:pStyle w:val="XYZCoords"/>
      </w:pPr>
      <w:r>
        <w:t>H         -3.65521        2.76763        1.32441</w:t>
      </w:r>
    </w:p>
    <w:p w14:paraId="4D8A5BFF" w14:textId="77777777" w:rsidR="008E21C3" w:rsidRDefault="008E21C3" w:rsidP="008E21C3">
      <w:pPr>
        <w:pStyle w:val="XYZCoords"/>
      </w:pPr>
      <w:r>
        <w:t>H         -4.81111       -2.53646        0.49757</w:t>
      </w:r>
    </w:p>
    <w:p w14:paraId="4FF8210C" w14:textId="77777777" w:rsidR="008E21C3" w:rsidRDefault="008E21C3" w:rsidP="008E21C3">
      <w:pPr>
        <w:pStyle w:val="XYZCoords"/>
      </w:pPr>
      <w:r>
        <w:t>H         -3.75507        3.40879       -3.67224</w:t>
      </w:r>
    </w:p>
    <w:p w14:paraId="7D18BA46" w14:textId="77777777" w:rsidR="008E21C3" w:rsidRDefault="008E21C3" w:rsidP="008E21C3">
      <w:pPr>
        <w:pStyle w:val="XYZCoords"/>
      </w:pPr>
      <w:r>
        <w:t>H         -4.85141       -3.82674        2.68713</w:t>
      </w:r>
    </w:p>
    <w:p w14:paraId="38AF055E" w14:textId="77777777" w:rsidR="008E21C3" w:rsidRDefault="008E21C3" w:rsidP="008E21C3">
      <w:pPr>
        <w:pStyle w:val="XYZCoords"/>
      </w:pPr>
      <w:r>
        <w:t>C         -4.76609        1.42433       -1.12500</w:t>
      </w:r>
    </w:p>
    <w:p w14:paraId="2D6DBD64" w14:textId="77777777" w:rsidR="008E21C3" w:rsidRDefault="008E21C3" w:rsidP="008E21C3">
      <w:pPr>
        <w:pStyle w:val="XYZCoords"/>
      </w:pPr>
      <w:r>
        <w:t>H         -5.25455       -4.82416        1.28070</w:t>
      </w:r>
    </w:p>
    <w:p w14:paraId="660781CA" w14:textId="77777777" w:rsidR="008E21C3" w:rsidRDefault="008E21C3" w:rsidP="008E21C3">
      <w:pPr>
        <w:pStyle w:val="XYZCoords"/>
      </w:pPr>
      <w:r>
        <w:t>H         -4.36541        4.10888       -0.58674</w:t>
      </w:r>
    </w:p>
    <w:p w14:paraId="490B01C4" w14:textId="77777777" w:rsidR="008E21C3" w:rsidRDefault="008E21C3" w:rsidP="008E21C3">
      <w:pPr>
        <w:pStyle w:val="XYZCoords"/>
      </w:pPr>
      <w:r>
        <w:t>C         -5.08332        0.92583        0.25017</w:t>
      </w:r>
    </w:p>
    <w:p w14:paraId="464F9ECF" w14:textId="77777777" w:rsidR="008E21C3" w:rsidRDefault="008E21C3" w:rsidP="008E21C3">
      <w:pPr>
        <w:pStyle w:val="XYZCoords"/>
      </w:pPr>
      <w:r>
        <w:t>C         -5.48466       -0.14662        2.75743</w:t>
      </w:r>
    </w:p>
    <w:p w14:paraId="778C4689" w14:textId="77777777" w:rsidR="008E21C3" w:rsidRDefault="008E21C3" w:rsidP="008E21C3">
      <w:pPr>
        <w:pStyle w:val="XYZCoords"/>
      </w:pPr>
      <w:r>
        <w:t>H         -4.59044        1.04577       -3.92042</w:t>
      </w:r>
    </w:p>
    <w:p w14:paraId="5B7ADFB8" w14:textId="77777777" w:rsidR="008E21C3" w:rsidRDefault="008E21C3" w:rsidP="008E21C3">
      <w:pPr>
        <w:pStyle w:val="XYZCoords"/>
      </w:pPr>
      <w:r>
        <w:t>H         -5.61757       -0.59610        3.74205</w:t>
      </w:r>
    </w:p>
    <w:p w14:paraId="13E569B1" w14:textId="77777777" w:rsidR="008E21C3" w:rsidRDefault="008E21C3" w:rsidP="008E21C3">
      <w:pPr>
        <w:pStyle w:val="XYZCoords"/>
      </w:pPr>
      <w:r>
        <w:t>H         -5.12379        0.67768       -1.85267</w:t>
      </w:r>
    </w:p>
    <w:p w14:paraId="63146897" w14:textId="77777777" w:rsidR="008E21C3" w:rsidRDefault="008E21C3" w:rsidP="008E21C3">
      <w:pPr>
        <w:pStyle w:val="XYZCoords"/>
      </w:pPr>
      <w:r>
        <w:t>H         -5.27147        2.37505       -1.34127</w:t>
      </w:r>
    </w:p>
    <w:p w14:paraId="20FD5906" w14:textId="77777777" w:rsidR="008E21C3" w:rsidRDefault="008E21C3" w:rsidP="008E21C3">
      <w:pPr>
        <w:pStyle w:val="XYZCoords"/>
      </w:pPr>
      <w:r>
        <w:t>C         -6.18240        1.33887        0.99957</w:t>
      </w:r>
    </w:p>
    <w:p w14:paraId="324D11CC" w14:textId="77777777" w:rsidR="008E21C3" w:rsidRDefault="008E21C3" w:rsidP="008E21C3">
      <w:pPr>
        <w:pStyle w:val="XYZCoords"/>
      </w:pPr>
      <w:r>
        <w:t>C         -6.38195        0.79836        2.26671</w:t>
      </w:r>
    </w:p>
    <w:p w14:paraId="51B0980C" w14:textId="77777777" w:rsidR="008E21C3" w:rsidRDefault="008E21C3" w:rsidP="008E21C3">
      <w:pPr>
        <w:pStyle w:val="XYZCoords"/>
      </w:pPr>
      <w:r>
        <w:t>H         -6.87085        2.07685        0.58688</w:t>
      </w:r>
    </w:p>
    <w:p w14:paraId="7EC5F57F" w14:textId="77777777" w:rsidR="008E21C3" w:rsidRDefault="008E21C3" w:rsidP="008E21C3">
      <w:pPr>
        <w:pStyle w:val="XYZCoords"/>
      </w:pPr>
      <w:r>
        <w:t>H         -7.23854        1.10900        2.86765</w:t>
      </w:r>
    </w:p>
    <w:p w14:paraId="0B6813FB" w14:textId="77777777" w:rsidR="008E21C3" w:rsidRDefault="008E21C3" w:rsidP="008E21C3">
      <w:pPr>
        <w:pStyle w:val="XYZCoords"/>
      </w:pPr>
      <w:r>
        <w:t>H         -0.60569       -0.38424        1.38092</w:t>
      </w:r>
    </w:p>
    <w:p w14:paraId="32D34DFD" w14:textId="77777777" w:rsidR="008E21C3" w:rsidRDefault="008E21C3" w:rsidP="008E21C3">
      <w:pPr>
        <w:pStyle w:val="XYZCoords"/>
      </w:pPr>
      <w:r>
        <w:t>O         -3.86464       -2.21004       -2.38127</w:t>
      </w:r>
    </w:p>
    <w:p w14:paraId="6F63B986" w14:textId="77777777" w:rsidR="008E21C3" w:rsidRDefault="008E21C3" w:rsidP="008E21C3">
      <w:pPr>
        <w:pStyle w:val="XYZCoords"/>
      </w:pPr>
      <w:r>
        <w:t>H         -0.53829        0.45268        4.17835</w:t>
      </w:r>
    </w:p>
    <w:p w14:paraId="5FD148FB" w14:textId="77777777" w:rsidR="008E21C3" w:rsidRDefault="008E21C3" w:rsidP="008E21C3">
      <w:pPr>
        <w:pStyle w:val="XYZCoords"/>
      </w:pPr>
      <w:r>
        <w:t>C          0.52979        0.40722        3.92102</w:t>
      </w:r>
    </w:p>
    <w:p w14:paraId="7AE9B666" w14:textId="77777777" w:rsidR="008E21C3" w:rsidRDefault="008E21C3" w:rsidP="008E21C3">
      <w:pPr>
        <w:pStyle w:val="XYZCoords"/>
      </w:pPr>
      <w:r>
        <w:t>H          1.10249        0.42570        4.86139</w:t>
      </w:r>
    </w:p>
    <w:p w14:paraId="73075280" w14:textId="77777777" w:rsidR="008E21C3" w:rsidRDefault="008E21C3" w:rsidP="008E21C3">
      <w:pPr>
        <w:pStyle w:val="XYZCoords"/>
      </w:pPr>
      <w:r>
        <w:t>H          0.70910       -0.54051        3.39085</w:t>
      </w:r>
    </w:p>
    <w:p w14:paraId="7AF4E49E" w14:textId="77777777" w:rsidR="008E21C3" w:rsidRDefault="008E21C3" w:rsidP="008E21C3">
      <w:pPr>
        <w:pStyle w:val="XYZCoords"/>
      </w:pPr>
      <w:r>
        <w:t>H          0.79305       -1.31344       -2.52605</w:t>
      </w:r>
    </w:p>
    <w:p w14:paraId="1FF385CD" w14:textId="77777777" w:rsidR="008E21C3" w:rsidRDefault="008E21C3" w:rsidP="008E21C3">
      <w:pPr>
        <w:pStyle w:val="XYZCoords"/>
      </w:pPr>
      <w:r>
        <w:t>O          0.91435       -1.37723        1.29448</w:t>
      </w:r>
    </w:p>
    <w:p w14:paraId="5C60BB73" w14:textId="77777777" w:rsidR="008E21C3" w:rsidRDefault="008E21C3" w:rsidP="008E21C3">
      <w:pPr>
        <w:pStyle w:val="XYZCoords"/>
      </w:pPr>
      <w:r>
        <w:t>H          1.46971       -3.38523       -1.45868</w:t>
      </w:r>
    </w:p>
    <w:p w14:paraId="06040A8A" w14:textId="77777777" w:rsidR="008E21C3" w:rsidRDefault="008E21C3" w:rsidP="008E21C3">
      <w:pPr>
        <w:pStyle w:val="XYZCoords"/>
      </w:pPr>
      <w:r>
        <w:t>O          1.03384        0.96896       -0.20626</w:t>
      </w:r>
    </w:p>
    <w:p w14:paraId="641508DA" w14:textId="77777777" w:rsidR="008E21C3" w:rsidRDefault="008E21C3" w:rsidP="008E21C3">
      <w:pPr>
        <w:pStyle w:val="XYZCoords"/>
      </w:pPr>
      <w:r>
        <w:t>C          0.84882        1.56908        3.00435</w:t>
      </w:r>
    </w:p>
    <w:p w14:paraId="1601804B" w14:textId="77777777" w:rsidR="008E21C3" w:rsidRDefault="008E21C3" w:rsidP="008E21C3">
      <w:pPr>
        <w:pStyle w:val="XYZCoords"/>
      </w:pPr>
      <w:r>
        <w:t>H          1.21054       -0.84276       -4.19128</w:t>
      </w:r>
    </w:p>
    <w:p w14:paraId="52A382B4" w14:textId="77777777" w:rsidR="008E21C3" w:rsidRDefault="008E21C3" w:rsidP="008E21C3">
      <w:pPr>
        <w:pStyle w:val="XYZCoords"/>
      </w:pPr>
      <w:r>
        <w:t>H          0.72851        2.53646        3.53091</w:t>
      </w:r>
    </w:p>
    <w:p w14:paraId="65DA1BD7" w14:textId="77777777" w:rsidR="008E21C3" w:rsidRDefault="008E21C3" w:rsidP="008E21C3">
      <w:pPr>
        <w:pStyle w:val="XYZCoords"/>
      </w:pPr>
      <w:r>
        <w:t>C          1.59831       -1.32480       -3.27797</w:t>
      </w:r>
    </w:p>
    <w:p w14:paraId="7B6AE8E2" w14:textId="77777777" w:rsidR="008E21C3" w:rsidRDefault="008E21C3" w:rsidP="008E21C3">
      <w:pPr>
        <w:pStyle w:val="XYZCoords"/>
      </w:pPr>
      <w:r>
        <w:t>H          1.90942       -3.21844        0.24600</w:t>
      </w:r>
    </w:p>
    <w:p w14:paraId="4F7527E0" w14:textId="77777777" w:rsidR="008E21C3" w:rsidRDefault="008E21C3" w:rsidP="008E21C3">
      <w:pPr>
        <w:pStyle w:val="XYZCoords"/>
      </w:pPr>
      <w:r>
        <w:t>H          1.80927       -2.37257       -3.53444</w:t>
      </w:r>
    </w:p>
    <w:p w14:paraId="5C87AD4A" w14:textId="77777777" w:rsidR="008E21C3" w:rsidRDefault="008E21C3" w:rsidP="008E21C3">
      <w:pPr>
        <w:pStyle w:val="XYZCoords"/>
      </w:pPr>
      <w:r>
        <w:t>H          0.13824        1.55339        2.16730</w:t>
      </w:r>
    </w:p>
    <w:p w14:paraId="5C0FE5D2" w14:textId="77777777" w:rsidR="008E21C3" w:rsidRDefault="008E21C3" w:rsidP="008E21C3">
      <w:pPr>
        <w:pStyle w:val="XYZCoords"/>
      </w:pPr>
      <w:r>
        <w:t>C          2.24561       -3.62799       -0.71930</w:t>
      </w:r>
    </w:p>
    <w:p w14:paraId="68F07F61" w14:textId="77777777" w:rsidR="008E21C3" w:rsidRDefault="008E21C3" w:rsidP="008E21C3">
      <w:pPr>
        <w:pStyle w:val="XYZCoords"/>
      </w:pPr>
      <w:r>
        <w:t>H          2.31753       -4.72653       -0.64710</w:t>
      </w:r>
    </w:p>
    <w:p w14:paraId="6D53A120" w14:textId="77777777" w:rsidR="008E21C3" w:rsidRDefault="008E21C3" w:rsidP="008E21C3">
      <w:pPr>
        <w:pStyle w:val="XYZCoords"/>
      </w:pPr>
      <w:r>
        <w:t>H          1.58278        2.70824        0.86890</w:t>
      </w:r>
    </w:p>
    <w:p w14:paraId="3C593040" w14:textId="77777777" w:rsidR="008E21C3" w:rsidRDefault="008E21C3" w:rsidP="008E21C3">
      <w:pPr>
        <w:pStyle w:val="XYZCoords"/>
      </w:pPr>
      <w:r>
        <w:t>Ru         2.48862       -0.13997        0.78538</w:t>
      </w:r>
    </w:p>
    <w:p w14:paraId="449CE92E" w14:textId="77777777" w:rsidR="008E21C3" w:rsidRDefault="008E21C3" w:rsidP="008E21C3">
      <w:pPr>
        <w:pStyle w:val="XYZCoords"/>
      </w:pPr>
      <w:r>
        <w:t>H          1.77452        1.12681       -1.96506</w:t>
      </w:r>
    </w:p>
    <w:p w14:paraId="52AA730F" w14:textId="77777777" w:rsidR="008E21C3" w:rsidRDefault="008E21C3" w:rsidP="008E21C3">
      <w:pPr>
        <w:pStyle w:val="XYZCoords"/>
      </w:pPr>
      <w:r>
        <w:t>N          2.20456        1.49639        2.42021</w:t>
      </w:r>
    </w:p>
    <w:p w14:paraId="700CEF1F" w14:textId="77777777" w:rsidR="008E21C3" w:rsidRDefault="008E21C3" w:rsidP="008E21C3">
      <w:pPr>
        <w:pStyle w:val="XYZCoords"/>
      </w:pPr>
      <w:r>
        <w:t>C          2.42865        2.68434        1.57538</w:t>
      </w:r>
    </w:p>
    <w:p w14:paraId="3B3E6EF3" w14:textId="77777777" w:rsidR="008E21C3" w:rsidRDefault="008E21C3" w:rsidP="008E21C3">
      <w:pPr>
        <w:pStyle w:val="XYZCoords"/>
      </w:pPr>
      <w:r>
        <w:t>C          2.85422       -0.57168       -2.83232</w:t>
      </w:r>
    </w:p>
    <w:p w14:paraId="65332F53" w14:textId="77777777" w:rsidR="008E21C3" w:rsidRDefault="008E21C3" w:rsidP="008E21C3">
      <w:pPr>
        <w:pStyle w:val="XYZCoords"/>
      </w:pPr>
      <w:r>
        <w:t>H          2.16359        1.25552       -3.72049</w:t>
      </w:r>
    </w:p>
    <w:p w14:paraId="77AB7531" w14:textId="77777777" w:rsidR="008E21C3" w:rsidRDefault="008E21C3" w:rsidP="008E21C3">
      <w:pPr>
        <w:pStyle w:val="XYZCoords"/>
      </w:pPr>
      <w:r>
        <w:t>H          3.38851       -3.48871       -3.25647</w:t>
      </w:r>
    </w:p>
    <w:p w14:paraId="07BBC42D" w14:textId="77777777" w:rsidR="008E21C3" w:rsidRDefault="008E21C3" w:rsidP="008E21C3">
      <w:pPr>
        <w:pStyle w:val="XYZCoords"/>
      </w:pPr>
      <w:r>
        <w:t>C          2.53404        0.92498       -2.73502</w:t>
      </w:r>
    </w:p>
    <w:p w14:paraId="4961B110" w14:textId="77777777" w:rsidR="008E21C3" w:rsidRDefault="008E21C3" w:rsidP="008E21C3">
      <w:pPr>
        <w:pStyle w:val="XYZCoords"/>
      </w:pPr>
      <w:r>
        <w:t>C          3.61447       -3.05813       -1.10613</w:t>
      </w:r>
    </w:p>
    <w:p w14:paraId="43D28DED" w14:textId="77777777" w:rsidR="008E21C3" w:rsidRDefault="008E21C3" w:rsidP="008E21C3">
      <w:pPr>
        <w:pStyle w:val="XYZCoords"/>
      </w:pPr>
      <w:r>
        <w:t>P          3.37383       -1.16762       -1.09234</w:t>
      </w:r>
    </w:p>
    <w:p w14:paraId="7F9B9223" w14:textId="77777777" w:rsidR="008E21C3" w:rsidRDefault="008E21C3" w:rsidP="008E21C3">
      <w:pPr>
        <w:pStyle w:val="XYZCoords"/>
      </w:pPr>
      <w:r>
        <w:t>H          2.45643        3.61660        2.16440</w:t>
      </w:r>
    </w:p>
    <w:p w14:paraId="0E424F24" w14:textId="77777777" w:rsidR="008E21C3" w:rsidRDefault="008E21C3" w:rsidP="008E21C3">
      <w:pPr>
        <w:pStyle w:val="XYZCoords"/>
      </w:pPr>
      <w:r>
        <w:t>C          4.09113       -3.65269       -2.43111</w:t>
      </w:r>
    </w:p>
    <w:p w14:paraId="20E2C676" w14:textId="77777777" w:rsidR="008E21C3" w:rsidRDefault="008E21C3" w:rsidP="008E21C3">
      <w:pPr>
        <w:pStyle w:val="XYZCoords"/>
      </w:pPr>
      <w:r>
        <w:t>H          3.12402        0.42379        3.95740</w:t>
      </w:r>
    </w:p>
    <w:p w14:paraId="36E4610E" w14:textId="77777777" w:rsidR="008E21C3" w:rsidRDefault="008E21C3" w:rsidP="008E21C3">
      <w:pPr>
        <w:pStyle w:val="XYZCoords"/>
      </w:pPr>
      <w:r>
        <w:t>H          2.37123        2.55660        5.08958</w:t>
      </w:r>
    </w:p>
    <w:p w14:paraId="726C14CC" w14:textId="77777777" w:rsidR="008E21C3" w:rsidRDefault="008E21C3" w:rsidP="008E21C3">
      <w:pPr>
        <w:pStyle w:val="XYZCoords"/>
      </w:pPr>
      <w:r>
        <w:t>H          4.18984       -4.74341       -2.29982</w:t>
      </w:r>
    </w:p>
    <w:p w14:paraId="3766D796" w14:textId="77777777" w:rsidR="008E21C3" w:rsidRDefault="008E21C3" w:rsidP="008E21C3">
      <w:pPr>
        <w:pStyle w:val="XYZCoords"/>
      </w:pPr>
      <w:r>
        <w:t>C          3.25511        1.39149        3.45879</w:t>
      </w:r>
    </w:p>
    <w:p w14:paraId="7F696A88" w14:textId="77777777" w:rsidR="008E21C3" w:rsidRDefault="008E21C3" w:rsidP="008E21C3">
      <w:pPr>
        <w:pStyle w:val="XYZCoords"/>
      </w:pPr>
      <w:r>
        <w:t>H          3.55876       -0.36720       -4.84451</w:t>
      </w:r>
    </w:p>
    <w:p w14:paraId="0A28E9D5" w14:textId="77777777" w:rsidR="008E21C3" w:rsidRDefault="008E21C3" w:rsidP="008E21C3">
      <w:pPr>
        <w:pStyle w:val="XYZCoords"/>
      </w:pPr>
      <w:r>
        <w:t>C          3.57726       -1.09645        1.89839</w:t>
      </w:r>
    </w:p>
    <w:p w14:paraId="5E9F3EC2" w14:textId="77777777" w:rsidR="008E21C3" w:rsidRDefault="008E21C3" w:rsidP="008E21C3">
      <w:pPr>
        <w:pStyle w:val="XYZCoords"/>
      </w:pPr>
      <w:r>
        <w:t>C          3.95888       -0.73043       -3.88287</w:t>
      </w:r>
    </w:p>
    <w:p w14:paraId="1E378307" w14:textId="77777777" w:rsidR="008E21C3" w:rsidRDefault="008E21C3" w:rsidP="008E21C3">
      <w:pPr>
        <w:pStyle w:val="XYZCoords"/>
      </w:pPr>
      <w:r>
        <w:t>H          4.37145       -3.13218        0.96251</w:t>
      </w:r>
    </w:p>
    <w:p w14:paraId="52AA6242" w14:textId="77777777" w:rsidR="008E21C3" w:rsidRDefault="008E21C3" w:rsidP="008E21C3">
      <w:pPr>
        <w:pStyle w:val="XYZCoords"/>
      </w:pPr>
      <w:r>
        <w:t>C          4.63697       -3.46765       -0.04444</w:t>
      </w:r>
    </w:p>
    <w:p w14:paraId="6D885916" w14:textId="77777777" w:rsidR="008E21C3" w:rsidRDefault="008E21C3" w:rsidP="008E21C3">
      <w:pPr>
        <w:pStyle w:val="XYZCoords"/>
      </w:pPr>
      <w:r>
        <w:t>H          4.28934       -1.76320       -4.03702</w:t>
      </w:r>
    </w:p>
    <w:p w14:paraId="22CE9C67" w14:textId="77777777" w:rsidR="008E21C3" w:rsidRDefault="008E21C3" w:rsidP="008E21C3">
      <w:pPr>
        <w:pStyle w:val="XYZCoords"/>
      </w:pPr>
      <w:r>
        <w:t>H          4.67512       -4.56940       -0.01908</w:t>
      </w:r>
    </w:p>
    <w:p w14:paraId="6B52D52F" w14:textId="77777777" w:rsidR="008E21C3" w:rsidRDefault="008E21C3" w:rsidP="008E21C3">
      <w:pPr>
        <w:pStyle w:val="XYZCoords"/>
      </w:pPr>
      <w:r>
        <w:t>C          3.66953        2.53433        0.74934</w:t>
      </w:r>
    </w:p>
    <w:p w14:paraId="63C96DFF" w14:textId="77777777" w:rsidR="008E21C3" w:rsidRDefault="008E21C3" w:rsidP="008E21C3">
      <w:pPr>
        <w:pStyle w:val="XYZCoords"/>
      </w:pPr>
      <w:r>
        <w:t>N          3.88766        1.28977        0.28531</w:t>
      </w:r>
    </w:p>
    <w:p w14:paraId="418DCEA4" w14:textId="77777777" w:rsidR="008E21C3" w:rsidRDefault="008E21C3" w:rsidP="008E21C3">
      <w:pPr>
        <w:pStyle w:val="XYZCoords"/>
      </w:pPr>
      <w:r>
        <w:t>C          3.29696        2.50194        4.49834</w:t>
      </w:r>
    </w:p>
    <w:p w14:paraId="783D3ED8" w14:textId="77777777" w:rsidR="008E21C3" w:rsidRDefault="008E21C3" w:rsidP="008E21C3">
      <w:pPr>
        <w:pStyle w:val="XYZCoords"/>
      </w:pPr>
      <w:r>
        <w:t>H          3.43367        1.52044       -2.51419</w:t>
      </w:r>
    </w:p>
    <w:p w14:paraId="60A0D96E" w14:textId="77777777" w:rsidR="008E21C3" w:rsidRDefault="008E21C3" w:rsidP="008E21C3">
      <w:pPr>
        <w:pStyle w:val="XYZCoords"/>
      </w:pPr>
      <w:r>
        <w:t>H          4.22093        1.33668        2.93511</w:t>
      </w:r>
    </w:p>
    <w:p w14:paraId="15C23FA2" w14:textId="77777777" w:rsidR="008E21C3" w:rsidRDefault="008E21C3" w:rsidP="008E21C3">
      <w:pPr>
        <w:pStyle w:val="XYZCoords"/>
      </w:pPr>
      <w:r>
        <w:t>H          5.08006       -3.27043       -2.72699</w:t>
      </w:r>
    </w:p>
    <w:p w14:paraId="580FE831" w14:textId="77777777" w:rsidR="008E21C3" w:rsidRDefault="008E21C3" w:rsidP="008E21C3">
      <w:pPr>
        <w:pStyle w:val="XYZCoords"/>
      </w:pPr>
      <w:r>
        <w:t>H          3.48085        3.49358        4.05824</w:t>
      </w:r>
    </w:p>
    <w:p w14:paraId="754B7E6F" w14:textId="77777777" w:rsidR="008E21C3" w:rsidRDefault="008E21C3" w:rsidP="008E21C3">
      <w:pPr>
        <w:pStyle w:val="XYZCoords"/>
      </w:pPr>
      <w:r>
        <w:t>C          5.08766       -0.41751       -0.91673</w:t>
      </w:r>
    </w:p>
    <w:p w14:paraId="6C3E51F9" w14:textId="77777777" w:rsidR="008E21C3" w:rsidRDefault="008E21C3" w:rsidP="008E21C3">
      <w:pPr>
        <w:pStyle w:val="XYZCoords"/>
      </w:pPr>
      <w:r>
        <w:t>H          4.12250        2.29925        5.19710</w:t>
      </w:r>
    </w:p>
    <w:p w14:paraId="2DDB9BCB" w14:textId="77777777" w:rsidR="008E21C3" w:rsidRDefault="008E21C3" w:rsidP="008E21C3">
      <w:pPr>
        <w:pStyle w:val="XYZCoords"/>
      </w:pPr>
      <w:r>
        <w:t>H          4.83902       -0.11051       -3.65529</w:t>
      </w:r>
    </w:p>
    <w:p w14:paraId="5CF48898" w14:textId="77777777" w:rsidR="008E21C3" w:rsidRDefault="008E21C3" w:rsidP="008E21C3">
      <w:pPr>
        <w:pStyle w:val="XYZCoords"/>
      </w:pPr>
      <w:r>
        <w:t>C          4.95052        1.01411       -0.50029</w:t>
      </w:r>
    </w:p>
    <w:p w14:paraId="2C2924DC" w14:textId="77777777" w:rsidR="008E21C3" w:rsidRDefault="008E21C3" w:rsidP="008E21C3">
      <w:pPr>
        <w:pStyle w:val="XYZCoords"/>
      </w:pPr>
      <w:r>
        <w:t>C          4.52900        3.57781        0.42300</w:t>
      </w:r>
    </w:p>
    <w:p w14:paraId="4177C624" w14:textId="77777777" w:rsidR="008E21C3" w:rsidRDefault="008E21C3" w:rsidP="008E21C3">
      <w:pPr>
        <w:pStyle w:val="XYZCoords"/>
      </w:pPr>
      <w:r>
        <w:t>H          5.65342       -3.11756       -0.28298</w:t>
      </w:r>
    </w:p>
    <w:p w14:paraId="2AF93217" w14:textId="77777777" w:rsidR="008E21C3" w:rsidRDefault="008E21C3" w:rsidP="008E21C3">
      <w:pPr>
        <w:pStyle w:val="XYZCoords"/>
      </w:pPr>
      <w:r>
        <w:t>H          4.33800        4.57849        0.81212</w:t>
      </w:r>
    </w:p>
    <w:p w14:paraId="35035C1F" w14:textId="77777777" w:rsidR="008E21C3" w:rsidRDefault="008E21C3" w:rsidP="008E21C3">
      <w:pPr>
        <w:pStyle w:val="XYZCoords"/>
      </w:pPr>
      <w:r>
        <w:t>H          5.55431       -0.97211       -0.08606</w:t>
      </w:r>
    </w:p>
    <w:p w14:paraId="5CF1DAD7" w14:textId="77777777" w:rsidR="008E21C3" w:rsidRDefault="008E21C3" w:rsidP="008E21C3">
      <w:pPr>
        <w:pStyle w:val="XYZCoords"/>
      </w:pPr>
      <w:r>
        <w:t>H          5.73358       -0.52553       -1.79812</w:t>
      </w:r>
    </w:p>
    <w:p w14:paraId="4565522E" w14:textId="77777777" w:rsidR="008E21C3" w:rsidRDefault="008E21C3" w:rsidP="008E21C3">
      <w:pPr>
        <w:pStyle w:val="XYZCoords"/>
      </w:pPr>
      <w:r>
        <w:t>C          5.83620        2.02474       -0.86699</w:t>
      </w:r>
    </w:p>
    <w:p w14:paraId="5B0E9403" w14:textId="77777777" w:rsidR="008E21C3" w:rsidRDefault="008E21C3" w:rsidP="008E21C3">
      <w:pPr>
        <w:pStyle w:val="XYZCoords"/>
      </w:pPr>
      <w:r>
        <w:t>C          5.62030        3.31907       -0.40233</w:t>
      </w:r>
    </w:p>
    <w:p w14:paraId="5951271B" w14:textId="77777777" w:rsidR="008E21C3" w:rsidRDefault="008E21C3" w:rsidP="008E21C3">
      <w:pPr>
        <w:pStyle w:val="XYZCoords"/>
      </w:pPr>
      <w:r>
        <w:t>H          6.68607        1.79111       -1.50887</w:t>
      </w:r>
    </w:p>
    <w:p w14:paraId="195625DB" w14:textId="77777777" w:rsidR="008E21C3" w:rsidRDefault="008E21C3" w:rsidP="008E21C3">
      <w:pPr>
        <w:pStyle w:val="XYZCoords"/>
      </w:pPr>
      <w:r>
        <w:t>H          6.30554        4.12275       -0.67778</w:t>
      </w:r>
    </w:p>
    <w:p w14:paraId="18F6FD61" w14:textId="77777777" w:rsidR="008E21C3" w:rsidRDefault="008E21C3" w:rsidP="008E21C3">
      <w:pPr>
        <w:pStyle w:val="XYZCoords"/>
      </w:pPr>
      <w:r>
        <w:t>H          0.21141        0.79237        0.29387</w:t>
      </w:r>
    </w:p>
    <w:p w14:paraId="56633C44" w14:textId="77777777" w:rsidR="008E21C3" w:rsidRDefault="008E21C3" w:rsidP="008E21C3">
      <w:pPr>
        <w:pStyle w:val="XYZCoords"/>
      </w:pPr>
      <w:r>
        <w:t>O          4.18237       -1.67371        2.71045</w:t>
      </w:r>
    </w:p>
    <w:p w14:paraId="380BE83A" w14:textId="77777777" w:rsidR="008E21C3" w:rsidRDefault="008E21C3" w:rsidP="008E21C3">
      <w:pPr>
        <w:pStyle w:val="XYZCoords"/>
      </w:pPr>
      <w:r>
        <w:t>H         -1.90771       -3.63943        2.56906</w:t>
      </w:r>
    </w:p>
    <w:p w14:paraId="3BD8C5A6" w14:textId="77777777" w:rsidR="008E21C3" w:rsidRDefault="008E21C3" w:rsidP="008E21C3">
      <w:pPr>
        <w:pStyle w:val="XYZCoords"/>
      </w:pPr>
      <w:r>
        <w:t>H         -0.89587       -2.33029        1.91152</w:t>
      </w:r>
    </w:p>
    <w:p w14:paraId="06233D36" w14:textId="77777777" w:rsidR="008E21C3" w:rsidRDefault="008E21C3" w:rsidP="008E21C3">
      <w:pPr>
        <w:pStyle w:val="XYZCoords"/>
      </w:pPr>
      <w:r>
        <w:t>H         -1.82472       -4.80355        0.32849</w:t>
      </w:r>
    </w:p>
    <w:p w14:paraId="10EFF42C" w14:textId="77777777" w:rsidR="008E21C3" w:rsidRDefault="008E21C3" w:rsidP="008E21C3">
      <w:pPr>
        <w:pStyle w:val="XYZCoords"/>
      </w:pPr>
      <w:r>
        <w:t>H         -0.19204       -4.38523        0.88638</w:t>
      </w:r>
    </w:p>
    <w:p w14:paraId="6076EE42" w14:textId="77777777" w:rsidR="008E21C3" w:rsidRDefault="008E21C3" w:rsidP="008E21C3">
      <w:pPr>
        <w:pStyle w:val="XYZCoords"/>
      </w:pPr>
      <w:r>
        <w:t>H         -0.96821       -3.36937       -0.35049</w:t>
      </w:r>
    </w:p>
    <w:p w14:paraId="4D9F559C" w14:textId="77777777" w:rsidR="008E21C3" w:rsidRDefault="008E21C3" w:rsidP="008E21C3">
      <w:pPr>
        <w:pStyle w:val="XYZCoords"/>
      </w:pPr>
      <w:r>
        <w:t>H          0.46736       -1.56382        0.44287</w:t>
      </w:r>
    </w:p>
    <w:p w14:paraId="74A41045" w14:textId="77777777" w:rsidR="008E21C3" w:rsidRDefault="008E21C3">
      <w:r>
        <w:br w:type="page"/>
      </w:r>
    </w:p>
    <w:p w14:paraId="551115A9" w14:textId="73C0EF69" w:rsidR="008E21C3" w:rsidRDefault="008E21C3" w:rsidP="008E21C3">
      <w:pPr>
        <w:pStyle w:val="Caption"/>
      </w:pPr>
      <w:bookmarkStart w:id="257" w:name="_Toc464139271"/>
      <w:r>
        <w:t xml:space="preserve">Figure </w:t>
      </w:r>
      <w:fldSimple w:instr=" STYLEREF 2 \s ">
        <w:r w:rsidR="0073677E">
          <w:rPr>
            <w:noProof/>
          </w:rPr>
          <w:t>11.5</w:t>
        </w:r>
      </w:fldSimple>
      <w:r w:rsidR="008F3988">
        <w:noBreakHyphen/>
      </w:r>
      <w:fldSimple w:instr=" SEQ Figure \* ARABIC \s 2 ">
        <w:r w:rsidR="0073677E">
          <w:rPr>
            <w:noProof/>
          </w:rPr>
          <w:t>5</w:t>
        </w:r>
      </w:fldSimple>
      <w:r>
        <w:t xml:space="preserve"> [A]T</w:t>
      </w:r>
      <w:r>
        <w:rPr>
          <w:vertAlign w:val="subscript"/>
        </w:rPr>
        <w:t>0</w:t>
      </w:r>
      <w:r>
        <w:rPr>
          <w:vertAlign w:val="superscript"/>
        </w:rPr>
        <w:t xml:space="preserve"> </w:t>
      </w:r>
      <w:r>
        <w:t>Structure and Coordinates</w:t>
      </w:r>
      <w:bookmarkEnd w:id="257"/>
    </w:p>
    <w:p w14:paraId="0B78D222" w14:textId="77777777" w:rsidR="008E21C3" w:rsidRDefault="008E21C3" w:rsidP="008E21C3">
      <w:pPr>
        <w:pStyle w:val="CaptionText"/>
      </w:pPr>
      <w:r>
        <w:rPr>
          <w:noProof/>
        </w:rPr>
        <w:drawing>
          <wp:anchor distT="0" distB="0" distL="114300" distR="114300" simplePos="0" relativeHeight="251662336" behindDoc="0" locked="0" layoutInCell="1" allowOverlap="1" wp14:anchorId="6A1B1E2C" wp14:editId="2D618070">
            <wp:simplePos x="0" y="0"/>
            <wp:positionH relativeFrom="column">
              <wp:posOffset>1600200</wp:posOffset>
            </wp:positionH>
            <wp:positionV relativeFrom="paragraph">
              <wp:posOffset>82550</wp:posOffset>
            </wp:positionV>
            <wp:extent cx="4686300" cy="4686300"/>
            <wp:effectExtent l="0" t="0" r="0" b="0"/>
            <wp:wrapSquare wrapText="bothSides"/>
            <wp:docPr id="5" name="Picture 5" descr="Macintosh HD:Users:Jacob:Documents:Water_Splitting:Two_Photon_Water_Splitting:Computational_Data:A_Intermediate:Full_Model:Triplet:F-R2-R2-Down-GP-T-SM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Jacob:Documents:Water_Splitting:Two_Photon_Water_Splitting:Computational_Data:A_Intermediate:Full_Model:Triplet:F-R2-R2-Down-GP-T-SMD.png"/>
                    <pic:cNvPicPr>
                      <a:picLocks noChangeAspect="1" noChangeArrowheads="1"/>
                    </pic:cNvPicPr>
                  </pic:nvPicPr>
                  <pic:blipFill>
                    <a:blip r:embed="rId135">
                      <a:extLst>
                        <a:ext uri="{28A0092B-C50C-407E-A947-70E740481C1C}">
                          <a14:useLocalDpi xmlns:a14="http://schemas.microsoft.com/office/drawing/2010/main" val="0"/>
                        </a:ext>
                      </a:extLst>
                    </a:blip>
                    <a:srcRect/>
                    <a:stretch>
                      <a:fillRect/>
                    </a:stretch>
                  </pic:blipFill>
                  <pic:spPr bwMode="auto">
                    <a:xfrm>
                      <a:off x="0" y="0"/>
                      <a:ext cx="4686300" cy="46863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5221EBF" w14:textId="77777777" w:rsidR="008E21C3" w:rsidRPr="008E21C3" w:rsidRDefault="008E21C3" w:rsidP="008E21C3">
      <w:pPr>
        <w:pStyle w:val="XYZCoords"/>
      </w:pPr>
      <w:r w:rsidRPr="008E21C3">
        <w:t>128</w:t>
      </w:r>
    </w:p>
    <w:p w14:paraId="7902484B" w14:textId="77777777" w:rsidR="008E21C3" w:rsidRPr="008E21C3" w:rsidRDefault="008E21C3" w:rsidP="008E21C3">
      <w:pPr>
        <w:pStyle w:val="XYZCoords"/>
      </w:pPr>
      <w:r w:rsidRPr="008E21C3">
        <w:tab/>
        <w:t>Energy: -1951545.5657542</w:t>
      </w:r>
    </w:p>
    <w:p w14:paraId="679C6D50" w14:textId="77777777" w:rsidR="008E21C3" w:rsidRPr="008E21C3" w:rsidRDefault="008E21C3" w:rsidP="008E21C3">
      <w:pPr>
        <w:pStyle w:val="XYZCoords"/>
      </w:pPr>
      <w:r w:rsidRPr="008E21C3">
        <w:t>H          0.31863       -4.29565       -0.54368</w:t>
      </w:r>
    </w:p>
    <w:p w14:paraId="771A90DE" w14:textId="77777777" w:rsidR="008E21C3" w:rsidRPr="008E21C3" w:rsidRDefault="008E21C3" w:rsidP="008E21C3">
      <w:pPr>
        <w:pStyle w:val="XYZCoords"/>
      </w:pPr>
      <w:r w:rsidRPr="008E21C3">
        <w:t>C         -0.74782       -4.05620       -0.66007</w:t>
      </w:r>
    </w:p>
    <w:p w14:paraId="513489B0" w14:textId="77777777" w:rsidR="008E21C3" w:rsidRPr="008E21C3" w:rsidRDefault="008E21C3" w:rsidP="008E21C3">
      <w:pPr>
        <w:pStyle w:val="XYZCoords"/>
      </w:pPr>
      <w:r w:rsidRPr="008E21C3">
        <w:t>H         -1.25666       -4.95812       -1.03476</w:t>
      </w:r>
    </w:p>
    <w:p w14:paraId="6792F449" w14:textId="77777777" w:rsidR="008E21C3" w:rsidRPr="008E21C3" w:rsidRDefault="008E21C3" w:rsidP="008E21C3">
      <w:pPr>
        <w:pStyle w:val="XYZCoords"/>
      </w:pPr>
      <w:r w:rsidRPr="008E21C3">
        <w:t>H         -0.83424       -3.25902       -1.41383</w:t>
      </w:r>
    </w:p>
    <w:p w14:paraId="0BB27C13" w14:textId="77777777" w:rsidR="008E21C3" w:rsidRPr="008E21C3" w:rsidRDefault="008E21C3" w:rsidP="008E21C3">
      <w:pPr>
        <w:pStyle w:val="XYZCoords"/>
      </w:pPr>
      <w:r w:rsidRPr="008E21C3">
        <w:t>H         -0.89863        2.85473        0.60480</w:t>
      </w:r>
    </w:p>
    <w:p w14:paraId="594E996D" w14:textId="77777777" w:rsidR="008E21C3" w:rsidRPr="008E21C3" w:rsidRDefault="008E21C3" w:rsidP="008E21C3">
      <w:pPr>
        <w:pStyle w:val="XYZCoords"/>
      </w:pPr>
      <w:r w:rsidRPr="008E21C3">
        <w:t>O         -0.81090       -0.46520       -1.74247</w:t>
      </w:r>
    </w:p>
    <w:p w14:paraId="3760D11A" w14:textId="77777777" w:rsidR="008E21C3" w:rsidRPr="008E21C3" w:rsidRDefault="008E21C3" w:rsidP="008E21C3">
      <w:pPr>
        <w:pStyle w:val="XYZCoords"/>
      </w:pPr>
      <w:r w:rsidRPr="008E21C3">
        <w:t>H         -1.03805        3.35602       -1.86063</w:t>
      </w:r>
    </w:p>
    <w:p w14:paraId="18429882" w14:textId="77777777" w:rsidR="008E21C3" w:rsidRPr="008E21C3" w:rsidRDefault="008E21C3" w:rsidP="008E21C3">
      <w:pPr>
        <w:pStyle w:val="XYZCoords"/>
      </w:pPr>
      <w:r w:rsidRPr="008E21C3">
        <w:t>O         -1.24485       -0.42066        1.01348</w:t>
      </w:r>
    </w:p>
    <w:p w14:paraId="4DE16055" w14:textId="77777777" w:rsidR="008E21C3" w:rsidRPr="008E21C3" w:rsidRDefault="008E21C3" w:rsidP="008E21C3">
      <w:pPr>
        <w:pStyle w:val="XYZCoords"/>
      </w:pPr>
      <w:r w:rsidRPr="008E21C3">
        <w:t>H         -0.19731       -0.01036       -1.12069</w:t>
      </w:r>
    </w:p>
    <w:p w14:paraId="5A39840E" w14:textId="77777777" w:rsidR="008E21C3" w:rsidRPr="008E21C3" w:rsidRDefault="008E21C3" w:rsidP="008E21C3">
      <w:pPr>
        <w:pStyle w:val="XYZCoords"/>
      </w:pPr>
      <w:r w:rsidRPr="008E21C3">
        <w:t>C         -1.29305       -3.57816        0.66899</w:t>
      </w:r>
    </w:p>
    <w:p w14:paraId="6B8BEB7E" w14:textId="77777777" w:rsidR="008E21C3" w:rsidRPr="008E21C3" w:rsidRDefault="008E21C3" w:rsidP="008E21C3">
      <w:pPr>
        <w:pStyle w:val="XYZCoords"/>
      </w:pPr>
      <w:r w:rsidRPr="008E21C3">
        <w:t>H         -1.52275        4.12018        1.69653</w:t>
      </w:r>
    </w:p>
    <w:p w14:paraId="71D63BE1" w14:textId="77777777" w:rsidR="008E21C3" w:rsidRPr="008E21C3" w:rsidRDefault="008E21C3" w:rsidP="008E21C3">
      <w:pPr>
        <w:pStyle w:val="XYZCoords"/>
      </w:pPr>
      <w:r w:rsidRPr="008E21C3">
        <w:t>H         -1.26491       -4.40087        1.41479</w:t>
      </w:r>
    </w:p>
    <w:p w14:paraId="42C4115D" w14:textId="77777777" w:rsidR="008E21C3" w:rsidRPr="008E21C3" w:rsidRDefault="008E21C3" w:rsidP="008E21C3">
      <w:pPr>
        <w:pStyle w:val="XYZCoords"/>
      </w:pPr>
      <w:r w:rsidRPr="008E21C3">
        <w:t>C         -1.71674        3.57878        0.75441</w:t>
      </w:r>
    </w:p>
    <w:p w14:paraId="76DAE28A" w14:textId="77777777" w:rsidR="008E21C3" w:rsidRPr="008E21C3" w:rsidRDefault="008E21C3" w:rsidP="008E21C3">
      <w:pPr>
        <w:pStyle w:val="XYZCoords"/>
      </w:pPr>
      <w:r w:rsidRPr="008E21C3">
        <w:t>H         -1.15604        1.73456       -2.60268</w:t>
      </w:r>
    </w:p>
    <w:p w14:paraId="4631CC75" w14:textId="77777777" w:rsidR="008E21C3" w:rsidRPr="008E21C3" w:rsidRDefault="008E21C3" w:rsidP="008E21C3">
      <w:pPr>
        <w:pStyle w:val="XYZCoords"/>
      </w:pPr>
      <w:r w:rsidRPr="008E21C3">
        <w:t>H         -1.68868        4.32026       -0.05772</w:t>
      </w:r>
    </w:p>
    <w:p w14:paraId="7F7D75F3" w14:textId="77777777" w:rsidR="008E21C3" w:rsidRPr="008E21C3" w:rsidRDefault="008E21C3" w:rsidP="008E21C3">
      <w:pPr>
        <w:pStyle w:val="XYZCoords"/>
      </w:pPr>
      <w:r w:rsidRPr="008E21C3">
        <w:t>H         -0.65852       -2.76439        1.04954</w:t>
      </w:r>
    </w:p>
    <w:p w14:paraId="0B22D621" w14:textId="77777777" w:rsidR="008E21C3" w:rsidRPr="008E21C3" w:rsidRDefault="008E21C3" w:rsidP="008E21C3">
      <w:pPr>
        <w:pStyle w:val="XYZCoords"/>
      </w:pPr>
      <w:r w:rsidRPr="008E21C3">
        <w:t>C         -1.58651        2.74850       -2.59407</w:t>
      </w:r>
    </w:p>
    <w:p w14:paraId="527D645D" w14:textId="77777777" w:rsidR="008E21C3" w:rsidRPr="008E21C3" w:rsidRDefault="008E21C3" w:rsidP="008E21C3">
      <w:pPr>
        <w:pStyle w:val="XYZCoords"/>
      </w:pPr>
      <w:r w:rsidRPr="008E21C3">
        <w:t>H         -1.43788        3.20907       -3.58570</w:t>
      </w:r>
    </w:p>
    <w:p w14:paraId="2F801C5A" w14:textId="77777777" w:rsidR="008E21C3" w:rsidRPr="008E21C3" w:rsidRDefault="008E21C3" w:rsidP="008E21C3">
      <w:pPr>
        <w:pStyle w:val="XYZCoords"/>
      </w:pPr>
      <w:r w:rsidRPr="008E21C3">
        <w:t>H         -2.24912       -1.89079        2.23744</w:t>
      </w:r>
    </w:p>
    <w:p w14:paraId="60CC76FE" w14:textId="77777777" w:rsidR="008E21C3" w:rsidRPr="008E21C3" w:rsidRDefault="008E21C3" w:rsidP="008E21C3">
      <w:pPr>
        <w:pStyle w:val="XYZCoords"/>
      </w:pPr>
      <w:r w:rsidRPr="008E21C3">
        <w:t>Ru        -2.42361       -0.74411       -0.65979</w:t>
      </w:r>
    </w:p>
    <w:p w14:paraId="1EFDE75C" w14:textId="77777777" w:rsidR="008E21C3" w:rsidRPr="008E21C3" w:rsidRDefault="008E21C3" w:rsidP="008E21C3">
      <w:pPr>
        <w:pStyle w:val="XYZCoords"/>
      </w:pPr>
      <w:r w:rsidRPr="008E21C3">
        <w:t>H         -2.34600        1.11425        1.95336</w:t>
      </w:r>
    </w:p>
    <w:p w14:paraId="0DA17C48" w14:textId="77777777" w:rsidR="008E21C3" w:rsidRPr="008E21C3" w:rsidRDefault="008E21C3" w:rsidP="008E21C3">
      <w:pPr>
        <w:pStyle w:val="XYZCoords"/>
      </w:pPr>
      <w:r w:rsidRPr="008E21C3">
        <w:t>N         -2.64389       -3.01925        0.56942</w:t>
      </w:r>
    </w:p>
    <w:p w14:paraId="0729910E" w14:textId="77777777" w:rsidR="008E21C3" w:rsidRPr="008E21C3" w:rsidRDefault="008E21C3" w:rsidP="008E21C3">
      <w:pPr>
        <w:pStyle w:val="XYZCoords"/>
      </w:pPr>
      <w:r w:rsidRPr="008E21C3">
        <w:t>C         -3.08084       -2.50418        1.85122</w:t>
      </w:r>
    </w:p>
    <w:p w14:paraId="60AE70B8" w14:textId="77777777" w:rsidR="008E21C3" w:rsidRPr="008E21C3" w:rsidRDefault="008E21C3" w:rsidP="008E21C3">
      <w:pPr>
        <w:pStyle w:val="XYZCoords"/>
      </w:pPr>
      <w:r w:rsidRPr="008E21C3">
        <w:t>C         -3.07295        2.87641        0.85781</w:t>
      </w:r>
    </w:p>
    <w:p w14:paraId="1F272A3F" w14:textId="77777777" w:rsidR="008E21C3" w:rsidRPr="008E21C3" w:rsidRDefault="008E21C3" w:rsidP="008E21C3">
      <w:pPr>
        <w:pStyle w:val="XYZCoords"/>
      </w:pPr>
      <w:r w:rsidRPr="008E21C3">
        <w:t>H         -2.70549        2.56665        2.95908</w:t>
      </w:r>
    </w:p>
    <w:p w14:paraId="3C8C7FD7" w14:textId="77777777" w:rsidR="008E21C3" w:rsidRPr="008E21C3" w:rsidRDefault="008E21C3" w:rsidP="008E21C3">
      <w:pPr>
        <w:pStyle w:val="XYZCoords"/>
      </w:pPr>
      <w:r w:rsidRPr="008E21C3">
        <w:t>H         -3.18995        4.76240       -1.58997</w:t>
      </w:r>
    </w:p>
    <w:p w14:paraId="7511237C" w14:textId="77777777" w:rsidR="008E21C3" w:rsidRPr="008E21C3" w:rsidRDefault="008E21C3" w:rsidP="008E21C3">
      <w:pPr>
        <w:pStyle w:val="XYZCoords"/>
      </w:pPr>
      <w:r w:rsidRPr="008E21C3">
        <w:t>C         -3.03607        1.96444        2.09462</w:t>
      </w:r>
    </w:p>
    <w:p w14:paraId="2D8B37B8" w14:textId="77777777" w:rsidR="008E21C3" w:rsidRPr="008E21C3" w:rsidRDefault="008E21C3" w:rsidP="008E21C3">
      <w:pPr>
        <w:pStyle w:val="XYZCoords"/>
      </w:pPr>
      <w:r w:rsidRPr="008E21C3">
        <w:t>C         -3.08836        2.68472       -2.28609</w:t>
      </w:r>
    </w:p>
    <w:p w14:paraId="50E5686E" w14:textId="77777777" w:rsidR="008E21C3" w:rsidRPr="008E21C3" w:rsidRDefault="008E21C3" w:rsidP="008E21C3">
      <w:pPr>
        <w:pStyle w:val="XYZCoords"/>
      </w:pPr>
      <w:r w:rsidRPr="008E21C3">
        <w:t>P         -3.24831        1.72285       -0.65451</w:t>
      </w:r>
    </w:p>
    <w:p w14:paraId="0BE434F5" w14:textId="77777777" w:rsidR="008E21C3" w:rsidRPr="008E21C3" w:rsidRDefault="008E21C3" w:rsidP="008E21C3">
      <w:pPr>
        <w:pStyle w:val="XYZCoords"/>
      </w:pPr>
      <w:r w:rsidRPr="008E21C3">
        <w:t>H         -3.31703       -3.29603        2.58922</w:t>
      </w:r>
    </w:p>
    <w:p w14:paraId="4CD04B2F" w14:textId="77777777" w:rsidR="008E21C3" w:rsidRPr="008E21C3" w:rsidRDefault="008E21C3" w:rsidP="008E21C3">
      <w:pPr>
        <w:pStyle w:val="XYZCoords"/>
      </w:pPr>
      <w:r w:rsidRPr="008E21C3">
        <w:t>C         -3.70208        4.08183       -2.28393</w:t>
      </w:r>
    </w:p>
    <w:p w14:paraId="6DE11C0B" w14:textId="77777777" w:rsidR="008E21C3" w:rsidRPr="008E21C3" w:rsidRDefault="008E21C3" w:rsidP="008E21C3">
      <w:pPr>
        <w:pStyle w:val="XYZCoords"/>
      </w:pPr>
      <w:r w:rsidRPr="008E21C3">
        <w:t>H         -3.31453       -4.05086       -1.10616</w:t>
      </w:r>
    </w:p>
    <w:p w14:paraId="6FFDC742" w14:textId="77777777" w:rsidR="008E21C3" w:rsidRPr="008E21C3" w:rsidRDefault="008E21C3" w:rsidP="008E21C3">
      <w:pPr>
        <w:pStyle w:val="XYZCoords"/>
      </w:pPr>
      <w:r w:rsidRPr="008E21C3">
        <w:t>H         -2.95781       -5.85659        0.63487</w:t>
      </w:r>
    </w:p>
    <w:p w14:paraId="75D21327" w14:textId="77777777" w:rsidR="008E21C3" w:rsidRPr="008E21C3" w:rsidRDefault="008E21C3" w:rsidP="008E21C3">
      <w:pPr>
        <w:pStyle w:val="XYZCoords"/>
      </w:pPr>
      <w:r w:rsidRPr="008E21C3">
        <w:t>H         -3.61235        4.51704       -3.29444</w:t>
      </w:r>
    </w:p>
    <w:p w14:paraId="1735B9D4" w14:textId="77777777" w:rsidR="008E21C3" w:rsidRPr="008E21C3" w:rsidRDefault="008E21C3" w:rsidP="008E21C3">
      <w:pPr>
        <w:pStyle w:val="XYZCoords"/>
      </w:pPr>
      <w:r w:rsidRPr="008E21C3">
        <w:t>C         -3.62965       -3.89593       -0.06466</w:t>
      </w:r>
    </w:p>
    <w:p w14:paraId="0326BAD5" w14:textId="77777777" w:rsidR="008E21C3" w:rsidRPr="008E21C3" w:rsidRDefault="008E21C3" w:rsidP="008E21C3">
      <w:pPr>
        <w:pStyle w:val="XYZCoords"/>
      </w:pPr>
      <w:r w:rsidRPr="008E21C3">
        <w:t>H         -4.02518        4.45554        1.97149</w:t>
      </w:r>
    </w:p>
    <w:p w14:paraId="7FDA356C" w14:textId="77777777" w:rsidR="008E21C3" w:rsidRPr="008E21C3" w:rsidRDefault="008E21C3" w:rsidP="008E21C3">
      <w:pPr>
        <w:pStyle w:val="XYZCoords"/>
      </w:pPr>
      <w:r w:rsidRPr="008E21C3">
        <w:t>C         -3.36456       -1.34120       -2.12581</w:t>
      </w:r>
    </w:p>
    <w:p w14:paraId="71406B57" w14:textId="77777777" w:rsidR="008E21C3" w:rsidRPr="008E21C3" w:rsidRDefault="008E21C3" w:rsidP="008E21C3">
      <w:pPr>
        <w:pStyle w:val="XYZCoords"/>
      </w:pPr>
      <w:r w:rsidRPr="008E21C3">
        <w:t>C         -4.19650        3.89629        1.03496</w:t>
      </w:r>
    </w:p>
    <w:p w14:paraId="4F62EA28" w14:textId="77777777" w:rsidR="008E21C3" w:rsidRPr="008E21C3" w:rsidRDefault="008E21C3" w:rsidP="008E21C3">
      <w:pPr>
        <w:pStyle w:val="XYZCoords"/>
      </w:pPr>
      <w:r w:rsidRPr="008E21C3">
        <w:t>H         -3.37346        0.82330       -3.40463</w:t>
      </w:r>
    </w:p>
    <w:p w14:paraId="20BDDC9F" w14:textId="77777777" w:rsidR="008E21C3" w:rsidRPr="008E21C3" w:rsidRDefault="008E21C3" w:rsidP="008E21C3">
      <w:pPr>
        <w:pStyle w:val="XYZCoords"/>
      </w:pPr>
      <w:r w:rsidRPr="008E21C3">
        <w:t>C         -3.75014        1.85477       -3.38879</w:t>
      </w:r>
    </w:p>
    <w:p w14:paraId="2EC57C4E" w14:textId="77777777" w:rsidR="008E21C3" w:rsidRPr="008E21C3" w:rsidRDefault="008E21C3" w:rsidP="008E21C3">
      <w:pPr>
        <w:pStyle w:val="XYZCoords"/>
      </w:pPr>
      <w:r w:rsidRPr="008E21C3">
        <w:t>H         -4.25157        4.62811        0.21944</w:t>
      </w:r>
    </w:p>
    <w:p w14:paraId="693E8D2E" w14:textId="77777777" w:rsidR="008E21C3" w:rsidRPr="008E21C3" w:rsidRDefault="008E21C3" w:rsidP="008E21C3">
      <w:pPr>
        <w:pStyle w:val="XYZCoords"/>
      </w:pPr>
      <w:r w:rsidRPr="008E21C3">
        <w:t>H         -3.51094        2.31281       -4.36297</w:t>
      </w:r>
    </w:p>
    <w:p w14:paraId="1FBB1D8A" w14:textId="77777777" w:rsidR="008E21C3" w:rsidRPr="008E21C3" w:rsidRDefault="008E21C3" w:rsidP="008E21C3">
      <w:pPr>
        <w:pStyle w:val="XYZCoords"/>
      </w:pPr>
      <w:r w:rsidRPr="008E21C3">
        <w:t>C         -4.25781       -1.58700        1.69925</w:t>
      </w:r>
    </w:p>
    <w:p w14:paraId="68690C53" w14:textId="77777777" w:rsidR="008E21C3" w:rsidRPr="008E21C3" w:rsidRDefault="008E21C3" w:rsidP="008E21C3">
      <w:pPr>
        <w:pStyle w:val="XYZCoords"/>
      </w:pPr>
      <w:r w:rsidRPr="008E21C3">
        <w:t>N         -4.21736       -0.72903        0.66500</w:t>
      </w:r>
    </w:p>
    <w:p w14:paraId="210ABA26" w14:textId="77777777" w:rsidR="008E21C3" w:rsidRPr="008E21C3" w:rsidRDefault="008E21C3" w:rsidP="008E21C3">
      <w:pPr>
        <w:pStyle w:val="XYZCoords"/>
      </w:pPr>
      <w:r w:rsidRPr="008E21C3">
        <w:t>C         -3.86878       -5.23942        0.61286</w:t>
      </w:r>
    </w:p>
    <w:p w14:paraId="33941028" w14:textId="77777777" w:rsidR="008E21C3" w:rsidRPr="008E21C3" w:rsidRDefault="008E21C3" w:rsidP="008E21C3">
      <w:pPr>
        <w:pStyle w:val="XYZCoords"/>
      </w:pPr>
      <w:r w:rsidRPr="008E21C3">
        <w:t>H         -4.03273        1.56862        2.34058</w:t>
      </w:r>
    </w:p>
    <w:p w14:paraId="523CABE4" w14:textId="77777777" w:rsidR="008E21C3" w:rsidRPr="008E21C3" w:rsidRDefault="008E21C3" w:rsidP="008E21C3">
      <w:pPr>
        <w:pStyle w:val="XYZCoords"/>
      </w:pPr>
      <w:r w:rsidRPr="008E21C3">
        <w:t>H         -4.57500       -3.33317       -0.12247</w:t>
      </w:r>
    </w:p>
    <w:p w14:paraId="7C9B301A" w14:textId="77777777" w:rsidR="008E21C3" w:rsidRPr="008E21C3" w:rsidRDefault="008E21C3" w:rsidP="008E21C3">
      <w:pPr>
        <w:pStyle w:val="XYZCoords"/>
      </w:pPr>
      <w:r w:rsidRPr="008E21C3">
        <w:t>H         -4.77252        4.06406       -2.02686</w:t>
      </w:r>
    </w:p>
    <w:p w14:paraId="68915353" w14:textId="77777777" w:rsidR="008E21C3" w:rsidRPr="008E21C3" w:rsidRDefault="008E21C3" w:rsidP="008E21C3">
      <w:pPr>
        <w:pStyle w:val="XYZCoords"/>
      </w:pPr>
      <w:r w:rsidRPr="008E21C3">
        <w:t>H         -4.22593       -5.12822        1.64853</w:t>
      </w:r>
    </w:p>
    <w:p w14:paraId="2A3676FD" w14:textId="77777777" w:rsidR="008E21C3" w:rsidRPr="008E21C3" w:rsidRDefault="008E21C3" w:rsidP="008E21C3">
      <w:pPr>
        <w:pStyle w:val="XYZCoords"/>
      </w:pPr>
      <w:r w:rsidRPr="008E21C3">
        <w:t>C         -5.03521        1.18702       -0.58544</w:t>
      </w:r>
    </w:p>
    <w:p w14:paraId="067F879A" w14:textId="77777777" w:rsidR="008E21C3" w:rsidRPr="008E21C3" w:rsidRDefault="008E21C3" w:rsidP="008E21C3">
      <w:pPr>
        <w:pStyle w:val="XYZCoords"/>
      </w:pPr>
      <w:r w:rsidRPr="008E21C3">
        <w:t>H         -4.63688       -5.80115        0.05987</w:t>
      </w:r>
    </w:p>
    <w:p w14:paraId="6581E18E" w14:textId="77777777" w:rsidR="008E21C3" w:rsidRPr="008E21C3" w:rsidRDefault="008E21C3" w:rsidP="008E21C3">
      <w:pPr>
        <w:pStyle w:val="XYZCoords"/>
      </w:pPr>
      <w:r w:rsidRPr="008E21C3">
        <w:t>H         -5.17972        3.41023        1.13140</w:t>
      </w:r>
    </w:p>
    <w:p w14:paraId="42B6F0C8" w14:textId="77777777" w:rsidR="008E21C3" w:rsidRPr="008E21C3" w:rsidRDefault="008E21C3" w:rsidP="008E21C3">
      <w:pPr>
        <w:pStyle w:val="XYZCoords"/>
      </w:pPr>
      <w:r w:rsidRPr="008E21C3">
        <w:t>C         -5.19506        0.18768        0.51919</w:t>
      </w:r>
    </w:p>
    <w:p w14:paraId="7F400D95" w14:textId="77777777" w:rsidR="008E21C3" w:rsidRPr="008E21C3" w:rsidRDefault="008E21C3" w:rsidP="008E21C3">
      <w:pPr>
        <w:pStyle w:val="XYZCoords"/>
      </w:pPr>
      <w:r w:rsidRPr="008E21C3">
        <w:t>C         -5.31278       -1.58449        2.60864</w:t>
      </w:r>
    </w:p>
    <w:p w14:paraId="575600AB" w14:textId="77777777" w:rsidR="008E21C3" w:rsidRPr="008E21C3" w:rsidRDefault="008E21C3" w:rsidP="008E21C3">
      <w:pPr>
        <w:pStyle w:val="XYZCoords"/>
      </w:pPr>
      <w:r w:rsidRPr="008E21C3">
        <w:t>H         -4.84681        1.83379       -3.30016</w:t>
      </w:r>
    </w:p>
    <w:p w14:paraId="19647D8F" w14:textId="77777777" w:rsidR="008E21C3" w:rsidRPr="008E21C3" w:rsidRDefault="008E21C3" w:rsidP="008E21C3">
      <w:pPr>
        <w:pStyle w:val="XYZCoords"/>
      </w:pPr>
      <w:r w:rsidRPr="008E21C3">
        <w:t>H         -5.31214       -2.30225        3.42990</w:t>
      </w:r>
    </w:p>
    <w:p w14:paraId="3F319DD5" w14:textId="77777777" w:rsidR="008E21C3" w:rsidRPr="008E21C3" w:rsidRDefault="008E21C3" w:rsidP="008E21C3">
      <w:pPr>
        <w:pStyle w:val="XYZCoords"/>
      </w:pPr>
      <w:r w:rsidRPr="008E21C3">
        <w:t>H         -5.22278        0.68777       -1.54863</w:t>
      </w:r>
    </w:p>
    <w:p w14:paraId="6D80C7C6" w14:textId="77777777" w:rsidR="008E21C3" w:rsidRPr="008E21C3" w:rsidRDefault="008E21C3" w:rsidP="008E21C3">
      <w:pPr>
        <w:pStyle w:val="XYZCoords"/>
      </w:pPr>
      <w:r w:rsidRPr="008E21C3">
        <w:t>H         -5.75961        2.00674       -0.47589</w:t>
      </w:r>
    </w:p>
    <w:p w14:paraId="007CD724" w14:textId="77777777" w:rsidR="008E21C3" w:rsidRPr="008E21C3" w:rsidRDefault="008E21C3" w:rsidP="008E21C3">
      <w:pPr>
        <w:pStyle w:val="XYZCoords"/>
      </w:pPr>
      <w:r w:rsidRPr="008E21C3">
        <w:t>C         -6.28110        0.23361        1.39299</w:t>
      </w:r>
    </w:p>
    <w:p w14:paraId="50563C3F" w14:textId="77777777" w:rsidR="008E21C3" w:rsidRPr="008E21C3" w:rsidRDefault="008E21C3" w:rsidP="008E21C3">
      <w:pPr>
        <w:pStyle w:val="XYZCoords"/>
      </w:pPr>
      <w:r w:rsidRPr="008E21C3">
        <w:t>C         -6.34423       -0.66720        2.44904</w:t>
      </w:r>
    </w:p>
    <w:p w14:paraId="17521143" w14:textId="77777777" w:rsidR="008E21C3" w:rsidRPr="008E21C3" w:rsidRDefault="008E21C3" w:rsidP="008E21C3">
      <w:pPr>
        <w:pStyle w:val="XYZCoords"/>
      </w:pPr>
      <w:r w:rsidRPr="008E21C3">
        <w:t>H         -7.05858        0.98311        1.24109</w:t>
      </w:r>
    </w:p>
    <w:p w14:paraId="426CE426" w14:textId="77777777" w:rsidR="008E21C3" w:rsidRPr="008E21C3" w:rsidRDefault="008E21C3" w:rsidP="008E21C3">
      <w:pPr>
        <w:pStyle w:val="XYZCoords"/>
      </w:pPr>
      <w:r w:rsidRPr="008E21C3">
        <w:t>H         -7.18533       -0.64836        3.14469</w:t>
      </w:r>
    </w:p>
    <w:p w14:paraId="6679511B" w14:textId="77777777" w:rsidR="008E21C3" w:rsidRPr="008E21C3" w:rsidRDefault="008E21C3" w:rsidP="008E21C3">
      <w:pPr>
        <w:pStyle w:val="XYZCoords"/>
      </w:pPr>
      <w:r w:rsidRPr="008E21C3">
        <w:t>O         -3.95239       -1.78104       -3.03127</w:t>
      </w:r>
    </w:p>
    <w:p w14:paraId="572967B4" w14:textId="77777777" w:rsidR="008E21C3" w:rsidRPr="008E21C3" w:rsidRDefault="008E21C3" w:rsidP="008E21C3">
      <w:pPr>
        <w:pStyle w:val="XYZCoords"/>
      </w:pPr>
      <w:r w:rsidRPr="008E21C3">
        <w:t>C          0.46634        0.92944        4.49928</w:t>
      </w:r>
    </w:p>
    <w:p w14:paraId="6A7C37A2" w14:textId="77777777" w:rsidR="008E21C3" w:rsidRPr="008E21C3" w:rsidRDefault="008E21C3" w:rsidP="008E21C3">
      <w:pPr>
        <w:pStyle w:val="XYZCoords"/>
      </w:pPr>
      <w:r w:rsidRPr="008E21C3">
        <w:t>H          1.05119       -1.86914       -1.77387</w:t>
      </w:r>
    </w:p>
    <w:p w14:paraId="3A6F3A7D" w14:textId="77777777" w:rsidR="008E21C3" w:rsidRPr="008E21C3" w:rsidRDefault="008E21C3" w:rsidP="008E21C3">
      <w:pPr>
        <w:pStyle w:val="XYZCoords"/>
      </w:pPr>
      <w:r w:rsidRPr="008E21C3">
        <w:t>O          0.68245        1.25187       -0.04535</w:t>
      </w:r>
    </w:p>
    <w:p w14:paraId="582391D2" w14:textId="77777777" w:rsidR="008E21C3" w:rsidRPr="008E21C3" w:rsidRDefault="008E21C3" w:rsidP="008E21C3">
      <w:pPr>
        <w:pStyle w:val="XYZCoords"/>
      </w:pPr>
      <w:r w:rsidRPr="008E21C3">
        <w:t>H          1.17504        0.58034       -3.03899</w:t>
      </w:r>
    </w:p>
    <w:p w14:paraId="679DF8E8" w14:textId="77777777" w:rsidR="008E21C3" w:rsidRPr="008E21C3" w:rsidRDefault="008E21C3" w:rsidP="008E21C3">
      <w:pPr>
        <w:pStyle w:val="XYZCoords"/>
      </w:pPr>
      <w:r w:rsidRPr="008E21C3">
        <w:t>O          1.59054       -1.20381        0.91053</w:t>
      </w:r>
    </w:p>
    <w:p w14:paraId="3262D165" w14:textId="77777777" w:rsidR="008E21C3" w:rsidRPr="008E21C3" w:rsidRDefault="008E21C3" w:rsidP="008E21C3">
      <w:pPr>
        <w:pStyle w:val="XYZCoords"/>
      </w:pPr>
      <w:r w:rsidRPr="008E21C3">
        <w:t>H          0.68848        1.87513       -0.77795</w:t>
      </w:r>
    </w:p>
    <w:p w14:paraId="1407E5DD" w14:textId="77777777" w:rsidR="008E21C3" w:rsidRPr="008E21C3" w:rsidRDefault="008E21C3" w:rsidP="008E21C3">
      <w:pPr>
        <w:pStyle w:val="XYZCoords"/>
      </w:pPr>
      <w:r w:rsidRPr="008E21C3">
        <w:t>C          0.80149        0.86999        3.01811</w:t>
      </w:r>
    </w:p>
    <w:p w14:paraId="0E09FE6B" w14:textId="77777777" w:rsidR="008E21C3" w:rsidRPr="008E21C3" w:rsidRDefault="008E21C3" w:rsidP="008E21C3">
      <w:pPr>
        <w:pStyle w:val="XYZCoords"/>
      </w:pPr>
      <w:r w:rsidRPr="008E21C3">
        <w:t>H          1.58372       -3.34978       -2.61470</w:t>
      </w:r>
    </w:p>
    <w:p w14:paraId="30720C04" w14:textId="77777777" w:rsidR="008E21C3" w:rsidRPr="008E21C3" w:rsidRDefault="008E21C3" w:rsidP="008E21C3">
      <w:pPr>
        <w:pStyle w:val="XYZCoords"/>
      </w:pPr>
      <w:r w:rsidRPr="008E21C3">
        <w:t>C          1.79147       -2.27601       -2.47557</w:t>
      </w:r>
    </w:p>
    <w:p w14:paraId="2243B153" w14:textId="77777777" w:rsidR="008E21C3" w:rsidRPr="008E21C3" w:rsidRDefault="008E21C3" w:rsidP="008E21C3">
      <w:pPr>
        <w:pStyle w:val="XYZCoords"/>
      </w:pPr>
      <w:r w:rsidRPr="008E21C3">
        <w:t>H          1.80904        2.09388       -2.35449</w:t>
      </w:r>
    </w:p>
    <w:p w14:paraId="19F675A7" w14:textId="77777777" w:rsidR="008E21C3" w:rsidRPr="008E21C3" w:rsidRDefault="008E21C3" w:rsidP="008E21C3">
      <w:pPr>
        <w:pStyle w:val="XYZCoords"/>
      </w:pPr>
      <w:r w:rsidRPr="008E21C3">
        <w:t>H          1.63051       -1.78465       -3.44595</w:t>
      </w:r>
    </w:p>
    <w:p w14:paraId="1F0C397F" w14:textId="77777777" w:rsidR="008E21C3" w:rsidRPr="008E21C3" w:rsidRDefault="008E21C3" w:rsidP="008E21C3">
      <w:pPr>
        <w:pStyle w:val="XYZCoords"/>
      </w:pPr>
      <w:r w:rsidRPr="008E21C3">
        <w:t>C          1.94625        1.35647       -3.15761</w:t>
      </w:r>
    </w:p>
    <w:p w14:paraId="33068EF6" w14:textId="77777777" w:rsidR="008E21C3" w:rsidRPr="008E21C3" w:rsidRDefault="008E21C3" w:rsidP="008E21C3">
      <w:pPr>
        <w:pStyle w:val="XYZCoords"/>
      </w:pPr>
      <w:r w:rsidRPr="008E21C3">
        <w:t>H          1.77585        1.87055       -4.11806</w:t>
      </w:r>
    </w:p>
    <w:p w14:paraId="1DA73455" w14:textId="77777777" w:rsidR="008E21C3" w:rsidRPr="008E21C3" w:rsidRDefault="008E21C3" w:rsidP="008E21C3">
      <w:pPr>
        <w:pStyle w:val="XYZCoords"/>
      </w:pPr>
      <w:r w:rsidRPr="008E21C3">
        <w:t>H          2.26759       -1.13380        2.93873</w:t>
      </w:r>
    </w:p>
    <w:p w14:paraId="328F66DD" w14:textId="77777777" w:rsidR="008E21C3" w:rsidRPr="008E21C3" w:rsidRDefault="008E21C3" w:rsidP="008E21C3">
      <w:pPr>
        <w:pStyle w:val="XYZCoords"/>
      </w:pPr>
      <w:r w:rsidRPr="008E21C3">
        <w:t>Ru         2.56684        0.54429        0.42633</w:t>
      </w:r>
    </w:p>
    <w:p w14:paraId="4269F8CA" w14:textId="77777777" w:rsidR="008E21C3" w:rsidRPr="008E21C3" w:rsidRDefault="008E21C3" w:rsidP="008E21C3">
      <w:pPr>
        <w:pStyle w:val="XYZCoords"/>
      </w:pPr>
      <w:r w:rsidRPr="008E21C3">
        <w:t>H          2.69920       -2.51644        0.11657</w:t>
      </w:r>
    </w:p>
    <w:p w14:paraId="767A2250" w14:textId="77777777" w:rsidR="008E21C3" w:rsidRPr="008E21C3" w:rsidRDefault="008E21C3" w:rsidP="008E21C3">
      <w:pPr>
        <w:pStyle w:val="XYZCoords"/>
      </w:pPr>
      <w:r w:rsidRPr="008E21C3">
        <w:t>N          2.23960        0.90872        2.67109</w:t>
      </w:r>
    </w:p>
    <w:p w14:paraId="46835B76" w14:textId="77777777" w:rsidR="008E21C3" w:rsidRPr="008E21C3" w:rsidRDefault="008E21C3" w:rsidP="008E21C3">
      <w:pPr>
        <w:pStyle w:val="XYZCoords"/>
      </w:pPr>
      <w:r w:rsidRPr="008E21C3">
        <w:t>C          2.92162       -0.28578        3.20523</w:t>
      </w:r>
    </w:p>
    <w:p w14:paraId="38589635" w14:textId="77777777" w:rsidR="008E21C3" w:rsidRPr="008E21C3" w:rsidRDefault="008E21C3" w:rsidP="008E21C3">
      <w:pPr>
        <w:pStyle w:val="XYZCoords"/>
      </w:pPr>
      <w:r w:rsidRPr="008E21C3">
        <w:t>C          3.22067       -2.10962       -1.96357</w:t>
      </w:r>
    </w:p>
    <w:p w14:paraId="39874F03" w14:textId="77777777" w:rsidR="008E21C3" w:rsidRPr="008E21C3" w:rsidRDefault="008E21C3" w:rsidP="008E21C3">
      <w:pPr>
        <w:pStyle w:val="XYZCoords"/>
      </w:pPr>
      <w:r w:rsidRPr="008E21C3">
        <w:t>H          3.14970       -3.95308       -0.87315</w:t>
      </w:r>
    </w:p>
    <w:p w14:paraId="16EF052D" w14:textId="77777777" w:rsidR="008E21C3" w:rsidRPr="008E21C3" w:rsidRDefault="008E21C3" w:rsidP="008E21C3">
      <w:pPr>
        <w:pStyle w:val="XYZCoords"/>
      </w:pPr>
      <w:r w:rsidRPr="008E21C3">
        <w:t>H          2.92299       -0.73598       -4.64067</w:t>
      </w:r>
    </w:p>
    <w:p w14:paraId="6AA65614" w14:textId="77777777" w:rsidR="008E21C3" w:rsidRPr="008E21C3" w:rsidRDefault="008E21C3" w:rsidP="008E21C3">
      <w:pPr>
        <w:pStyle w:val="XYZCoords"/>
      </w:pPr>
      <w:r w:rsidRPr="008E21C3">
        <w:t>C          3.38740       -2.89712       -0.65726</w:t>
      </w:r>
    </w:p>
    <w:p w14:paraId="0A412917" w14:textId="77777777" w:rsidR="008E21C3" w:rsidRPr="008E21C3" w:rsidRDefault="008E21C3" w:rsidP="008E21C3">
      <w:pPr>
        <w:pStyle w:val="XYZCoords"/>
      </w:pPr>
      <w:r w:rsidRPr="008E21C3">
        <w:t>C          3.37353        0.79744       -3.12893</w:t>
      </w:r>
    </w:p>
    <w:p w14:paraId="00D21972" w14:textId="77777777" w:rsidR="008E21C3" w:rsidRPr="008E21C3" w:rsidRDefault="008E21C3" w:rsidP="008E21C3">
      <w:pPr>
        <w:pStyle w:val="XYZCoords"/>
      </w:pPr>
      <w:r w:rsidRPr="008E21C3">
        <w:t>P          3.47221       -0.27104       -1.54417</w:t>
      </w:r>
    </w:p>
    <w:p w14:paraId="1726E5D6" w14:textId="77777777" w:rsidR="008E21C3" w:rsidRPr="008E21C3" w:rsidRDefault="008E21C3" w:rsidP="008E21C3">
      <w:pPr>
        <w:pStyle w:val="XYZCoords"/>
      </w:pPr>
      <w:r w:rsidRPr="008E21C3">
        <w:t>H          3.06077       -0.22542        4.29811</w:t>
      </w:r>
    </w:p>
    <w:p w14:paraId="4A4BF7CB" w14:textId="77777777" w:rsidR="008E21C3" w:rsidRPr="008E21C3" w:rsidRDefault="008E21C3" w:rsidP="008E21C3">
      <w:pPr>
        <w:pStyle w:val="XYZCoords"/>
      </w:pPr>
      <w:r w:rsidRPr="008E21C3">
        <w:t>C          3.64980        0.06049       -4.43884</w:t>
      </w:r>
    </w:p>
    <w:p w14:paraId="5F6DFCCD" w14:textId="77777777" w:rsidR="008E21C3" w:rsidRPr="008E21C3" w:rsidRDefault="008E21C3" w:rsidP="008E21C3">
      <w:pPr>
        <w:pStyle w:val="XYZCoords"/>
      </w:pPr>
      <w:r w:rsidRPr="008E21C3">
        <w:t>H          3.92137        2.13685        2.74600</w:t>
      </w:r>
    </w:p>
    <w:p w14:paraId="198822BC" w14:textId="77777777" w:rsidR="008E21C3" w:rsidRPr="008E21C3" w:rsidRDefault="008E21C3" w:rsidP="008E21C3">
      <w:pPr>
        <w:pStyle w:val="XYZCoords"/>
      </w:pPr>
      <w:r w:rsidRPr="008E21C3">
        <w:t>H          1.86747        3.41929        1.76505</w:t>
      </w:r>
    </w:p>
    <w:p w14:paraId="16A94D1B" w14:textId="77777777" w:rsidR="008E21C3" w:rsidRPr="008E21C3" w:rsidRDefault="008E21C3" w:rsidP="008E21C3">
      <w:pPr>
        <w:pStyle w:val="XYZCoords"/>
      </w:pPr>
      <w:r w:rsidRPr="008E21C3">
        <w:t>H          3.57127        0.79015       -5.26218</w:t>
      </w:r>
    </w:p>
    <w:p w14:paraId="77FFD13B" w14:textId="77777777" w:rsidR="008E21C3" w:rsidRPr="008E21C3" w:rsidRDefault="008E21C3" w:rsidP="008E21C3">
      <w:pPr>
        <w:pStyle w:val="XYZCoords"/>
      </w:pPr>
      <w:r w:rsidRPr="008E21C3">
        <w:t>C          2.90572        2.12915        3.17040</w:t>
      </w:r>
    </w:p>
    <w:p w14:paraId="2C0ACF21" w14:textId="77777777" w:rsidR="008E21C3" w:rsidRPr="008E21C3" w:rsidRDefault="008E21C3" w:rsidP="008E21C3">
      <w:pPr>
        <w:pStyle w:val="XYZCoords"/>
      </w:pPr>
      <w:r w:rsidRPr="008E21C3">
        <w:t>H          4.10409       -3.77616       -2.97141</w:t>
      </w:r>
    </w:p>
    <w:p w14:paraId="35B8E0DB" w14:textId="77777777" w:rsidR="008E21C3" w:rsidRPr="008E21C3" w:rsidRDefault="008E21C3" w:rsidP="008E21C3">
      <w:pPr>
        <w:pStyle w:val="XYZCoords"/>
      </w:pPr>
      <w:r w:rsidRPr="008E21C3">
        <w:t>C          3.37619        2.16288        0.15103</w:t>
      </w:r>
    </w:p>
    <w:p w14:paraId="1097106C" w14:textId="77777777" w:rsidR="008E21C3" w:rsidRPr="008E21C3" w:rsidRDefault="008E21C3" w:rsidP="008E21C3">
      <w:pPr>
        <w:pStyle w:val="XYZCoords"/>
      </w:pPr>
      <w:r w:rsidRPr="008E21C3">
        <w:t>C          4.22365       -2.68001       -2.97180</w:t>
      </w:r>
    </w:p>
    <w:p w14:paraId="0E5DB111" w14:textId="77777777" w:rsidR="008E21C3" w:rsidRPr="008E21C3" w:rsidRDefault="008E21C3" w:rsidP="008E21C3">
      <w:pPr>
        <w:pStyle w:val="XYZCoords"/>
      </w:pPr>
      <w:r w:rsidRPr="008E21C3">
        <w:t>H          4.28215        2.54675       -2.13157</w:t>
      </w:r>
    </w:p>
    <w:p w14:paraId="3B5E84A3" w14:textId="77777777" w:rsidR="008E21C3" w:rsidRPr="008E21C3" w:rsidRDefault="008E21C3" w:rsidP="008E21C3">
      <w:pPr>
        <w:pStyle w:val="XYZCoords"/>
      </w:pPr>
      <w:r w:rsidRPr="008E21C3">
        <w:t>C          4.36805        1.95839       -3.05241</w:t>
      </w:r>
    </w:p>
    <w:p w14:paraId="3413222E" w14:textId="77777777" w:rsidR="008E21C3" w:rsidRPr="008E21C3" w:rsidRDefault="008E21C3" w:rsidP="008E21C3">
      <w:pPr>
        <w:pStyle w:val="XYZCoords"/>
      </w:pPr>
      <w:r w:rsidRPr="008E21C3">
        <w:t>H          4.06518       -2.33910       -3.99929</w:t>
      </w:r>
    </w:p>
    <w:p w14:paraId="5D1304B1" w14:textId="77777777" w:rsidR="008E21C3" w:rsidRPr="008E21C3" w:rsidRDefault="008E21C3" w:rsidP="008E21C3">
      <w:pPr>
        <w:pStyle w:val="XYZCoords"/>
      </w:pPr>
      <w:r w:rsidRPr="008E21C3">
        <w:t>H          4.16447        2.64113       -3.89428</w:t>
      </w:r>
    </w:p>
    <w:p w14:paraId="3DA7ED2B" w14:textId="77777777" w:rsidR="008E21C3" w:rsidRPr="008E21C3" w:rsidRDefault="008E21C3" w:rsidP="008E21C3">
      <w:pPr>
        <w:pStyle w:val="XYZCoords"/>
      </w:pPr>
      <w:r w:rsidRPr="008E21C3">
        <w:t>C          4.23212       -0.55244        2.52984</w:t>
      </w:r>
    </w:p>
    <w:p w14:paraId="6E424F8D" w14:textId="77777777" w:rsidR="008E21C3" w:rsidRPr="008E21C3" w:rsidRDefault="008E21C3" w:rsidP="008E21C3">
      <w:pPr>
        <w:pStyle w:val="XYZCoords"/>
      </w:pPr>
      <w:r w:rsidRPr="008E21C3">
        <w:t>N          4.26066       -0.29347        1.20812</w:t>
      </w:r>
    </w:p>
    <w:p w14:paraId="00F2D8A0" w14:textId="77777777" w:rsidR="008E21C3" w:rsidRPr="008E21C3" w:rsidRDefault="008E21C3" w:rsidP="008E21C3">
      <w:pPr>
        <w:pStyle w:val="XYZCoords"/>
      </w:pPr>
      <w:r w:rsidRPr="008E21C3">
        <w:t>C          2.17837        3.41271        2.81830</w:t>
      </w:r>
    </w:p>
    <w:p w14:paraId="7F6D2419" w14:textId="77777777" w:rsidR="008E21C3" w:rsidRPr="008E21C3" w:rsidRDefault="008E21C3" w:rsidP="008E21C3">
      <w:pPr>
        <w:pStyle w:val="XYZCoords"/>
      </w:pPr>
      <w:r w:rsidRPr="008E21C3">
        <w:t>H          4.42733       -2.87195       -0.29351</w:t>
      </w:r>
    </w:p>
    <w:p w14:paraId="190ED935" w14:textId="77777777" w:rsidR="008E21C3" w:rsidRPr="008E21C3" w:rsidRDefault="008E21C3" w:rsidP="008E21C3">
      <w:pPr>
        <w:pStyle w:val="XYZCoords"/>
      </w:pPr>
      <w:r w:rsidRPr="008E21C3">
        <w:t>H          3.02487        2.05829        4.26926</w:t>
      </w:r>
    </w:p>
    <w:p w14:paraId="69AF8A83" w14:textId="77777777" w:rsidR="008E21C3" w:rsidRPr="008E21C3" w:rsidRDefault="008E21C3" w:rsidP="008E21C3">
      <w:pPr>
        <w:pStyle w:val="XYZCoords"/>
      </w:pPr>
      <w:r w:rsidRPr="008E21C3">
        <w:t>H          4.66297       -0.36397       -4.47338</w:t>
      </w:r>
    </w:p>
    <w:p w14:paraId="0E61AFA4" w14:textId="77777777" w:rsidR="008E21C3" w:rsidRPr="008E21C3" w:rsidRDefault="008E21C3" w:rsidP="008E21C3">
      <w:pPr>
        <w:pStyle w:val="XYZCoords"/>
      </w:pPr>
      <w:r w:rsidRPr="008E21C3">
        <w:t>H          1.28096        3.55834        3.43643</w:t>
      </w:r>
    </w:p>
    <w:p w14:paraId="549BD735" w14:textId="77777777" w:rsidR="008E21C3" w:rsidRPr="008E21C3" w:rsidRDefault="008E21C3" w:rsidP="008E21C3">
      <w:pPr>
        <w:pStyle w:val="XYZCoords"/>
      </w:pPr>
      <w:r w:rsidRPr="008E21C3">
        <w:t>C          5.26488       -0.21591       -0.98745</w:t>
      </w:r>
    </w:p>
    <w:p w14:paraId="799BE1AB" w14:textId="77777777" w:rsidR="008E21C3" w:rsidRPr="008E21C3" w:rsidRDefault="008E21C3" w:rsidP="008E21C3">
      <w:pPr>
        <w:pStyle w:val="XYZCoords"/>
      </w:pPr>
      <w:r w:rsidRPr="008E21C3">
        <w:t>H          2.84597        4.27026        2.98512</w:t>
      </w:r>
    </w:p>
    <w:p w14:paraId="6C2D6005" w14:textId="77777777" w:rsidR="008E21C3" w:rsidRPr="008E21C3" w:rsidRDefault="008E21C3" w:rsidP="008E21C3">
      <w:pPr>
        <w:pStyle w:val="XYZCoords"/>
      </w:pPr>
      <w:r w:rsidRPr="008E21C3">
        <w:t>H          5.26986       -2.47853       -2.69355</w:t>
      </w:r>
    </w:p>
    <w:p w14:paraId="23C9863F" w14:textId="77777777" w:rsidR="008E21C3" w:rsidRPr="008E21C3" w:rsidRDefault="008E21C3" w:rsidP="008E21C3">
      <w:pPr>
        <w:pStyle w:val="XYZCoords"/>
      </w:pPr>
      <w:r w:rsidRPr="008E21C3">
        <w:t>C          5.35194       -0.57317        0.46505</w:t>
      </w:r>
    </w:p>
    <w:p w14:paraId="052FDE0E" w14:textId="77777777" w:rsidR="008E21C3" w:rsidRPr="008E21C3" w:rsidRDefault="008E21C3" w:rsidP="008E21C3">
      <w:pPr>
        <w:pStyle w:val="XYZCoords"/>
      </w:pPr>
      <w:r w:rsidRPr="008E21C3">
        <w:t>C          5.33575       -1.10622        3.16925</w:t>
      </w:r>
    </w:p>
    <w:p w14:paraId="18667749" w14:textId="77777777" w:rsidR="008E21C3" w:rsidRPr="008E21C3" w:rsidRDefault="008E21C3" w:rsidP="008E21C3">
      <w:pPr>
        <w:pStyle w:val="XYZCoords"/>
      </w:pPr>
      <w:r w:rsidRPr="008E21C3">
        <w:t>H          5.40872        1.61545       -3.16035</w:t>
      </w:r>
    </w:p>
    <w:p w14:paraId="2DFAE7D7" w14:textId="77777777" w:rsidR="008E21C3" w:rsidRPr="008E21C3" w:rsidRDefault="008E21C3" w:rsidP="008E21C3">
      <w:pPr>
        <w:pStyle w:val="XYZCoords"/>
      </w:pPr>
      <w:r w:rsidRPr="008E21C3">
        <w:t>H          5.29714       -1.30072        4.24147</w:t>
      </w:r>
    </w:p>
    <w:p w14:paraId="0D9CDF0D" w14:textId="77777777" w:rsidR="008E21C3" w:rsidRPr="008E21C3" w:rsidRDefault="008E21C3" w:rsidP="008E21C3">
      <w:pPr>
        <w:pStyle w:val="XYZCoords"/>
      </w:pPr>
      <w:r w:rsidRPr="008E21C3">
        <w:t>H          5.57622        0.83481       -1.10176</w:t>
      </w:r>
    </w:p>
    <w:p w14:paraId="5625B530" w14:textId="77777777" w:rsidR="008E21C3" w:rsidRPr="008E21C3" w:rsidRDefault="008E21C3" w:rsidP="008E21C3">
      <w:pPr>
        <w:pStyle w:val="XYZCoords"/>
      </w:pPr>
      <w:r w:rsidRPr="008E21C3">
        <w:t>H          5.94760       -0.82993       -1.59141</w:t>
      </w:r>
    </w:p>
    <w:p w14:paraId="7FA4C681" w14:textId="77777777" w:rsidR="008E21C3" w:rsidRPr="008E21C3" w:rsidRDefault="008E21C3" w:rsidP="008E21C3">
      <w:pPr>
        <w:pStyle w:val="XYZCoords"/>
      </w:pPr>
      <w:r w:rsidRPr="008E21C3">
        <w:t>C          6.47694       -1.14500        1.05423</w:t>
      </w:r>
    </w:p>
    <w:p w14:paraId="6F603B6C" w14:textId="77777777" w:rsidR="008E21C3" w:rsidRPr="008E21C3" w:rsidRDefault="008E21C3" w:rsidP="008E21C3">
      <w:pPr>
        <w:pStyle w:val="XYZCoords"/>
      </w:pPr>
      <w:r w:rsidRPr="008E21C3">
        <w:t>C          6.46875       -1.41095        2.41990</w:t>
      </w:r>
    </w:p>
    <w:p w14:paraId="59D4821D" w14:textId="77777777" w:rsidR="008E21C3" w:rsidRPr="008E21C3" w:rsidRDefault="008E21C3" w:rsidP="008E21C3">
      <w:pPr>
        <w:pStyle w:val="XYZCoords"/>
      </w:pPr>
      <w:r w:rsidRPr="008E21C3">
        <w:t>H          7.34875       -1.37413        0.44085</w:t>
      </w:r>
    </w:p>
    <w:p w14:paraId="48907152" w14:textId="77777777" w:rsidR="008E21C3" w:rsidRPr="008E21C3" w:rsidRDefault="008E21C3" w:rsidP="008E21C3">
      <w:pPr>
        <w:pStyle w:val="XYZCoords"/>
      </w:pPr>
      <w:r w:rsidRPr="008E21C3">
        <w:t>H          7.34436       -1.85234        2.89915</w:t>
      </w:r>
    </w:p>
    <w:p w14:paraId="68582802" w14:textId="77777777" w:rsidR="008E21C3" w:rsidRPr="008E21C3" w:rsidRDefault="008E21C3" w:rsidP="008E21C3">
      <w:pPr>
        <w:pStyle w:val="XYZCoords"/>
      </w:pPr>
      <w:r w:rsidRPr="008E21C3">
        <w:t>H          0.63496       -1.05555        0.77572</w:t>
      </w:r>
    </w:p>
    <w:p w14:paraId="1903D109" w14:textId="77777777" w:rsidR="008E21C3" w:rsidRPr="008E21C3" w:rsidRDefault="008E21C3" w:rsidP="008E21C3">
      <w:pPr>
        <w:pStyle w:val="XYZCoords"/>
      </w:pPr>
      <w:r w:rsidRPr="008E21C3">
        <w:t>O          3.87246        3.21300        0.03062</w:t>
      </w:r>
    </w:p>
    <w:p w14:paraId="427706DC" w14:textId="77777777" w:rsidR="008E21C3" w:rsidRPr="008E21C3" w:rsidRDefault="008E21C3" w:rsidP="008E21C3">
      <w:pPr>
        <w:pStyle w:val="XYZCoords"/>
      </w:pPr>
      <w:r w:rsidRPr="008E21C3">
        <w:t>H         -0.62825        0.88816        4.60526</w:t>
      </w:r>
    </w:p>
    <w:p w14:paraId="6B4EEF6D" w14:textId="77777777" w:rsidR="008E21C3" w:rsidRPr="008E21C3" w:rsidRDefault="008E21C3" w:rsidP="008E21C3">
      <w:pPr>
        <w:pStyle w:val="XYZCoords"/>
      </w:pPr>
      <w:r w:rsidRPr="008E21C3">
        <w:t>H          0.80880        1.85473        4.98886</w:t>
      </w:r>
    </w:p>
    <w:p w14:paraId="4E4409B4" w14:textId="77777777" w:rsidR="008E21C3" w:rsidRPr="008E21C3" w:rsidRDefault="008E21C3" w:rsidP="008E21C3">
      <w:pPr>
        <w:pStyle w:val="XYZCoords"/>
      </w:pPr>
      <w:r w:rsidRPr="008E21C3">
        <w:t>H          0.87716        0.07545        5.06003</w:t>
      </w:r>
    </w:p>
    <w:p w14:paraId="233527D1" w14:textId="77777777" w:rsidR="008E21C3" w:rsidRPr="008E21C3" w:rsidRDefault="008E21C3" w:rsidP="008E21C3">
      <w:pPr>
        <w:pStyle w:val="XYZCoords"/>
      </w:pPr>
      <w:r w:rsidRPr="008E21C3">
        <w:t>H          0.39995       -0.04647        2.56943</w:t>
      </w:r>
    </w:p>
    <w:p w14:paraId="49454635" w14:textId="77777777" w:rsidR="008E21C3" w:rsidRPr="008E21C3" w:rsidRDefault="008E21C3" w:rsidP="008E21C3">
      <w:pPr>
        <w:pStyle w:val="XYZCoords"/>
      </w:pPr>
      <w:r w:rsidRPr="008E21C3">
        <w:t>H          0.32600        1.69534        2.47519</w:t>
      </w:r>
    </w:p>
    <w:p w14:paraId="01A32B76" w14:textId="77777777" w:rsidR="008E21C3" w:rsidRPr="008E21C3" w:rsidRDefault="008E21C3" w:rsidP="008E21C3">
      <w:pPr>
        <w:pStyle w:val="XYZCoords"/>
      </w:pPr>
      <w:r w:rsidRPr="008E21C3">
        <w:t>H         -0.66325        0.32172        0.76362</w:t>
      </w:r>
    </w:p>
    <w:p w14:paraId="6BC6F6ED" w14:textId="77777777" w:rsidR="00241906" w:rsidRDefault="00241906">
      <w:r>
        <w:br w:type="page"/>
      </w:r>
    </w:p>
    <w:p w14:paraId="4AFBD09E" w14:textId="7816EE1E" w:rsidR="008E21C3" w:rsidRDefault="00241906" w:rsidP="00241906">
      <w:pPr>
        <w:pStyle w:val="Caption"/>
      </w:pPr>
      <w:bookmarkStart w:id="258" w:name="_Toc464139272"/>
      <w:r>
        <w:t xml:space="preserve">Figure </w:t>
      </w:r>
      <w:fldSimple w:instr=" STYLEREF 2 \s ">
        <w:r w:rsidR="0073677E">
          <w:rPr>
            <w:noProof/>
          </w:rPr>
          <w:t>11.5</w:t>
        </w:r>
      </w:fldSimple>
      <w:r w:rsidR="008F3988">
        <w:noBreakHyphen/>
      </w:r>
      <w:fldSimple w:instr=" SEQ Figure \* ARABIC \s 2 ">
        <w:r w:rsidR="0073677E">
          <w:rPr>
            <w:noProof/>
          </w:rPr>
          <w:t>6</w:t>
        </w:r>
      </w:fldSimple>
      <w:r>
        <w:t xml:space="preserve"> [A-Mono]S</w:t>
      </w:r>
      <w:r>
        <w:rPr>
          <w:vertAlign w:val="subscript"/>
        </w:rPr>
        <w:t>0</w:t>
      </w:r>
      <w:r>
        <w:t xml:space="preserve"> Structure and Coordinates</w:t>
      </w:r>
      <w:bookmarkEnd w:id="258"/>
    </w:p>
    <w:p w14:paraId="397F1FC8" w14:textId="77777777" w:rsidR="00241906" w:rsidRDefault="00241906" w:rsidP="00241906">
      <w:pPr>
        <w:pStyle w:val="CaptionText"/>
      </w:pPr>
    </w:p>
    <w:p w14:paraId="5CF30216" w14:textId="77777777" w:rsidR="00241906" w:rsidRPr="00241906" w:rsidRDefault="00241906" w:rsidP="00241906">
      <w:pPr>
        <w:pStyle w:val="XYZCoords"/>
      </w:pPr>
      <w:r w:rsidRPr="00241906">
        <w:t>64</w:t>
      </w:r>
    </w:p>
    <w:p w14:paraId="71A3FC4D" w14:textId="77777777" w:rsidR="00241906" w:rsidRPr="00241906" w:rsidRDefault="00241906" w:rsidP="00241906">
      <w:pPr>
        <w:pStyle w:val="XYZCoords"/>
      </w:pPr>
      <w:r w:rsidRPr="00241906">
        <w:tab/>
        <w:t>Energy: -975781.7288466</w:t>
      </w:r>
    </w:p>
    <w:p w14:paraId="3B130EE8" w14:textId="77777777" w:rsidR="00241906" w:rsidRPr="00241906" w:rsidRDefault="00241906" w:rsidP="00241906">
      <w:pPr>
        <w:pStyle w:val="XYZCoords"/>
      </w:pPr>
      <w:r>
        <w:rPr>
          <w:noProof/>
        </w:rPr>
        <w:drawing>
          <wp:anchor distT="0" distB="0" distL="114300" distR="114300" simplePos="0" relativeHeight="251663360" behindDoc="0" locked="0" layoutInCell="1" allowOverlap="1" wp14:anchorId="10891C3C" wp14:editId="770CF193">
            <wp:simplePos x="0" y="0"/>
            <wp:positionH relativeFrom="column">
              <wp:posOffset>1828800</wp:posOffset>
            </wp:positionH>
            <wp:positionV relativeFrom="paragraph">
              <wp:posOffset>33655</wp:posOffset>
            </wp:positionV>
            <wp:extent cx="4393565" cy="4393565"/>
            <wp:effectExtent l="0" t="0" r="0" b="0"/>
            <wp:wrapTight wrapText="bothSides">
              <wp:wrapPolygon edited="0">
                <wp:start x="15484" y="2622"/>
                <wp:lineTo x="8367" y="4246"/>
                <wp:lineTo x="6119" y="4620"/>
                <wp:lineTo x="5120" y="5869"/>
                <wp:lineTo x="4246" y="6743"/>
                <wp:lineTo x="4246" y="6993"/>
                <wp:lineTo x="6119" y="8866"/>
                <wp:lineTo x="6244" y="8866"/>
                <wp:lineTo x="4246" y="10115"/>
                <wp:lineTo x="3496" y="11363"/>
                <wp:lineTo x="3996" y="12862"/>
                <wp:lineTo x="3247" y="13486"/>
                <wp:lineTo x="2747" y="14236"/>
                <wp:lineTo x="2872" y="16234"/>
                <wp:lineTo x="4246" y="16858"/>
                <wp:lineTo x="7368" y="16858"/>
                <wp:lineTo x="6369" y="17732"/>
                <wp:lineTo x="6369" y="18232"/>
                <wp:lineTo x="7617" y="18731"/>
                <wp:lineTo x="8242" y="18731"/>
                <wp:lineTo x="8991" y="18481"/>
                <wp:lineTo x="10614" y="17357"/>
                <wp:lineTo x="10739" y="15859"/>
                <wp:lineTo x="10365" y="15484"/>
                <wp:lineTo x="7992" y="14860"/>
                <wp:lineTo x="13486" y="14860"/>
                <wp:lineTo x="14985" y="14485"/>
                <wp:lineTo x="14735" y="12862"/>
                <wp:lineTo x="15609" y="12862"/>
                <wp:lineTo x="19480" y="11239"/>
                <wp:lineTo x="19355" y="8491"/>
                <wp:lineTo x="18606" y="7992"/>
                <wp:lineTo x="15984" y="6868"/>
                <wp:lineTo x="17607" y="5494"/>
                <wp:lineTo x="17732" y="4870"/>
                <wp:lineTo x="16733" y="4870"/>
                <wp:lineTo x="16358" y="2622"/>
                <wp:lineTo x="15484" y="2622"/>
              </wp:wrapPolygon>
            </wp:wrapTight>
            <wp:docPr id="6" name="Picture 6" descr="Macintosh HD:Users:Jacob:Documents:Water_Splitting:Two_Photon_Water_Splitting:Computational_Data:A_Intermediate:Mono:3-Full-GP-Disp-SM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acintosh HD:Users:Jacob:Documents:Water_Splitting:Two_Photon_Water_Splitting:Computational_Data:A_Intermediate:Mono:3-Full-GP-Disp-SMD.png"/>
                    <pic:cNvPicPr>
                      <a:picLocks noChangeAspect="1" noChangeArrowheads="1"/>
                    </pic:cNvPicPr>
                  </pic:nvPicPr>
                  <pic:blipFill>
                    <a:blip r:embed="rId136">
                      <a:extLst>
                        <a:ext uri="{28A0092B-C50C-407E-A947-70E740481C1C}">
                          <a14:useLocalDpi xmlns:a14="http://schemas.microsoft.com/office/drawing/2010/main" val="0"/>
                        </a:ext>
                      </a:extLst>
                    </a:blip>
                    <a:srcRect/>
                    <a:stretch>
                      <a:fillRect/>
                    </a:stretch>
                  </pic:blipFill>
                  <pic:spPr bwMode="auto">
                    <a:xfrm>
                      <a:off x="0" y="0"/>
                      <a:ext cx="4393565" cy="4393565"/>
                    </a:xfrm>
                    <a:prstGeom prst="rect">
                      <a:avLst/>
                    </a:prstGeom>
                    <a:noFill/>
                    <a:ln>
                      <a:noFill/>
                    </a:ln>
                  </pic:spPr>
                </pic:pic>
              </a:graphicData>
            </a:graphic>
            <wp14:sizeRelH relativeFrom="page">
              <wp14:pctWidth>0</wp14:pctWidth>
            </wp14:sizeRelH>
            <wp14:sizeRelV relativeFrom="page">
              <wp14:pctHeight>0</wp14:pctHeight>
            </wp14:sizeRelV>
          </wp:anchor>
        </w:drawing>
      </w:r>
      <w:r w:rsidRPr="00241906">
        <w:t>N         -0.71461        1.41145       -0.05552</w:t>
      </w:r>
    </w:p>
    <w:p w14:paraId="652FBAB6" w14:textId="77777777" w:rsidR="00241906" w:rsidRPr="00241906" w:rsidRDefault="00241906" w:rsidP="00241906">
      <w:pPr>
        <w:pStyle w:val="XYZCoords"/>
      </w:pPr>
      <w:r w:rsidRPr="00241906">
        <w:t>C         -1.93725        1.87355        0.26183</w:t>
      </w:r>
    </w:p>
    <w:p w14:paraId="731ACF8D" w14:textId="77777777" w:rsidR="00241906" w:rsidRPr="00241906" w:rsidRDefault="00241906" w:rsidP="00241906">
      <w:pPr>
        <w:pStyle w:val="XYZCoords"/>
      </w:pPr>
      <w:r w:rsidRPr="00241906">
        <w:t>C          0.19459        2.20723       -0.65239</w:t>
      </w:r>
    </w:p>
    <w:p w14:paraId="66994297" w14:textId="77777777" w:rsidR="00241906" w:rsidRPr="00241906" w:rsidRDefault="00241906" w:rsidP="00241906">
      <w:pPr>
        <w:pStyle w:val="XYZCoords"/>
      </w:pPr>
      <w:r w:rsidRPr="00241906">
        <w:t>C         -2.28128        3.20266        0.05361</w:t>
      </w:r>
    </w:p>
    <w:p w14:paraId="209C8A20" w14:textId="77777777" w:rsidR="00241906" w:rsidRPr="00241906" w:rsidRDefault="00241906" w:rsidP="00241906">
      <w:pPr>
        <w:pStyle w:val="XYZCoords"/>
      </w:pPr>
      <w:r w:rsidRPr="00241906">
        <w:t>C         -1.33114        4.06030       -0.49717</w:t>
      </w:r>
    </w:p>
    <w:p w14:paraId="306BBD5A" w14:textId="77777777" w:rsidR="00241906" w:rsidRPr="00241906" w:rsidRDefault="00241906" w:rsidP="00241906">
      <w:pPr>
        <w:pStyle w:val="XYZCoords"/>
      </w:pPr>
      <w:r w:rsidRPr="00241906">
        <w:t>C         -0.08773        3.55709       -0.86171</w:t>
      </w:r>
    </w:p>
    <w:p w14:paraId="304BE35D" w14:textId="77777777" w:rsidR="00241906" w:rsidRPr="00241906" w:rsidRDefault="00241906" w:rsidP="00241906">
      <w:pPr>
        <w:pStyle w:val="XYZCoords"/>
      </w:pPr>
      <w:r w:rsidRPr="00241906">
        <w:t>C         -2.85043        0.84429        0.85528</w:t>
      </w:r>
    </w:p>
    <w:p w14:paraId="6A5E2D11" w14:textId="77777777" w:rsidR="00241906" w:rsidRPr="00241906" w:rsidRDefault="00241906" w:rsidP="00241906">
      <w:pPr>
        <w:pStyle w:val="XYZCoords"/>
      </w:pPr>
      <w:r w:rsidRPr="00241906">
        <w:t>H         -3.27959        3.55437        0.31562</w:t>
      </w:r>
    </w:p>
    <w:p w14:paraId="39F3CD8D" w14:textId="77777777" w:rsidR="00241906" w:rsidRPr="00241906" w:rsidRDefault="00241906" w:rsidP="00241906">
      <w:pPr>
        <w:pStyle w:val="XYZCoords"/>
      </w:pPr>
      <w:r w:rsidRPr="00241906">
        <w:t>H         -1.56883        5.11248       -0.66341</w:t>
      </w:r>
    </w:p>
    <w:p w14:paraId="59217509" w14:textId="77777777" w:rsidR="00241906" w:rsidRPr="00241906" w:rsidRDefault="00241906" w:rsidP="00241906">
      <w:pPr>
        <w:pStyle w:val="XYZCoords"/>
      </w:pPr>
      <w:r w:rsidRPr="00241906">
        <w:t>H          0.66192        4.19707       -1.32817</w:t>
      </w:r>
    </w:p>
    <w:p w14:paraId="7393B9CD" w14:textId="77777777" w:rsidR="00241906" w:rsidRPr="00241906" w:rsidRDefault="00241906" w:rsidP="00241906">
      <w:pPr>
        <w:pStyle w:val="XYZCoords"/>
      </w:pPr>
      <w:r w:rsidRPr="00241906">
        <w:t>C          1.45721        1.55183       -1.11784</w:t>
      </w:r>
    </w:p>
    <w:p w14:paraId="054BDE05" w14:textId="77777777" w:rsidR="00241906" w:rsidRPr="00241906" w:rsidRDefault="00241906" w:rsidP="00241906">
      <w:pPr>
        <w:pStyle w:val="XYZCoords"/>
      </w:pPr>
      <w:r w:rsidRPr="00241906">
        <w:t>N         -2.72411       -0.45534        0.16951</w:t>
      </w:r>
    </w:p>
    <w:p w14:paraId="4A9112B3" w14:textId="77777777" w:rsidR="00241906" w:rsidRPr="00241906" w:rsidRDefault="00241906" w:rsidP="00241906">
      <w:pPr>
        <w:pStyle w:val="XYZCoords"/>
      </w:pPr>
      <w:r w:rsidRPr="00241906">
        <w:t>H         -3.89160        1.21043        0.86121</w:t>
      </w:r>
    </w:p>
    <w:p w14:paraId="3A872F4D" w14:textId="77777777" w:rsidR="00241906" w:rsidRPr="00241906" w:rsidRDefault="00241906" w:rsidP="00241906">
      <w:pPr>
        <w:pStyle w:val="XYZCoords"/>
      </w:pPr>
      <w:r w:rsidRPr="00241906">
        <w:t>H         -2.55608        0.68653        1.90573</w:t>
      </w:r>
    </w:p>
    <w:p w14:paraId="6F2E6161" w14:textId="77777777" w:rsidR="00241906" w:rsidRPr="00241906" w:rsidRDefault="00241906" w:rsidP="00241906">
      <w:pPr>
        <w:pStyle w:val="XYZCoords"/>
      </w:pPr>
      <w:r w:rsidRPr="00241906">
        <w:t>H          1.24304        1.16737       -2.13027</w:t>
      </w:r>
    </w:p>
    <w:p w14:paraId="615AC038" w14:textId="77777777" w:rsidR="00241906" w:rsidRPr="00241906" w:rsidRDefault="00241906" w:rsidP="00241906">
      <w:pPr>
        <w:pStyle w:val="XYZCoords"/>
      </w:pPr>
      <w:r w:rsidRPr="00241906">
        <w:t>P          1.78985       -0.01998       -0.16505</w:t>
      </w:r>
    </w:p>
    <w:p w14:paraId="718D1974" w14:textId="77777777" w:rsidR="00241906" w:rsidRPr="00241906" w:rsidRDefault="00241906" w:rsidP="00241906">
      <w:pPr>
        <w:pStyle w:val="XYZCoords"/>
      </w:pPr>
      <w:r w:rsidRPr="00241906">
        <w:t>H          2.29722        2.25937       -1.16090</w:t>
      </w:r>
    </w:p>
    <w:p w14:paraId="4D1673AC" w14:textId="77777777" w:rsidR="00241906" w:rsidRPr="00241906" w:rsidRDefault="00241906" w:rsidP="00241906">
      <w:pPr>
        <w:pStyle w:val="XYZCoords"/>
      </w:pPr>
      <w:r w:rsidRPr="00241906">
        <w:t>Ru        -0.39928       -0.61383        0.08172</w:t>
      </w:r>
    </w:p>
    <w:p w14:paraId="71606320" w14:textId="77777777" w:rsidR="00241906" w:rsidRPr="00241906" w:rsidRDefault="00241906" w:rsidP="00241906">
      <w:pPr>
        <w:pStyle w:val="XYZCoords"/>
      </w:pPr>
      <w:r w:rsidRPr="00241906">
        <w:t>C         -3.28283       -0.39340       -1.19918</w:t>
      </w:r>
    </w:p>
    <w:p w14:paraId="19C7B412" w14:textId="77777777" w:rsidR="00241906" w:rsidRPr="00241906" w:rsidRDefault="00241906" w:rsidP="00241906">
      <w:pPr>
        <w:pStyle w:val="XYZCoords"/>
      </w:pPr>
      <w:r w:rsidRPr="00241906">
        <w:t>C          2.97324       -0.99546       -1.29362</w:t>
      </w:r>
    </w:p>
    <w:p w14:paraId="1D53CA51" w14:textId="77777777" w:rsidR="00241906" w:rsidRPr="00241906" w:rsidRDefault="00241906" w:rsidP="00241906">
      <w:pPr>
        <w:pStyle w:val="XYZCoords"/>
      </w:pPr>
      <w:r w:rsidRPr="00241906">
        <w:t>C         -3.38475       -1.48595        1.00200</w:t>
      </w:r>
    </w:p>
    <w:p w14:paraId="32854C9C" w14:textId="77777777" w:rsidR="00241906" w:rsidRPr="00241906" w:rsidRDefault="00241906" w:rsidP="00241906">
      <w:pPr>
        <w:pStyle w:val="XYZCoords"/>
      </w:pPr>
      <w:r w:rsidRPr="00241906">
        <w:t>C          2.72182        0.58988        1.38220</w:t>
      </w:r>
    </w:p>
    <w:p w14:paraId="3ED8C594" w14:textId="77777777" w:rsidR="00241906" w:rsidRPr="00241906" w:rsidRDefault="00241906" w:rsidP="00241906">
      <w:pPr>
        <w:pStyle w:val="XYZCoords"/>
      </w:pPr>
      <w:r w:rsidRPr="00241906">
        <w:t>C          2.11769       -1.74151       -2.32039</w:t>
      </w:r>
    </w:p>
    <w:p w14:paraId="1D208E7E" w14:textId="77777777" w:rsidR="00241906" w:rsidRPr="00241906" w:rsidRDefault="00241906" w:rsidP="00241906">
      <w:pPr>
        <w:pStyle w:val="XYZCoords"/>
      </w:pPr>
      <w:r w:rsidRPr="00241906">
        <w:t>C          3.72410       -2.04167       -0.46792</w:t>
      </w:r>
    </w:p>
    <w:p w14:paraId="05073571" w14:textId="77777777" w:rsidR="00241906" w:rsidRPr="00241906" w:rsidRDefault="00241906" w:rsidP="00241906">
      <w:pPr>
        <w:pStyle w:val="XYZCoords"/>
      </w:pPr>
      <w:r w:rsidRPr="00241906">
        <w:t>C          3.96342       -0.09780       -2.03899</w:t>
      </w:r>
    </w:p>
    <w:p w14:paraId="0099F656" w14:textId="77777777" w:rsidR="00241906" w:rsidRPr="00241906" w:rsidRDefault="00241906" w:rsidP="00241906">
      <w:pPr>
        <w:pStyle w:val="XYZCoords"/>
      </w:pPr>
      <w:r w:rsidRPr="00241906">
        <w:t>C          1.86381        1.68472        2.02822</w:t>
      </w:r>
    </w:p>
    <w:p w14:paraId="2D8C0341" w14:textId="77777777" w:rsidR="00241906" w:rsidRPr="00241906" w:rsidRDefault="00241906" w:rsidP="00241906">
      <w:pPr>
        <w:pStyle w:val="XYZCoords"/>
      </w:pPr>
      <w:r w:rsidRPr="00241906">
        <w:t>C          4.09031        1.19356        1.06301</w:t>
      </w:r>
    </w:p>
    <w:p w14:paraId="6F65AF6D" w14:textId="77777777" w:rsidR="00241906" w:rsidRPr="00241906" w:rsidRDefault="00241906" w:rsidP="00241906">
      <w:pPr>
        <w:pStyle w:val="XYZCoords"/>
      </w:pPr>
      <w:r w:rsidRPr="00241906">
        <w:t>C          2.89349       -0.54913        2.39174</w:t>
      </w:r>
    </w:p>
    <w:p w14:paraId="2B07D3A2" w14:textId="77777777" w:rsidR="00241906" w:rsidRPr="00241906" w:rsidRDefault="00241906" w:rsidP="00241906">
      <w:pPr>
        <w:pStyle w:val="XYZCoords"/>
      </w:pPr>
      <w:r w:rsidRPr="00241906">
        <w:t>C         -0.39429       -0.83617        1.89956</w:t>
      </w:r>
    </w:p>
    <w:p w14:paraId="664EC6CA" w14:textId="77777777" w:rsidR="00241906" w:rsidRPr="00241906" w:rsidRDefault="00241906" w:rsidP="00241906">
      <w:pPr>
        <w:pStyle w:val="XYZCoords"/>
      </w:pPr>
      <w:r w:rsidRPr="00241906">
        <w:t>O         -0.45848       -1.02652        3.05049</w:t>
      </w:r>
    </w:p>
    <w:p w14:paraId="772D2486" w14:textId="77777777" w:rsidR="00241906" w:rsidRPr="00241906" w:rsidRDefault="00241906" w:rsidP="00241906">
      <w:pPr>
        <w:pStyle w:val="XYZCoords"/>
      </w:pPr>
      <w:r w:rsidRPr="00241906">
        <w:t>H         -2.68999        0.34812       -1.75005</w:t>
      </w:r>
    </w:p>
    <w:p w14:paraId="19DF0D29" w14:textId="77777777" w:rsidR="00241906" w:rsidRPr="00241906" w:rsidRDefault="00241906" w:rsidP="00241906">
      <w:pPr>
        <w:pStyle w:val="XYZCoords"/>
      </w:pPr>
      <w:r w:rsidRPr="00241906">
        <w:t>C         -4.77475       -0.11819       -1.30549</w:t>
      </w:r>
    </w:p>
    <w:p w14:paraId="1D08A7B4" w14:textId="77777777" w:rsidR="00241906" w:rsidRPr="00241906" w:rsidRDefault="00241906" w:rsidP="00241906">
      <w:pPr>
        <w:pStyle w:val="XYZCoords"/>
      </w:pPr>
      <w:r w:rsidRPr="00241906">
        <w:t>H         -3.03278       -1.34793       -1.67752</w:t>
      </w:r>
    </w:p>
    <w:p w14:paraId="701654A4" w14:textId="77777777" w:rsidR="00241906" w:rsidRPr="00241906" w:rsidRDefault="00241906" w:rsidP="00241906">
      <w:pPr>
        <w:pStyle w:val="XYZCoords"/>
      </w:pPr>
      <w:r w:rsidRPr="00241906">
        <w:t>H         -2.85003       -1.49718        1.96295</w:t>
      </w:r>
    </w:p>
    <w:p w14:paraId="23BA16E2" w14:textId="77777777" w:rsidR="00241906" w:rsidRPr="00241906" w:rsidRDefault="00241906" w:rsidP="00241906">
      <w:pPr>
        <w:pStyle w:val="XYZCoords"/>
      </w:pPr>
      <w:r w:rsidRPr="00241906">
        <w:t>C         -3.35227       -2.86901        0.38750</w:t>
      </w:r>
    </w:p>
    <w:p w14:paraId="350CA6F5" w14:textId="77777777" w:rsidR="00241906" w:rsidRPr="00241906" w:rsidRDefault="00241906" w:rsidP="00241906">
      <w:pPr>
        <w:pStyle w:val="XYZCoords"/>
      </w:pPr>
      <w:r w:rsidRPr="00241906">
        <w:t>H         -4.42405       -1.16918        1.22192</w:t>
      </w:r>
    </w:p>
    <w:p w14:paraId="416DCA17" w14:textId="77777777" w:rsidR="00241906" w:rsidRPr="00241906" w:rsidRDefault="00241906" w:rsidP="00241906">
      <w:pPr>
        <w:pStyle w:val="XYZCoords"/>
      </w:pPr>
      <w:r w:rsidRPr="00241906">
        <w:t>O         -0.32253       -2.62904       -0.33069</w:t>
      </w:r>
    </w:p>
    <w:p w14:paraId="2BEE99F7" w14:textId="77777777" w:rsidR="00241906" w:rsidRPr="00241906" w:rsidRDefault="00241906" w:rsidP="00241906">
      <w:pPr>
        <w:pStyle w:val="XYZCoords"/>
      </w:pPr>
      <w:r w:rsidRPr="00241906">
        <w:t>H          0.22403       -3.10148        0.30746</w:t>
      </w:r>
    </w:p>
    <w:p w14:paraId="7B9568C0" w14:textId="77777777" w:rsidR="00241906" w:rsidRPr="00241906" w:rsidRDefault="00241906" w:rsidP="00241906">
      <w:pPr>
        <w:pStyle w:val="XYZCoords"/>
      </w:pPr>
      <w:r w:rsidRPr="00241906">
        <w:t>O         -0.53805       -0.41410       -1.96323</w:t>
      </w:r>
    </w:p>
    <w:p w14:paraId="2DE08DA7" w14:textId="77777777" w:rsidR="00241906" w:rsidRPr="00241906" w:rsidRDefault="00241906" w:rsidP="00241906">
      <w:pPr>
        <w:pStyle w:val="XYZCoords"/>
      </w:pPr>
      <w:r w:rsidRPr="00241906">
        <w:t>H         -0.51927       -1.34094       -2.23979</w:t>
      </w:r>
    </w:p>
    <w:p w14:paraId="1AA71BE8" w14:textId="77777777" w:rsidR="00241906" w:rsidRPr="00241906" w:rsidRDefault="00241906" w:rsidP="00241906">
      <w:pPr>
        <w:pStyle w:val="XYZCoords"/>
      </w:pPr>
      <w:r w:rsidRPr="00241906">
        <w:t>H         -2.32197       -3.10175        0.06512</w:t>
      </w:r>
    </w:p>
    <w:p w14:paraId="17E65DC3" w14:textId="77777777" w:rsidR="00241906" w:rsidRPr="00241906" w:rsidRDefault="00241906" w:rsidP="00241906">
      <w:pPr>
        <w:pStyle w:val="XYZCoords"/>
      </w:pPr>
      <w:r w:rsidRPr="00241906">
        <w:t>H         -4.03521       -2.96053       -0.47067</w:t>
      </w:r>
    </w:p>
    <w:p w14:paraId="7BA7CA71" w14:textId="77777777" w:rsidR="00241906" w:rsidRPr="00241906" w:rsidRDefault="00241906" w:rsidP="00241906">
      <w:pPr>
        <w:pStyle w:val="XYZCoords"/>
      </w:pPr>
      <w:r w:rsidRPr="00241906">
        <w:t>H         -3.67404       -3.60285        1.14184</w:t>
      </w:r>
    </w:p>
    <w:p w14:paraId="6F0E51A0" w14:textId="77777777" w:rsidR="00241906" w:rsidRPr="00241906" w:rsidRDefault="00241906" w:rsidP="00241906">
      <w:pPr>
        <w:pStyle w:val="XYZCoords"/>
      </w:pPr>
      <w:r w:rsidRPr="00241906">
        <w:t>H         -5.05270       -0.10914       -2.37017</w:t>
      </w:r>
    </w:p>
    <w:p w14:paraId="135E5BA4" w14:textId="77777777" w:rsidR="00241906" w:rsidRPr="00241906" w:rsidRDefault="00241906" w:rsidP="00241906">
      <w:pPr>
        <w:pStyle w:val="XYZCoords"/>
      </w:pPr>
      <w:r w:rsidRPr="00241906">
        <w:t>H         -5.06413        0.86089       -0.89282</w:t>
      </w:r>
    </w:p>
    <w:p w14:paraId="25EE6770" w14:textId="77777777" w:rsidR="00241906" w:rsidRPr="00241906" w:rsidRDefault="00241906" w:rsidP="00241906">
      <w:pPr>
        <w:pStyle w:val="XYZCoords"/>
      </w:pPr>
      <w:r w:rsidRPr="00241906">
        <w:t>H         -5.38839       -0.88876       -0.81452</w:t>
      </w:r>
    </w:p>
    <w:p w14:paraId="46030AC1" w14:textId="77777777" w:rsidR="00241906" w:rsidRPr="00241906" w:rsidRDefault="00241906" w:rsidP="00241906">
      <w:pPr>
        <w:pStyle w:val="XYZCoords"/>
      </w:pPr>
      <w:r w:rsidRPr="00241906">
        <w:t>H          2.78956       -2.35108       -2.94866</w:t>
      </w:r>
    </w:p>
    <w:p w14:paraId="7DC06A7F" w14:textId="77777777" w:rsidR="00241906" w:rsidRPr="00241906" w:rsidRDefault="00241906" w:rsidP="00241906">
      <w:pPr>
        <w:pStyle w:val="XYZCoords"/>
      </w:pPr>
      <w:r w:rsidRPr="00241906">
        <w:t>H          1.55854       -1.05021       -2.96420</w:t>
      </w:r>
    </w:p>
    <w:p w14:paraId="59C288EA" w14:textId="77777777" w:rsidR="00241906" w:rsidRPr="00241906" w:rsidRDefault="00241906" w:rsidP="00241906">
      <w:pPr>
        <w:pStyle w:val="XYZCoords"/>
      </w:pPr>
      <w:r w:rsidRPr="00241906">
        <w:t>H          1.38471       -2.39095       -1.81685</w:t>
      </w:r>
    </w:p>
    <w:p w14:paraId="170B5FBD" w14:textId="77777777" w:rsidR="00241906" w:rsidRPr="00241906" w:rsidRDefault="00241906" w:rsidP="00241906">
      <w:pPr>
        <w:pStyle w:val="XYZCoords"/>
      </w:pPr>
      <w:r w:rsidRPr="00241906">
        <w:t>H          4.25560       -2.71733       -1.15807</w:t>
      </w:r>
    </w:p>
    <w:p w14:paraId="2A648A43" w14:textId="77777777" w:rsidR="00241906" w:rsidRPr="00241906" w:rsidRDefault="00241906" w:rsidP="00241906">
      <w:pPr>
        <w:pStyle w:val="XYZCoords"/>
      </w:pPr>
      <w:r w:rsidRPr="00241906">
        <w:t>H          3.03302       -2.65720        0.12777</w:t>
      </w:r>
    </w:p>
    <w:p w14:paraId="6E18F372" w14:textId="77777777" w:rsidR="00241906" w:rsidRPr="00241906" w:rsidRDefault="00241906" w:rsidP="00241906">
      <w:pPr>
        <w:pStyle w:val="XYZCoords"/>
      </w:pPr>
      <w:r w:rsidRPr="00241906">
        <w:t>H          4.47476       -1.60264        0.20341</w:t>
      </w:r>
    </w:p>
    <w:p w14:paraId="4E4044B7" w14:textId="77777777" w:rsidR="00241906" w:rsidRPr="00241906" w:rsidRDefault="00241906" w:rsidP="00241906">
      <w:pPr>
        <w:pStyle w:val="XYZCoords"/>
      </w:pPr>
      <w:r w:rsidRPr="00241906">
        <w:t>H          4.59861       -0.73497       -2.67721</w:t>
      </w:r>
    </w:p>
    <w:p w14:paraId="1298F454" w14:textId="77777777" w:rsidR="00241906" w:rsidRPr="00241906" w:rsidRDefault="00241906" w:rsidP="00241906">
      <w:pPr>
        <w:pStyle w:val="XYZCoords"/>
      </w:pPr>
      <w:r w:rsidRPr="00241906">
        <w:t>H          4.62793        0.47120       -1.37696</w:t>
      </w:r>
    </w:p>
    <w:p w14:paraId="10E1F7CF" w14:textId="77777777" w:rsidR="00241906" w:rsidRPr="00241906" w:rsidRDefault="00241906" w:rsidP="00241906">
      <w:pPr>
        <w:pStyle w:val="XYZCoords"/>
      </w:pPr>
      <w:r w:rsidRPr="00241906">
        <w:t>H          3.44808        0.60838       -2.70613</w:t>
      </w:r>
    </w:p>
    <w:p w14:paraId="47EC8A01" w14:textId="77777777" w:rsidR="00241906" w:rsidRPr="00241906" w:rsidRDefault="00241906" w:rsidP="00241906">
      <w:pPr>
        <w:pStyle w:val="XYZCoords"/>
      </w:pPr>
      <w:r w:rsidRPr="00241906">
        <w:t>H          4.81061        0.44266        0.71220</w:t>
      </w:r>
    </w:p>
    <w:p w14:paraId="58771EFB" w14:textId="77777777" w:rsidR="00241906" w:rsidRPr="00241906" w:rsidRDefault="00241906" w:rsidP="00241906">
      <w:pPr>
        <w:pStyle w:val="XYZCoords"/>
      </w:pPr>
      <w:r w:rsidRPr="00241906">
        <w:t>H          4.50493        1.63794        1.98338</w:t>
      </w:r>
    </w:p>
    <w:p w14:paraId="6CEC5C1F" w14:textId="77777777" w:rsidR="00241906" w:rsidRPr="00241906" w:rsidRDefault="00241906" w:rsidP="00241906">
      <w:pPr>
        <w:pStyle w:val="XYZCoords"/>
      </w:pPr>
      <w:r w:rsidRPr="00241906">
        <w:t>H          4.03158        1.99636        0.31245</w:t>
      </w:r>
    </w:p>
    <w:p w14:paraId="42970267" w14:textId="77777777" w:rsidR="00241906" w:rsidRPr="00241906" w:rsidRDefault="00241906" w:rsidP="00241906">
      <w:pPr>
        <w:pStyle w:val="XYZCoords"/>
      </w:pPr>
      <w:r w:rsidRPr="00241906">
        <w:t>H          3.57490       -1.32971        2.03359</w:t>
      </w:r>
    </w:p>
    <w:p w14:paraId="36440E0C" w14:textId="77777777" w:rsidR="00241906" w:rsidRPr="00241906" w:rsidRDefault="00241906" w:rsidP="00241906">
      <w:pPr>
        <w:pStyle w:val="XYZCoords"/>
      </w:pPr>
      <w:r w:rsidRPr="00241906">
        <w:t>H          1.93780       -1.01914        2.65161</w:t>
      </w:r>
    </w:p>
    <w:p w14:paraId="6BDBBA06" w14:textId="77777777" w:rsidR="00241906" w:rsidRPr="00241906" w:rsidRDefault="00241906" w:rsidP="00241906">
      <w:pPr>
        <w:pStyle w:val="XYZCoords"/>
      </w:pPr>
      <w:r w:rsidRPr="00241906">
        <w:t>H          3.32255       -0.13633        3.32020</w:t>
      </w:r>
    </w:p>
    <w:p w14:paraId="677C65F3" w14:textId="77777777" w:rsidR="00241906" w:rsidRPr="00241906" w:rsidRDefault="00241906" w:rsidP="00241906">
      <w:pPr>
        <w:pStyle w:val="XYZCoords"/>
      </w:pPr>
      <w:r w:rsidRPr="00241906">
        <w:t>H          2.33188        1.98025        2.98143</w:t>
      </w:r>
    </w:p>
    <w:p w14:paraId="2A5FF92A" w14:textId="77777777" w:rsidR="00241906" w:rsidRPr="00241906" w:rsidRDefault="00241906" w:rsidP="00241906">
      <w:pPr>
        <w:pStyle w:val="XYZCoords"/>
      </w:pPr>
      <w:r w:rsidRPr="00241906">
        <w:t>H          0.84386        1.34147        2.24529</w:t>
      </w:r>
    </w:p>
    <w:p w14:paraId="3EE68A96" w14:textId="77777777" w:rsidR="00241906" w:rsidRPr="00241906" w:rsidRDefault="00241906" w:rsidP="00241906">
      <w:pPr>
        <w:pStyle w:val="XYZCoords"/>
      </w:pPr>
      <w:r w:rsidRPr="00241906">
        <w:t>H          1.79979        2.58622        1.40116</w:t>
      </w:r>
    </w:p>
    <w:p w14:paraId="2D5F7D87" w14:textId="77777777" w:rsidR="00241906" w:rsidRDefault="00241906">
      <w:r>
        <w:br w:type="page"/>
      </w:r>
    </w:p>
    <w:p w14:paraId="435F6023" w14:textId="406CEC0A" w:rsidR="00241906" w:rsidRDefault="00241906" w:rsidP="00241906">
      <w:pPr>
        <w:pStyle w:val="Caption"/>
      </w:pPr>
      <w:bookmarkStart w:id="259" w:name="_Toc464139273"/>
      <w:r>
        <w:t xml:space="preserve">Figure </w:t>
      </w:r>
      <w:fldSimple w:instr=" STYLEREF 2 \s ">
        <w:r w:rsidR="0073677E">
          <w:rPr>
            <w:noProof/>
          </w:rPr>
          <w:t>11.5</w:t>
        </w:r>
      </w:fldSimple>
      <w:r w:rsidR="008F3988">
        <w:noBreakHyphen/>
      </w:r>
      <w:fldSimple w:instr=" SEQ Figure \* ARABIC \s 2 ">
        <w:r w:rsidR="0073677E">
          <w:rPr>
            <w:noProof/>
          </w:rPr>
          <w:t>7</w:t>
        </w:r>
      </w:fldSimple>
      <w:r>
        <w:t xml:space="preserve"> [B]T</w:t>
      </w:r>
      <w:r>
        <w:rPr>
          <w:vertAlign w:val="subscript"/>
        </w:rPr>
        <w:t>0</w:t>
      </w:r>
      <w:r>
        <w:t xml:space="preserve"> Structure and Coordinates</w:t>
      </w:r>
      <w:bookmarkEnd w:id="259"/>
    </w:p>
    <w:p w14:paraId="3CF7EC1E" w14:textId="77777777" w:rsidR="00241906" w:rsidRDefault="00241906" w:rsidP="00241906">
      <w:pPr>
        <w:pStyle w:val="CaptionText"/>
      </w:pPr>
    </w:p>
    <w:p w14:paraId="0E2A06BB" w14:textId="77777777" w:rsidR="00241906" w:rsidRPr="00241906" w:rsidRDefault="00241906" w:rsidP="00241906">
      <w:pPr>
        <w:pStyle w:val="XYZCoords"/>
      </w:pPr>
      <w:r>
        <w:rPr>
          <w:noProof/>
        </w:rPr>
        <w:drawing>
          <wp:anchor distT="0" distB="0" distL="114300" distR="114300" simplePos="0" relativeHeight="251664384" behindDoc="0" locked="0" layoutInCell="1" allowOverlap="1" wp14:anchorId="469C950E" wp14:editId="000F0F49">
            <wp:simplePos x="0" y="0"/>
            <wp:positionH relativeFrom="column">
              <wp:posOffset>1370965</wp:posOffset>
            </wp:positionH>
            <wp:positionV relativeFrom="paragraph">
              <wp:posOffset>50800</wp:posOffset>
            </wp:positionV>
            <wp:extent cx="4800600" cy="4800600"/>
            <wp:effectExtent l="0" t="0" r="0" b="0"/>
            <wp:wrapSquare wrapText="bothSides"/>
            <wp:docPr id="7" name="Picture 7" descr="Macintosh HD:Users:Jacob:Documents:Water_Splitting:Two_Photon_Water_Splitting:Computational_Data:B_Intermediate:Full_Model:G-Cis-R2-R2-Down-T-GP-SM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acintosh HD:Users:Jacob:Documents:Water_Splitting:Two_Photon_Water_Splitting:Computational_Data:B_Intermediate:Full_Model:G-Cis-R2-R2-Down-T-GP-SMD.png"/>
                    <pic:cNvPicPr>
                      <a:picLocks noChangeAspect="1" noChangeArrowheads="1"/>
                    </pic:cNvPicPr>
                  </pic:nvPicPr>
                  <pic:blipFill>
                    <a:blip r:embed="rId137">
                      <a:extLst>
                        <a:ext uri="{28A0092B-C50C-407E-A947-70E740481C1C}">
                          <a14:useLocalDpi xmlns:a14="http://schemas.microsoft.com/office/drawing/2010/main" val="0"/>
                        </a:ext>
                      </a:extLst>
                    </a:blip>
                    <a:srcRect/>
                    <a:stretch>
                      <a:fillRect/>
                    </a:stretch>
                  </pic:blipFill>
                  <pic:spPr bwMode="auto">
                    <a:xfrm>
                      <a:off x="0" y="0"/>
                      <a:ext cx="4800600" cy="4800600"/>
                    </a:xfrm>
                    <a:prstGeom prst="rect">
                      <a:avLst/>
                    </a:prstGeom>
                    <a:noFill/>
                    <a:ln>
                      <a:noFill/>
                    </a:ln>
                  </pic:spPr>
                </pic:pic>
              </a:graphicData>
            </a:graphic>
            <wp14:sizeRelH relativeFrom="page">
              <wp14:pctWidth>0</wp14:pctWidth>
            </wp14:sizeRelH>
            <wp14:sizeRelV relativeFrom="page">
              <wp14:pctHeight>0</wp14:pctHeight>
            </wp14:sizeRelV>
          </wp:anchor>
        </w:drawing>
      </w:r>
      <w:r w:rsidRPr="00241906">
        <w:t>128</w:t>
      </w:r>
    </w:p>
    <w:p w14:paraId="7D50E083" w14:textId="77777777" w:rsidR="00241906" w:rsidRPr="00241906" w:rsidRDefault="00241906" w:rsidP="00241906">
      <w:pPr>
        <w:pStyle w:val="XYZCoords"/>
      </w:pPr>
      <w:r w:rsidRPr="00241906">
        <w:tab/>
        <w:t>Energy: -1951514.6685434</w:t>
      </w:r>
    </w:p>
    <w:p w14:paraId="22C204B7" w14:textId="77777777" w:rsidR="00241906" w:rsidRPr="00241906" w:rsidRDefault="00241906" w:rsidP="00241906">
      <w:pPr>
        <w:pStyle w:val="XYZCoords"/>
      </w:pPr>
      <w:r w:rsidRPr="00241906">
        <w:t>H          0.84052       -2.25311       -2.78417</w:t>
      </w:r>
    </w:p>
    <w:p w14:paraId="083BB587" w14:textId="77777777" w:rsidR="00241906" w:rsidRPr="00241906" w:rsidRDefault="00241906" w:rsidP="00241906">
      <w:pPr>
        <w:pStyle w:val="XYZCoords"/>
      </w:pPr>
      <w:r w:rsidRPr="00241906">
        <w:t>C         -0.23016       -2.03744       -2.88605</w:t>
      </w:r>
    </w:p>
    <w:p w14:paraId="75AFB5BC" w14:textId="77777777" w:rsidR="00241906" w:rsidRPr="00241906" w:rsidRDefault="00241906" w:rsidP="00241906">
      <w:pPr>
        <w:pStyle w:val="XYZCoords"/>
      </w:pPr>
      <w:r w:rsidRPr="00241906">
        <w:t>H         -0.57102       -2.40557       -3.86621</w:t>
      </w:r>
    </w:p>
    <w:p w14:paraId="70DBE840" w14:textId="77777777" w:rsidR="00241906" w:rsidRPr="00241906" w:rsidRDefault="00241906" w:rsidP="00241906">
      <w:pPr>
        <w:pStyle w:val="XYZCoords"/>
      </w:pPr>
      <w:r w:rsidRPr="00241906">
        <w:t>H         -0.34157       -0.94451       -2.83707</w:t>
      </w:r>
    </w:p>
    <w:p w14:paraId="3F69E24D" w14:textId="77777777" w:rsidR="00241906" w:rsidRPr="00241906" w:rsidRDefault="00241906" w:rsidP="00241906">
      <w:pPr>
        <w:pStyle w:val="XYZCoords"/>
      </w:pPr>
      <w:r w:rsidRPr="00241906">
        <w:t>H         -1.64170        1.80046        2.89472</w:t>
      </w:r>
    </w:p>
    <w:p w14:paraId="5C1B71F9" w14:textId="77777777" w:rsidR="00241906" w:rsidRPr="00241906" w:rsidRDefault="00241906" w:rsidP="00241906">
      <w:pPr>
        <w:pStyle w:val="XYZCoords"/>
      </w:pPr>
      <w:r w:rsidRPr="00241906">
        <w:t>O         -0.72294        0.62491       -1.06975</w:t>
      </w:r>
    </w:p>
    <w:p w14:paraId="23F03AAB" w14:textId="77777777" w:rsidR="00241906" w:rsidRPr="00241906" w:rsidRDefault="00241906" w:rsidP="00241906">
      <w:pPr>
        <w:pStyle w:val="XYZCoords"/>
      </w:pPr>
      <w:r w:rsidRPr="00241906">
        <w:t>H         -1.47959        3.47385        1.34965</w:t>
      </w:r>
    </w:p>
    <w:p w14:paraId="52078A76" w14:textId="77777777" w:rsidR="00241906" w:rsidRPr="00241906" w:rsidRDefault="00241906" w:rsidP="00241906">
      <w:pPr>
        <w:pStyle w:val="XYZCoords"/>
      </w:pPr>
      <w:r w:rsidRPr="00241906">
        <w:t>O         -1.68143       -1.00834        0.89192</w:t>
      </w:r>
    </w:p>
    <w:p w14:paraId="0657B0A1" w14:textId="77777777" w:rsidR="00241906" w:rsidRPr="00241906" w:rsidRDefault="00241906" w:rsidP="00241906">
      <w:pPr>
        <w:pStyle w:val="XYZCoords"/>
      </w:pPr>
      <w:r w:rsidRPr="00241906">
        <w:t>H         -0.59535        0.16002        1.52690</w:t>
      </w:r>
    </w:p>
    <w:p w14:paraId="6D1FC935" w14:textId="77777777" w:rsidR="00241906" w:rsidRPr="00241906" w:rsidRDefault="00241906" w:rsidP="00241906">
      <w:pPr>
        <w:pStyle w:val="XYZCoords"/>
      </w:pPr>
      <w:r w:rsidRPr="00241906">
        <w:t>C         -0.95291       -2.67994       -1.72274</w:t>
      </w:r>
    </w:p>
    <w:p w14:paraId="7776E359" w14:textId="77777777" w:rsidR="00241906" w:rsidRPr="00241906" w:rsidRDefault="00241906" w:rsidP="00241906">
      <w:pPr>
        <w:pStyle w:val="XYZCoords"/>
      </w:pPr>
      <w:r w:rsidRPr="00241906">
        <w:t>H         -2.72120        1.84010        4.31167</w:t>
      </w:r>
    </w:p>
    <w:p w14:paraId="26FCB928" w14:textId="77777777" w:rsidR="00241906" w:rsidRPr="00241906" w:rsidRDefault="00241906" w:rsidP="00241906">
      <w:pPr>
        <w:pStyle w:val="XYZCoords"/>
      </w:pPr>
      <w:r w:rsidRPr="00241906">
        <w:t>H         -0.92044       -3.78459       -1.80117</w:t>
      </w:r>
    </w:p>
    <w:p w14:paraId="4857F5B1" w14:textId="77777777" w:rsidR="00241906" w:rsidRPr="00241906" w:rsidRDefault="00241906" w:rsidP="00241906">
      <w:pPr>
        <w:pStyle w:val="XYZCoords"/>
      </w:pPr>
      <w:r w:rsidRPr="00241906">
        <w:t>C         -2.64606        2.08586        3.23880</w:t>
      </w:r>
    </w:p>
    <w:p w14:paraId="7179700C" w14:textId="77777777" w:rsidR="00241906" w:rsidRPr="00241906" w:rsidRDefault="00241906" w:rsidP="00241906">
      <w:pPr>
        <w:pStyle w:val="XYZCoords"/>
      </w:pPr>
      <w:r w:rsidRPr="00241906">
        <w:t>H         -1.25654        2.94128       -0.32533</w:t>
      </w:r>
    </w:p>
    <w:p w14:paraId="5ACC7A03" w14:textId="77777777" w:rsidR="00241906" w:rsidRPr="00241906" w:rsidRDefault="00241906" w:rsidP="00241906">
      <w:pPr>
        <w:pStyle w:val="XYZCoords"/>
      </w:pPr>
      <w:r w:rsidRPr="00241906">
        <w:t>H         -2.75935        3.17491        3.15115</w:t>
      </w:r>
    </w:p>
    <w:p w14:paraId="7171B674" w14:textId="77777777" w:rsidR="00241906" w:rsidRPr="00241906" w:rsidRDefault="00241906" w:rsidP="00241906">
      <w:pPr>
        <w:pStyle w:val="XYZCoords"/>
      </w:pPr>
      <w:r w:rsidRPr="00241906">
        <w:t>H         -0.44556       -2.38791       -0.79259</w:t>
      </w:r>
    </w:p>
    <w:p w14:paraId="32717987" w14:textId="77777777" w:rsidR="00241906" w:rsidRPr="00241906" w:rsidRDefault="00241906" w:rsidP="00241906">
      <w:pPr>
        <w:pStyle w:val="XYZCoords"/>
      </w:pPr>
      <w:r w:rsidRPr="00241906">
        <w:t>C         -1.83479        3.61673        0.32271</w:t>
      </w:r>
    </w:p>
    <w:p w14:paraId="464FED69" w14:textId="77777777" w:rsidR="00241906" w:rsidRPr="00241906" w:rsidRDefault="00241906" w:rsidP="00241906">
      <w:pPr>
        <w:pStyle w:val="XYZCoords"/>
      </w:pPr>
      <w:r w:rsidRPr="00241906">
        <w:t>H         -1.62574        4.65797        0.02470</w:t>
      </w:r>
    </w:p>
    <w:p w14:paraId="0353A5EC" w14:textId="77777777" w:rsidR="00241906" w:rsidRPr="00241906" w:rsidRDefault="00241906" w:rsidP="00241906">
      <w:pPr>
        <w:pStyle w:val="XYZCoords"/>
      </w:pPr>
      <w:r w:rsidRPr="00241906">
        <w:t>H         -2.39869       -2.96096        0.34173</w:t>
      </w:r>
    </w:p>
    <w:p w14:paraId="3B10FADE" w14:textId="77777777" w:rsidR="00241906" w:rsidRPr="00241906" w:rsidRDefault="00241906" w:rsidP="00241906">
      <w:pPr>
        <w:pStyle w:val="XYZCoords"/>
      </w:pPr>
      <w:r w:rsidRPr="00241906">
        <w:t>Ru        -2.59566       -0.16092       -0.64776</w:t>
      </w:r>
    </w:p>
    <w:p w14:paraId="1574EFF8" w14:textId="77777777" w:rsidR="00241906" w:rsidRPr="00241906" w:rsidRDefault="00241906" w:rsidP="00241906">
      <w:pPr>
        <w:pStyle w:val="XYZCoords"/>
      </w:pPr>
      <w:r w:rsidRPr="00241906">
        <w:t>H         -2.65270       -0.58334        2.49333</w:t>
      </w:r>
    </w:p>
    <w:p w14:paraId="4226B4FE" w14:textId="77777777" w:rsidR="00241906" w:rsidRPr="00241906" w:rsidRDefault="00241906" w:rsidP="00241906">
      <w:pPr>
        <w:pStyle w:val="XYZCoords"/>
      </w:pPr>
      <w:r w:rsidRPr="00241906">
        <w:t>N         -2.36315       -2.24342       -1.59784</w:t>
      </w:r>
    </w:p>
    <w:p w14:paraId="61FA3B14" w14:textId="77777777" w:rsidR="00241906" w:rsidRPr="00241906" w:rsidRDefault="00241906" w:rsidP="00241906">
      <w:pPr>
        <w:pStyle w:val="XYZCoords"/>
      </w:pPr>
      <w:r w:rsidRPr="00241906">
        <w:t>C         -3.03659       -3.03916       -0.55326</w:t>
      </w:r>
    </w:p>
    <w:p w14:paraId="57B9610E" w14:textId="77777777" w:rsidR="00241906" w:rsidRPr="00241906" w:rsidRDefault="00241906" w:rsidP="00241906">
      <w:pPr>
        <w:pStyle w:val="XYZCoords"/>
      </w:pPr>
      <w:r w:rsidRPr="00241906">
        <w:t>C         -3.74898        1.31946        2.50435</w:t>
      </w:r>
    </w:p>
    <w:p w14:paraId="7DCD3A69" w14:textId="77777777" w:rsidR="00241906" w:rsidRPr="00241906" w:rsidRDefault="00241906" w:rsidP="00241906">
      <w:pPr>
        <w:pStyle w:val="XYZCoords"/>
      </w:pPr>
      <w:r w:rsidRPr="00241906">
        <w:t>H         -3.64812       -0.26873        3.94669</w:t>
      </w:r>
    </w:p>
    <w:p w14:paraId="4546D6AA" w14:textId="77777777" w:rsidR="00241906" w:rsidRPr="00241906" w:rsidRDefault="00241906" w:rsidP="00241906">
      <w:pPr>
        <w:pStyle w:val="XYZCoords"/>
      </w:pPr>
      <w:r w:rsidRPr="00241906">
        <w:t>H         -3.94625        4.28929        2.05223</w:t>
      </w:r>
    </w:p>
    <w:p w14:paraId="49A60FCC" w14:textId="77777777" w:rsidR="00241906" w:rsidRPr="00241906" w:rsidRDefault="00241906" w:rsidP="00241906">
      <w:pPr>
        <w:pStyle w:val="XYZCoords"/>
      </w:pPr>
      <w:r w:rsidRPr="00241906">
        <w:t>C         -3.60773       -0.16651        2.84936</w:t>
      </w:r>
    </w:p>
    <w:p w14:paraId="02B8EF5D" w14:textId="77777777" w:rsidR="00241906" w:rsidRPr="00241906" w:rsidRDefault="00241906" w:rsidP="00241906">
      <w:pPr>
        <w:pStyle w:val="XYZCoords"/>
      </w:pPr>
      <w:r w:rsidRPr="00241906">
        <w:t>C         -3.33511        3.34700        0.15613</w:t>
      </w:r>
    </w:p>
    <w:p w14:paraId="0BC365A1" w14:textId="77777777" w:rsidR="00241906" w:rsidRPr="00241906" w:rsidRDefault="00241906" w:rsidP="00241906">
      <w:pPr>
        <w:pStyle w:val="XYZCoords"/>
      </w:pPr>
      <w:r w:rsidRPr="00241906">
        <w:t>P         -3.59593        1.52157        0.59701</w:t>
      </w:r>
    </w:p>
    <w:p w14:paraId="621E96B9" w14:textId="77777777" w:rsidR="00241906" w:rsidRPr="00241906" w:rsidRDefault="00241906" w:rsidP="00241906">
      <w:pPr>
        <w:pStyle w:val="XYZCoords"/>
      </w:pPr>
      <w:r w:rsidRPr="00241906">
        <w:t>H         -3.14219       -4.09816       -0.84126</w:t>
      </w:r>
    </w:p>
    <w:p w14:paraId="4A8921BF" w14:textId="77777777" w:rsidR="00241906" w:rsidRPr="00241906" w:rsidRDefault="00241906" w:rsidP="00241906">
      <w:pPr>
        <w:pStyle w:val="XYZCoords"/>
      </w:pPr>
      <w:r w:rsidRPr="00241906">
        <w:t>C         -4.18056        4.31654        0.98119</w:t>
      </w:r>
    </w:p>
    <w:p w14:paraId="09E0722F" w14:textId="77777777" w:rsidR="00241906" w:rsidRPr="00241906" w:rsidRDefault="00241906" w:rsidP="00241906">
      <w:pPr>
        <w:pStyle w:val="XYZCoords"/>
      </w:pPr>
      <w:r w:rsidRPr="00241906">
        <w:t>H         -2.63361       -1.64826       -3.57898</w:t>
      </w:r>
    </w:p>
    <w:p w14:paraId="028927BB" w14:textId="77777777" w:rsidR="00241906" w:rsidRPr="00241906" w:rsidRDefault="00241906" w:rsidP="00241906">
      <w:pPr>
        <w:pStyle w:val="XYZCoords"/>
      </w:pPr>
      <w:r w:rsidRPr="00241906">
        <w:t>H         -2.17894       -4.14639       -3.71682</w:t>
      </w:r>
    </w:p>
    <w:p w14:paraId="62C5DC51" w14:textId="77777777" w:rsidR="00241906" w:rsidRPr="00241906" w:rsidRDefault="00241906" w:rsidP="00241906">
      <w:pPr>
        <w:pStyle w:val="XYZCoords"/>
      </w:pPr>
      <w:r w:rsidRPr="00241906">
        <w:t>H         -3.98034        5.34225        0.62908</w:t>
      </w:r>
    </w:p>
    <w:p w14:paraId="5BA1EFC9" w14:textId="77777777" w:rsidR="00241906" w:rsidRPr="00241906" w:rsidRDefault="00241906" w:rsidP="00241906">
      <w:pPr>
        <w:pStyle w:val="XYZCoords"/>
      </w:pPr>
      <w:r w:rsidRPr="00241906">
        <w:t>C         -3.10242       -2.34818       -2.87765</w:t>
      </w:r>
    </w:p>
    <w:p w14:paraId="6E78D320" w14:textId="77777777" w:rsidR="00241906" w:rsidRPr="00241906" w:rsidRDefault="00241906" w:rsidP="00241906">
      <w:pPr>
        <w:pStyle w:val="XYZCoords"/>
      </w:pPr>
      <w:r w:rsidRPr="00241906">
        <w:t>H         -5.10777        1.73192        4.11432</w:t>
      </w:r>
    </w:p>
    <w:p w14:paraId="2C485C0D" w14:textId="77777777" w:rsidR="00241906" w:rsidRPr="00241906" w:rsidRDefault="00241906" w:rsidP="00241906">
      <w:pPr>
        <w:pStyle w:val="XYZCoords"/>
      </w:pPr>
      <w:r w:rsidRPr="00241906">
        <w:t>C         -3.15199        0.56368       -2.27223</w:t>
      </w:r>
    </w:p>
    <w:p w14:paraId="6F002813" w14:textId="77777777" w:rsidR="00241906" w:rsidRPr="00241906" w:rsidRDefault="00241906" w:rsidP="00241906">
      <w:pPr>
        <w:pStyle w:val="XYZCoords"/>
      </w:pPr>
      <w:r w:rsidRPr="00241906">
        <w:t>C         -5.11937        1.78407        3.01304</w:t>
      </w:r>
    </w:p>
    <w:p w14:paraId="740E5A6F" w14:textId="77777777" w:rsidR="00241906" w:rsidRPr="00241906" w:rsidRDefault="00241906" w:rsidP="00241906">
      <w:pPr>
        <w:pStyle w:val="XYZCoords"/>
      </w:pPr>
      <w:r w:rsidRPr="00241906">
        <w:t>H         -3.02838        2.96955       -1.97683</w:t>
      </w:r>
    </w:p>
    <w:p w14:paraId="65B04623" w14:textId="77777777" w:rsidR="00241906" w:rsidRPr="00241906" w:rsidRDefault="00241906" w:rsidP="00241906">
      <w:pPr>
        <w:pStyle w:val="XYZCoords"/>
      </w:pPr>
      <w:r w:rsidRPr="00241906">
        <w:t>C         -3.67618        3.55969       -1.31979</w:t>
      </w:r>
    </w:p>
    <w:p w14:paraId="367FA99F" w14:textId="77777777" w:rsidR="00241906" w:rsidRPr="00241906" w:rsidRDefault="00241906" w:rsidP="00241906">
      <w:pPr>
        <w:pStyle w:val="XYZCoords"/>
      </w:pPr>
      <w:r w:rsidRPr="00241906">
        <w:t>H         -5.36574        2.81755        2.73822</w:t>
      </w:r>
    </w:p>
    <w:p w14:paraId="5A9B0ABB" w14:textId="77777777" w:rsidR="00241906" w:rsidRPr="00241906" w:rsidRDefault="00241906" w:rsidP="00241906">
      <w:pPr>
        <w:pStyle w:val="XYZCoords"/>
      </w:pPr>
      <w:r w:rsidRPr="00241906">
        <w:t>H         -3.50398        4.62220       -1.55798</w:t>
      </w:r>
    </w:p>
    <w:p w14:paraId="08F79D33" w14:textId="77777777" w:rsidR="00241906" w:rsidRPr="00241906" w:rsidRDefault="00241906" w:rsidP="00241906">
      <w:pPr>
        <w:pStyle w:val="XYZCoords"/>
      </w:pPr>
      <w:r w:rsidRPr="00241906">
        <w:t>C         -4.36796       -2.43769       -0.21014</w:t>
      </w:r>
    </w:p>
    <w:p w14:paraId="1E566B45" w14:textId="77777777" w:rsidR="00241906" w:rsidRPr="00241906" w:rsidRDefault="00241906" w:rsidP="00241906">
      <w:pPr>
        <w:pStyle w:val="XYZCoords"/>
      </w:pPr>
      <w:r w:rsidRPr="00241906">
        <w:t>N         -4.38113       -1.09200       -0.21354</w:t>
      </w:r>
    </w:p>
    <w:p w14:paraId="745E0351" w14:textId="77777777" w:rsidR="00241906" w:rsidRPr="00241906" w:rsidRDefault="00241906" w:rsidP="00241906">
      <w:pPr>
        <w:pStyle w:val="XYZCoords"/>
      </w:pPr>
      <w:r w:rsidRPr="00241906">
        <w:t>C         -3.17526       -3.73298       -3.50339</w:t>
      </w:r>
    </w:p>
    <w:p w14:paraId="55B21EAE" w14:textId="77777777" w:rsidR="00241906" w:rsidRPr="00241906" w:rsidRDefault="00241906" w:rsidP="00241906">
      <w:pPr>
        <w:pStyle w:val="XYZCoords"/>
      </w:pPr>
      <w:r w:rsidRPr="00241906">
        <w:t>H         -4.42527       -0.77276        2.43354</w:t>
      </w:r>
    </w:p>
    <w:p w14:paraId="2D4FD48D" w14:textId="77777777" w:rsidR="00241906" w:rsidRPr="00241906" w:rsidRDefault="00241906" w:rsidP="00241906">
      <w:pPr>
        <w:pStyle w:val="XYZCoords"/>
      </w:pPr>
      <w:r w:rsidRPr="00241906">
        <w:t>H         -4.11879       -1.96813       -2.69623</w:t>
      </w:r>
    </w:p>
    <w:p w14:paraId="6A99E8CE" w14:textId="77777777" w:rsidR="00241906" w:rsidRPr="00241906" w:rsidRDefault="00241906" w:rsidP="00241906">
      <w:pPr>
        <w:pStyle w:val="XYZCoords"/>
      </w:pPr>
      <w:r w:rsidRPr="00241906">
        <w:t>H         -5.25952        4.13419        0.85440</w:t>
      </w:r>
    </w:p>
    <w:p w14:paraId="2D8520E5" w14:textId="77777777" w:rsidR="00241906" w:rsidRPr="00241906" w:rsidRDefault="00241906" w:rsidP="00241906">
      <w:pPr>
        <w:pStyle w:val="XYZCoords"/>
      </w:pPr>
      <w:r w:rsidRPr="00241906">
        <w:t>H         -3.72043       -4.45666       -2.87920</w:t>
      </w:r>
    </w:p>
    <w:p w14:paraId="674BC6E8" w14:textId="77777777" w:rsidR="00241906" w:rsidRPr="00241906" w:rsidRDefault="00241906" w:rsidP="00241906">
      <w:pPr>
        <w:pStyle w:val="XYZCoords"/>
      </w:pPr>
      <w:r w:rsidRPr="00241906">
        <w:t>C         -5.34568        1.09320        0.04616</w:t>
      </w:r>
    </w:p>
    <w:p w14:paraId="611AAAB0" w14:textId="77777777" w:rsidR="00241906" w:rsidRPr="00241906" w:rsidRDefault="00241906" w:rsidP="00241906">
      <w:pPr>
        <w:pStyle w:val="XYZCoords"/>
      </w:pPr>
      <w:r w:rsidRPr="00241906">
        <w:t>H         -3.71432       -3.66016       -4.45984</w:t>
      </w:r>
    </w:p>
    <w:p w14:paraId="57131E2B" w14:textId="77777777" w:rsidR="00241906" w:rsidRPr="00241906" w:rsidRDefault="00241906" w:rsidP="00241906">
      <w:pPr>
        <w:pStyle w:val="XYZCoords"/>
      </w:pPr>
      <w:r w:rsidRPr="00241906">
        <w:t>H         -5.93331        1.12663        2.67327</w:t>
      </w:r>
    </w:p>
    <w:p w14:paraId="1379379B" w14:textId="77777777" w:rsidR="00241906" w:rsidRPr="00241906" w:rsidRDefault="00241906" w:rsidP="00241906">
      <w:pPr>
        <w:pStyle w:val="XYZCoords"/>
      </w:pPr>
      <w:r w:rsidRPr="00241906">
        <w:t>C         -5.49449       -0.39610        0.10003</w:t>
      </w:r>
    </w:p>
    <w:p w14:paraId="2C5702F0" w14:textId="77777777" w:rsidR="00241906" w:rsidRPr="00241906" w:rsidRDefault="00241906" w:rsidP="00241906">
      <w:pPr>
        <w:pStyle w:val="XYZCoords"/>
      </w:pPr>
      <w:r w:rsidRPr="00241906">
        <w:t>C         -5.50907       -3.15651        0.12748</w:t>
      </w:r>
    </w:p>
    <w:p w14:paraId="21186B8F" w14:textId="77777777" w:rsidR="00241906" w:rsidRPr="00241906" w:rsidRDefault="00241906" w:rsidP="00241906">
      <w:pPr>
        <w:pStyle w:val="XYZCoords"/>
      </w:pPr>
      <w:r w:rsidRPr="00241906">
        <w:t>H         -4.72847        3.34280       -1.55912</w:t>
      </w:r>
    </w:p>
    <w:p w14:paraId="40E31388" w14:textId="77777777" w:rsidR="00241906" w:rsidRPr="00241906" w:rsidRDefault="00241906" w:rsidP="00241906">
      <w:pPr>
        <w:pStyle w:val="XYZCoords"/>
      </w:pPr>
      <w:r w:rsidRPr="00241906">
        <w:t>H         -5.48528       -4.24674        0.12427</w:t>
      </w:r>
    </w:p>
    <w:p w14:paraId="6271264A" w14:textId="77777777" w:rsidR="00241906" w:rsidRPr="00241906" w:rsidRDefault="00241906" w:rsidP="00241906">
      <w:pPr>
        <w:pStyle w:val="XYZCoords"/>
      </w:pPr>
      <w:r w:rsidRPr="00241906">
        <w:t>H         -5.39920        1.41082       -1.00804</w:t>
      </w:r>
    </w:p>
    <w:p w14:paraId="29D6D594" w14:textId="77777777" w:rsidR="00241906" w:rsidRPr="00241906" w:rsidRDefault="00241906" w:rsidP="00241906">
      <w:pPr>
        <w:pStyle w:val="XYZCoords"/>
      </w:pPr>
      <w:r w:rsidRPr="00241906">
        <w:t>H         -6.14654        1.60481        0.59464</w:t>
      </w:r>
    </w:p>
    <w:p w14:paraId="31CC4970" w14:textId="77777777" w:rsidR="00241906" w:rsidRPr="00241906" w:rsidRDefault="00241906" w:rsidP="00241906">
      <w:pPr>
        <w:pStyle w:val="XYZCoords"/>
      </w:pPr>
      <w:r w:rsidRPr="00241906">
        <w:t>C         -6.66267       -1.06745        0.45377</w:t>
      </w:r>
    </w:p>
    <w:p w14:paraId="052A09C9" w14:textId="77777777" w:rsidR="00241906" w:rsidRPr="00241906" w:rsidRDefault="00241906" w:rsidP="00241906">
      <w:pPr>
        <w:pStyle w:val="XYZCoords"/>
      </w:pPr>
      <w:r w:rsidRPr="00241906">
        <w:t>C         -6.66638       -2.45986        0.46973</w:t>
      </w:r>
    </w:p>
    <w:p w14:paraId="38C60B0F" w14:textId="77777777" w:rsidR="00241906" w:rsidRPr="00241906" w:rsidRDefault="00241906" w:rsidP="00241906">
      <w:pPr>
        <w:pStyle w:val="XYZCoords"/>
      </w:pPr>
      <w:r w:rsidRPr="00241906">
        <w:t>H         -7.55649       -0.49909        0.71248</w:t>
      </w:r>
    </w:p>
    <w:p w14:paraId="20A30A47" w14:textId="77777777" w:rsidR="00241906" w:rsidRPr="00241906" w:rsidRDefault="00241906" w:rsidP="00241906">
      <w:pPr>
        <w:pStyle w:val="XYZCoords"/>
      </w:pPr>
      <w:r w:rsidRPr="00241906">
        <w:t>H         -7.57298       -3.00206        0.74405</w:t>
      </w:r>
    </w:p>
    <w:p w14:paraId="29CE18BE" w14:textId="77777777" w:rsidR="00241906" w:rsidRPr="00241906" w:rsidRDefault="00241906" w:rsidP="00241906">
      <w:pPr>
        <w:pStyle w:val="XYZCoords"/>
      </w:pPr>
      <w:r w:rsidRPr="00241906">
        <w:t>O         -3.40404        0.96102       -3.33181</w:t>
      </w:r>
    </w:p>
    <w:p w14:paraId="6297E76B" w14:textId="77777777" w:rsidR="00241906" w:rsidRPr="00241906" w:rsidRDefault="00241906" w:rsidP="00241906">
      <w:pPr>
        <w:pStyle w:val="XYZCoords"/>
      </w:pPr>
      <w:r w:rsidRPr="00241906">
        <w:t>C          0.89904       -3.73171        2.71449</w:t>
      </w:r>
    </w:p>
    <w:p w14:paraId="7895EF20" w14:textId="77777777" w:rsidR="00241906" w:rsidRPr="00241906" w:rsidRDefault="00241906" w:rsidP="00241906">
      <w:pPr>
        <w:pStyle w:val="XYZCoords"/>
      </w:pPr>
      <w:r w:rsidRPr="00241906">
        <w:t>H          1.01359        1.04158       -2.29506</w:t>
      </w:r>
    </w:p>
    <w:p w14:paraId="2B03971C" w14:textId="77777777" w:rsidR="00241906" w:rsidRPr="00241906" w:rsidRDefault="00241906" w:rsidP="00241906">
      <w:pPr>
        <w:pStyle w:val="XYZCoords"/>
      </w:pPr>
      <w:r w:rsidRPr="00241906">
        <w:t>O         -0.12798        0.98651        1.82267</w:t>
      </w:r>
    </w:p>
    <w:p w14:paraId="43C8EA02" w14:textId="77777777" w:rsidR="00241906" w:rsidRPr="00241906" w:rsidRDefault="00241906" w:rsidP="00241906">
      <w:pPr>
        <w:pStyle w:val="XYZCoords"/>
      </w:pPr>
      <w:r w:rsidRPr="00241906">
        <w:t>H          1.24131        3.20125       -0.85621</w:t>
      </w:r>
    </w:p>
    <w:p w14:paraId="0DC62A98" w14:textId="77777777" w:rsidR="00241906" w:rsidRPr="00241906" w:rsidRDefault="00241906" w:rsidP="00241906">
      <w:pPr>
        <w:pStyle w:val="XYZCoords"/>
      </w:pPr>
      <w:r w:rsidRPr="00241906">
        <w:t>O          1.51852       -1.13690       -0.49408</w:t>
      </w:r>
    </w:p>
    <w:p w14:paraId="065CB0DC" w14:textId="77777777" w:rsidR="00241906" w:rsidRPr="00241906" w:rsidRDefault="00241906" w:rsidP="00241906">
      <w:pPr>
        <w:pStyle w:val="XYZCoords"/>
      </w:pPr>
      <w:r w:rsidRPr="00241906">
        <w:t>H          0.82336        0.81278        1.65421</w:t>
      </w:r>
    </w:p>
    <w:p w14:paraId="2CF99EC5" w14:textId="77777777" w:rsidR="00241906" w:rsidRPr="00241906" w:rsidRDefault="00241906" w:rsidP="00241906">
      <w:pPr>
        <w:pStyle w:val="XYZCoords"/>
      </w:pPr>
      <w:r w:rsidRPr="00241906">
        <w:t>C          1.17691       -2.34510        2.15621</w:t>
      </w:r>
    </w:p>
    <w:p w14:paraId="7F4CC3E7" w14:textId="77777777" w:rsidR="00241906" w:rsidRPr="00241906" w:rsidRDefault="00241906" w:rsidP="00241906">
      <w:pPr>
        <w:pStyle w:val="XYZCoords"/>
      </w:pPr>
      <w:r w:rsidRPr="00241906">
        <w:t>H          1.49211        1.02732       -4.01085</w:t>
      </w:r>
    </w:p>
    <w:p w14:paraId="3F047B0A" w14:textId="77777777" w:rsidR="00241906" w:rsidRPr="00241906" w:rsidRDefault="00241906" w:rsidP="00241906">
      <w:pPr>
        <w:pStyle w:val="XYZCoords"/>
      </w:pPr>
      <w:r w:rsidRPr="00241906">
        <w:t>C          1.75687        1.42185       -3.01446</w:t>
      </w:r>
    </w:p>
    <w:p w14:paraId="29F10DDE" w14:textId="77777777" w:rsidR="00241906" w:rsidRPr="00241906" w:rsidRDefault="00241906" w:rsidP="00241906">
      <w:pPr>
        <w:pStyle w:val="XYZCoords"/>
      </w:pPr>
      <w:r w:rsidRPr="00241906">
        <w:t>H          1.76771        3.00575        0.82090</w:t>
      </w:r>
    </w:p>
    <w:p w14:paraId="1FADD252" w14:textId="77777777" w:rsidR="00241906" w:rsidRPr="00241906" w:rsidRDefault="00241906" w:rsidP="00241906">
      <w:pPr>
        <w:pStyle w:val="XYZCoords"/>
      </w:pPr>
      <w:r w:rsidRPr="00241906">
        <w:t>H          1.64899        2.51591       -3.06415</w:t>
      </w:r>
    </w:p>
    <w:p w14:paraId="6A6A5101" w14:textId="77777777" w:rsidR="00241906" w:rsidRPr="00241906" w:rsidRDefault="00241906" w:rsidP="00241906">
      <w:pPr>
        <w:pStyle w:val="XYZCoords"/>
      </w:pPr>
      <w:r w:rsidRPr="00241906">
        <w:t>C          1.97639        3.54475       -0.11382</w:t>
      </w:r>
    </w:p>
    <w:p w14:paraId="0BB27C91" w14:textId="77777777" w:rsidR="00241906" w:rsidRPr="00241906" w:rsidRDefault="00241906" w:rsidP="00241906">
      <w:pPr>
        <w:pStyle w:val="XYZCoords"/>
      </w:pPr>
      <w:r w:rsidRPr="00241906">
        <w:t>H          1.81802        4.62383        0.05364</w:t>
      </w:r>
    </w:p>
    <w:p w14:paraId="59617B0D" w14:textId="77777777" w:rsidR="00241906" w:rsidRPr="00241906" w:rsidRDefault="00241906" w:rsidP="00241906">
      <w:pPr>
        <w:pStyle w:val="XYZCoords"/>
      </w:pPr>
      <w:r w:rsidRPr="00241906">
        <w:t>H          2.53022       -3.00441        0.15890</w:t>
      </w:r>
    </w:p>
    <w:p w14:paraId="0BBA7A4B" w14:textId="77777777" w:rsidR="00241906" w:rsidRPr="00241906" w:rsidRDefault="00241906" w:rsidP="00241906">
      <w:pPr>
        <w:pStyle w:val="XYZCoords"/>
      </w:pPr>
      <w:r w:rsidRPr="00241906">
        <w:t>Ru         2.76648       -0.04139        0.73767</w:t>
      </w:r>
    </w:p>
    <w:p w14:paraId="0BF23730" w14:textId="77777777" w:rsidR="00241906" w:rsidRPr="00241906" w:rsidRDefault="00241906" w:rsidP="00241906">
      <w:pPr>
        <w:pStyle w:val="XYZCoords"/>
      </w:pPr>
      <w:r w:rsidRPr="00241906">
        <w:t>H          2.67561       -1.03155       -2.07911</w:t>
      </w:r>
    </w:p>
    <w:p w14:paraId="663BD8CB" w14:textId="77777777" w:rsidR="00241906" w:rsidRPr="00241906" w:rsidRDefault="00241906" w:rsidP="00241906">
      <w:pPr>
        <w:pStyle w:val="XYZCoords"/>
      </w:pPr>
      <w:r w:rsidRPr="00241906">
        <w:t>N          2.60090       -1.98701        1.95836</w:t>
      </w:r>
    </w:p>
    <w:p w14:paraId="20F8D1F8" w14:textId="77777777" w:rsidR="00241906" w:rsidRPr="00241906" w:rsidRDefault="00241906" w:rsidP="00241906">
      <w:pPr>
        <w:pStyle w:val="XYZCoords"/>
      </w:pPr>
      <w:r w:rsidRPr="00241906">
        <w:t>C          3.23282       -2.92416        1.00403</w:t>
      </w:r>
    </w:p>
    <w:p w14:paraId="049BD1FE" w14:textId="77777777" w:rsidR="00241906" w:rsidRPr="00241906" w:rsidRDefault="00241906" w:rsidP="00241906">
      <w:pPr>
        <w:pStyle w:val="XYZCoords"/>
      </w:pPr>
      <w:r w:rsidRPr="00241906">
        <w:t>C          3.19079        1.00164       -2.68368</w:t>
      </w:r>
    </w:p>
    <w:p w14:paraId="68D3A7E8" w14:textId="77777777" w:rsidR="00241906" w:rsidRPr="00241906" w:rsidRDefault="00241906" w:rsidP="00241906">
      <w:pPr>
        <w:pStyle w:val="XYZCoords"/>
      </w:pPr>
      <w:r w:rsidRPr="00241906">
        <w:t>H          2.99687       -0.79961       -3.83875</w:t>
      </w:r>
    </w:p>
    <w:p w14:paraId="1ADD56AF" w14:textId="77777777" w:rsidR="00241906" w:rsidRPr="00241906" w:rsidRDefault="00241906" w:rsidP="00241906">
      <w:pPr>
        <w:pStyle w:val="XYZCoords"/>
      </w:pPr>
      <w:r w:rsidRPr="00241906">
        <w:t>H          2.98925        4.01912       -2.61904</w:t>
      </w:r>
    </w:p>
    <w:p w14:paraId="38534487" w14:textId="77777777" w:rsidR="00241906" w:rsidRPr="00241906" w:rsidRDefault="00241906" w:rsidP="00241906">
      <w:pPr>
        <w:pStyle w:val="XYZCoords"/>
      </w:pPr>
      <w:r w:rsidRPr="00241906">
        <w:t>C          3.31565       -0.52190       -2.81920</w:t>
      </w:r>
    </w:p>
    <w:p w14:paraId="6D78B76C" w14:textId="77777777" w:rsidR="00241906" w:rsidRPr="00241906" w:rsidRDefault="00241906" w:rsidP="00241906">
      <w:pPr>
        <w:pStyle w:val="XYZCoords"/>
      </w:pPr>
      <w:r w:rsidRPr="00241906">
        <w:t>C          3.41729        3.30850       -0.58173</w:t>
      </w:r>
    </w:p>
    <w:p w14:paraId="4B2195E8" w14:textId="77777777" w:rsidR="00241906" w:rsidRPr="00241906" w:rsidRDefault="00241906" w:rsidP="00241906">
      <w:pPr>
        <w:pStyle w:val="XYZCoords"/>
      </w:pPr>
      <w:r w:rsidRPr="00241906">
        <w:t>P          3.54254        1.42138       -0.85356</w:t>
      </w:r>
    </w:p>
    <w:p w14:paraId="6280BFDE" w14:textId="77777777" w:rsidR="00241906" w:rsidRPr="00241906" w:rsidRDefault="00241906" w:rsidP="00241906">
      <w:pPr>
        <w:pStyle w:val="XYZCoords"/>
      </w:pPr>
      <w:r w:rsidRPr="00241906">
        <w:t>H          3.38858       -3.91959        1.45565</w:t>
      </w:r>
    </w:p>
    <w:p w14:paraId="004D98A5" w14:textId="77777777" w:rsidR="00241906" w:rsidRPr="00241906" w:rsidRDefault="00241906" w:rsidP="00241906">
      <w:pPr>
        <w:pStyle w:val="XYZCoords"/>
      </w:pPr>
      <w:r w:rsidRPr="00241906">
        <w:t>C          3.70547        4.17978       -1.80325</w:t>
      </w:r>
    </w:p>
    <w:p w14:paraId="3BE5A21F" w14:textId="77777777" w:rsidR="00241906" w:rsidRPr="00241906" w:rsidRDefault="00241906" w:rsidP="00241906">
      <w:pPr>
        <w:pStyle w:val="XYZCoords"/>
      </w:pPr>
      <w:r w:rsidRPr="00241906">
        <w:t>H          4.35562       -1.54072        2.98214</w:t>
      </w:r>
    </w:p>
    <w:p w14:paraId="7389513B" w14:textId="77777777" w:rsidR="00241906" w:rsidRPr="00241906" w:rsidRDefault="00241906" w:rsidP="00241906">
      <w:pPr>
        <w:pStyle w:val="XYZCoords"/>
      </w:pPr>
      <w:r w:rsidRPr="00241906">
        <w:t>H          2.38435       -0.23237        4.03344</w:t>
      </w:r>
    </w:p>
    <w:p w14:paraId="75FE4814" w14:textId="77777777" w:rsidR="00241906" w:rsidRPr="00241906" w:rsidRDefault="00241906" w:rsidP="00241906">
      <w:pPr>
        <w:pStyle w:val="XYZCoords"/>
      </w:pPr>
      <w:r w:rsidRPr="00241906">
        <w:t>H          3.62357        5.23765       -1.50059</w:t>
      </w:r>
    </w:p>
    <w:p w14:paraId="37202D03" w14:textId="77777777" w:rsidR="00241906" w:rsidRPr="00241906" w:rsidRDefault="00241906" w:rsidP="00241906">
      <w:pPr>
        <w:pStyle w:val="XYZCoords"/>
      </w:pPr>
      <w:r w:rsidRPr="00241906">
        <w:t>C          3.37597       -1.98434        3.21683</w:t>
      </w:r>
    </w:p>
    <w:p w14:paraId="686BAEC5" w14:textId="77777777" w:rsidR="00241906" w:rsidRPr="00241906" w:rsidRDefault="00241906" w:rsidP="00241906">
      <w:pPr>
        <w:pStyle w:val="XYZCoords"/>
      </w:pPr>
      <w:r w:rsidRPr="00241906">
        <w:t>H          3.94360        1.20083       -4.67999</w:t>
      </w:r>
    </w:p>
    <w:p w14:paraId="061C9DE0" w14:textId="77777777" w:rsidR="00241906" w:rsidRPr="00241906" w:rsidRDefault="00241906" w:rsidP="00241906">
      <w:pPr>
        <w:pStyle w:val="XYZCoords"/>
      </w:pPr>
      <w:r w:rsidRPr="00241906">
        <w:t>C          3.49418        0.94625        2.09061</w:t>
      </w:r>
    </w:p>
    <w:p w14:paraId="12E159D8" w14:textId="77777777" w:rsidR="00241906" w:rsidRPr="00241906" w:rsidRDefault="00241906" w:rsidP="00241906">
      <w:pPr>
        <w:pStyle w:val="XYZCoords"/>
      </w:pPr>
      <w:r w:rsidRPr="00241906">
        <w:t>C          4.16731        1.62428       -3.68610</w:t>
      </w:r>
    </w:p>
    <w:p w14:paraId="6A40612C" w14:textId="77777777" w:rsidR="00241906" w:rsidRPr="00241906" w:rsidRDefault="00241906" w:rsidP="00241906">
      <w:pPr>
        <w:pStyle w:val="XYZCoords"/>
      </w:pPr>
      <w:r w:rsidRPr="00241906">
        <w:t>H          4.29331        3.15174        1.43832</w:t>
      </w:r>
    </w:p>
    <w:p w14:paraId="42DCCD8B" w14:textId="77777777" w:rsidR="00241906" w:rsidRPr="00241906" w:rsidRDefault="00241906" w:rsidP="00241906">
      <w:pPr>
        <w:pStyle w:val="XYZCoords"/>
      </w:pPr>
      <w:r w:rsidRPr="00241906">
        <w:t>C          4.38621        3.74278        0.52040</w:t>
      </w:r>
    </w:p>
    <w:p w14:paraId="2BC6314D" w14:textId="77777777" w:rsidR="00241906" w:rsidRPr="00241906" w:rsidRDefault="00241906" w:rsidP="00241906">
      <w:pPr>
        <w:pStyle w:val="XYZCoords"/>
      </w:pPr>
      <w:r w:rsidRPr="00241906">
        <w:t>H          4.08475        2.71247       -3.77194</w:t>
      </w:r>
    </w:p>
    <w:p w14:paraId="6D5E2EB6" w14:textId="77777777" w:rsidR="00241906" w:rsidRPr="00241906" w:rsidRDefault="00241906" w:rsidP="00241906">
      <w:pPr>
        <w:pStyle w:val="XYZCoords"/>
      </w:pPr>
      <w:r w:rsidRPr="00241906">
        <w:t>H          4.16501        4.79133        0.78193</w:t>
      </w:r>
    </w:p>
    <w:p w14:paraId="5132F0DB" w14:textId="77777777" w:rsidR="00241906" w:rsidRPr="00241906" w:rsidRDefault="00241906" w:rsidP="00241906">
      <w:pPr>
        <w:pStyle w:val="XYZCoords"/>
      </w:pPr>
      <w:r w:rsidRPr="00241906">
        <w:t>C          4.53163       -2.40174        0.44983</w:t>
      </w:r>
    </w:p>
    <w:p w14:paraId="2A4EDB66" w14:textId="77777777" w:rsidR="00241906" w:rsidRPr="00241906" w:rsidRDefault="00241906" w:rsidP="00241906">
      <w:pPr>
        <w:pStyle w:val="XYZCoords"/>
      </w:pPr>
      <w:r w:rsidRPr="00241906">
        <w:t>N          4.51001       -1.09843        0.14339</w:t>
      </w:r>
    </w:p>
    <w:p w14:paraId="2E43A9BA" w14:textId="77777777" w:rsidR="00241906" w:rsidRPr="00241906" w:rsidRDefault="00241906" w:rsidP="00241906">
      <w:pPr>
        <w:pStyle w:val="XYZCoords"/>
      </w:pPr>
      <w:r w:rsidRPr="00241906">
        <w:t>C          2.72102       -1.22694        4.35416</w:t>
      </w:r>
    </w:p>
    <w:p w14:paraId="74D31DF5" w14:textId="77777777" w:rsidR="00241906" w:rsidRPr="00241906" w:rsidRDefault="00241906" w:rsidP="00241906">
      <w:pPr>
        <w:pStyle w:val="XYZCoords"/>
      </w:pPr>
      <w:r w:rsidRPr="00241906">
        <w:t>H          4.35911       -0.85558       -2.70433</w:t>
      </w:r>
    </w:p>
    <w:p w14:paraId="62313497" w14:textId="77777777" w:rsidR="00241906" w:rsidRPr="00241906" w:rsidRDefault="00241906" w:rsidP="00241906">
      <w:pPr>
        <w:pStyle w:val="XYZCoords"/>
      </w:pPr>
      <w:r w:rsidRPr="00241906">
        <w:t>H          3.56550       -3.03025        3.53098</w:t>
      </w:r>
    </w:p>
    <w:p w14:paraId="14BB76F9" w14:textId="77777777" w:rsidR="00241906" w:rsidRPr="00241906" w:rsidRDefault="00241906" w:rsidP="00241906">
      <w:pPr>
        <w:pStyle w:val="XYZCoords"/>
      </w:pPr>
      <w:r w:rsidRPr="00241906">
        <w:t>H          4.72349        4.02930       -2.19144</w:t>
      </w:r>
    </w:p>
    <w:p w14:paraId="76CFFA6E" w14:textId="77777777" w:rsidR="00241906" w:rsidRPr="00241906" w:rsidRDefault="00241906" w:rsidP="00241906">
      <w:pPr>
        <w:pStyle w:val="XYZCoords"/>
      </w:pPr>
      <w:r w:rsidRPr="00241906">
        <w:t>H          1.85839       -1.76843        4.76853</w:t>
      </w:r>
    </w:p>
    <w:p w14:paraId="23C75535" w14:textId="77777777" w:rsidR="00241906" w:rsidRPr="00241906" w:rsidRDefault="00241906" w:rsidP="00241906">
      <w:pPr>
        <w:pStyle w:val="XYZCoords"/>
      </w:pPr>
      <w:r w:rsidRPr="00241906">
        <w:t>C          5.37414        0.99133       -0.69100</w:t>
      </w:r>
    </w:p>
    <w:p w14:paraId="311CA6D9" w14:textId="77777777" w:rsidR="00241906" w:rsidRPr="00241906" w:rsidRDefault="00241906" w:rsidP="00241906">
      <w:pPr>
        <w:pStyle w:val="XYZCoords"/>
      </w:pPr>
      <w:r w:rsidRPr="00241906">
        <w:t>H          3.45166       -1.08927        5.16455</w:t>
      </w:r>
    </w:p>
    <w:p w14:paraId="3339AF72" w14:textId="77777777" w:rsidR="00241906" w:rsidRPr="00241906" w:rsidRDefault="00241906" w:rsidP="00241906">
      <w:pPr>
        <w:pStyle w:val="XYZCoords"/>
      </w:pPr>
      <w:r w:rsidRPr="00241906">
        <w:t>H          5.21502        1.36975       -3.46452</w:t>
      </w:r>
    </w:p>
    <w:p w14:paraId="470C6F5F" w14:textId="77777777" w:rsidR="00241906" w:rsidRPr="00241906" w:rsidRDefault="00241906" w:rsidP="00241906">
      <w:pPr>
        <w:pStyle w:val="XYZCoords"/>
      </w:pPr>
      <w:r w:rsidRPr="00241906">
        <w:t>C          5.54851       -0.48094       -0.44195</w:t>
      </w:r>
    </w:p>
    <w:p w14:paraId="431969E0" w14:textId="77777777" w:rsidR="00241906" w:rsidRPr="00241906" w:rsidRDefault="00241906" w:rsidP="00241906">
      <w:pPr>
        <w:pStyle w:val="XYZCoords"/>
      </w:pPr>
      <w:r w:rsidRPr="00241906">
        <w:t>C          5.65844       -3.17208        0.18390</w:t>
      </w:r>
    </w:p>
    <w:p w14:paraId="40FF9276" w14:textId="77777777" w:rsidR="00241906" w:rsidRPr="00241906" w:rsidRDefault="00241906" w:rsidP="00241906">
      <w:pPr>
        <w:pStyle w:val="XYZCoords"/>
      </w:pPr>
      <w:r w:rsidRPr="00241906">
        <w:t>H          5.43282        3.70979        0.17958</w:t>
      </w:r>
    </w:p>
    <w:p w14:paraId="27A29BC6" w14:textId="77777777" w:rsidR="00241906" w:rsidRPr="00241906" w:rsidRDefault="00241906" w:rsidP="00241906">
      <w:pPr>
        <w:pStyle w:val="XYZCoords"/>
      </w:pPr>
      <w:r w:rsidRPr="00241906">
        <w:t>H          5.67600       -4.23157        0.44358</w:t>
      </w:r>
    </w:p>
    <w:p w14:paraId="243ECBC8" w14:textId="77777777" w:rsidR="00241906" w:rsidRPr="00241906" w:rsidRDefault="00241906" w:rsidP="00241906">
      <w:pPr>
        <w:pStyle w:val="XYZCoords"/>
      </w:pPr>
      <w:r w:rsidRPr="00241906">
        <w:t>H          5.70147        1.52347        0.21738</w:t>
      </w:r>
    </w:p>
    <w:p w14:paraId="181C6AC3" w14:textId="77777777" w:rsidR="00241906" w:rsidRPr="00241906" w:rsidRDefault="00241906" w:rsidP="00241906">
      <w:pPr>
        <w:pStyle w:val="XYZCoords"/>
      </w:pPr>
      <w:r w:rsidRPr="00241906">
        <w:t>H          6.00622        1.33539       -1.52244</w:t>
      </w:r>
    </w:p>
    <w:p w14:paraId="153869AC" w14:textId="77777777" w:rsidR="00241906" w:rsidRPr="00241906" w:rsidRDefault="00241906" w:rsidP="00241906">
      <w:pPr>
        <w:pStyle w:val="XYZCoords"/>
      </w:pPr>
      <w:r w:rsidRPr="00241906">
        <w:t>C          6.69878       -1.20595       -0.75386</w:t>
      </w:r>
    </w:p>
    <w:p w14:paraId="303AB31E" w14:textId="77777777" w:rsidR="00241906" w:rsidRPr="00241906" w:rsidRDefault="00241906" w:rsidP="00241906">
      <w:pPr>
        <w:pStyle w:val="XYZCoords"/>
      </w:pPr>
      <w:r w:rsidRPr="00241906">
        <w:t>C          6.75075       -2.56054       -0.43242</w:t>
      </w:r>
    </w:p>
    <w:p w14:paraId="56F65240" w14:textId="77777777" w:rsidR="00241906" w:rsidRPr="00241906" w:rsidRDefault="00241906" w:rsidP="00241906">
      <w:pPr>
        <w:pStyle w:val="XYZCoords"/>
      </w:pPr>
      <w:r w:rsidRPr="00241906">
        <w:t>H          7.54228       -0.71178       -1.23800</w:t>
      </w:r>
    </w:p>
    <w:p w14:paraId="42BE3E9C" w14:textId="77777777" w:rsidR="00241906" w:rsidRPr="00241906" w:rsidRDefault="00241906" w:rsidP="00241906">
      <w:pPr>
        <w:pStyle w:val="XYZCoords"/>
      </w:pPr>
      <w:r w:rsidRPr="00241906">
        <w:t>H          7.64639       -3.14154       -0.66061</w:t>
      </w:r>
    </w:p>
    <w:p w14:paraId="1774CCF4" w14:textId="77777777" w:rsidR="00241906" w:rsidRPr="00241906" w:rsidRDefault="00241906" w:rsidP="00241906">
      <w:pPr>
        <w:pStyle w:val="XYZCoords"/>
      </w:pPr>
      <w:r w:rsidRPr="00241906">
        <w:t>H          0.78527       -0.56025       -0.78993</w:t>
      </w:r>
    </w:p>
    <w:p w14:paraId="76E75DCA" w14:textId="77777777" w:rsidR="00241906" w:rsidRPr="00241906" w:rsidRDefault="00241906" w:rsidP="00241906">
      <w:pPr>
        <w:pStyle w:val="XYZCoords"/>
      </w:pPr>
      <w:r w:rsidRPr="00241906">
        <w:t>O          3.92481        1.54918        3.00268</w:t>
      </w:r>
    </w:p>
    <w:p w14:paraId="25061495" w14:textId="77777777" w:rsidR="00241906" w:rsidRPr="00241906" w:rsidRDefault="00241906" w:rsidP="00241906">
      <w:pPr>
        <w:pStyle w:val="XYZCoords"/>
      </w:pPr>
      <w:r w:rsidRPr="00241906">
        <w:t>H         -0.18949       -3.84641        2.83096</w:t>
      </w:r>
    </w:p>
    <w:p w14:paraId="755057E4" w14:textId="77777777" w:rsidR="00241906" w:rsidRPr="00241906" w:rsidRDefault="00241906" w:rsidP="00241906">
      <w:pPr>
        <w:pStyle w:val="XYZCoords"/>
      </w:pPr>
      <w:r w:rsidRPr="00241906">
        <w:t>H          1.35456       -3.90128        3.70334</w:t>
      </w:r>
    </w:p>
    <w:p w14:paraId="2648B5C6" w14:textId="77777777" w:rsidR="00241906" w:rsidRPr="00241906" w:rsidRDefault="00241906" w:rsidP="00241906">
      <w:pPr>
        <w:pStyle w:val="XYZCoords"/>
      </w:pPr>
      <w:r w:rsidRPr="00241906">
        <w:t>H          1.23928       -4.53427        2.04175</w:t>
      </w:r>
    </w:p>
    <w:p w14:paraId="4E722ECB" w14:textId="77777777" w:rsidR="00241906" w:rsidRPr="00241906" w:rsidRDefault="00241906" w:rsidP="00241906">
      <w:pPr>
        <w:pStyle w:val="XYZCoords"/>
      </w:pPr>
      <w:r w:rsidRPr="00241906">
        <w:t>H          0.71188       -2.20240        1.17126</w:t>
      </w:r>
    </w:p>
    <w:p w14:paraId="0D79EEA0" w14:textId="77777777" w:rsidR="00241906" w:rsidRPr="00241906" w:rsidRDefault="00241906" w:rsidP="00241906">
      <w:pPr>
        <w:pStyle w:val="XYZCoords"/>
      </w:pPr>
      <w:r w:rsidRPr="00241906">
        <w:t>H          0.74400       -1.57738        2.80962</w:t>
      </w:r>
    </w:p>
    <w:p w14:paraId="19C4318A" w14:textId="77777777" w:rsidR="00241906" w:rsidRPr="00241906" w:rsidRDefault="00241906" w:rsidP="00241906">
      <w:pPr>
        <w:pStyle w:val="XYZCoords"/>
      </w:pPr>
      <w:r w:rsidRPr="00241906">
        <w:t>H         -0.43434        0.98733       -0.21631</w:t>
      </w:r>
    </w:p>
    <w:p w14:paraId="16AD4491" w14:textId="77777777" w:rsidR="00241906" w:rsidRDefault="00241906">
      <w:r>
        <w:br w:type="page"/>
      </w:r>
    </w:p>
    <w:p w14:paraId="102C2274" w14:textId="52E96AF5" w:rsidR="00241906" w:rsidRDefault="00241906" w:rsidP="00241906">
      <w:pPr>
        <w:pStyle w:val="Caption"/>
      </w:pPr>
      <w:bookmarkStart w:id="260" w:name="_Toc464139274"/>
      <w:r>
        <w:t xml:space="preserve">Figure </w:t>
      </w:r>
      <w:fldSimple w:instr=" STYLEREF 2 \s ">
        <w:r w:rsidR="0073677E">
          <w:rPr>
            <w:noProof/>
          </w:rPr>
          <w:t>11.5</w:t>
        </w:r>
      </w:fldSimple>
      <w:r w:rsidR="008F3988">
        <w:noBreakHyphen/>
      </w:r>
      <w:fldSimple w:instr=" SEQ Figure \* ARABIC \s 2 ">
        <w:r w:rsidR="0073677E">
          <w:rPr>
            <w:noProof/>
          </w:rPr>
          <w:t>8</w:t>
        </w:r>
      </w:fldSimple>
      <w:r>
        <w:t xml:space="preserve"> [B-Mono]D</w:t>
      </w:r>
      <w:r>
        <w:rPr>
          <w:vertAlign w:val="subscript"/>
        </w:rPr>
        <w:t>0</w:t>
      </w:r>
      <w:r>
        <w:t xml:space="preserve"> (Me Model) Structure and Coordinates</w:t>
      </w:r>
      <w:bookmarkEnd w:id="260"/>
    </w:p>
    <w:p w14:paraId="08328354" w14:textId="77777777" w:rsidR="00241906" w:rsidRDefault="00241906" w:rsidP="00241906">
      <w:pPr>
        <w:pStyle w:val="CaptionText"/>
      </w:pPr>
      <w:r>
        <w:rPr>
          <w:noProof/>
        </w:rPr>
        <w:drawing>
          <wp:anchor distT="0" distB="0" distL="114300" distR="114300" simplePos="0" relativeHeight="251665408" behindDoc="0" locked="0" layoutInCell="1" allowOverlap="1" wp14:anchorId="5CCA04C9" wp14:editId="4D2685BC">
            <wp:simplePos x="0" y="0"/>
            <wp:positionH relativeFrom="column">
              <wp:posOffset>1435100</wp:posOffset>
            </wp:positionH>
            <wp:positionV relativeFrom="paragraph">
              <wp:posOffset>146685</wp:posOffset>
            </wp:positionV>
            <wp:extent cx="4736465" cy="4736465"/>
            <wp:effectExtent l="0" t="0" r="0" b="0"/>
            <wp:wrapSquare wrapText="bothSides"/>
            <wp:docPr id="8" name="Picture 8" descr="Macintosh HD:Users:Jacob:Documents:Water_Splitting:Two_Photon_Water_Splitting:Computational_Data:B_Intermediate:Me_Mono:CASSCF:GMe-Cis-Mono-D-0-GPO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Macintosh HD:Users:Jacob:Documents:Water_Splitting:Two_Photon_Water_Splitting:Computational_Data:B_Intermediate:Me_Mono:CASSCF:GMe-Cis-Mono-D-0-GPOF.png"/>
                    <pic:cNvPicPr>
                      <a:picLocks noChangeAspect="1" noChangeArrowheads="1"/>
                    </pic:cNvPicPr>
                  </pic:nvPicPr>
                  <pic:blipFill>
                    <a:blip r:embed="rId138">
                      <a:extLst>
                        <a:ext uri="{28A0092B-C50C-407E-A947-70E740481C1C}">
                          <a14:useLocalDpi xmlns:a14="http://schemas.microsoft.com/office/drawing/2010/main" val="0"/>
                        </a:ext>
                      </a:extLst>
                    </a:blip>
                    <a:srcRect/>
                    <a:stretch>
                      <a:fillRect/>
                    </a:stretch>
                  </pic:blipFill>
                  <pic:spPr bwMode="auto">
                    <a:xfrm>
                      <a:off x="0" y="0"/>
                      <a:ext cx="4736465" cy="473646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4E4D00F" w14:textId="77777777" w:rsidR="00241906" w:rsidRDefault="00241906" w:rsidP="00241906">
      <w:pPr>
        <w:pStyle w:val="XYZCoords"/>
      </w:pPr>
      <w:r>
        <w:t>39</w:t>
      </w:r>
    </w:p>
    <w:p w14:paraId="290E9F2D" w14:textId="77777777" w:rsidR="00241906" w:rsidRDefault="00241906" w:rsidP="00241906">
      <w:pPr>
        <w:pStyle w:val="XYZCoords"/>
      </w:pPr>
      <w:r>
        <w:tab/>
        <w:t>Energy: -778002.1873236</w:t>
      </w:r>
    </w:p>
    <w:p w14:paraId="30FD3F04" w14:textId="77777777" w:rsidR="00241906" w:rsidRDefault="00241906" w:rsidP="00241906">
      <w:pPr>
        <w:pStyle w:val="XYZCoords"/>
      </w:pPr>
      <w:r>
        <w:t>O         -0.55505       -2.76423       -0.44723</w:t>
      </w:r>
    </w:p>
    <w:p w14:paraId="7E6742BB" w14:textId="77777777" w:rsidR="00241906" w:rsidRDefault="00241906" w:rsidP="00241906">
      <w:pPr>
        <w:pStyle w:val="XYZCoords"/>
      </w:pPr>
      <w:r>
        <w:t>O          0.12508       -0.53954       -2.02669</w:t>
      </w:r>
    </w:p>
    <w:p w14:paraId="5A780EAC" w14:textId="77777777" w:rsidR="00241906" w:rsidRDefault="00241906" w:rsidP="00241906">
      <w:pPr>
        <w:pStyle w:val="XYZCoords"/>
      </w:pPr>
      <w:r>
        <w:t>C          2.33494       -2.33026       -0.93340</w:t>
      </w:r>
    </w:p>
    <w:p w14:paraId="4AD7B75F" w14:textId="77777777" w:rsidR="00241906" w:rsidRDefault="00241906" w:rsidP="00241906">
      <w:pPr>
        <w:pStyle w:val="XYZCoords"/>
      </w:pPr>
      <w:r>
        <w:t>H          2.32532        0.00079       -1.74955</w:t>
      </w:r>
    </w:p>
    <w:p w14:paraId="50A29E03" w14:textId="77777777" w:rsidR="00241906" w:rsidRDefault="00241906" w:rsidP="00241906">
      <w:pPr>
        <w:pStyle w:val="XYZCoords"/>
      </w:pPr>
      <w:r>
        <w:t>N          2.03471       -1.17743       -0.07897</w:t>
      </w:r>
    </w:p>
    <w:p w14:paraId="0994C584" w14:textId="77777777" w:rsidR="00241906" w:rsidRDefault="00241906" w:rsidP="00241906">
      <w:pPr>
        <w:pStyle w:val="XYZCoords"/>
      </w:pPr>
      <w:r>
        <w:t>C          2.56292        0.06056       -0.67376</w:t>
      </w:r>
    </w:p>
    <w:p w14:paraId="2B6A0610" w14:textId="77777777" w:rsidR="00241906" w:rsidRDefault="00241906" w:rsidP="00241906">
      <w:pPr>
        <w:pStyle w:val="XYZCoords"/>
      </w:pPr>
      <w:r>
        <w:t>C         -2.66050        0.70913       -1.96705</w:t>
      </w:r>
    </w:p>
    <w:p w14:paraId="1D7754A1" w14:textId="77777777" w:rsidR="00241906" w:rsidRDefault="00241906" w:rsidP="00241906">
      <w:pPr>
        <w:pStyle w:val="XYZCoords"/>
      </w:pPr>
      <w:r>
        <w:t>C         -3.68291       -0.22283        0.57254</w:t>
      </w:r>
    </w:p>
    <w:p w14:paraId="05F65C8A" w14:textId="77777777" w:rsidR="00241906" w:rsidRDefault="00241906" w:rsidP="00241906">
      <w:pPr>
        <w:pStyle w:val="XYZCoords"/>
      </w:pPr>
      <w:r>
        <w:t>P         -2.13697        0.26299       -0.27867</w:t>
      </w:r>
    </w:p>
    <w:p w14:paraId="5748C883" w14:textId="77777777" w:rsidR="00241906" w:rsidRDefault="00241906" w:rsidP="00241906">
      <w:pPr>
        <w:pStyle w:val="XYZCoords"/>
      </w:pPr>
      <w:r>
        <w:t>H          3.65817        0.13929       -0.54726</w:t>
      </w:r>
    </w:p>
    <w:p w14:paraId="1E413424" w14:textId="77777777" w:rsidR="00241906" w:rsidRDefault="00241906" w:rsidP="00241906">
      <w:pPr>
        <w:pStyle w:val="XYZCoords"/>
      </w:pPr>
      <w:r>
        <w:t>C          2.57390       -1.37539        1.26528</w:t>
      </w:r>
    </w:p>
    <w:p w14:paraId="467A07CB" w14:textId="77777777" w:rsidR="00241906" w:rsidRDefault="00241906" w:rsidP="00241906">
      <w:pPr>
        <w:pStyle w:val="XYZCoords"/>
      </w:pPr>
      <w:r>
        <w:t>C         -0.47743       -1.05726        1.74030</w:t>
      </w:r>
    </w:p>
    <w:p w14:paraId="5289D1DC" w14:textId="77777777" w:rsidR="00241906" w:rsidRDefault="00241906" w:rsidP="00241906">
      <w:pPr>
        <w:pStyle w:val="XYZCoords"/>
      </w:pPr>
      <w:r>
        <w:t>C          1.86506        1.29245       -0.16828</w:t>
      </w:r>
    </w:p>
    <w:p w14:paraId="0C44B9F8" w14:textId="77777777" w:rsidR="00241906" w:rsidRDefault="00241906" w:rsidP="00241906">
      <w:pPr>
        <w:pStyle w:val="XYZCoords"/>
      </w:pPr>
      <w:r>
        <w:t>N          0.54935        1.13551        0.08192</w:t>
      </w:r>
    </w:p>
    <w:p w14:paraId="439F18CA" w14:textId="77777777" w:rsidR="00241906" w:rsidRDefault="00241906" w:rsidP="00241906">
      <w:pPr>
        <w:pStyle w:val="XYZCoords"/>
      </w:pPr>
      <w:r>
        <w:t>C         -1.69729        1.88636        0.55815</w:t>
      </w:r>
    </w:p>
    <w:p w14:paraId="4986D1FA" w14:textId="77777777" w:rsidR="00241906" w:rsidRDefault="00241906" w:rsidP="00241906">
      <w:pPr>
        <w:pStyle w:val="XYZCoords"/>
      </w:pPr>
      <w:r>
        <w:t>C         -0.24327        2.19517        0.34859</w:t>
      </w:r>
    </w:p>
    <w:p w14:paraId="5432406E" w14:textId="77777777" w:rsidR="00241906" w:rsidRDefault="00241906" w:rsidP="00241906">
      <w:pPr>
        <w:pStyle w:val="XYZCoords"/>
      </w:pPr>
      <w:r>
        <w:t>C          2.46033        2.54481       -0.08112</w:t>
      </w:r>
    </w:p>
    <w:p w14:paraId="26DEA948" w14:textId="77777777" w:rsidR="00241906" w:rsidRDefault="00241906" w:rsidP="00241906">
      <w:pPr>
        <w:pStyle w:val="XYZCoords"/>
      </w:pPr>
      <w:r>
        <w:t>H          3.52962        2.65191       -0.26713</w:t>
      </w:r>
    </w:p>
    <w:p w14:paraId="47110985" w14:textId="77777777" w:rsidR="00241906" w:rsidRDefault="00241906" w:rsidP="00241906">
      <w:pPr>
        <w:pStyle w:val="XYZCoords"/>
      </w:pPr>
      <w:r>
        <w:t>H         -1.87475        1.70669        1.63369</w:t>
      </w:r>
    </w:p>
    <w:p w14:paraId="73A70F67" w14:textId="77777777" w:rsidR="00241906" w:rsidRDefault="00241906" w:rsidP="00241906">
      <w:pPr>
        <w:pStyle w:val="XYZCoords"/>
      </w:pPr>
      <w:r>
        <w:t>H         -2.33600        2.73055        0.25599</w:t>
      </w:r>
    </w:p>
    <w:p w14:paraId="6B06C552" w14:textId="77777777" w:rsidR="00241906" w:rsidRDefault="00241906" w:rsidP="00241906">
      <w:pPr>
        <w:pStyle w:val="XYZCoords"/>
      </w:pPr>
      <w:r>
        <w:t>C          0.29836        3.47682        0.41385</w:t>
      </w:r>
    </w:p>
    <w:p w14:paraId="7DCCD1FF" w14:textId="77777777" w:rsidR="00241906" w:rsidRDefault="00241906" w:rsidP="00241906">
      <w:pPr>
        <w:pStyle w:val="XYZCoords"/>
      </w:pPr>
      <w:r>
        <w:t>C          1.66531        3.64977        0.21585</w:t>
      </w:r>
    </w:p>
    <w:p w14:paraId="35A1238A" w14:textId="77777777" w:rsidR="00241906" w:rsidRDefault="00241906" w:rsidP="00241906">
      <w:pPr>
        <w:pStyle w:val="XYZCoords"/>
      </w:pPr>
      <w:r>
        <w:t>H         -0.35016        4.32785        0.62448</w:t>
      </w:r>
    </w:p>
    <w:p w14:paraId="01DD4160" w14:textId="77777777" w:rsidR="00241906" w:rsidRDefault="00241906" w:rsidP="00241906">
      <w:pPr>
        <w:pStyle w:val="XYZCoords"/>
      </w:pPr>
      <w:r>
        <w:t>H          2.10798        4.64516        0.28014</w:t>
      </w:r>
    </w:p>
    <w:p w14:paraId="2021A3FE" w14:textId="77777777" w:rsidR="00241906" w:rsidRDefault="00241906" w:rsidP="00241906">
      <w:pPr>
        <w:pStyle w:val="XYZCoords"/>
      </w:pPr>
      <w:r>
        <w:t>O         -0.72992       -1.22961        2.86076</w:t>
      </w:r>
    </w:p>
    <w:p w14:paraId="459D0FE2" w14:textId="77777777" w:rsidR="00241906" w:rsidRDefault="00241906" w:rsidP="00241906">
      <w:pPr>
        <w:pStyle w:val="XYZCoords"/>
      </w:pPr>
      <w:r>
        <w:t>H         -3.43464        1.49046       -1.96458</w:t>
      </w:r>
    </w:p>
    <w:p w14:paraId="35771BF5" w14:textId="77777777" w:rsidR="00241906" w:rsidRDefault="00241906" w:rsidP="00241906">
      <w:pPr>
        <w:pStyle w:val="XYZCoords"/>
      </w:pPr>
      <w:r>
        <w:t>H         -3.04101       -0.20175       -2.45134</w:t>
      </w:r>
    </w:p>
    <w:p w14:paraId="35784B17" w14:textId="77777777" w:rsidR="00241906" w:rsidRDefault="00241906" w:rsidP="00241906">
      <w:pPr>
        <w:pStyle w:val="XYZCoords"/>
      </w:pPr>
      <w:r>
        <w:t>H         -1.76103        1.01476       -2.51817</w:t>
      </w:r>
    </w:p>
    <w:p w14:paraId="62E576F6" w14:textId="77777777" w:rsidR="00241906" w:rsidRDefault="00241906" w:rsidP="00241906">
      <w:pPr>
        <w:pStyle w:val="XYZCoords"/>
      </w:pPr>
      <w:r>
        <w:t>H         -3.45978       -0.44094        1.62671</w:t>
      </w:r>
    </w:p>
    <w:p w14:paraId="1811B1C2" w14:textId="77777777" w:rsidR="00241906" w:rsidRDefault="00241906" w:rsidP="00241906">
      <w:pPr>
        <w:pStyle w:val="XYZCoords"/>
      </w:pPr>
      <w:r>
        <w:t>H         -4.05811       -1.14273        0.10074</w:t>
      </w:r>
    </w:p>
    <w:p w14:paraId="79DD12A6" w14:textId="77777777" w:rsidR="00241906" w:rsidRDefault="00241906" w:rsidP="00241906">
      <w:pPr>
        <w:pStyle w:val="XYZCoords"/>
      </w:pPr>
      <w:r>
        <w:t>H         -4.45366        0.55989        0.50619</w:t>
      </w:r>
    </w:p>
    <w:p w14:paraId="31216CD5" w14:textId="77777777" w:rsidR="00241906" w:rsidRDefault="00241906" w:rsidP="00241906">
      <w:pPr>
        <w:pStyle w:val="XYZCoords"/>
      </w:pPr>
      <w:r>
        <w:t>H          1.84660       -3.21136       -0.49936</w:t>
      </w:r>
    </w:p>
    <w:p w14:paraId="6A58EB09" w14:textId="77777777" w:rsidR="00241906" w:rsidRDefault="00241906" w:rsidP="00241906">
      <w:pPr>
        <w:pStyle w:val="XYZCoords"/>
      </w:pPr>
      <w:r>
        <w:t>H          3.42719       -2.48162       -1.02251</w:t>
      </w:r>
    </w:p>
    <w:p w14:paraId="703DB94B" w14:textId="77777777" w:rsidR="00241906" w:rsidRDefault="00241906" w:rsidP="00241906">
      <w:pPr>
        <w:pStyle w:val="XYZCoords"/>
      </w:pPr>
      <w:r>
        <w:t>H          1.87627       -2.14584       -1.91327</w:t>
      </w:r>
    </w:p>
    <w:p w14:paraId="0AFA6A36" w14:textId="77777777" w:rsidR="00241906" w:rsidRDefault="00241906" w:rsidP="00241906">
      <w:pPr>
        <w:pStyle w:val="XYZCoords"/>
      </w:pPr>
      <w:r>
        <w:t>H          2.34750       -0.50001        1.89028</w:t>
      </w:r>
    </w:p>
    <w:p w14:paraId="43C945C0" w14:textId="77777777" w:rsidR="00241906" w:rsidRDefault="00241906" w:rsidP="00241906">
      <w:pPr>
        <w:pStyle w:val="XYZCoords"/>
      </w:pPr>
      <w:r>
        <w:t>H          3.67065       -1.52383        1.23530</w:t>
      </w:r>
    </w:p>
    <w:p w14:paraId="1B85B011" w14:textId="77777777" w:rsidR="00241906" w:rsidRDefault="00241906" w:rsidP="00241906">
      <w:pPr>
        <w:pStyle w:val="XYZCoords"/>
      </w:pPr>
      <w:r>
        <w:t>H          2.10148       -2.25869        1.71336</w:t>
      </w:r>
    </w:p>
    <w:p w14:paraId="72C0436E" w14:textId="77777777" w:rsidR="00241906" w:rsidRDefault="00241906" w:rsidP="00241906">
      <w:pPr>
        <w:pStyle w:val="XYZCoords"/>
      </w:pPr>
      <w:r>
        <w:t>Ru        -0.17204       -0.78748       -0.08391</w:t>
      </w:r>
    </w:p>
    <w:p w14:paraId="54E7C932" w14:textId="77777777" w:rsidR="00241906" w:rsidRDefault="00241906" w:rsidP="00241906">
      <w:pPr>
        <w:pStyle w:val="XYZCoords"/>
      </w:pPr>
      <w:r>
        <w:t>H         -1.30296       -3.07172        0.07743</w:t>
      </w:r>
    </w:p>
    <w:p w14:paraId="5B1E7547" w14:textId="77777777" w:rsidR="00241906" w:rsidRDefault="00241906">
      <w:r>
        <w:br w:type="page"/>
      </w:r>
    </w:p>
    <w:p w14:paraId="3A861722" w14:textId="424CBA7D" w:rsidR="00241906" w:rsidRDefault="00976BCC" w:rsidP="00976BCC">
      <w:pPr>
        <w:pStyle w:val="Caption"/>
      </w:pPr>
      <w:bookmarkStart w:id="261" w:name="_Toc464139275"/>
      <w:r>
        <w:t xml:space="preserve">Figure </w:t>
      </w:r>
      <w:fldSimple w:instr=" STYLEREF 2 \s ">
        <w:r w:rsidR="0073677E">
          <w:rPr>
            <w:noProof/>
          </w:rPr>
          <w:t>11.5</w:t>
        </w:r>
      </w:fldSimple>
      <w:r w:rsidR="008F3988">
        <w:noBreakHyphen/>
      </w:r>
      <w:fldSimple w:instr=" SEQ Figure \* ARABIC \s 2 ">
        <w:r w:rsidR="0073677E">
          <w:rPr>
            <w:noProof/>
          </w:rPr>
          <w:t>9</w:t>
        </w:r>
      </w:fldSimple>
      <w:r>
        <w:t xml:space="preserve"> [B-Mono]D</w:t>
      </w:r>
      <w:r>
        <w:rPr>
          <w:vertAlign w:val="subscript"/>
        </w:rPr>
        <w:t xml:space="preserve">0 </w:t>
      </w:r>
      <w:r>
        <w:t>Structure and Coordinates</w:t>
      </w:r>
      <w:bookmarkEnd w:id="261"/>
    </w:p>
    <w:p w14:paraId="4532543C" w14:textId="77777777" w:rsidR="00976BCC" w:rsidRDefault="00976BCC" w:rsidP="00976BCC">
      <w:pPr>
        <w:pStyle w:val="CaptionText"/>
      </w:pPr>
      <w:r>
        <w:rPr>
          <w:noProof/>
        </w:rPr>
        <w:drawing>
          <wp:anchor distT="0" distB="0" distL="114300" distR="114300" simplePos="0" relativeHeight="251666432" behindDoc="0" locked="0" layoutInCell="1" allowOverlap="1" wp14:anchorId="59E5684B" wp14:editId="50DEEDC5">
            <wp:simplePos x="0" y="0"/>
            <wp:positionH relativeFrom="column">
              <wp:posOffset>1485900</wp:posOffset>
            </wp:positionH>
            <wp:positionV relativeFrom="paragraph">
              <wp:posOffset>82550</wp:posOffset>
            </wp:positionV>
            <wp:extent cx="4799965" cy="4799965"/>
            <wp:effectExtent l="0" t="0" r="0" b="0"/>
            <wp:wrapSquare wrapText="bothSides"/>
            <wp:docPr id="10" name="Picture 10" descr="Macintosh HD:Users:Jacob:Documents:Water_Splitting:Two_Photon_Water_Splitting:Computational_Data:B_Intermediate:Mono:G-Cis-Mono-D-0-GP-TD-SM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Macintosh HD:Users:Jacob:Documents:Water_Splitting:Two_Photon_Water_Splitting:Computational_Data:B_Intermediate:Mono:G-Cis-Mono-D-0-GP-TD-SMD.png"/>
                    <pic:cNvPicPr>
                      <a:picLocks noChangeAspect="1" noChangeArrowheads="1"/>
                    </pic:cNvPicPr>
                  </pic:nvPicPr>
                  <pic:blipFill>
                    <a:blip r:embed="rId139">
                      <a:extLst>
                        <a:ext uri="{28A0092B-C50C-407E-A947-70E740481C1C}">
                          <a14:useLocalDpi xmlns:a14="http://schemas.microsoft.com/office/drawing/2010/main" val="0"/>
                        </a:ext>
                      </a:extLst>
                    </a:blip>
                    <a:srcRect/>
                    <a:stretch>
                      <a:fillRect/>
                    </a:stretch>
                  </pic:blipFill>
                  <pic:spPr bwMode="auto">
                    <a:xfrm>
                      <a:off x="0" y="0"/>
                      <a:ext cx="4799965" cy="479996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6D65651" w14:textId="77777777" w:rsidR="00976BCC" w:rsidRPr="00976BCC" w:rsidRDefault="00976BCC" w:rsidP="00976BCC">
      <w:pPr>
        <w:pStyle w:val="XYZCoords"/>
      </w:pPr>
      <w:r w:rsidRPr="00976BCC">
        <w:t>63</w:t>
      </w:r>
    </w:p>
    <w:p w14:paraId="57BA3711" w14:textId="77777777" w:rsidR="00976BCC" w:rsidRPr="00976BCC" w:rsidRDefault="00976BCC" w:rsidP="00976BCC">
      <w:pPr>
        <w:pStyle w:val="XYZCoords"/>
      </w:pPr>
      <w:r w:rsidRPr="00976BCC">
        <w:tab/>
        <w:t>Energy: -975165.8829902</w:t>
      </w:r>
    </w:p>
    <w:p w14:paraId="1DDF789F" w14:textId="77777777" w:rsidR="00976BCC" w:rsidRPr="00976BCC" w:rsidRDefault="00976BCC" w:rsidP="00976BCC">
      <w:pPr>
        <w:pStyle w:val="XYZCoords"/>
      </w:pPr>
      <w:r w:rsidRPr="00976BCC">
        <w:t>H         -3.59713       -3.37011        1.85732</w:t>
      </w:r>
    </w:p>
    <w:p w14:paraId="21231F64" w14:textId="77777777" w:rsidR="00976BCC" w:rsidRPr="00976BCC" w:rsidRDefault="00976BCC" w:rsidP="00976BCC">
      <w:pPr>
        <w:pStyle w:val="XYZCoords"/>
      </w:pPr>
      <w:r w:rsidRPr="00976BCC">
        <w:t>C         -3.30686       -2.75815        0.99015</w:t>
      </w:r>
    </w:p>
    <w:p w14:paraId="5B77F892" w14:textId="77777777" w:rsidR="00976BCC" w:rsidRPr="00976BCC" w:rsidRDefault="00976BCC" w:rsidP="00976BCC">
      <w:pPr>
        <w:pStyle w:val="XYZCoords"/>
      </w:pPr>
      <w:r w:rsidRPr="00976BCC">
        <w:t>H         -4.05420       -2.93520        0.20058</w:t>
      </w:r>
    </w:p>
    <w:p w14:paraId="2487F08D" w14:textId="77777777" w:rsidR="00976BCC" w:rsidRPr="00976BCC" w:rsidRDefault="00976BCC" w:rsidP="00976BCC">
      <w:pPr>
        <w:pStyle w:val="XYZCoords"/>
      </w:pPr>
      <w:r w:rsidRPr="00976BCC">
        <w:t>H         -2.30651       -3.08263        0.65924</w:t>
      </w:r>
    </w:p>
    <w:p w14:paraId="0E242033" w14:textId="77777777" w:rsidR="00976BCC" w:rsidRPr="00976BCC" w:rsidRDefault="00976BCC" w:rsidP="00976BCC">
      <w:pPr>
        <w:pStyle w:val="XYZCoords"/>
      </w:pPr>
      <w:r w:rsidRPr="00976BCC">
        <w:t>H          1.49110       -0.73473        2.72708</w:t>
      </w:r>
    </w:p>
    <w:p w14:paraId="1AF4093D" w14:textId="77777777" w:rsidR="00976BCC" w:rsidRPr="00976BCC" w:rsidRDefault="00976BCC" w:rsidP="00976BCC">
      <w:pPr>
        <w:pStyle w:val="XYZCoords"/>
      </w:pPr>
      <w:r w:rsidRPr="00976BCC">
        <w:t>O         -0.25026       -2.58975        0.68320</w:t>
      </w:r>
    </w:p>
    <w:p w14:paraId="1F13324B" w14:textId="77777777" w:rsidR="00976BCC" w:rsidRPr="00976BCC" w:rsidRDefault="00976BCC" w:rsidP="00976BCC">
      <w:pPr>
        <w:pStyle w:val="XYZCoords"/>
      </w:pPr>
      <w:r w:rsidRPr="00976BCC">
        <w:t>H          4.33842       -1.68060        0.66041</w:t>
      </w:r>
    </w:p>
    <w:p w14:paraId="3E7D2583" w14:textId="77777777" w:rsidR="00976BCC" w:rsidRPr="00976BCC" w:rsidRDefault="00976BCC" w:rsidP="00976BCC">
      <w:pPr>
        <w:pStyle w:val="XYZCoords"/>
      </w:pPr>
      <w:r w:rsidRPr="00976BCC">
        <w:t>O         -0.48413       -0.19782        2.04727</w:t>
      </w:r>
    </w:p>
    <w:p w14:paraId="6214EA41" w14:textId="77777777" w:rsidR="00976BCC" w:rsidRPr="00976BCC" w:rsidRDefault="00976BCC" w:rsidP="00976BCC">
      <w:pPr>
        <w:pStyle w:val="XYZCoords"/>
      </w:pPr>
      <w:r w:rsidRPr="00976BCC">
        <w:t>C         -3.23487       -1.31048        1.42488</w:t>
      </w:r>
    </w:p>
    <w:p w14:paraId="576BAD62" w14:textId="77777777" w:rsidR="00976BCC" w:rsidRPr="00976BCC" w:rsidRDefault="00976BCC" w:rsidP="00976BCC">
      <w:pPr>
        <w:pStyle w:val="XYZCoords"/>
      </w:pPr>
      <w:r w:rsidRPr="00976BCC">
        <w:t>H          2.87147        0.05390        3.54960</w:t>
      </w:r>
    </w:p>
    <w:p w14:paraId="58E76669" w14:textId="77777777" w:rsidR="00976BCC" w:rsidRPr="00976BCC" w:rsidRDefault="00976BCC" w:rsidP="00976BCC">
      <w:pPr>
        <w:pStyle w:val="XYZCoords"/>
      </w:pPr>
      <w:r w:rsidRPr="00976BCC">
        <w:t>H         -4.22373       -0.93932        1.76129</w:t>
      </w:r>
    </w:p>
    <w:p w14:paraId="4050B3DE" w14:textId="77777777" w:rsidR="00976BCC" w:rsidRPr="00976BCC" w:rsidRDefault="00976BCC" w:rsidP="00976BCC">
      <w:pPr>
        <w:pStyle w:val="XYZCoords"/>
      </w:pPr>
      <w:r w:rsidRPr="00976BCC">
        <w:t>C          2.52841       -0.39289        2.60092</w:t>
      </w:r>
    </w:p>
    <w:p w14:paraId="731130CD" w14:textId="77777777" w:rsidR="00976BCC" w:rsidRPr="00976BCC" w:rsidRDefault="00976BCC" w:rsidP="00976BCC">
      <w:pPr>
        <w:pStyle w:val="XYZCoords"/>
      </w:pPr>
      <w:r w:rsidRPr="00976BCC">
        <w:t>H          2.86422       -2.66213        0.46270</w:t>
      </w:r>
    </w:p>
    <w:p w14:paraId="758A0A8D" w14:textId="77777777" w:rsidR="00976BCC" w:rsidRPr="00976BCC" w:rsidRDefault="00976BCC" w:rsidP="00976BCC">
      <w:pPr>
        <w:pStyle w:val="XYZCoords"/>
      </w:pPr>
      <w:r w:rsidRPr="00976BCC">
        <w:t>H          3.17429       -1.25419        2.38812</w:t>
      </w:r>
    </w:p>
    <w:p w14:paraId="4BC3BA95" w14:textId="77777777" w:rsidR="00976BCC" w:rsidRPr="00976BCC" w:rsidRDefault="00976BCC" w:rsidP="00976BCC">
      <w:pPr>
        <w:pStyle w:val="XYZCoords"/>
      </w:pPr>
      <w:r w:rsidRPr="00976BCC">
        <w:t>H         -2.52682       -1.20764        2.26099</w:t>
      </w:r>
    </w:p>
    <w:p w14:paraId="2ED9CD9B" w14:textId="77777777" w:rsidR="00976BCC" w:rsidRPr="00976BCC" w:rsidRDefault="00976BCC" w:rsidP="00976BCC">
      <w:pPr>
        <w:pStyle w:val="XYZCoords"/>
      </w:pPr>
      <w:r w:rsidRPr="00976BCC">
        <w:t>C          3.65433       -2.11887       -0.07818</w:t>
      </w:r>
    </w:p>
    <w:p w14:paraId="74B1873A" w14:textId="77777777" w:rsidR="00976BCC" w:rsidRPr="00976BCC" w:rsidRDefault="00976BCC" w:rsidP="00976BCC">
      <w:pPr>
        <w:pStyle w:val="XYZCoords"/>
      </w:pPr>
      <w:r w:rsidRPr="00976BCC">
        <w:t>H          4.22969       -2.85168       -0.66789</w:t>
      </w:r>
    </w:p>
    <w:p w14:paraId="599DA6B1" w14:textId="77777777" w:rsidR="00976BCC" w:rsidRPr="00976BCC" w:rsidRDefault="00976BCC" w:rsidP="00976BCC">
      <w:pPr>
        <w:pStyle w:val="XYZCoords"/>
      </w:pPr>
      <w:r w:rsidRPr="00976BCC">
        <w:t>H         -2.32081        0.92236        1.90782</w:t>
      </w:r>
    </w:p>
    <w:p w14:paraId="1010C06D" w14:textId="77777777" w:rsidR="00976BCC" w:rsidRPr="00976BCC" w:rsidRDefault="00976BCC" w:rsidP="00976BCC">
      <w:pPr>
        <w:pStyle w:val="XYZCoords"/>
      </w:pPr>
      <w:r w:rsidRPr="00976BCC">
        <w:t>Ru        -0.39555       -0.61368        0.13394</w:t>
      </w:r>
    </w:p>
    <w:p w14:paraId="6DB2CD31" w14:textId="77777777" w:rsidR="00976BCC" w:rsidRPr="00976BCC" w:rsidRDefault="00976BCC" w:rsidP="00976BCC">
      <w:pPr>
        <w:pStyle w:val="XYZCoords"/>
      </w:pPr>
      <w:r w:rsidRPr="00976BCC">
        <w:t>H          0.70178        1.55765        2.11987</w:t>
      </w:r>
    </w:p>
    <w:p w14:paraId="7F76C875" w14:textId="77777777" w:rsidR="00976BCC" w:rsidRPr="00976BCC" w:rsidRDefault="00976BCC" w:rsidP="00976BCC">
      <w:pPr>
        <w:pStyle w:val="XYZCoords"/>
      </w:pPr>
      <w:r w:rsidRPr="00976BCC">
        <w:t>N         -2.70573       -0.40463        0.37971</w:t>
      </w:r>
    </w:p>
    <w:p w14:paraId="0AF533DB" w14:textId="77777777" w:rsidR="00976BCC" w:rsidRPr="00976BCC" w:rsidRDefault="00976BCC" w:rsidP="00976BCC">
      <w:pPr>
        <w:pStyle w:val="XYZCoords"/>
      </w:pPr>
      <w:r w:rsidRPr="00976BCC">
        <w:t>C         -2.75145        0.97496        0.89198</w:t>
      </w:r>
    </w:p>
    <w:p w14:paraId="7BD31C11" w14:textId="77777777" w:rsidR="00976BCC" w:rsidRPr="00976BCC" w:rsidRDefault="00976BCC" w:rsidP="00976BCC">
      <w:pPr>
        <w:pStyle w:val="XYZCoords"/>
      </w:pPr>
      <w:r w:rsidRPr="00976BCC">
        <w:t>C          2.59529        0.67933        1.50764</w:t>
      </w:r>
    </w:p>
    <w:p w14:paraId="6CE8AB43" w14:textId="77777777" w:rsidR="00976BCC" w:rsidRPr="00976BCC" w:rsidRDefault="00976BCC" w:rsidP="00976BCC">
      <w:pPr>
        <w:pStyle w:val="XYZCoords"/>
      </w:pPr>
      <w:r w:rsidRPr="00976BCC">
        <w:t>H          2.14556        2.24447        2.90814</w:t>
      </w:r>
    </w:p>
    <w:p w14:paraId="34FF298B" w14:textId="77777777" w:rsidR="00976BCC" w:rsidRPr="00976BCC" w:rsidRDefault="00976BCC" w:rsidP="00976BCC">
      <w:pPr>
        <w:pStyle w:val="XYZCoords"/>
      </w:pPr>
      <w:r w:rsidRPr="00976BCC">
        <w:t>H          4.76596        0.33218       -0.95365</w:t>
      </w:r>
    </w:p>
    <w:p w14:paraId="3BE98B3E" w14:textId="77777777" w:rsidR="00976BCC" w:rsidRPr="00976BCC" w:rsidRDefault="00976BCC" w:rsidP="00976BCC">
      <w:pPr>
        <w:pStyle w:val="XYZCoords"/>
      </w:pPr>
      <w:r w:rsidRPr="00976BCC">
        <w:t>C          1.74084        1.87352        1.95171</w:t>
      </w:r>
    </w:p>
    <w:p w14:paraId="098FA9E3" w14:textId="77777777" w:rsidR="00976BCC" w:rsidRPr="00976BCC" w:rsidRDefault="00976BCC" w:rsidP="00976BCC">
      <w:pPr>
        <w:pStyle w:val="XYZCoords"/>
      </w:pPr>
      <w:r w:rsidRPr="00976BCC">
        <w:t>C          3.06317       -1.07233       -1.02616</w:t>
      </w:r>
    </w:p>
    <w:p w14:paraId="67750D34" w14:textId="77777777" w:rsidR="00976BCC" w:rsidRPr="00976BCC" w:rsidRDefault="00976BCC" w:rsidP="00976BCC">
      <w:pPr>
        <w:pStyle w:val="XYZCoords"/>
      </w:pPr>
      <w:r w:rsidRPr="00976BCC">
        <w:t>P          1.79654       -0.02448       -0.06751</w:t>
      </w:r>
    </w:p>
    <w:p w14:paraId="10887662" w14:textId="77777777" w:rsidR="00976BCC" w:rsidRPr="00976BCC" w:rsidRDefault="00976BCC" w:rsidP="00976BCC">
      <w:pPr>
        <w:pStyle w:val="XYZCoords"/>
      </w:pPr>
      <w:r w:rsidRPr="00976BCC">
        <w:t>H         -3.78161        1.36308        0.96435</w:t>
      </w:r>
    </w:p>
    <w:p w14:paraId="5E32560E" w14:textId="77777777" w:rsidR="00976BCC" w:rsidRPr="00976BCC" w:rsidRDefault="00976BCC" w:rsidP="00976BCC">
      <w:pPr>
        <w:pStyle w:val="XYZCoords"/>
      </w:pPr>
      <w:r w:rsidRPr="00976BCC">
        <w:t>C          4.17182       -0.23927       -1.67502</w:t>
      </w:r>
    </w:p>
    <w:p w14:paraId="4C1C49BA" w14:textId="77777777" w:rsidR="00976BCC" w:rsidRPr="00976BCC" w:rsidRDefault="00976BCC" w:rsidP="00976BCC">
      <w:pPr>
        <w:pStyle w:val="XYZCoords"/>
      </w:pPr>
      <w:r w:rsidRPr="00976BCC">
        <w:t>H         -3.20025       -1.51011       -1.31426</w:t>
      </w:r>
    </w:p>
    <w:p w14:paraId="74453AF6" w14:textId="77777777" w:rsidR="00976BCC" w:rsidRPr="00976BCC" w:rsidRDefault="00976BCC" w:rsidP="00976BCC">
      <w:pPr>
        <w:pStyle w:val="XYZCoords"/>
      </w:pPr>
      <w:r w:rsidRPr="00976BCC">
        <w:t>H         -5.43814       -1.02666       -0.23633</w:t>
      </w:r>
    </w:p>
    <w:p w14:paraId="1EF3D9C5" w14:textId="77777777" w:rsidR="00976BCC" w:rsidRPr="00976BCC" w:rsidRDefault="00976BCC" w:rsidP="00976BCC">
      <w:pPr>
        <w:pStyle w:val="XYZCoords"/>
      </w:pPr>
      <w:r w:rsidRPr="00976BCC">
        <w:t>H          4.85933       -0.91938       -2.20537</w:t>
      </w:r>
    </w:p>
    <w:p w14:paraId="0BF60B59" w14:textId="77777777" w:rsidR="00976BCC" w:rsidRPr="00976BCC" w:rsidRDefault="00976BCC" w:rsidP="00976BCC">
      <w:pPr>
        <w:pStyle w:val="XYZCoords"/>
      </w:pPr>
      <w:r w:rsidRPr="00976BCC">
        <w:t>C         -3.41984       -0.51442       -0.90804</w:t>
      </w:r>
    </w:p>
    <w:p w14:paraId="791E1252" w14:textId="77777777" w:rsidR="00976BCC" w:rsidRPr="00976BCC" w:rsidRDefault="00976BCC" w:rsidP="00976BCC">
      <w:pPr>
        <w:pStyle w:val="XYZCoords"/>
      </w:pPr>
      <w:r w:rsidRPr="00976BCC">
        <w:t>H          4.35612        1.64830        2.25763</w:t>
      </w:r>
    </w:p>
    <w:p w14:paraId="11B1CE73" w14:textId="77777777" w:rsidR="00976BCC" w:rsidRPr="00976BCC" w:rsidRDefault="00976BCC" w:rsidP="00976BCC">
      <w:pPr>
        <w:pStyle w:val="XYZCoords"/>
      </w:pPr>
      <w:r w:rsidRPr="00976BCC">
        <w:t>C         -0.57605       -1.06302       -1.67290</w:t>
      </w:r>
    </w:p>
    <w:p w14:paraId="6D49D296" w14:textId="77777777" w:rsidR="00976BCC" w:rsidRPr="00976BCC" w:rsidRDefault="00976BCC" w:rsidP="00976BCC">
      <w:pPr>
        <w:pStyle w:val="XYZCoords"/>
      </w:pPr>
      <w:r w:rsidRPr="00976BCC">
        <w:t>C          4.03188        1.16478        1.32094</w:t>
      </w:r>
    </w:p>
    <w:p w14:paraId="4420C944" w14:textId="77777777" w:rsidR="00976BCC" w:rsidRPr="00976BCC" w:rsidRDefault="00976BCC" w:rsidP="00976BCC">
      <w:pPr>
        <w:pStyle w:val="XYZCoords"/>
      </w:pPr>
      <w:r w:rsidRPr="00976BCC">
        <w:t>H          1.56839       -2.50274       -1.74182</w:t>
      </w:r>
    </w:p>
    <w:p w14:paraId="38D60A73" w14:textId="77777777" w:rsidR="00976BCC" w:rsidRPr="00976BCC" w:rsidRDefault="00976BCC" w:rsidP="00976BCC">
      <w:pPr>
        <w:pStyle w:val="XYZCoords"/>
      </w:pPr>
      <w:r w:rsidRPr="00976BCC">
        <w:t>C          2.32624       -1.81575       -2.14048</w:t>
      </w:r>
    </w:p>
    <w:p w14:paraId="065BA1F7" w14:textId="77777777" w:rsidR="00976BCC" w:rsidRPr="00976BCC" w:rsidRDefault="00976BCC" w:rsidP="00976BCC">
      <w:pPr>
        <w:pStyle w:val="XYZCoords"/>
      </w:pPr>
      <w:r w:rsidRPr="00976BCC">
        <w:t>H          4.73787        0.34781        1.11946</w:t>
      </w:r>
    </w:p>
    <w:p w14:paraId="04613F73" w14:textId="77777777" w:rsidR="00976BCC" w:rsidRPr="00976BCC" w:rsidRDefault="00976BCC" w:rsidP="00976BCC">
      <w:pPr>
        <w:pStyle w:val="XYZCoords"/>
      </w:pPr>
      <w:r w:rsidRPr="00976BCC">
        <w:t>H          3.06007       -2.41065       -2.70890</w:t>
      </w:r>
    </w:p>
    <w:p w14:paraId="21CBD387" w14:textId="77777777" w:rsidR="00976BCC" w:rsidRPr="00976BCC" w:rsidRDefault="00976BCC" w:rsidP="00976BCC">
      <w:pPr>
        <w:pStyle w:val="XYZCoords"/>
      </w:pPr>
      <w:r w:rsidRPr="00976BCC">
        <w:t>C         -1.88057        1.90873        0.10674</w:t>
      </w:r>
    </w:p>
    <w:p w14:paraId="237EB717" w14:textId="77777777" w:rsidR="00976BCC" w:rsidRPr="00976BCC" w:rsidRDefault="00976BCC" w:rsidP="00976BCC">
      <w:pPr>
        <w:pStyle w:val="XYZCoords"/>
      </w:pPr>
      <w:r w:rsidRPr="00976BCC">
        <w:t>N         -0.69360        1.38892       -0.26425</w:t>
      </w:r>
    </w:p>
    <w:p w14:paraId="4F42A70D" w14:textId="77777777" w:rsidR="00976BCC" w:rsidRPr="00976BCC" w:rsidRDefault="00976BCC" w:rsidP="00976BCC">
      <w:pPr>
        <w:pStyle w:val="XYZCoords"/>
      </w:pPr>
      <w:r w:rsidRPr="00976BCC">
        <w:t>C         -4.92463       -0.29089       -0.87206</w:t>
      </w:r>
    </w:p>
    <w:p w14:paraId="4B0F7251" w14:textId="77777777" w:rsidR="00976BCC" w:rsidRPr="00976BCC" w:rsidRDefault="00976BCC" w:rsidP="00976BCC">
      <w:pPr>
        <w:pStyle w:val="XYZCoords"/>
      </w:pPr>
      <w:r w:rsidRPr="00976BCC">
        <w:t>H          1.77858        2.70973        1.23656</w:t>
      </w:r>
    </w:p>
    <w:p w14:paraId="2AA16A0A" w14:textId="77777777" w:rsidR="00976BCC" w:rsidRPr="00976BCC" w:rsidRDefault="00976BCC" w:rsidP="00976BCC">
      <w:pPr>
        <w:pStyle w:val="XYZCoords"/>
      </w:pPr>
      <w:r w:rsidRPr="00976BCC">
        <w:t>H         -2.95208        0.20869       -1.59418</w:t>
      </w:r>
    </w:p>
    <w:p w14:paraId="0D6DC898" w14:textId="77777777" w:rsidR="00976BCC" w:rsidRPr="00976BCC" w:rsidRDefault="00976BCC" w:rsidP="00976BCC">
      <w:pPr>
        <w:pStyle w:val="XYZCoords"/>
      </w:pPr>
      <w:r w:rsidRPr="00976BCC">
        <w:t>H          3.77213        0.46010       -2.42482</w:t>
      </w:r>
    </w:p>
    <w:p w14:paraId="47B52338" w14:textId="77777777" w:rsidR="00976BCC" w:rsidRPr="00976BCC" w:rsidRDefault="00976BCC" w:rsidP="00976BCC">
      <w:pPr>
        <w:pStyle w:val="XYZCoords"/>
      </w:pPr>
      <w:r w:rsidRPr="00976BCC">
        <w:t>H         -5.19915        0.71495       -0.51997</w:t>
      </w:r>
    </w:p>
    <w:p w14:paraId="0B14F76F" w14:textId="77777777" w:rsidR="00976BCC" w:rsidRPr="00976BCC" w:rsidRDefault="00976BCC" w:rsidP="00976BCC">
      <w:pPr>
        <w:pStyle w:val="XYZCoords"/>
      </w:pPr>
      <w:r w:rsidRPr="00976BCC">
        <w:t>C          1.54856        1.47139       -1.17724</w:t>
      </w:r>
    </w:p>
    <w:p w14:paraId="3E6519DE" w14:textId="77777777" w:rsidR="00976BCC" w:rsidRPr="00976BCC" w:rsidRDefault="00976BCC" w:rsidP="00976BCC">
      <w:pPr>
        <w:pStyle w:val="XYZCoords"/>
      </w:pPr>
      <w:r w:rsidRPr="00976BCC">
        <w:t>H         -5.32498       -0.39766       -1.89143</w:t>
      </w:r>
    </w:p>
    <w:p w14:paraId="479E2A7F" w14:textId="77777777" w:rsidR="00976BCC" w:rsidRPr="00976BCC" w:rsidRDefault="00976BCC" w:rsidP="00976BCC">
      <w:pPr>
        <w:pStyle w:val="XYZCoords"/>
      </w:pPr>
      <w:r w:rsidRPr="00976BCC">
        <w:t>H          4.12562        1.91569        0.52060</w:t>
      </w:r>
    </w:p>
    <w:p w14:paraId="19D1239B" w14:textId="77777777" w:rsidR="00976BCC" w:rsidRPr="00976BCC" w:rsidRDefault="00976BCC" w:rsidP="00976BCC">
      <w:pPr>
        <w:pStyle w:val="XYZCoords"/>
      </w:pPr>
      <w:r w:rsidRPr="00976BCC">
        <w:t>C          0.25002        2.15170       -0.85440</w:t>
      </w:r>
    </w:p>
    <w:p w14:paraId="074FA024" w14:textId="77777777" w:rsidR="00976BCC" w:rsidRPr="00976BCC" w:rsidRDefault="00976BCC" w:rsidP="00976BCC">
      <w:pPr>
        <w:pStyle w:val="XYZCoords"/>
      </w:pPr>
      <w:r w:rsidRPr="00976BCC">
        <w:t>C         -2.18830        3.23851       -0.15518</w:t>
      </w:r>
    </w:p>
    <w:p w14:paraId="14BF4CB6" w14:textId="77777777" w:rsidR="00976BCC" w:rsidRPr="00976BCC" w:rsidRDefault="00976BCC" w:rsidP="00976BCC">
      <w:pPr>
        <w:pStyle w:val="XYZCoords"/>
      </w:pPr>
      <w:r w:rsidRPr="00976BCC">
        <w:t>H          1.83157       -1.13894       -2.85135</w:t>
      </w:r>
    </w:p>
    <w:p w14:paraId="09EEAE79" w14:textId="77777777" w:rsidR="00976BCC" w:rsidRPr="00976BCC" w:rsidRDefault="00976BCC" w:rsidP="00976BCC">
      <w:pPr>
        <w:pStyle w:val="XYZCoords"/>
      </w:pPr>
      <w:r w:rsidRPr="00976BCC">
        <w:t>H         -3.15904        3.63838        0.13975</w:t>
      </w:r>
    </w:p>
    <w:p w14:paraId="24A80EF5" w14:textId="77777777" w:rsidR="00976BCC" w:rsidRPr="00976BCC" w:rsidRDefault="00976BCC" w:rsidP="00976BCC">
      <w:pPr>
        <w:pStyle w:val="XYZCoords"/>
      </w:pPr>
      <w:r w:rsidRPr="00976BCC">
        <w:t>H          1.48976        1.05781       -2.19907</w:t>
      </w:r>
    </w:p>
    <w:p w14:paraId="5E528CEB" w14:textId="77777777" w:rsidR="00976BCC" w:rsidRPr="00976BCC" w:rsidRDefault="00976BCC" w:rsidP="00976BCC">
      <w:pPr>
        <w:pStyle w:val="XYZCoords"/>
      </w:pPr>
      <w:r w:rsidRPr="00976BCC">
        <w:t>H          2.38389        2.18731       -1.16170</w:t>
      </w:r>
    </w:p>
    <w:p w14:paraId="1FF4EAE4" w14:textId="77777777" w:rsidR="00976BCC" w:rsidRPr="00976BCC" w:rsidRDefault="00976BCC" w:rsidP="00976BCC">
      <w:pPr>
        <w:pStyle w:val="XYZCoords"/>
      </w:pPr>
      <w:r w:rsidRPr="00976BCC">
        <w:t>C         -0.00188        3.49525       -1.12311</w:t>
      </w:r>
    </w:p>
    <w:p w14:paraId="11E3E64D" w14:textId="77777777" w:rsidR="00976BCC" w:rsidRPr="00976BCC" w:rsidRDefault="00976BCC" w:rsidP="00976BCC">
      <w:pPr>
        <w:pStyle w:val="XYZCoords"/>
      </w:pPr>
      <w:r w:rsidRPr="00976BCC">
        <w:t>C         -1.23569        4.04003       -0.77988</w:t>
      </w:r>
    </w:p>
    <w:p w14:paraId="6F06D7A9" w14:textId="77777777" w:rsidR="00976BCC" w:rsidRPr="00976BCC" w:rsidRDefault="00976BCC" w:rsidP="00976BCC">
      <w:pPr>
        <w:pStyle w:val="XYZCoords"/>
      </w:pPr>
      <w:r w:rsidRPr="00976BCC">
        <w:t>H          0.76850        4.10418       -1.59729</w:t>
      </w:r>
    </w:p>
    <w:p w14:paraId="748C575E" w14:textId="77777777" w:rsidR="00976BCC" w:rsidRPr="00976BCC" w:rsidRDefault="00976BCC" w:rsidP="00976BCC">
      <w:pPr>
        <w:pStyle w:val="XYZCoords"/>
      </w:pPr>
      <w:r w:rsidRPr="00976BCC">
        <w:t>H         -1.45156        5.08839       -0.99284</w:t>
      </w:r>
    </w:p>
    <w:p w14:paraId="47009D6B" w14:textId="77777777" w:rsidR="00976BCC" w:rsidRPr="00976BCC" w:rsidRDefault="00976BCC" w:rsidP="00976BCC">
      <w:pPr>
        <w:pStyle w:val="XYZCoords"/>
      </w:pPr>
      <w:r w:rsidRPr="00976BCC">
        <w:t>O         -0.79262       -1.32801       -2.78212</w:t>
      </w:r>
    </w:p>
    <w:p w14:paraId="7DA3FDD7" w14:textId="77777777" w:rsidR="00976BCC" w:rsidRPr="00976BCC" w:rsidRDefault="00976BCC" w:rsidP="00976BCC">
      <w:pPr>
        <w:pStyle w:val="XYZCoords"/>
      </w:pPr>
      <w:r w:rsidRPr="00976BCC">
        <w:t>H          0.34645       -3.05966        0.08963</w:t>
      </w:r>
    </w:p>
    <w:p w14:paraId="174E177F" w14:textId="77777777" w:rsidR="00976BCC" w:rsidRDefault="00976BCC">
      <w:r>
        <w:br w:type="page"/>
      </w:r>
    </w:p>
    <w:p w14:paraId="29E81650" w14:textId="35989CFC" w:rsidR="00976BCC" w:rsidRDefault="00976BCC" w:rsidP="00976BCC">
      <w:pPr>
        <w:pStyle w:val="Caption"/>
      </w:pPr>
      <w:bookmarkStart w:id="262" w:name="_Toc464139276"/>
      <w:r>
        <w:t xml:space="preserve">Figure </w:t>
      </w:r>
      <w:fldSimple w:instr=" STYLEREF 2 \s ">
        <w:r w:rsidR="0073677E">
          <w:rPr>
            <w:noProof/>
          </w:rPr>
          <w:t>11.5</w:t>
        </w:r>
      </w:fldSimple>
      <w:r w:rsidR="008F3988">
        <w:noBreakHyphen/>
      </w:r>
      <w:fldSimple w:instr=" SEQ Figure \* ARABIC \s 2 ">
        <w:r w:rsidR="0073677E">
          <w:rPr>
            <w:noProof/>
          </w:rPr>
          <w:t>10</w:t>
        </w:r>
      </w:fldSimple>
      <w:r>
        <w:t xml:space="preserve"> [B-Mono-Up]D</w:t>
      </w:r>
      <w:r>
        <w:rPr>
          <w:vertAlign w:val="subscript"/>
        </w:rPr>
        <w:t>0</w:t>
      </w:r>
      <w:r>
        <w:rPr>
          <w:vertAlign w:val="superscript"/>
        </w:rPr>
        <w:t xml:space="preserve"> </w:t>
      </w:r>
      <w:r>
        <w:t>Structure and Coordinates</w:t>
      </w:r>
      <w:bookmarkEnd w:id="262"/>
    </w:p>
    <w:p w14:paraId="47ACD739" w14:textId="77777777" w:rsidR="00976BCC" w:rsidRDefault="00976BCC" w:rsidP="00976BCC">
      <w:pPr>
        <w:rPr>
          <w:sz w:val="20"/>
        </w:rPr>
      </w:pPr>
    </w:p>
    <w:p w14:paraId="4CC98F95" w14:textId="77777777" w:rsidR="00976BCC" w:rsidRDefault="00976BCC" w:rsidP="00976BCC">
      <w:pPr>
        <w:pStyle w:val="XYZCoords"/>
      </w:pPr>
      <w:r>
        <w:rPr>
          <w:noProof/>
        </w:rPr>
        <w:drawing>
          <wp:anchor distT="0" distB="0" distL="114300" distR="114300" simplePos="0" relativeHeight="251667456" behindDoc="0" locked="0" layoutInCell="1" allowOverlap="1" wp14:anchorId="13548752" wp14:editId="2CD805B8">
            <wp:simplePos x="0" y="0"/>
            <wp:positionH relativeFrom="column">
              <wp:posOffset>1337310</wp:posOffset>
            </wp:positionH>
            <wp:positionV relativeFrom="paragraph">
              <wp:posOffset>130810</wp:posOffset>
            </wp:positionV>
            <wp:extent cx="4834890" cy="4834890"/>
            <wp:effectExtent l="0" t="0" r="0" b="0"/>
            <wp:wrapSquare wrapText="bothSides"/>
            <wp:docPr id="11" name="Picture 11" descr="Macintosh HD:Users:Jacob:Documents:Water_Splitting:Two_Photon_Water_Splitting:Computational_Data:B_Intermediate:Mono:3-HCis-GP-D-0-TD-SM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Macintosh HD:Users:Jacob:Documents:Water_Splitting:Two_Photon_Water_Splitting:Computational_Data:B_Intermediate:Mono:3-HCis-GP-D-0-TD-SMD.png"/>
                    <pic:cNvPicPr>
                      <a:picLocks noChangeAspect="1" noChangeArrowheads="1"/>
                    </pic:cNvPicPr>
                  </pic:nvPicPr>
                  <pic:blipFill>
                    <a:blip r:embed="rId140">
                      <a:extLst>
                        <a:ext uri="{28A0092B-C50C-407E-A947-70E740481C1C}">
                          <a14:useLocalDpi xmlns:a14="http://schemas.microsoft.com/office/drawing/2010/main" val="0"/>
                        </a:ext>
                      </a:extLst>
                    </a:blip>
                    <a:srcRect/>
                    <a:stretch>
                      <a:fillRect/>
                    </a:stretch>
                  </pic:blipFill>
                  <pic:spPr bwMode="auto">
                    <a:xfrm>
                      <a:off x="0" y="0"/>
                      <a:ext cx="4834890" cy="4834890"/>
                    </a:xfrm>
                    <a:prstGeom prst="rect">
                      <a:avLst/>
                    </a:prstGeom>
                    <a:noFill/>
                    <a:ln>
                      <a:noFill/>
                    </a:ln>
                  </pic:spPr>
                </pic:pic>
              </a:graphicData>
            </a:graphic>
            <wp14:sizeRelH relativeFrom="page">
              <wp14:pctWidth>0</wp14:pctWidth>
            </wp14:sizeRelH>
            <wp14:sizeRelV relativeFrom="page">
              <wp14:pctHeight>0</wp14:pctHeight>
            </wp14:sizeRelV>
          </wp:anchor>
        </w:drawing>
      </w:r>
      <w:r>
        <w:t>63</w:t>
      </w:r>
    </w:p>
    <w:p w14:paraId="6B9613DA" w14:textId="77777777" w:rsidR="00976BCC" w:rsidRDefault="00976BCC" w:rsidP="00976BCC">
      <w:pPr>
        <w:pStyle w:val="XYZCoords"/>
      </w:pPr>
      <w:r>
        <w:tab/>
        <w:t>Energy: -975164.6396053</w:t>
      </w:r>
    </w:p>
    <w:p w14:paraId="77849265" w14:textId="77777777" w:rsidR="00976BCC" w:rsidRDefault="00976BCC" w:rsidP="00976BCC">
      <w:pPr>
        <w:pStyle w:val="XYZCoords"/>
      </w:pPr>
      <w:r>
        <w:t>N         -0.74074        1.42138       -0.09733</w:t>
      </w:r>
    </w:p>
    <w:p w14:paraId="33F124CD" w14:textId="77777777" w:rsidR="00976BCC" w:rsidRDefault="00976BCC" w:rsidP="00976BCC">
      <w:pPr>
        <w:pStyle w:val="XYZCoords"/>
      </w:pPr>
      <w:r>
        <w:t>C         -1.96289        1.88374        0.22032</w:t>
      </w:r>
    </w:p>
    <w:p w14:paraId="451DACE8" w14:textId="77777777" w:rsidR="00976BCC" w:rsidRDefault="00976BCC" w:rsidP="00976BCC">
      <w:pPr>
        <w:pStyle w:val="XYZCoords"/>
      </w:pPr>
      <w:r>
        <w:t>C          0.17622        2.21737       -0.68254</w:t>
      </w:r>
    </w:p>
    <w:p w14:paraId="1E7F115B" w14:textId="77777777" w:rsidR="00976BCC" w:rsidRDefault="00976BCC" w:rsidP="00976BCC">
      <w:pPr>
        <w:pStyle w:val="XYZCoords"/>
      </w:pPr>
      <w:r>
        <w:t>C         -2.30204        3.21558        0.02029</w:t>
      </w:r>
    </w:p>
    <w:p w14:paraId="0BC99811" w14:textId="77777777" w:rsidR="00976BCC" w:rsidRDefault="00976BCC" w:rsidP="00976BCC">
      <w:pPr>
        <w:pStyle w:val="XYZCoords"/>
      </w:pPr>
      <w:r>
        <w:t>C         -1.34598        4.07348       -0.52001</w:t>
      </w:r>
    </w:p>
    <w:p w14:paraId="4FDB8D01" w14:textId="77777777" w:rsidR="00976BCC" w:rsidRDefault="00976BCC" w:rsidP="00976BCC">
      <w:pPr>
        <w:pStyle w:val="XYZCoords"/>
      </w:pPr>
      <w:r>
        <w:t>C         -0.10169        3.56952       -0.88257</w:t>
      </w:r>
    </w:p>
    <w:p w14:paraId="34BD4E7C" w14:textId="77777777" w:rsidR="00976BCC" w:rsidRDefault="00976BCC" w:rsidP="00976BCC">
      <w:pPr>
        <w:pStyle w:val="XYZCoords"/>
      </w:pPr>
      <w:r>
        <w:t>C         -2.88430        0.85097        0.80217</w:t>
      </w:r>
    </w:p>
    <w:p w14:paraId="5D78ACD5" w14:textId="77777777" w:rsidR="00976BCC" w:rsidRDefault="00976BCC" w:rsidP="00976BCC">
      <w:pPr>
        <w:pStyle w:val="XYZCoords"/>
      </w:pPr>
      <w:r>
        <w:t>H         -3.30015        3.56986        0.28000</w:t>
      </w:r>
    </w:p>
    <w:p w14:paraId="798B53A6" w14:textId="77777777" w:rsidR="00976BCC" w:rsidRDefault="00976BCC" w:rsidP="00976BCC">
      <w:pPr>
        <w:pStyle w:val="XYZCoords"/>
      </w:pPr>
      <w:r>
        <w:t>H         -1.57919        5.12778       -0.67888</w:t>
      </w:r>
    </w:p>
    <w:p w14:paraId="7114F333" w14:textId="77777777" w:rsidR="00976BCC" w:rsidRDefault="00976BCC" w:rsidP="00976BCC">
      <w:pPr>
        <w:pStyle w:val="XYZCoords"/>
      </w:pPr>
      <w:r>
        <w:t>H          0.65212        4.21228       -1.33854</w:t>
      </w:r>
    </w:p>
    <w:p w14:paraId="4BC2DAF2" w14:textId="77777777" w:rsidR="00976BCC" w:rsidRDefault="00976BCC" w:rsidP="00976BCC">
      <w:pPr>
        <w:pStyle w:val="XYZCoords"/>
      </w:pPr>
      <w:r>
        <w:t>C          1.44448        1.56307       -1.13985</w:t>
      </w:r>
    </w:p>
    <w:p w14:paraId="0D5653A7" w14:textId="77777777" w:rsidR="00976BCC" w:rsidRDefault="00976BCC" w:rsidP="00976BCC">
      <w:pPr>
        <w:pStyle w:val="XYZCoords"/>
      </w:pPr>
      <w:r>
        <w:t>N         -2.70439       -0.46230        0.15473</w:t>
      </w:r>
    </w:p>
    <w:p w14:paraId="43D3EA0F" w14:textId="77777777" w:rsidR="00976BCC" w:rsidRDefault="00976BCC" w:rsidP="00976BCC">
      <w:pPr>
        <w:pStyle w:val="XYZCoords"/>
      </w:pPr>
      <w:r>
        <w:t>H         -3.93071        1.19911        0.74917</w:t>
      </w:r>
    </w:p>
    <w:p w14:paraId="33C72AB9" w14:textId="77777777" w:rsidR="00976BCC" w:rsidRDefault="00976BCC" w:rsidP="00976BCC">
      <w:pPr>
        <w:pStyle w:val="XYZCoords"/>
      </w:pPr>
      <w:r>
        <w:t>H         -2.63964        0.72630        1.86984</w:t>
      </w:r>
    </w:p>
    <w:p w14:paraId="7ABEDCE9" w14:textId="77777777" w:rsidR="00976BCC" w:rsidRDefault="00976BCC" w:rsidP="00976BCC">
      <w:pPr>
        <w:pStyle w:val="XYZCoords"/>
      </w:pPr>
      <w:r>
        <w:t>H          1.25253        1.19198       -2.16066</w:t>
      </w:r>
    </w:p>
    <w:p w14:paraId="072DD175" w14:textId="77777777" w:rsidR="00976BCC" w:rsidRDefault="00976BCC" w:rsidP="00976BCC">
      <w:pPr>
        <w:pStyle w:val="XYZCoords"/>
      </w:pPr>
      <w:r>
        <w:t>P          1.78133       -0.01008       -0.18518</w:t>
      </w:r>
    </w:p>
    <w:p w14:paraId="03C91DE5" w14:textId="77777777" w:rsidR="00976BCC" w:rsidRDefault="00976BCC" w:rsidP="00976BCC">
      <w:pPr>
        <w:pStyle w:val="XYZCoords"/>
      </w:pPr>
      <w:r>
        <w:t>H          2.28303        2.27367       -1.16965</w:t>
      </w:r>
    </w:p>
    <w:p w14:paraId="558C89FF" w14:textId="77777777" w:rsidR="00976BCC" w:rsidRDefault="00976BCC" w:rsidP="00976BCC">
      <w:pPr>
        <w:pStyle w:val="XYZCoords"/>
      </w:pPr>
      <w:r>
        <w:t>Ru        -0.39601       -0.59869        0.12102</w:t>
      </w:r>
    </w:p>
    <w:p w14:paraId="0B96D122" w14:textId="77777777" w:rsidR="00976BCC" w:rsidRDefault="00976BCC" w:rsidP="00976BCC">
      <w:pPr>
        <w:pStyle w:val="XYZCoords"/>
      </w:pPr>
      <w:r>
        <w:t>C         -3.20909       -0.43591       -1.23905</w:t>
      </w:r>
    </w:p>
    <w:p w14:paraId="33E1C27E" w14:textId="77777777" w:rsidR="00976BCC" w:rsidRDefault="00976BCC" w:rsidP="00976BCC">
      <w:pPr>
        <w:pStyle w:val="XYZCoords"/>
      </w:pPr>
      <w:r>
        <w:t>C          2.85648       -1.04703       -1.35491</w:t>
      </w:r>
    </w:p>
    <w:p w14:paraId="76EF3E00" w14:textId="77777777" w:rsidR="00976BCC" w:rsidRDefault="00976BCC" w:rsidP="00976BCC">
      <w:pPr>
        <w:pStyle w:val="XYZCoords"/>
      </w:pPr>
      <w:r>
        <w:t>C         -3.36843       -1.49999        0.97491</w:t>
      </w:r>
    </w:p>
    <w:p w14:paraId="532A8B39" w14:textId="77777777" w:rsidR="00976BCC" w:rsidRDefault="00976BCC" w:rsidP="00976BCC">
      <w:pPr>
        <w:pStyle w:val="XYZCoords"/>
      </w:pPr>
      <w:r>
        <w:t>C          2.78394        0.59230        1.31399</w:t>
      </w:r>
    </w:p>
    <w:p w14:paraId="222BE20D" w14:textId="77777777" w:rsidR="00976BCC" w:rsidRDefault="00976BCC" w:rsidP="00976BCC">
      <w:pPr>
        <w:pStyle w:val="XYZCoords"/>
      </w:pPr>
      <w:r>
        <w:t>C          1.90070       -1.73018       -2.33764</w:t>
      </w:r>
    </w:p>
    <w:p w14:paraId="088BC61F" w14:textId="77777777" w:rsidR="00976BCC" w:rsidRDefault="00976BCC" w:rsidP="00976BCC">
      <w:pPr>
        <w:pStyle w:val="XYZCoords"/>
      </w:pPr>
      <w:r>
        <w:t>C          3.55725       -2.14341       -0.55043</w:t>
      </w:r>
    </w:p>
    <w:p w14:paraId="753C4BFB" w14:textId="77777777" w:rsidR="00976BCC" w:rsidRDefault="00976BCC" w:rsidP="00976BCC">
      <w:pPr>
        <w:pStyle w:val="XYZCoords"/>
      </w:pPr>
      <w:r>
        <w:t>C          3.87599       -0.21711       -2.13684</w:t>
      </w:r>
    </w:p>
    <w:p w14:paraId="253BC948" w14:textId="77777777" w:rsidR="00976BCC" w:rsidRDefault="00976BCC" w:rsidP="00976BCC">
      <w:pPr>
        <w:pStyle w:val="XYZCoords"/>
      </w:pPr>
      <w:r>
        <w:t>C          1.99413        1.73965        1.95477</w:t>
      </w:r>
    </w:p>
    <w:p w14:paraId="01A5949E" w14:textId="77777777" w:rsidR="00976BCC" w:rsidRDefault="00976BCC" w:rsidP="00976BCC">
      <w:pPr>
        <w:pStyle w:val="XYZCoords"/>
      </w:pPr>
      <w:r>
        <w:t>C          4.16940        1.11761        0.93685</w:t>
      </w:r>
    </w:p>
    <w:p w14:paraId="4843337C" w14:textId="77777777" w:rsidR="00976BCC" w:rsidRDefault="00976BCC" w:rsidP="00976BCC">
      <w:pPr>
        <w:pStyle w:val="XYZCoords"/>
      </w:pPr>
      <w:r>
        <w:t>C          2.92947       -0.53336        2.34160</w:t>
      </w:r>
    </w:p>
    <w:p w14:paraId="551AFDD4" w14:textId="77777777" w:rsidR="00976BCC" w:rsidRDefault="00976BCC" w:rsidP="00976BCC">
      <w:pPr>
        <w:pStyle w:val="XYZCoords"/>
      </w:pPr>
      <w:r>
        <w:t>C         -0.40004       -0.68686        1.97617</w:t>
      </w:r>
    </w:p>
    <w:p w14:paraId="078894E5" w14:textId="77777777" w:rsidR="00976BCC" w:rsidRDefault="00976BCC" w:rsidP="00976BCC">
      <w:pPr>
        <w:pStyle w:val="XYZCoords"/>
      </w:pPr>
      <w:r>
        <w:t>O         -0.47562       -0.77910        3.13527</w:t>
      </w:r>
    </w:p>
    <w:p w14:paraId="1DC4D7BB" w14:textId="77777777" w:rsidR="00976BCC" w:rsidRDefault="00976BCC" w:rsidP="00976BCC">
      <w:pPr>
        <w:pStyle w:val="XYZCoords"/>
      </w:pPr>
      <w:r>
        <w:t>H         -2.68179        0.38306       -1.74960</w:t>
      </w:r>
    </w:p>
    <w:p w14:paraId="2394DFCD" w14:textId="77777777" w:rsidR="00976BCC" w:rsidRDefault="00976BCC" w:rsidP="00976BCC">
      <w:pPr>
        <w:pStyle w:val="XYZCoords"/>
      </w:pPr>
      <w:r>
        <w:t>C         -4.71270       -0.28445       -1.40559</w:t>
      </w:r>
    </w:p>
    <w:p w14:paraId="215A7E29" w14:textId="77777777" w:rsidR="00976BCC" w:rsidRDefault="00976BCC" w:rsidP="00976BCC">
      <w:pPr>
        <w:pStyle w:val="XYZCoords"/>
      </w:pPr>
      <w:r>
        <w:t>H         -2.83982       -1.34707       -1.72405</w:t>
      </w:r>
    </w:p>
    <w:p w14:paraId="27A6B7B3" w14:textId="77777777" w:rsidR="00976BCC" w:rsidRDefault="00976BCC" w:rsidP="00976BCC">
      <w:pPr>
        <w:pStyle w:val="XYZCoords"/>
      </w:pPr>
      <w:r>
        <w:t>H         -2.87188       -1.48262        1.95655</w:t>
      </w:r>
    </w:p>
    <w:p w14:paraId="41E20879" w14:textId="77777777" w:rsidR="00976BCC" w:rsidRDefault="00976BCC" w:rsidP="00976BCC">
      <w:pPr>
        <w:pStyle w:val="XYZCoords"/>
      </w:pPr>
      <w:r>
        <w:t>C         -3.26382       -2.88646        0.37557</w:t>
      </w:r>
    </w:p>
    <w:p w14:paraId="176BD783" w14:textId="77777777" w:rsidR="00976BCC" w:rsidRDefault="00976BCC" w:rsidP="00976BCC">
      <w:pPr>
        <w:pStyle w:val="XYZCoords"/>
      </w:pPr>
      <w:r>
        <w:t>H         -4.42473       -1.21202        1.14790</w:t>
      </w:r>
    </w:p>
    <w:p w14:paraId="1F376FFE" w14:textId="77777777" w:rsidR="00976BCC" w:rsidRDefault="00976BCC" w:rsidP="00976BCC">
      <w:pPr>
        <w:pStyle w:val="XYZCoords"/>
      </w:pPr>
      <w:r>
        <w:t>O         -0.18170       -2.64843       -0.04358</w:t>
      </w:r>
    </w:p>
    <w:p w14:paraId="2CD02DFA" w14:textId="77777777" w:rsidR="00976BCC" w:rsidRDefault="00976BCC" w:rsidP="00976BCC">
      <w:pPr>
        <w:pStyle w:val="XYZCoords"/>
      </w:pPr>
      <w:r>
        <w:t>H          0.14647       -3.01157        0.78796</w:t>
      </w:r>
    </w:p>
    <w:p w14:paraId="4980AD55" w14:textId="77777777" w:rsidR="00976BCC" w:rsidRDefault="00976BCC" w:rsidP="00976BCC">
      <w:pPr>
        <w:pStyle w:val="XYZCoords"/>
      </w:pPr>
      <w:r>
        <w:t>O         -0.54564       -0.56134       -1.85533</w:t>
      </w:r>
    </w:p>
    <w:p w14:paraId="688663BA" w14:textId="77777777" w:rsidR="00976BCC" w:rsidRDefault="00976BCC" w:rsidP="00976BCC">
      <w:pPr>
        <w:pStyle w:val="XYZCoords"/>
      </w:pPr>
      <w:r>
        <w:t>H         -2.21126       -3.09138        0.10780</w:t>
      </w:r>
    </w:p>
    <w:p w14:paraId="06ACCC36" w14:textId="77777777" w:rsidR="00976BCC" w:rsidRDefault="00976BCC" w:rsidP="00976BCC">
      <w:pPr>
        <w:pStyle w:val="XYZCoords"/>
      </w:pPr>
      <w:r>
        <w:t>H         -3.89803       -3.00367       -0.51592</w:t>
      </w:r>
    </w:p>
    <w:p w14:paraId="2E22EDD6" w14:textId="77777777" w:rsidR="00976BCC" w:rsidRDefault="00976BCC" w:rsidP="00976BCC">
      <w:pPr>
        <w:pStyle w:val="XYZCoords"/>
      </w:pPr>
      <w:r>
        <w:t>H         -3.60244       -3.62393        1.11892</w:t>
      </w:r>
    </w:p>
    <w:p w14:paraId="0D0B09C1" w14:textId="77777777" w:rsidR="00976BCC" w:rsidRDefault="00976BCC" w:rsidP="00976BCC">
      <w:pPr>
        <w:pStyle w:val="XYZCoords"/>
      </w:pPr>
      <w:r>
        <w:t>H         -4.94265       -0.24441       -2.48080</w:t>
      </w:r>
    </w:p>
    <w:p w14:paraId="7B81F0E0" w14:textId="77777777" w:rsidR="00976BCC" w:rsidRDefault="00976BCC" w:rsidP="00976BCC">
      <w:pPr>
        <w:pStyle w:val="XYZCoords"/>
      </w:pPr>
      <w:r>
        <w:t>H         -5.10743        0.64145       -0.95834</w:t>
      </w:r>
    </w:p>
    <w:p w14:paraId="4302B151" w14:textId="77777777" w:rsidR="00976BCC" w:rsidRDefault="00976BCC" w:rsidP="00976BCC">
      <w:pPr>
        <w:pStyle w:val="XYZCoords"/>
      </w:pPr>
      <w:r>
        <w:t>H         -5.27286       -1.13184       -0.98342</w:t>
      </w:r>
    </w:p>
    <w:p w14:paraId="595958A6" w14:textId="77777777" w:rsidR="00976BCC" w:rsidRDefault="00976BCC" w:rsidP="00976BCC">
      <w:pPr>
        <w:pStyle w:val="XYZCoords"/>
      </w:pPr>
      <w:r>
        <w:t>H          2.49969       -2.36903       -3.00935</w:t>
      </w:r>
    </w:p>
    <w:p w14:paraId="53AACB8B" w14:textId="77777777" w:rsidR="00976BCC" w:rsidRDefault="00976BCC" w:rsidP="00976BCC">
      <w:pPr>
        <w:pStyle w:val="XYZCoords"/>
      </w:pPr>
      <w:r>
        <w:t>H          1.34662       -1.00652       -2.95296</w:t>
      </w:r>
    </w:p>
    <w:p w14:paraId="5A4F7B45" w14:textId="77777777" w:rsidR="00976BCC" w:rsidRDefault="00976BCC" w:rsidP="00976BCC">
      <w:pPr>
        <w:pStyle w:val="XYZCoords"/>
      </w:pPr>
      <w:r>
        <w:t>H          1.16093       -2.34476       -1.80028</w:t>
      </w:r>
    </w:p>
    <w:p w14:paraId="3638F5DC" w14:textId="77777777" w:rsidR="00976BCC" w:rsidRDefault="00976BCC" w:rsidP="00976BCC">
      <w:pPr>
        <w:pStyle w:val="XYZCoords"/>
      </w:pPr>
      <w:r>
        <w:t>H          4.02159       -2.85217       -1.25567</w:t>
      </w:r>
    </w:p>
    <w:p w14:paraId="423CD310" w14:textId="77777777" w:rsidR="00976BCC" w:rsidRDefault="00976BCC" w:rsidP="00976BCC">
      <w:pPr>
        <w:pStyle w:val="XYZCoords"/>
      </w:pPr>
      <w:r>
        <w:t>H          2.83394       -2.70824        0.05660</w:t>
      </w:r>
    </w:p>
    <w:p w14:paraId="3279D3FF" w14:textId="77777777" w:rsidR="00976BCC" w:rsidRDefault="00976BCC" w:rsidP="00976BCC">
      <w:pPr>
        <w:pStyle w:val="XYZCoords"/>
      </w:pPr>
      <w:r>
        <w:t>H          4.35550       -1.75779        0.09962</w:t>
      </w:r>
    </w:p>
    <w:p w14:paraId="06C6A68C" w14:textId="77777777" w:rsidR="00976BCC" w:rsidRDefault="00976BCC" w:rsidP="00976BCC">
      <w:pPr>
        <w:pStyle w:val="XYZCoords"/>
      </w:pPr>
      <w:r>
        <w:t>H          4.42435       -0.89100       -2.81628</w:t>
      </w:r>
    </w:p>
    <w:p w14:paraId="0DEFF239" w14:textId="77777777" w:rsidR="00976BCC" w:rsidRDefault="00976BCC" w:rsidP="00976BCC">
      <w:pPr>
        <w:pStyle w:val="XYZCoords"/>
      </w:pPr>
      <w:r>
        <w:t>H          4.61745        0.28340       -1.50127</w:t>
      </w:r>
    </w:p>
    <w:p w14:paraId="492C325F" w14:textId="77777777" w:rsidR="00976BCC" w:rsidRDefault="00976BCC" w:rsidP="00976BCC">
      <w:pPr>
        <w:pStyle w:val="XYZCoords"/>
      </w:pPr>
      <w:r>
        <w:t>H          3.38880        0.54168       -2.76701</w:t>
      </w:r>
    </w:p>
    <w:p w14:paraId="3F955328" w14:textId="77777777" w:rsidR="00976BCC" w:rsidRDefault="00976BCC" w:rsidP="00976BCC">
      <w:pPr>
        <w:pStyle w:val="XYZCoords"/>
      </w:pPr>
      <w:r>
        <w:t>H          4.83845        0.31922        0.58911</w:t>
      </w:r>
    </w:p>
    <w:p w14:paraId="5EA40DE8" w14:textId="77777777" w:rsidR="00976BCC" w:rsidRDefault="00976BCC" w:rsidP="00976BCC">
      <w:pPr>
        <w:pStyle w:val="XYZCoords"/>
      </w:pPr>
      <w:r>
        <w:t>H          4.63419        1.56882        1.82951</w:t>
      </w:r>
    </w:p>
    <w:p w14:paraId="56B65818" w14:textId="77777777" w:rsidR="00976BCC" w:rsidRDefault="00976BCC" w:rsidP="00976BCC">
      <w:pPr>
        <w:pStyle w:val="XYZCoords"/>
      </w:pPr>
      <w:r>
        <w:t>H          4.12758        1.89776        0.16160</w:t>
      </w:r>
    </w:p>
    <w:p w14:paraId="2C5E7041" w14:textId="77777777" w:rsidR="00976BCC" w:rsidRDefault="00976BCC" w:rsidP="00976BCC">
      <w:pPr>
        <w:pStyle w:val="XYZCoords"/>
      </w:pPr>
      <w:r>
        <w:t>H          3.52590       -1.37251        1.96409</w:t>
      </w:r>
    </w:p>
    <w:p w14:paraId="3E0537CB" w14:textId="77777777" w:rsidR="00976BCC" w:rsidRDefault="00976BCC" w:rsidP="00976BCC">
      <w:pPr>
        <w:pStyle w:val="XYZCoords"/>
      </w:pPr>
      <w:r>
        <w:t>H          1.95694       -0.92246        2.66522</w:t>
      </w:r>
    </w:p>
    <w:p w14:paraId="693A39D7" w14:textId="77777777" w:rsidR="00976BCC" w:rsidRDefault="00976BCC" w:rsidP="00976BCC">
      <w:pPr>
        <w:pStyle w:val="XYZCoords"/>
      </w:pPr>
      <w:r>
        <w:t>H          3.44126       -0.13502        3.23371</w:t>
      </w:r>
    </w:p>
    <w:p w14:paraId="79C9D7CD" w14:textId="77777777" w:rsidR="00976BCC" w:rsidRDefault="00976BCC" w:rsidP="00976BCC">
      <w:pPr>
        <w:pStyle w:val="XYZCoords"/>
      </w:pPr>
      <w:r>
        <w:t>H          2.49440        2.03236        2.89242</w:t>
      </w:r>
    </w:p>
    <w:p w14:paraId="4F68C67D" w14:textId="77777777" w:rsidR="00976BCC" w:rsidRDefault="00976BCC" w:rsidP="00976BCC">
      <w:pPr>
        <w:pStyle w:val="XYZCoords"/>
      </w:pPr>
      <w:r>
        <w:t>H          0.96381        1.44847        2.19949</w:t>
      </w:r>
    </w:p>
    <w:p w14:paraId="01937C5C" w14:textId="77777777" w:rsidR="00976BCC" w:rsidRDefault="00976BCC" w:rsidP="00976BCC">
      <w:pPr>
        <w:pStyle w:val="XYZCoords"/>
      </w:pPr>
      <w:r>
        <w:t>H          1.95863        2.63050        1.31020</w:t>
      </w:r>
    </w:p>
    <w:p w14:paraId="12168BD3" w14:textId="77777777" w:rsidR="00976BCC" w:rsidRDefault="00976BCC">
      <w:r>
        <w:br w:type="page"/>
      </w:r>
    </w:p>
    <w:p w14:paraId="05FECC30" w14:textId="49E0B6CF" w:rsidR="00976BCC" w:rsidRDefault="00976BCC" w:rsidP="00976BCC">
      <w:pPr>
        <w:pStyle w:val="Caption"/>
      </w:pPr>
      <w:bookmarkStart w:id="263" w:name="_Ref461728312"/>
      <w:bookmarkStart w:id="264" w:name="_Toc464139277"/>
      <w:r>
        <w:t xml:space="preserve">Figure </w:t>
      </w:r>
      <w:fldSimple w:instr=" STYLEREF 2 \s ">
        <w:r w:rsidR="0073677E">
          <w:rPr>
            <w:noProof/>
          </w:rPr>
          <w:t>11.5</w:t>
        </w:r>
      </w:fldSimple>
      <w:r w:rsidR="008F3988">
        <w:noBreakHyphen/>
      </w:r>
      <w:fldSimple w:instr=" SEQ Figure \* ARABIC \s 2 ">
        <w:r w:rsidR="0073677E">
          <w:rPr>
            <w:noProof/>
          </w:rPr>
          <w:t>11</w:t>
        </w:r>
      </w:fldSimple>
      <w:bookmarkEnd w:id="263"/>
      <w:r>
        <w:t xml:space="preserve"> [B-Trans]T</w:t>
      </w:r>
      <w:r>
        <w:rPr>
          <w:vertAlign w:val="subscript"/>
        </w:rPr>
        <w:t>0</w:t>
      </w:r>
      <w:r>
        <w:t xml:space="preserve"> Structure and Coordinates</w:t>
      </w:r>
      <w:bookmarkEnd w:id="264"/>
    </w:p>
    <w:p w14:paraId="1AEC04B3" w14:textId="77777777" w:rsidR="00976BCC" w:rsidRDefault="00976BCC" w:rsidP="00976BCC">
      <w:pPr>
        <w:pStyle w:val="CaptionText"/>
      </w:pPr>
      <w:r>
        <w:rPr>
          <w:noProof/>
        </w:rPr>
        <w:drawing>
          <wp:anchor distT="0" distB="0" distL="114300" distR="114300" simplePos="0" relativeHeight="251668480" behindDoc="0" locked="0" layoutInCell="1" allowOverlap="1" wp14:anchorId="76602EC5" wp14:editId="62EF2DFB">
            <wp:simplePos x="0" y="0"/>
            <wp:positionH relativeFrom="column">
              <wp:posOffset>1549400</wp:posOffset>
            </wp:positionH>
            <wp:positionV relativeFrom="paragraph">
              <wp:posOffset>146685</wp:posOffset>
            </wp:positionV>
            <wp:extent cx="4622165" cy="4622165"/>
            <wp:effectExtent l="0" t="0" r="0" b="0"/>
            <wp:wrapSquare wrapText="bothSides"/>
            <wp:docPr id="12" name="Picture 12" descr="Macintosh HD:Users:Jacob:Documents:Water_Splitting:Two_Photon_Water_Splitting:Computational_Data:B_Intermediate:Trans_Isomer:Full_Model:G-R2-R2-Down-GP-T-SM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Macintosh HD:Users:Jacob:Documents:Water_Splitting:Two_Photon_Water_Splitting:Computational_Data:B_Intermediate:Trans_Isomer:Full_Model:G-R2-R2-Down-GP-T-SMD.png"/>
                    <pic:cNvPicPr>
                      <a:picLocks noChangeAspect="1" noChangeArrowheads="1"/>
                    </pic:cNvPicPr>
                  </pic:nvPicPr>
                  <pic:blipFill>
                    <a:blip r:embed="rId141">
                      <a:extLst>
                        <a:ext uri="{28A0092B-C50C-407E-A947-70E740481C1C}">
                          <a14:useLocalDpi xmlns:a14="http://schemas.microsoft.com/office/drawing/2010/main" val="0"/>
                        </a:ext>
                      </a:extLst>
                    </a:blip>
                    <a:srcRect/>
                    <a:stretch>
                      <a:fillRect/>
                    </a:stretch>
                  </pic:blipFill>
                  <pic:spPr bwMode="auto">
                    <a:xfrm>
                      <a:off x="0" y="0"/>
                      <a:ext cx="4622165" cy="462216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B7D0C25" w14:textId="77777777" w:rsidR="00976BCC" w:rsidRDefault="00976BCC" w:rsidP="00976BCC"/>
    <w:p w14:paraId="3747EA14" w14:textId="77777777" w:rsidR="00976BCC" w:rsidRDefault="00976BCC" w:rsidP="00976BCC">
      <w:pPr>
        <w:pStyle w:val="XYZCoords"/>
      </w:pPr>
      <w:r>
        <w:t>128</w:t>
      </w:r>
    </w:p>
    <w:p w14:paraId="5CEBE272" w14:textId="77777777" w:rsidR="00976BCC" w:rsidRDefault="00976BCC" w:rsidP="00976BCC">
      <w:pPr>
        <w:pStyle w:val="XYZCoords"/>
      </w:pPr>
      <w:r>
        <w:tab/>
        <w:t>Energy: -1951524.2043341</w:t>
      </w:r>
    </w:p>
    <w:p w14:paraId="605B1FCE" w14:textId="77777777" w:rsidR="00976BCC" w:rsidRDefault="00976BCC" w:rsidP="00976BCC">
      <w:pPr>
        <w:pStyle w:val="XYZCoords"/>
      </w:pPr>
      <w:r>
        <w:t>H         -0.03271        1.60418        4.13717</w:t>
      </w:r>
    </w:p>
    <w:p w14:paraId="22E00D5C" w14:textId="77777777" w:rsidR="00976BCC" w:rsidRDefault="00976BCC" w:rsidP="00976BCC">
      <w:pPr>
        <w:pStyle w:val="XYZCoords"/>
      </w:pPr>
      <w:r>
        <w:t>C          0.93903        1.19294        3.83039</w:t>
      </w:r>
    </w:p>
    <w:p w14:paraId="086D4F01" w14:textId="77777777" w:rsidR="00976BCC" w:rsidRDefault="00976BCC" w:rsidP="00976BCC">
      <w:pPr>
        <w:pStyle w:val="XYZCoords"/>
      </w:pPr>
      <w:r>
        <w:t>H          1.55757        1.10677        4.73735</w:t>
      </w:r>
    </w:p>
    <w:p w14:paraId="647C7EE7" w14:textId="77777777" w:rsidR="00976BCC" w:rsidRDefault="00976BCC" w:rsidP="00976BCC">
      <w:pPr>
        <w:pStyle w:val="XYZCoords"/>
      </w:pPr>
      <w:r>
        <w:t>H          1.40931        1.90677        3.13456</w:t>
      </w:r>
    </w:p>
    <w:p w14:paraId="171D3DD6" w14:textId="77777777" w:rsidR="00976BCC" w:rsidRDefault="00976BCC" w:rsidP="00976BCC">
      <w:pPr>
        <w:pStyle w:val="XYZCoords"/>
      </w:pPr>
      <w:r>
        <w:t>H          1.46667        1.59848       -2.33918</w:t>
      </w:r>
    </w:p>
    <w:p w14:paraId="57D9ED05" w14:textId="77777777" w:rsidR="00976BCC" w:rsidRDefault="00976BCC" w:rsidP="00976BCC">
      <w:pPr>
        <w:pStyle w:val="XYZCoords"/>
      </w:pPr>
      <w:r>
        <w:t>O          1.96714        2.11966        1.02547</w:t>
      </w:r>
    </w:p>
    <w:p w14:paraId="5E66AE15" w14:textId="77777777" w:rsidR="00976BCC" w:rsidRDefault="00976BCC" w:rsidP="00976BCC">
      <w:pPr>
        <w:pStyle w:val="XYZCoords"/>
      </w:pPr>
      <w:r>
        <w:t>H          3.26370        3.58976       -1.40532</w:t>
      </w:r>
    </w:p>
    <w:p w14:paraId="24315098" w14:textId="77777777" w:rsidR="00976BCC" w:rsidRDefault="00976BCC" w:rsidP="00976BCC">
      <w:pPr>
        <w:pStyle w:val="XYZCoords"/>
      </w:pPr>
      <w:r>
        <w:t>O          1.13721       -0.21512       -0.12088</w:t>
      </w:r>
    </w:p>
    <w:p w14:paraId="12ED9F74" w14:textId="77777777" w:rsidR="00976BCC" w:rsidRDefault="00976BCC" w:rsidP="00976BCC">
      <w:pPr>
        <w:pStyle w:val="XYZCoords"/>
      </w:pPr>
      <w:r>
        <w:t>H          0.67013        2.31304       -0.01713</w:t>
      </w:r>
    </w:p>
    <w:p w14:paraId="410ADC83" w14:textId="77777777" w:rsidR="00976BCC" w:rsidRDefault="00976BCC" w:rsidP="00976BCC">
      <w:pPr>
        <w:pStyle w:val="XYZCoords"/>
      </w:pPr>
      <w:r>
        <w:t>C          0.70514       -0.13262        3.14136</w:t>
      </w:r>
    </w:p>
    <w:p w14:paraId="58BA7058" w14:textId="77777777" w:rsidR="00976BCC" w:rsidRDefault="00976BCC" w:rsidP="00976BCC">
      <w:pPr>
        <w:pStyle w:val="XYZCoords"/>
      </w:pPr>
      <w:r>
        <w:t>H          1.65072        1.13562       -4.04736</w:t>
      </w:r>
    </w:p>
    <w:p w14:paraId="0374C93F" w14:textId="77777777" w:rsidR="00976BCC" w:rsidRDefault="00976BCC" w:rsidP="00976BCC">
      <w:pPr>
        <w:pStyle w:val="XYZCoords"/>
      </w:pPr>
      <w:r>
        <w:t>H          0.23184       -0.85739        3.83074</w:t>
      </w:r>
    </w:p>
    <w:p w14:paraId="3259313B" w14:textId="77777777" w:rsidR="00976BCC" w:rsidRDefault="00976BCC" w:rsidP="00976BCC">
      <w:pPr>
        <w:pStyle w:val="XYZCoords"/>
      </w:pPr>
      <w:r>
        <w:t>C          2.20339        1.42983       -3.13929</w:t>
      </w:r>
    </w:p>
    <w:p w14:paraId="22C278E1" w14:textId="77777777" w:rsidR="00976BCC" w:rsidRDefault="00976BCC" w:rsidP="00976BCC">
      <w:pPr>
        <w:pStyle w:val="XYZCoords"/>
      </w:pPr>
      <w:r>
        <w:t>H          3.78233        3.29263        0.25363</w:t>
      </w:r>
    </w:p>
    <w:p w14:paraId="19A41E6A" w14:textId="77777777" w:rsidR="00976BCC" w:rsidRDefault="00976BCC" w:rsidP="00976BCC">
      <w:pPr>
        <w:pStyle w:val="XYZCoords"/>
      </w:pPr>
      <w:r>
        <w:t>H          2.69252        2.39138       -3.35541</w:t>
      </w:r>
    </w:p>
    <w:p w14:paraId="482F97B5" w14:textId="77777777" w:rsidR="00976BCC" w:rsidRDefault="00976BCC" w:rsidP="00976BCC">
      <w:pPr>
        <w:pStyle w:val="XYZCoords"/>
      </w:pPr>
      <w:r>
        <w:t>H          0.01209       -0.01986        2.29622</w:t>
      </w:r>
    </w:p>
    <w:p w14:paraId="64DBD45E" w14:textId="77777777" w:rsidR="00976BCC" w:rsidRDefault="00976BCC" w:rsidP="00976BCC">
      <w:pPr>
        <w:pStyle w:val="XYZCoords"/>
      </w:pPr>
      <w:r>
        <w:t>C          4.15143        3.47739       -0.76538</w:t>
      </w:r>
    </w:p>
    <w:p w14:paraId="606EFD47" w14:textId="77777777" w:rsidR="00976BCC" w:rsidRDefault="00976BCC" w:rsidP="00976BCC">
      <w:pPr>
        <w:pStyle w:val="XYZCoords"/>
      </w:pPr>
      <w:r>
        <w:t>H          4.70769        4.42922       -0.78539</w:t>
      </w:r>
    </w:p>
    <w:p w14:paraId="1CF7728C" w14:textId="77777777" w:rsidR="00976BCC" w:rsidRDefault="00976BCC" w:rsidP="00976BCC">
      <w:pPr>
        <w:pStyle w:val="XYZCoords"/>
      </w:pPr>
      <w:r>
        <w:t>H          0.74442       -1.81454        1.29101</w:t>
      </w:r>
    </w:p>
    <w:p w14:paraId="5BF231F6" w14:textId="77777777" w:rsidR="00976BCC" w:rsidRDefault="00976BCC" w:rsidP="00976BCC">
      <w:pPr>
        <w:pStyle w:val="XYZCoords"/>
      </w:pPr>
      <w:r>
        <w:t>Ru         2.84345        0.41858        0.84464</w:t>
      </w:r>
    </w:p>
    <w:p w14:paraId="757380AF" w14:textId="77777777" w:rsidR="00976BCC" w:rsidRDefault="00976BCC" w:rsidP="00976BCC">
      <w:pPr>
        <w:pStyle w:val="XYZCoords"/>
      </w:pPr>
      <w:r>
        <w:t>H          1.84130       -0.99793       -1.75221</w:t>
      </w:r>
    </w:p>
    <w:p w14:paraId="6B1C9D00" w14:textId="77777777" w:rsidR="00976BCC" w:rsidRDefault="00976BCC" w:rsidP="00976BCC">
      <w:pPr>
        <w:pStyle w:val="XYZCoords"/>
      </w:pPr>
      <w:r>
        <w:t>N          1.94541       -0.73808        2.59715</w:t>
      </w:r>
    </w:p>
    <w:p w14:paraId="43C00AB3" w14:textId="77777777" w:rsidR="00976BCC" w:rsidRDefault="00976BCC" w:rsidP="00976BCC">
      <w:pPr>
        <w:pStyle w:val="XYZCoords"/>
      </w:pPr>
      <w:r>
        <w:t>C          1.60894       -2.01774        1.94199</w:t>
      </w:r>
    </w:p>
    <w:p w14:paraId="39675F0D" w14:textId="77777777" w:rsidR="00976BCC" w:rsidRDefault="00976BCC" w:rsidP="00976BCC">
      <w:pPr>
        <w:pStyle w:val="XYZCoords"/>
      </w:pPr>
      <w:r>
        <w:t>C          3.21917        0.33453       -2.80832</w:t>
      </w:r>
    </w:p>
    <w:p w14:paraId="4DB65063" w14:textId="77777777" w:rsidR="00976BCC" w:rsidRDefault="00976BCC" w:rsidP="00976BCC">
      <w:pPr>
        <w:pStyle w:val="XYZCoords"/>
      </w:pPr>
      <w:r>
        <w:t>H          1.88886       -1.17928       -3.54147</w:t>
      </w:r>
    </w:p>
    <w:p w14:paraId="6636B78F" w14:textId="77777777" w:rsidR="00976BCC" w:rsidRDefault="00976BCC" w:rsidP="00976BCC">
      <w:pPr>
        <w:pStyle w:val="XYZCoords"/>
      </w:pPr>
      <w:r>
        <w:t>H          4.74593        2.90046       -3.37196</w:t>
      </w:r>
    </w:p>
    <w:p w14:paraId="5C2CE1BB" w14:textId="77777777" w:rsidR="00976BCC" w:rsidRDefault="00976BCC" w:rsidP="00976BCC">
      <w:pPr>
        <w:pStyle w:val="XYZCoords"/>
      </w:pPr>
      <w:r>
        <w:t>C          2.49751       -1.00907       -2.63714</w:t>
      </w:r>
    </w:p>
    <w:p w14:paraId="40DCBBA5" w14:textId="77777777" w:rsidR="00976BCC" w:rsidRDefault="00976BCC" w:rsidP="00976BCC">
      <w:pPr>
        <w:pStyle w:val="XYZCoords"/>
      </w:pPr>
      <w:r>
        <w:t>C          5.06992        2.35683       -1.26636</w:t>
      </w:r>
    </w:p>
    <w:p w14:paraId="6F177451" w14:textId="77777777" w:rsidR="00976BCC" w:rsidRDefault="00976BCC" w:rsidP="00976BCC">
      <w:pPr>
        <w:pStyle w:val="XYZCoords"/>
      </w:pPr>
      <w:r>
        <w:t>P          4.03937        0.75614       -1.14019</w:t>
      </w:r>
    </w:p>
    <w:p w14:paraId="71D63D49" w14:textId="77777777" w:rsidR="00976BCC" w:rsidRDefault="00976BCC" w:rsidP="00976BCC">
      <w:pPr>
        <w:pStyle w:val="XYZCoords"/>
      </w:pPr>
      <w:r>
        <w:t>H          1.31415       -2.78482        2.67687</w:t>
      </w:r>
    </w:p>
    <w:p w14:paraId="42FA0F15" w14:textId="77777777" w:rsidR="00976BCC" w:rsidRDefault="00976BCC" w:rsidP="00976BCC">
      <w:pPr>
        <w:pStyle w:val="XYZCoords"/>
      </w:pPr>
      <w:r>
        <w:t>C          5.56579        2.70422       -2.66978</w:t>
      </w:r>
    </w:p>
    <w:p w14:paraId="0E217252" w14:textId="77777777" w:rsidR="00976BCC" w:rsidRDefault="00976BCC" w:rsidP="00976BCC">
      <w:pPr>
        <w:pStyle w:val="XYZCoords"/>
      </w:pPr>
      <w:r>
        <w:t>H          3.29420        0.02463        4.00180</w:t>
      </w:r>
    </w:p>
    <w:p w14:paraId="342B7786" w14:textId="77777777" w:rsidR="00976BCC" w:rsidRDefault="00976BCC" w:rsidP="00976BCC">
      <w:pPr>
        <w:pStyle w:val="XYZCoords"/>
      </w:pPr>
      <w:r>
        <w:t>H          1.72024       -1.32990        5.41648</w:t>
      </w:r>
    </w:p>
    <w:p w14:paraId="02953151" w14:textId="77777777" w:rsidR="00976BCC" w:rsidRDefault="00976BCC" w:rsidP="00976BCC">
      <w:pPr>
        <w:pStyle w:val="XYZCoords"/>
      </w:pPr>
      <w:r>
        <w:t>H          6.15948        3.63055       -2.59746</w:t>
      </w:r>
    </w:p>
    <w:p w14:paraId="3091978A" w14:textId="77777777" w:rsidR="00976BCC" w:rsidRDefault="00976BCC" w:rsidP="00976BCC">
      <w:pPr>
        <w:pStyle w:val="XYZCoords"/>
      </w:pPr>
      <w:r>
        <w:t>C          2.96490       -0.96123        3.65394</w:t>
      </w:r>
    </w:p>
    <w:p w14:paraId="5C6F5BEE" w14:textId="77777777" w:rsidR="00976BCC" w:rsidRDefault="00976BCC" w:rsidP="00976BCC">
      <w:pPr>
        <w:pStyle w:val="XYZCoords"/>
      </w:pPr>
      <w:r>
        <w:t>H          3.65865       -0.29009       -4.80620</w:t>
      </w:r>
    </w:p>
    <w:p w14:paraId="37269F4A" w14:textId="77777777" w:rsidR="00976BCC" w:rsidRDefault="00976BCC" w:rsidP="00976BCC">
      <w:pPr>
        <w:pStyle w:val="XYZCoords"/>
      </w:pPr>
      <w:r>
        <w:t>C          4.23993        0.99765        1.88691</w:t>
      </w:r>
    </w:p>
    <w:p w14:paraId="5FB9ADF3" w14:textId="77777777" w:rsidR="00976BCC" w:rsidRDefault="00976BCC" w:rsidP="00976BCC">
      <w:pPr>
        <w:pStyle w:val="XYZCoords"/>
      </w:pPr>
      <w:r>
        <w:t>C          4.20926        0.16512       -3.96646</w:t>
      </w:r>
    </w:p>
    <w:p w14:paraId="71533BD6" w14:textId="77777777" w:rsidR="00976BCC" w:rsidRDefault="00976BCC" w:rsidP="00976BCC">
      <w:pPr>
        <w:pStyle w:val="XYZCoords"/>
      </w:pPr>
      <w:r>
        <w:t>H          6.07936        1.98017        0.66517</w:t>
      </w:r>
    </w:p>
    <w:p w14:paraId="212B648D" w14:textId="77777777" w:rsidR="00976BCC" w:rsidRDefault="00976BCC" w:rsidP="00976BCC">
      <w:pPr>
        <w:pStyle w:val="XYZCoords"/>
      </w:pPr>
      <w:r>
        <w:t>C          6.30687        2.25095       -0.37099</w:t>
      </w:r>
    </w:p>
    <w:p w14:paraId="18BD269A" w14:textId="77777777" w:rsidR="00976BCC" w:rsidRDefault="00976BCC" w:rsidP="00976BCC">
      <w:pPr>
        <w:pStyle w:val="XYZCoords"/>
      </w:pPr>
      <w:r>
        <w:t>H          4.63229        1.10637       -4.32961</w:t>
      </w:r>
    </w:p>
    <w:p w14:paraId="2B7EB052" w14:textId="77777777" w:rsidR="00976BCC" w:rsidRDefault="00976BCC" w:rsidP="00976BCC">
      <w:pPr>
        <w:pStyle w:val="XYZCoords"/>
      </w:pPr>
      <w:r>
        <w:t>H          6.79448        3.23921       -0.34468</w:t>
      </w:r>
    </w:p>
    <w:p w14:paraId="363F137B" w14:textId="77777777" w:rsidR="00976BCC" w:rsidRDefault="00976BCC" w:rsidP="00976BCC">
      <w:pPr>
        <w:pStyle w:val="XYZCoords"/>
      </w:pPr>
      <w:r>
        <w:t>C          2.74500       -2.50792        1.09336</w:t>
      </w:r>
    </w:p>
    <w:p w14:paraId="2CDB196C" w14:textId="77777777" w:rsidR="00976BCC" w:rsidRDefault="00976BCC" w:rsidP="00976BCC">
      <w:pPr>
        <w:pStyle w:val="XYZCoords"/>
      </w:pPr>
      <w:r>
        <w:t>N          3.49427       -1.54532        0.52592</w:t>
      </w:r>
    </w:p>
    <w:p w14:paraId="6C6AFF80" w14:textId="77777777" w:rsidR="00976BCC" w:rsidRDefault="00976BCC" w:rsidP="00976BCC">
      <w:pPr>
        <w:pStyle w:val="XYZCoords"/>
      </w:pPr>
      <w:r>
        <w:t>C          2.53635       -1.79930        4.84880</w:t>
      </w:r>
    </w:p>
    <w:p w14:paraId="5FD8C556" w14:textId="77777777" w:rsidR="00976BCC" w:rsidRDefault="00976BCC" w:rsidP="00976BCC">
      <w:pPr>
        <w:pStyle w:val="XYZCoords"/>
      </w:pPr>
      <w:r>
        <w:t>H          3.21037       -1.84541       -2.56623</w:t>
      </w:r>
    </w:p>
    <w:p w14:paraId="1A176D8E" w14:textId="77777777" w:rsidR="00976BCC" w:rsidRDefault="00976BCC" w:rsidP="00976BCC">
      <w:pPr>
        <w:pStyle w:val="XYZCoords"/>
      </w:pPr>
      <w:r>
        <w:t>H          3.83516       -1.42327        3.16440</w:t>
      </w:r>
    </w:p>
    <w:p w14:paraId="0FD296FD" w14:textId="77777777" w:rsidR="00976BCC" w:rsidRDefault="00976BCC" w:rsidP="00976BCC">
      <w:pPr>
        <w:pStyle w:val="XYZCoords"/>
      </w:pPr>
      <w:r>
        <w:t>H          6.22003        1.92761       -3.09094</w:t>
      </w:r>
    </w:p>
    <w:p w14:paraId="1CF71671" w14:textId="77777777" w:rsidR="00976BCC" w:rsidRDefault="00976BCC" w:rsidP="00976BCC">
      <w:pPr>
        <w:pStyle w:val="XYZCoords"/>
      </w:pPr>
      <w:r>
        <w:t>H          2.22104       -2.81646        4.57277</w:t>
      </w:r>
    </w:p>
    <w:p w14:paraId="4E24BF2C" w14:textId="77777777" w:rsidR="00976BCC" w:rsidRDefault="00976BCC" w:rsidP="00976BCC">
      <w:pPr>
        <w:pStyle w:val="XYZCoords"/>
      </w:pPr>
      <w:r>
        <w:t>C          5.23608       -0.66838       -0.89074</w:t>
      </w:r>
    </w:p>
    <w:p w14:paraId="72C6D7D1" w14:textId="77777777" w:rsidR="00976BCC" w:rsidRDefault="00976BCC" w:rsidP="00976BCC">
      <w:pPr>
        <w:pStyle w:val="XYZCoords"/>
      </w:pPr>
      <w:r>
        <w:t>H          3.39534       -1.89987        5.52898</w:t>
      </w:r>
    </w:p>
    <w:p w14:paraId="51526F27" w14:textId="77777777" w:rsidR="00976BCC" w:rsidRDefault="00976BCC" w:rsidP="00976BCC">
      <w:pPr>
        <w:pStyle w:val="XYZCoords"/>
      </w:pPr>
      <w:r>
        <w:t>H          5.03647       -0.52011       -3.72437</w:t>
      </w:r>
    </w:p>
    <w:p w14:paraId="627EF951" w14:textId="77777777" w:rsidR="00976BCC" w:rsidRDefault="00976BCC" w:rsidP="00976BCC">
      <w:pPr>
        <w:pStyle w:val="XYZCoords"/>
      </w:pPr>
      <w:r>
        <w:t>C          4.50474       -1.84421       -0.31228</w:t>
      </w:r>
    </w:p>
    <w:p w14:paraId="3C2F8393" w14:textId="77777777" w:rsidR="00976BCC" w:rsidRDefault="00976BCC" w:rsidP="00976BCC">
      <w:pPr>
        <w:pStyle w:val="XYZCoords"/>
      </w:pPr>
      <w:r>
        <w:t>C          3.00870       -3.85068        0.84361</w:t>
      </w:r>
    </w:p>
    <w:p w14:paraId="05D76E81" w14:textId="77777777" w:rsidR="00976BCC" w:rsidRDefault="00976BCC" w:rsidP="00976BCC">
      <w:pPr>
        <w:pStyle w:val="XYZCoords"/>
      </w:pPr>
      <w:r>
        <w:t>H          7.04318        1.53799       -0.77358</w:t>
      </w:r>
    </w:p>
    <w:p w14:paraId="34B70502" w14:textId="77777777" w:rsidR="00976BCC" w:rsidRDefault="00976BCC" w:rsidP="00976BCC">
      <w:pPr>
        <w:pStyle w:val="XYZCoords"/>
      </w:pPr>
      <w:r>
        <w:t>H          2.39588       -4.62062        1.31359</w:t>
      </w:r>
    </w:p>
    <w:p w14:paraId="6C47F5C4" w14:textId="77777777" w:rsidR="00976BCC" w:rsidRDefault="00976BCC" w:rsidP="00976BCC">
      <w:pPr>
        <w:pStyle w:val="XYZCoords"/>
      </w:pPr>
      <w:r>
        <w:t>H          5.96418       -0.30988       -0.14538</w:t>
      </w:r>
    </w:p>
    <w:p w14:paraId="1FAC4A74" w14:textId="77777777" w:rsidR="00976BCC" w:rsidRDefault="00976BCC" w:rsidP="00976BCC">
      <w:pPr>
        <w:pStyle w:val="XYZCoords"/>
      </w:pPr>
      <w:r>
        <w:t>H          5.79248       -0.94732       -1.79631</w:t>
      </w:r>
    </w:p>
    <w:p w14:paraId="2FB10D7F" w14:textId="77777777" w:rsidR="00976BCC" w:rsidRDefault="00976BCC" w:rsidP="00976BCC">
      <w:pPr>
        <w:pStyle w:val="XYZCoords"/>
      </w:pPr>
      <w:r>
        <w:t>C          4.80936       -3.17184       -0.60228</w:t>
      </w:r>
    </w:p>
    <w:p w14:paraId="365F944F" w14:textId="77777777" w:rsidR="00976BCC" w:rsidRDefault="00976BCC" w:rsidP="00976BCC">
      <w:pPr>
        <w:pStyle w:val="XYZCoords"/>
      </w:pPr>
      <w:r>
        <w:t>C          4.05194       -4.18314       -0.01677</w:t>
      </w:r>
    </w:p>
    <w:p w14:paraId="0BC96601" w14:textId="77777777" w:rsidR="00976BCC" w:rsidRDefault="00976BCC" w:rsidP="00976BCC">
      <w:pPr>
        <w:pStyle w:val="XYZCoords"/>
      </w:pPr>
      <w:r>
        <w:t>H          5.62669       -3.40435       -1.28555</w:t>
      </w:r>
    </w:p>
    <w:p w14:paraId="485AFCE5" w14:textId="77777777" w:rsidR="00976BCC" w:rsidRDefault="00976BCC" w:rsidP="00976BCC">
      <w:pPr>
        <w:pStyle w:val="XYZCoords"/>
      </w:pPr>
      <w:r>
        <w:t>H          4.27449       -5.22961       -0.23262</w:t>
      </w:r>
    </w:p>
    <w:p w14:paraId="65A4B06F" w14:textId="77777777" w:rsidR="00976BCC" w:rsidRDefault="00976BCC" w:rsidP="00976BCC">
      <w:pPr>
        <w:pStyle w:val="XYZCoords"/>
      </w:pPr>
      <w:r>
        <w:t>O          5.05375        1.38425        2.62202</w:t>
      </w:r>
    </w:p>
    <w:p w14:paraId="7A118AF5" w14:textId="77777777" w:rsidR="00976BCC" w:rsidRDefault="00976BCC" w:rsidP="00976BCC">
      <w:pPr>
        <w:pStyle w:val="XYZCoords"/>
      </w:pPr>
      <w:r>
        <w:t>C         -0.17527       -3.89764       -1.73467</w:t>
      </w:r>
    </w:p>
    <w:p w14:paraId="0E0CC3C8" w14:textId="77777777" w:rsidR="00976BCC" w:rsidRDefault="00976BCC" w:rsidP="00976BCC">
      <w:pPr>
        <w:pStyle w:val="XYZCoords"/>
      </w:pPr>
      <w:r>
        <w:t>H         -1.24587        1.94143        1.62104</w:t>
      </w:r>
    </w:p>
    <w:p w14:paraId="1ABF7CFE" w14:textId="77777777" w:rsidR="00976BCC" w:rsidRDefault="00976BCC" w:rsidP="00976BCC">
      <w:pPr>
        <w:pStyle w:val="XYZCoords"/>
      </w:pPr>
      <w:r>
        <w:t>O          0.05360        2.34163       -0.80701</w:t>
      </w:r>
    </w:p>
    <w:p w14:paraId="3F2ACBA1" w14:textId="77777777" w:rsidR="00976BCC" w:rsidRDefault="00976BCC" w:rsidP="00976BCC">
      <w:pPr>
        <w:pStyle w:val="XYZCoords"/>
      </w:pPr>
      <w:r>
        <w:t>H         -2.09722        3.65271       -0.87619</w:t>
      </w:r>
    </w:p>
    <w:p w14:paraId="67D2B188" w14:textId="77777777" w:rsidR="00976BCC" w:rsidRDefault="00976BCC" w:rsidP="00976BCC">
      <w:pPr>
        <w:pStyle w:val="XYZCoords"/>
      </w:pPr>
      <w:r>
        <w:t>O         -1.42466       -0.63826        0.77242</w:t>
      </w:r>
    </w:p>
    <w:p w14:paraId="18F1AAA4" w14:textId="77777777" w:rsidR="00976BCC" w:rsidRDefault="00976BCC" w:rsidP="00976BCC">
      <w:pPr>
        <w:pStyle w:val="XYZCoords"/>
      </w:pPr>
      <w:r>
        <w:t>H         -0.74161        1.85095       -0.54158</w:t>
      </w:r>
    </w:p>
    <w:p w14:paraId="0A2C0F34" w14:textId="77777777" w:rsidR="00976BCC" w:rsidRDefault="00976BCC" w:rsidP="00976BCC">
      <w:pPr>
        <w:pStyle w:val="XYZCoords"/>
      </w:pPr>
      <w:r>
        <w:t>C         -0.72051       -2.48274       -1.60385</w:t>
      </w:r>
    </w:p>
    <w:p w14:paraId="574FE527" w14:textId="77777777" w:rsidR="00976BCC" w:rsidRDefault="00976BCC" w:rsidP="00976BCC">
      <w:pPr>
        <w:pStyle w:val="XYZCoords"/>
      </w:pPr>
      <w:r>
        <w:t>H         -1.71046        2.83297        3.09142</w:t>
      </w:r>
    </w:p>
    <w:p w14:paraId="2F16E9E7" w14:textId="77777777" w:rsidR="00976BCC" w:rsidRDefault="00976BCC" w:rsidP="00976BCC">
      <w:pPr>
        <w:pStyle w:val="XYZCoords"/>
      </w:pPr>
      <w:r>
        <w:t>C         -2.00864        2.60120        2.05539</w:t>
      </w:r>
    </w:p>
    <w:p w14:paraId="1D180981" w14:textId="77777777" w:rsidR="00976BCC" w:rsidRDefault="00976BCC" w:rsidP="00976BCC">
      <w:pPr>
        <w:pStyle w:val="XYZCoords"/>
      </w:pPr>
      <w:r>
        <w:t>H         -2.73850        2.72199       -2.23269</w:t>
      </w:r>
    </w:p>
    <w:p w14:paraId="3E315163" w14:textId="77777777" w:rsidR="00976BCC" w:rsidRDefault="00976BCC" w:rsidP="00976BCC">
      <w:pPr>
        <w:pStyle w:val="XYZCoords"/>
      </w:pPr>
      <w:r>
        <w:t>H         -2.00637        3.54772        1.49496</w:t>
      </w:r>
    </w:p>
    <w:p w14:paraId="050C0D4C" w14:textId="77777777" w:rsidR="00976BCC" w:rsidRDefault="00976BCC" w:rsidP="00976BCC">
      <w:pPr>
        <w:pStyle w:val="XYZCoords"/>
      </w:pPr>
      <w:r>
        <w:t>C         -2.98459        3.51026       -1.50902</w:t>
      </w:r>
    </w:p>
    <w:p w14:paraId="3A66D747" w14:textId="77777777" w:rsidR="00976BCC" w:rsidRDefault="00976BCC" w:rsidP="00976BCC">
      <w:pPr>
        <w:pStyle w:val="XYZCoords"/>
      </w:pPr>
      <w:r>
        <w:t>H         -3.16278        4.44821       -2.06195</w:t>
      </w:r>
    </w:p>
    <w:p w14:paraId="165DA140" w14:textId="77777777" w:rsidR="00976BCC" w:rsidRDefault="00976BCC" w:rsidP="00976BCC">
      <w:pPr>
        <w:pStyle w:val="XYZCoords"/>
      </w:pPr>
      <w:r>
        <w:t>H         -1.89005       -2.72701        0.59986</w:t>
      </w:r>
    </w:p>
    <w:p w14:paraId="20FFE1A7" w14:textId="77777777" w:rsidR="00976BCC" w:rsidRDefault="00976BCC" w:rsidP="00976BCC">
      <w:pPr>
        <w:pStyle w:val="XYZCoords"/>
      </w:pPr>
      <w:r>
        <w:t>Ru        -2.72275       -0.16773       -0.79566</w:t>
      </w:r>
    </w:p>
    <w:p w14:paraId="13808F80" w14:textId="77777777" w:rsidR="00976BCC" w:rsidRDefault="00976BCC" w:rsidP="00976BCC">
      <w:pPr>
        <w:pStyle w:val="XYZCoords"/>
      </w:pPr>
      <w:r>
        <w:t>H         -2.56150       -0.09991        2.23946</w:t>
      </w:r>
    </w:p>
    <w:p w14:paraId="460DCE15" w14:textId="77777777" w:rsidR="00976BCC" w:rsidRDefault="00976BCC" w:rsidP="00976BCC">
      <w:pPr>
        <w:pStyle w:val="XYZCoords"/>
      </w:pPr>
      <w:r>
        <w:t>N         -2.17984       -2.34650       -1.40602</w:t>
      </w:r>
    </w:p>
    <w:p w14:paraId="1AA7D865" w14:textId="77777777" w:rsidR="00976BCC" w:rsidRDefault="00976BCC" w:rsidP="00976BCC">
      <w:pPr>
        <w:pStyle w:val="XYZCoords"/>
      </w:pPr>
      <w:r>
        <w:t>C         -2.59716       -3.05718       -0.18043</w:t>
      </w:r>
    </w:p>
    <w:p w14:paraId="34254939" w14:textId="77777777" w:rsidR="00976BCC" w:rsidRDefault="00976BCC" w:rsidP="00976BCC">
      <w:pPr>
        <w:pStyle w:val="XYZCoords"/>
      </w:pPr>
      <w:r>
        <w:t>C         -3.37671        1.92043        2.06136</w:t>
      </w:r>
    </w:p>
    <w:p w14:paraId="1576E1D5" w14:textId="77777777" w:rsidR="00976BCC" w:rsidRDefault="00976BCC" w:rsidP="00976BCC">
      <w:pPr>
        <w:pStyle w:val="XYZCoords"/>
      </w:pPr>
      <w:r>
        <w:t>H         -2.87080        0.75163        3.79098</w:t>
      </w:r>
    </w:p>
    <w:p w14:paraId="0CC25EDB" w14:textId="77777777" w:rsidR="00976BCC" w:rsidRDefault="00976BCC" w:rsidP="00976BCC">
      <w:pPr>
        <w:pStyle w:val="XYZCoords"/>
      </w:pPr>
      <w:r>
        <w:t>H         -3.78661        4.67535        0.82229</w:t>
      </w:r>
    </w:p>
    <w:p w14:paraId="17BDAD0F" w14:textId="77777777" w:rsidR="00976BCC" w:rsidRDefault="00976BCC" w:rsidP="00976BCC">
      <w:pPr>
        <w:pStyle w:val="XYZCoords"/>
      </w:pPr>
      <w:r>
        <w:t>C         -3.25875        0.56585        2.77370</w:t>
      </w:r>
    </w:p>
    <w:p w14:paraId="62A4E673" w14:textId="77777777" w:rsidR="00976BCC" w:rsidRDefault="00976BCC" w:rsidP="00976BCC">
      <w:pPr>
        <w:pStyle w:val="XYZCoords"/>
      </w:pPr>
      <w:r>
        <w:t>C         -4.24013        3.16238       -0.70340</w:t>
      </w:r>
    </w:p>
    <w:p w14:paraId="6B29A6FC" w14:textId="77777777" w:rsidR="00976BCC" w:rsidRDefault="00976BCC" w:rsidP="00976BCC">
      <w:pPr>
        <w:pStyle w:val="XYZCoords"/>
      </w:pPr>
      <w:r>
        <w:t>P         -3.83908        1.54269        0.24875</w:t>
      </w:r>
    </w:p>
    <w:p w14:paraId="37F81040" w14:textId="77777777" w:rsidR="00976BCC" w:rsidRDefault="00976BCC" w:rsidP="00976BCC">
      <w:pPr>
        <w:pStyle w:val="XYZCoords"/>
      </w:pPr>
      <w:r>
        <w:t>H         -2.55567       -4.15280       -0.31104</w:t>
      </w:r>
    </w:p>
    <w:p w14:paraId="42944715" w14:textId="77777777" w:rsidR="00976BCC" w:rsidRDefault="00976BCC" w:rsidP="00976BCC">
      <w:pPr>
        <w:pStyle w:val="XYZCoords"/>
      </w:pPr>
      <w:r>
        <w:t>C         -4.61001        4.36190        0.16717</w:t>
      </w:r>
    </w:p>
    <w:p w14:paraId="4D77D6AE" w14:textId="77777777" w:rsidR="00976BCC" w:rsidRDefault="00976BCC" w:rsidP="00976BCC">
      <w:pPr>
        <w:pStyle w:val="XYZCoords"/>
      </w:pPr>
      <w:r>
        <w:t>H         -4.00259       -2.53275       -2.38774</w:t>
      </w:r>
    </w:p>
    <w:p w14:paraId="0973BA30" w14:textId="77777777" w:rsidR="00976BCC" w:rsidRDefault="00976BCC" w:rsidP="00976BCC">
      <w:pPr>
        <w:pStyle w:val="XYZCoords"/>
      </w:pPr>
      <w:r>
        <w:t>H         -2.33659       -1.32908       -3.95335</w:t>
      </w:r>
    </w:p>
    <w:p w14:paraId="37BA8946" w14:textId="77777777" w:rsidR="00976BCC" w:rsidRDefault="00976BCC" w:rsidP="00976BCC">
      <w:pPr>
        <w:pStyle w:val="XYZCoords"/>
      </w:pPr>
      <w:r>
        <w:t>H         -4.83577        5.21175       -0.49896</w:t>
      </w:r>
    </w:p>
    <w:p w14:paraId="0A310100" w14:textId="77777777" w:rsidR="00976BCC" w:rsidRDefault="00976BCC" w:rsidP="00976BCC">
      <w:pPr>
        <w:pStyle w:val="XYZCoords"/>
      </w:pPr>
      <w:r>
        <w:t>C         -2.96552       -2.86448       -2.54726</w:t>
      </w:r>
    </w:p>
    <w:p w14:paraId="150003D1" w14:textId="77777777" w:rsidR="00976BCC" w:rsidRDefault="00976BCC" w:rsidP="00976BCC">
      <w:pPr>
        <w:pStyle w:val="XYZCoords"/>
      </w:pPr>
      <w:r>
        <w:t>H         -4.14001        2.67516        3.91761</w:t>
      </w:r>
    </w:p>
    <w:p w14:paraId="3C9F1FD9" w14:textId="77777777" w:rsidR="00976BCC" w:rsidRDefault="00976BCC" w:rsidP="00976BCC">
      <w:pPr>
        <w:pStyle w:val="XYZCoords"/>
      </w:pPr>
      <w:r>
        <w:t>C         -3.52292        0.24424       -2.37986</w:t>
      </w:r>
    </w:p>
    <w:p w14:paraId="3F95A724" w14:textId="77777777" w:rsidR="00976BCC" w:rsidRDefault="00976BCC" w:rsidP="00976BCC">
      <w:pPr>
        <w:pStyle w:val="XYZCoords"/>
      </w:pPr>
      <w:r>
        <w:t>C         -4.38657        2.76361        2.84614</w:t>
      </w:r>
    </w:p>
    <w:p w14:paraId="6B39EBB7" w14:textId="77777777" w:rsidR="00976BCC" w:rsidRDefault="00976BCC" w:rsidP="00976BCC">
      <w:pPr>
        <w:pStyle w:val="XYZCoords"/>
      </w:pPr>
      <w:r>
        <w:t>H         -5.27115        2.04492       -2.30541</w:t>
      </w:r>
    </w:p>
    <w:p w14:paraId="2814AAF1" w14:textId="77777777" w:rsidR="00976BCC" w:rsidRDefault="00976BCC" w:rsidP="00976BCC">
      <w:pPr>
        <w:pStyle w:val="XYZCoords"/>
      </w:pPr>
      <w:r>
        <w:t>C         -5.40753        2.92610       -1.66678</w:t>
      </w:r>
    </w:p>
    <w:p w14:paraId="3BEEA2E9" w14:textId="77777777" w:rsidR="00976BCC" w:rsidRDefault="00976BCC" w:rsidP="00976BCC">
      <w:pPr>
        <w:pStyle w:val="XYZCoords"/>
      </w:pPr>
      <w:r>
        <w:t>H         -4.35929        3.82863        2.59535</w:t>
      </w:r>
    </w:p>
    <w:p w14:paraId="4CECA9CC" w14:textId="77777777" w:rsidR="00976BCC" w:rsidRDefault="00976BCC" w:rsidP="00976BCC">
      <w:pPr>
        <w:pStyle w:val="XYZCoords"/>
      </w:pPr>
      <w:r>
        <w:t>H         -5.48364        3.80019       -2.33498</w:t>
      </w:r>
    </w:p>
    <w:p w14:paraId="2E3AD931" w14:textId="77777777" w:rsidR="00976BCC" w:rsidRDefault="00976BCC" w:rsidP="00976BCC">
      <w:pPr>
        <w:pStyle w:val="XYZCoords"/>
      </w:pPr>
      <w:r>
        <w:t>C         -3.96012       -2.64603        0.30186</w:t>
      </w:r>
    </w:p>
    <w:p w14:paraId="22AAFDBA" w14:textId="77777777" w:rsidR="00976BCC" w:rsidRDefault="00976BCC" w:rsidP="00976BCC">
      <w:pPr>
        <w:pStyle w:val="XYZCoords"/>
      </w:pPr>
      <w:r>
        <w:t>N         -4.22295       -1.33845        0.18289</w:t>
      </w:r>
    </w:p>
    <w:p w14:paraId="14D482A5" w14:textId="77777777" w:rsidR="00976BCC" w:rsidRDefault="00976BCC" w:rsidP="00976BCC">
      <w:pPr>
        <w:pStyle w:val="XYZCoords"/>
      </w:pPr>
      <w:r>
        <w:t>C         -2.48161       -2.41610       -3.91157</w:t>
      </w:r>
    </w:p>
    <w:p w14:paraId="37A49EA7" w14:textId="77777777" w:rsidR="00976BCC" w:rsidRDefault="00976BCC" w:rsidP="00976BCC">
      <w:pPr>
        <w:pStyle w:val="XYZCoords"/>
      </w:pPr>
      <w:r>
        <w:t>H         -4.24057        0.07946        2.89004</w:t>
      </w:r>
    </w:p>
    <w:p w14:paraId="416734AD" w14:textId="77777777" w:rsidR="00976BCC" w:rsidRDefault="00976BCC" w:rsidP="00976BCC">
      <w:pPr>
        <w:pStyle w:val="XYZCoords"/>
      </w:pPr>
      <w:r>
        <w:t>H         -2.97449       -3.97228       -2.50949</w:t>
      </w:r>
    </w:p>
    <w:p w14:paraId="2F5C99AE" w14:textId="77777777" w:rsidR="00976BCC" w:rsidRDefault="00976BCC" w:rsidP="00976BCC">
      <w:pPr>
        <w:pStyle w:val="XYZCoords"/>
      </w:pPr>
      <w:r>
        <w:t>H         -5.50385        4.17952        0.78007</w:t>
      </w:r>
    </w:p>
    <w:p w14:paraId="0E8070F8" w14:textId="77777777" w:rsidR="00976BCC" w:rsidRDefault="00976BCC" w:rsidP="00976BCC">
      <w:pPr>
        <w:pStyle w:val="XYZCoords"/>
      </w:pPr>
      <w:r>
        <w:t>H         -1.54096       -2.90786       -4.19977</w:t>
      </w:r>
    </w:p>
    <w:p w14:paraId="707A9BE1" w14:textId="77777777" w:rsidR="00976BCC" w:rsidRDefault="00976BCC" w:rsidP="00976BCC">
      <w:pPr>
        <w:pStyle w:val="XYZCoords"/>
      </w:pPr>
      <w:r>
        <w:t>C         -5.50898        0.68212        0.44494</w:t>
      </w:r>
    </w:p>
    <w:p w14:paraId="2ABAF303" w14:textId="77777777" w:rsidR="00976BCC" w:rsidRDefault="00976BCC" w:rsidP="00976BCC">
      <w:pPr>
        <w:pStyle w:val="XYZCoords"/>
      </w:pPr>
      <w:r>
        <w:t>H         -3.23887       -2.67937       -4.66455</w:t>
      </w:r>
    </w:p>
    <w:p w14:paraId="61097FB2" w14:textId="77777777" w:rsidR="00976BCC" w:rsidRDefault="00976BCC" w:rsidP="00976BCC">
      <w:pPr>
        <w:pStyle w:val="XYZCoords"/>
      </w:pPr>
      <w:r>
        <w:t>H         -5.42152        2.40630        2.72913</w:t>
      </w:r>
    </w:p>
    <w:p w14:paraId="4474C60D" w14:textId="77777777" w:rsidR="00976BCC" w:rsidRDefault="00976BCC" w:rsidP="00976BCC">
      <w:pPr>
        <w:pStyle w:val="XYZCoords"/>
      </w:pPr>
      <w:r>
        <w:t>C         -5.34408       -0.79136        0.67597</w:t>
      </w:r>
    </w:p>
    <w:p w14:paraId="4EDEBA43" w14:textId="77777777" w:rsidR="00976BCC" w:rsidRDefault="00976BCC" w:rsidP="00976BCC">
      <w:pPr>
        <w:pStyle w:val="XYZCoords"/>
      </w:pPr>
      <w:r>
        <w:t>C         -4.86654       -3.49958        0.92281</w:t>
      </w:r>
    </w:p>
    <w:p w14:paraId="519C7880" w14:textId="77777777" w:rsidR="00976BCC" w:rsidRDefault="00976BCC" w:rsidP="00976BCC">
      <w:pPr>
        <w:pStyle w:val="XYZCoords"/>
      </w:pPr>
      <w:r>
        <w:t>H         -6.36742        2.84197       -1.13418</w:t>
      </w:r>
    </w:p>
    <w:p w14:paraId="7AC7B05F" w14:textId="77777777" w:rsidR="00976BCC" w:rsidRDefault="00976BCC" w:rsidP="00976BCC">
      <w:pPr>
        <w:pStyle w:val="XYZCoords"/>
      </w:pPr>
      <w:r>
        <w:t>H         -4.65076       -4.56583        1.00540</w:t>
      </w:r>
    </w:p>
    <w:p w14:paraId="59C61F9A" w14:textId="77777777" w:rsidR="00976BCC" w:rsidRDefault="00976BCC" w:rsidP="00976BCC">
      <w:pPr>
        <w:pStyle w:val="XYZCoords"/>
      </w:pPr>
      <w:r>
        <w:t>H         -6.00520        0.80826       -0.53016</w:t>
      </w:r>
    </w:p>
    <w:p w14:paraId="20B730C9" w14:textId="77777777" w:rsidR="00976BCC" w:rsidRDefault="00976BCC" w:rsidP="00976BCC">
      <w:pPr>
        <w:pStyle w:val="XYZCoords"/>
      </w:pPr>
      <w:r>
        <w:t>H         -6.16164        1.13571        1.20551</w:t>
      </w:r>
    </w:p>
    <w:p w14:paraId="2ED760B1" w14:textId="77777777" w:rsidR="00976BCC" w:rsidRDefault="00976BCC" w:rsidP="00976BCC">
      <w:pPr>
        <w:pStyle w:val="XYZCoords"/>
      </w:pPr>
      <w:r>
        <w:t>C         -6.28211       -1.59085        1.33036</w:t>
      </w:r>
    </w:p>
    <w:p w14:paraId="17A53FB1" w14:textId="77777777" w:rsidR="00976BCC" w:rsidRDefault="00976BCC" w:rsidP="00976BCC">
      <w:pPr>
        <w:pStyle w:val="XYZCoords"/>
      </w:pPr>
      <w:r>
        <w:t>C         -6.03973       -2.95704        1.44578</w:t>
      </w:r>
    </w:p>
    <w:p w14:paraId="39893787" w14:textId="77777777" w:rsidR="00976BCC" w:rsidRDefault="00976BCC" w:rsidP="00976BCC">
      <w:pPr>
        <w:pStyle w:val="XYZCoords"/>
      </w:pPr>
      <w:r>
        <w:t>H         -7.19098       -1.14560        1.73742</w:t>
      </w:r>
    </w:p>
    <w:p w14:paraId="602401CB" w14:textId="77777777" w:rsidR="00976BCC" w:rsidRDefault="00976BCC" w:rsidP="00976BCC">
      <w:pPr>
        <w:pStyle w:val="XYZCoords"/>
      </w:pPr>
      <w:r>
        <w:t>H         -6.76658       -3.60086        1.94491</w:t>
      </w:r>
    </w:p>
    <w:p w14:paraId="6065BB16" w14:textId="77777777" w:rsidR="00976BCC" w:rsidRDefault="00976BCC" w:rsidP="00976BCC">
      <w:pPr>
        <w:pStyle w:val="XYZCoords"/>
      </w:pPr>
      <w:r>
        <w:t>H         -0.51848       -0.41630        0.47013</w:t>
      </w:r>
    </w:p>
    <w:p w14:paraId="39C71BE0" w14:textId="77777777" w:rsidR="00976BCC" w:rsidRDefault="00976BCC" w:rsidP="00976BCC">
      <w:pPr>
        <w:pStyle w:val="XYZCoords"/>
      </w:pPr>
      <w:r>
        <w:t>O         -3.98373        0.48462       -3.43393</w:t>
      </w:r>
    </w:p>
    <w:p w14:paraId="268534E5" w14:textId="77777777" w:rsidR="00976BCC" w:rsidRDefault="00976BCC" w:rsidP="00976BCC">
      <w:pPr>
        <w:pStyle w:val="XYZCoords"/>
      </w:pPr>
      <w:r>
        <w:t>H          0.91129       -3.83865       -1.90240</w:t>
      </w:r>
    </w:p>
    <w:p w14:paraId="5F4B0AD5" w14:textId="77777777" w:rsidR="00976BCC" w:rsidRDefault="00976BCC" w:rsidP="00976BCC">
      <w:pPr>
        <w:pStyle w:val="XYZCoords"/>
      </w:pPr>
      <w:r>
        <w:t>H         -0.61188       -4.45486       -2.57866</w:t>
      </w:r>
    </w:p>
    <w:p w14:paraId="5CEB7ED2" w14:textId="77777777" w:rsidR="00976BCC" w:rsidRDefault="00976BCC" w:rsidP="00976BCC">
      <w:pPr>
        <w:pStyle w:val="XYZCoords"/>
      </w:pPr>
      <w:r>
        <w:t>H         -0.32861       -4.49142       -0.82007</w:t>
      </w:r>
    </w:p>
    <w:p w14:paraId="516D1847" w14:textId="77777777" w:rsidR="00976BCC" w:rsidRDefault="00976BCC" w:rsidP="00976BCC">
      <w:pPr>
        <w:pStyle w:val="XYZCoords"/>
      </w:pPr>
      <w:r>
        <w:t>H         -0.24340       -1.96131       -0.76500</w:t>
      </w:r>
    </w:p>
    <w:p w14:paraId="61493B66" w14:textId="77777777" w:rsidR="00976BCC" w:rsidRDefault="00976BCC" w:rsidP="00976BCC">
      <w:pPr>
        <w:pStyle w:val="XYZCoords"/>
      </w:pPr>
      <w:r>
        <w:t>H         -0.46742       -1.89627       -2.49584</w:t>
      </w:r>
    </w:p>
    <w:p w14:paraId="5178AF91" w14:textId="77777777" w:rsidR="00976BCC" w:rsidRDefault="00976BCC" w:rsidP="00976BCC">
      <w:pPr>
        <w:pStyle w:val="XYZCoords"/>
      </w:pPr>
      <w:r>
        <w:t>H          0.80147        0.56698       -0.59067</w:t>
      </w:r>
    </w:p>
    <w:p w14:paraId="1DF41CA7" w14:textId="77777777" w:rsidR="00976BCC" w:rsidRDefault="00976BCC">
      <w:pPr>
        <w:rPr>
          <w:sz w:val="9"/>
        </w:rPr>
      </w:pPr>
      <w:r>
        <w:br w:type="page"/>
      </w:r>
    </w:p>
    <w:p w14:paraId="38FBF761" w14:textId="4D54CDF0" w:rsidR="00976BCC" w:rsidRDefault="00976BCC" w:rsidP="00976BCC">
      <w:pPr>
        <w:pStyle w:val="Caption"/>
      </w:pPr>
      <w:bookmarkStart w:id="265" w:name="_Toc464139278"/>
      <w:r>
        <w:t xml:space="preserve">Figure </w:t>
      </w:r>
      <w:fldSimple w:instr=" STYLEREF 2 \s ">
        <w:r w:rsidR="0073677E">
          <w:rPr>
            <w:noProof/>
          </w:rPr>
          <w:t>11.5</w:t>
        </w:r>
      </w:fldSimple>
      <w:r w:rsidR="008F3988">
        <w:noBreakHyphen/>
      </w:r>
      <w:fldSimple w:instr=" SEQ Figure \* ARABIC \s 2 ">
        <w:r w:rsidR="0073677E">
          <w:rPr>
            <w:noProof/>
          </w:rPr>
          <w:t>12</w:t>
        </w:r>
      </w:fldSimple>
      <w:r>
        <w:t xml:space="preserve"> [B-Mono-Trans]D</w:t>
      </w:r>
      <w:r>
        <w:rPr>
          <w:vertAlign w:val="subscript"/>
        </w:rPr>
        <w:t>0</w:t>
      </w:r>
      <w:r>
        <w:t xml:space="preserve"> Structure and Coordinates</w:t>
      </w:r>
      <w:bookmarkEnd w:id="265"/>
    </w:p>
    <w:p w14:paraId="354E0D5F" w14:textId="77777777" w:rsidR="00976BCC" w:rsidRDefault="00976BCC" w:rsidP="00976BCC">
      <w:pPr>
        <w:pStyle w:val="CaptionText"/>
      </w:pPr>
    </w:p>
    <w:p w14:paraId="0E63B3C8" w14:textId="77777777" w:rsidR="00976BCC" w:rsidRDefault="00976BCC" w:rsidP="00976BCC">
      <w:r>
        <w:rPr>
          <w:noProof/>
        </w:rPr>
        <w:drawing>
          <wp:anchor distT="0" distB="0" distL="114300" distR="114300" simplePos="0" relativeHeight="251669504" behindDoc="0" locked="0" layoutInCell="1" allowOverlap="1" wp14:anchorId="0CC3DE1D" wp14:editId="512CAF8A">
            <wp:simplePos x="0" y="0"/>
            <wp:positionH relativeFrom="column">
              <wp:posOffset>1828800</wp:posOffset>
            </wp:positionH>
            <wp:positionV relativeFrom="paragraph">
              <wp:posOffset>50800</wp:posOffset>
            </wp:positionV>
            <wp:extent cx="4458970" cy="4458970"/>
            <wp:effectExtent l="0" t="0" r="0" b="0"/>
            <wp:wrapSquare wrapText="bothSides"/>
            <wp:docPr id="13" name="Picture 13" descr="Macintosh HD:Users:Jacob:Documents:Water_Splitting:Two_Photon_Water_Splitting:Computational_Data:B_Intermediate:Trans_Isomer:Mono:G-Mono-D-0-GP-TD-SM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Macintosh HD:Users:Jacob:Documents:Water_Splitting:Two_Photon_Water_Splitting:Computational_Data:B_Intermediate:Trans_Isomer:Mono:G-Mono-D-0-GP-TD-SMD.png"/>
                    <pic:cNvPicPr>
                      <a:picLocks noChangeAspect="1" noChangeArrowheads="1"/>
                    </pic:cNvPicPr>
                  </pic:nvPicPr>
                  <pic:blipFill>
                    <a:blip r:embed="rId142">
                      <a:extLst>
                        <a:ext uri="{28A0092B-C50C-407E-A947-70E740481C1C}">
                          <a14:useLocalDpi xmlns:a14="http://schemas.microsoft.com/office/drawing/2010/main" val="0"/>
                        </a:ext>
                      </a:extLst>
                    </a:blip>
                    <a:srcRect/>
                    <a:stretch>
                      <a:fillRect/>
                    </a:stretch>
                  </pic:blipFill>
                  <pic:spPr bwMode="auto">
                    <a:xfrm>
                      <a:off x="0" y="0"/>
                      <a:ext cx="4458970" cy="445897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1F4B0F6" w14:textId="77777777" w:rsidR="00976BCC" w:rsidRDefault="00976BCC" w:rsidP="00976BCC">
      <w:pPr>
        <w:pStyle w:val="XYZCoords"/>
      </w:pPr>
      <w:r>
        <w:t>63</w:t>
      </w:r>
    </w:p>
    <w:p w14:paraId="433594C6" w14:textId="77777777" w:rsidR="00976BCC" w:rsidRDefault="00976BCC" w:rsidP="00976BCC">
      <w:pPr>
        <w:pStyle w:val="XYZCoords"/>
      </w:pPr>
      <w:r>
        <w:tab/>
        <w:t>Energy: -975172.0784791</w:t>
      </w:r>
    </w:p>
    <w:p w14:paraId="79994DBD" w14:textId="77777777" w:rsidR="00976BCC" w:rsidRDefault="00976BCC" w:rsidP="00976BCC">
      <w:pPr>
        <w:pStyle w:val="XYZCoords"/>
      </w:pPr>
      <w:r>
        <w:t>H         -3.52147       -3.33180        1.91476</w:t>
      </w:r>
    </w:p>
    <w:p w14:paraId="09483563" w14:textId="77777777" w:rsidR="00976BCC" w:rsidRDefault="00976BCC" w:rsidP="00976BCC">
      <w:pPr>
        <w:pStyle w:val="XYZCoords"/>
      </w:pPr>
      <w:r>
        <w:t>C         -3.21273       -2.73924        1.04103</w:t>
      </w:r>
    </w:p>
    <w:p w14:paraId="3234D5D5" w14:textId="77777777" w:rsidR="00976BCC" w:rsidRDefault="00976BCC" w:rsidP="00976BCC">
      <w:pPr>
        <w:pStyle w:val="XYZCoords"/>
      </w:pPr>
      <w:r>
        <w:t>H         -3.90599       -2.97992        0.22015</w:t>
      </w:r>
    </w:p>
    <w:p w14:paraId="2FFC0F11" w14:textId="77777777" w:rsidR="00976BCC" w:rsidRDefault="00976BCC" w:rsidP="00976BCC">
      <w:pPr>
        <w:pStyle w:val="XYZCoords"/>
      </w:pPr>
      <w:r>
        <w:t>H         -2.19116       -3.04829        0.76397</w:t>
      </w:r>
    </w:p>
    <w:p w14:paraId="73DACBF9" w14:textId="77777777" w:rsidR="00976BCC" w:rsidRDefault="00976BCC" w:rsidP="00976BCC">
      <w:pPr>
        <w:pStyle w:val="XYZCoords"/>
      </w:pPr>
      <w:r>
        <w:t>H          1.93826       -0.69328        2.69178</w:t>
      </w:r>
    </w:p>
    <w:p w14:paraId="2BD016A1" w14:textId="77777777" w:rsidR="00976BCC" w:rsidRDefault="00976BCC" w:rsidP="00976BCC">
      <w:pPr>
        <w:pStyle w:val="XYZCoords"/>
      </w:pPr>
      <w:r>
        <w:t>O         -0.16459       -2.37754        0.90223</w:t>
      </w:r>
    </w:p>
    <w:p w14:paraId="6900EC09" w14:textId="77777777" w:rsidR="00976BCC" w:rsidRDefault="00976BCC" w:rsidP="00976BCC">
      <w:pPr>
        <w:pStyle w:val="XYZCoords"/>
      </w:pPr>
      <w:r>
        <w:t>H          2.96531       -2.60730        0.75502</w:t>
      </w:r>
    </w:p>
    <w:p w14:paraId="636C1565" w14:textId="77777777" w:rsidR="00976BCC" w:rsidRDefault="00976BCC" w:rsidP="00976BCC">
      <w:pPr>
        <w:pStyle w:val="XYZCoords"/>
      </w:pPr>
      <w:r>
        <w:t>O         -0.51143       -0.09534        2.16923</w:t>
      </w:r>
    </w:p>
    <w:p w14:paraId="447DB4C2" w14:textId="77777777" w:rsidR="00976BCC" w:rsidRDefault="00976BCC" w:rsidP="00976BCC">
      <w:pPr>
        <w:pStyle w:val="XYZCoords"/>
      </w:pPr>
      <w:r>
        <w:t>C         -3.22818       -1.27357        1.41611</w:t>
      </w:r>
    </w:p>
    <w:p w14:paraId="258C53FD" w14:textId="77777777" w:rsidR="00976BCC" w:rsidRDefault="00976BCC" w:rsidP="00976BCC">
      <w:pPr>
        <w:pStyle w:val="XYZCoords"/>
      </w:pPr>
      <w:r>
        <w:t>H          3.26996        0.29760        3.34665</w:t>
      </w:r>
    </w:p>
    <w:p w14:paraId="137EDEC4" w14:textId="77777777" w:rsidR="00976BCC" w:rsidRDefault="00976BCC" w:rsidP="00976BCC">
      <w:pPr>
        <w:pStyle w:val="XYZCoords"/>
      </w:pPr>
      <w:r>
        <w:t>H         -4.25213       -0.93762        1.66951</w:t>
      </w:r>
    </w:p>
    <w:p w14:paraId="0534AE1E" w14:textId="77777777" w:rsidR="00976BCC" w:rsidRDefault="00976BCC" w:rsidP="00976BCC">
      <w:pPr>
        <w:pStyle w:val="XYZCoords"/>
      </w:pPr>
      <w:r>
        <w:t>C          2.88237       -0.19169        2.43768</w:t>
      </w:r>
    </w:p>
    <w:p w14:paraId="51086F1E" w14:textId="77777777" w:rsidR="00976BCC" w:rsidRDefault="00976BCC" w:rsidP="00976BCC">
      <w:pPr>
        <w:pStyle w:val="XYZCoords"/>
      </w:pPr>
      <w:r>
        <w:t>H          1.61419       -2.86521       -0.35016</w:t>
      </w:r>
    </w:p>
    <w:p w14:paraId="4B9BB0E8" w14:textId="77777777" w:rsidR="00976BCC" w:rsidRDefault="00976BCC" w:rsidP="00976BCC">
      <w:pPr>
        <w:pStyle w:val="XYZCoords"/>
      </w:pPr>
      <w:r>
        <w:t>H          3.61834       -0.94831        2.12774</w:t>
      </w:r>
    </w:p>
    <w:p w14:paraId="2EDE9A69" w14:textId="77777777" w:rsidR="00976BCC" w:rsidRDefault="00976BCC" w:rsidP="00976BCC">
      <w:pPr>
        <w:pStyle w:val="XYZCoords"/>
      </w:pPr>
      <w:r>
        <w:t>H         -2.58714       -1.09775        2.29149</w:t>
      </w:r>
    </w:p>
    <w:p w14:paraId="2CD677BA" w14:textId="77777777" w:rsidR="00976BCC" w:rsidRDefault="00976BCC" w:rsidP="00976BCC">
      <w:pPr>
        <w:pStyle w:val="XYZCoords"/>
      </w:pPr>
      <w:r>
        <w:t>C          2.68130       -2.59912       -0.30746</w:t>
      </w:r>
    </w:p>
    <w:p w14:paraId="3ABBDC48" w14:textId="77777777" w:rsidR="00976BCC" w:rsidRDefault="00976BCC" w:rsidP="00976BCC">
      <w:pPr>
        <w:pStyle w:val="XYZCoords"/>
      </w:pPr>
      <w:r>
        <w:t>H          3.27596       -3.37305       -0.82088</w:t>
      </w:r>
    </w:p>
    <w:p w14:paraId="53FE9B75" w14:textId="77777777" w:rsidR="00976BCC" w:rsidRDefault="00976BCC" w:rsidP="00976BCC">
      <w:pPr>
        <w:pStyle w:val="XYZCoords"/>
      </w:pPr>
      <w:r>
        <w:t>H         -2.30473        0.98017        1.86228</w:t>
      </w:r>
    </w:p>
    <w:p w14:paraId="699EC785" w14:textId="77777777" w:rsidR="00976BCC" w:rsidRDefault="00976BCC" w:rsidP="00976BCC">
      <w:pPr>
        <w:pStyle w:val="XYZCoords"/>
      </w:pPr>
      <w:r>
        <w:t>Ru        -0.40986       -0.62255        0.17304</w:t>
      </w:r>
    </w:p>
    <w:p w14:paraId="0B59285D" w14:textId="77777777" w:rsidR="00976BCC" w:rsidRDefault="00976BCC" w:rsidP="00976BCC">
      <w:pPr>
        <w:pStyle w:val="XYZCoords"/>
      </w:pPr>
      <w:r>
        <w:t>H          0.70035        1.43941        2.15670</w:t>
      </w:r>
    </w:p>
    <w:p w14:paraId="766E329A" w14:textId="77777777" w:rsidR="00976BCC" w:rsidRDefault="00976BCC" w:rsidP="00976BCC">
      <w:pPr>
        <w:pStyle w:val="XYZCoords"/>
      </w:pPr>
      <w:r>
        <w:t>N         -2.67307       -0.38667        0.36774</w:t>
      </w:r>
    </w:p>
    <w:p w14:paraId="7C982E56" w14:textId="77777777" w:rsidR="00976BCC" w:rsidRDefault="00976BCC" w:rsidP="00976BCC">
      <w:pPr>
        <w:pStyle w:val="XYZCoords"/>
      </w:pPr>
      <w:r>
        <w:t>C         -2.74464        1.00794        0.85003</w:t>
      </w:r>
    </w:p>
    <w:p w14:paraId="753684C3" w14:textId="77777777" w:rsidR="00976BCC" w:rsidRDefault="00976BCC" w:rsidP="00976BCC">
      <w:pPr>
        <w:pStyle w:val="XYZCoords"/>
      </w:pPr>
      <w:r>
        <w:t>C          2.64564        0.86733        1.36016</w:t>
      </w:r>
    </w:p>
    <w:p w14:paraId="47901FDB" w14:textId="77777777" w:rsidR="00976BCC" w:rsidRDefault="00976BCC" w:rsidP="00976BCC">
      <w:pPr>
        <w:pStyle w:val="XYZCoords"/>
      </w:pPr>
      <w:r>
        <w:t>H          2.10188        2.34881        2.81099</w:t>
      </w:r>
    </w:p>
    <w:p w14:paraId="7F22E780" w14:textId="77777777" w:rsidR="00976BCC" w:rsidRDefault="00976BCC" w:rsidP="00976BCC">
      <w:pPr>
        <w:pStyle w:val="XYZCoords"/>
      </w:pPr>
      <w:r>
        <w:t>H          4.81260       -0.98398        0.21233</w:t>
      </w:r>
    </w:p>
    <w:p w14:paraId="79181C9F" w14:textId="77777777" w:rsidR="00976BCC" w:rsidRDefault="00976BCC" w:rsidP="00976BCC">
      <w:pPr>
        <w:pStyle w:val="XYZCoords"/>
      </w:pPr>
      <w:r>
        <w:t>C          1.66058        1.91369        1.89823</w:t>
      </w:r>
    </w:p>
    <w:p w14:paraId="2D0EFB2C" w14:textId="77777777" w:rsidR="00976BCC" w:rsidRDefault="00976BCC" w:rsidP="00976BCC">
      <w:pPr>
        <w:pStyle w:val="XYZCoords"/>
      </w:pPr>
      <w:r>
        <w:t>C          2.97237       -1.24134       -0.95698</w:t>
      </w:r>
    </w:p>
    <w:p w14:paraId="32C680C1" w14:textId="77777777" w:rsidR="00976BCC" w:rsidRDefault="00976BCC" w:rsidP="00976BCC">
      <w:pPr>
        <w:pStyle w:val="XYZCoords"/>
      </w:pPr>
      <w:r>
        <w:t>P          1.80265        0.00325       -0.10829</w:t>
      </w:r>
    </w:p>
    <w:p w14:paraId="044647AE" w14:textId="77777777" w:rsidR="00976BCC" w:rsidRDefault="00976BCC" w:rsidP="00976BCC">
      <w:pPr>
        <w:pStyle w:val="XYZCoords"/>
      </w:pPr>
      <w:r>
        <w:t>H         -3.78248        1.37546        0.90262</w:t>
      </w:r>
    </w:p>
    <w:p w14:paraId="17389057" w14:textId="77777777" w:rsidR="00976BCC" w:rsidRDefault="00976BCC" w:rsidP="00976BCC">
      <w:pPr>
        <w:pStyle w:val="XYZCoords"/>
      </w:pPr>
      <w:r>
        <w:t>C          4.46192       -0.92727       -0.82616</w:t>
      </w:r>
    </w:p>
    <w:p w14:paraId="700620EF" w14:textId="77777777" w:rsidR="00976BCC" w:rsidRDefault="00976BCC" w:rsidP="00976BCC">
      <w:pPr>
        <w:pStyle w:val="XYZCoords"/>
      </w:pPr>
      <w:r>
        <w:t>H         -3.12810       -1.53856       -1.31205</w:t>
      </w:r>
    </w:p>
    <w:p w14:paraId="362A6E08" w14:textId="77777777" w:rsidR="00976BCC" w:rsidRDefault="00976BCC" w:rsidP="00976BCC">
      <w:pPr>
        <w:pStyle w:val="XYZCoords"/>
      </w:pPr>
      <w:r>
        <w:t>H         -5.39232       -1.04930       -0.30824</w:t>
      </w:r>
    </w:p>
    <w:p w14:paraId="14CBF077" w14:textId="77777777" w:rsidR="00976BCC" w:rsidRDefault="00976BCC" w:rsidP="00976BCC">
      <w:pPr>
        <w:pStyle w:val="XYZCoords"/>
      </w:pPr>
      <w:r>
        <w:t>H          5.02152       -1.68584       -1.39840</w:t>
      </w:r>
    </w:p>
    <w:p w14:paraId="6ED4CA9D" w14:textId="77777777" w:rsidR="00976BCC" w:rsidRDefault="00976BCC" w:rsidP="00976BCC">
      <w:pPr>
        <w:pStyle w:val="XYZCoords"/>
      </w:pPr>
      <w:r>
        <w:t>C         -3.35946       -0.53418       -0.93590</w:t>
      </w:r>
    </w:p>
    <w:p w14:paraId="746DCA84" w14:textId="77777777" w:rsidR="00976BCC" w:rsidRDefault="00976BCC" w:rsidP="00976BCC">
      <w:pPr>
        <w:pStyle w:val="XYZCoords"/>
      </w:pPr>
      <w:r>
        <w:t>H          4.21857        2.22703        1.87501</w:t>
      </w:r>
    </w:p>
    <w:p w14:paraId="32FF0FEF" w14:textId="77777777" w:rsidR="00976BCC" w:rsidRDefault="00976BCC" w:rsidP="00976BCC">
      <w:pPr>
        <w:pStyle w:val="XYZCoords"/>
      </w:pPr>
      <w:r>
        <w:t>C         -0.54036       -1.26267       -1.54368</w:t>
      </w:r>
    </w:p>
    <w:p w14:paraId="7E12FF8A" w14:textId="77777777" w:rsidR="00976BCC" w:rsidRDefault="00976BCC" w:rsidP="00976BCC">
      <w:pPr>
        <w:pStyle w:val="XYZCoords"/>
      </w:pPr>
      <w:r>
        <w:t>C          3.94788        1.59477        1.01331</w:t>
      </w:r>
    </w:p>
    <w:p w14:paraId="39E2486B" w14:textId="77777777" w:rsidR="00976BCC" w:rsidRDefault="00976BCC" w:rsidP="00976BCC">
      <w:pPr>
        <w:pStyle w:val="XYZCoords"/>
      </w:pPr>
      <w:r>
        <w:t>H          1.59523       -1.50593       -2.66402</w:t>
      </w:r>
    </w:p>
    <w:p w14:paraId="3901114E" w14:textId="77777777" w:rsidR="00976BCC" w:rsidRDefault="00976BCC" w:rsidP="00976BCC">
      <w:pPr>
        <w:pStyle w:val="XYZCoords"/>
      </w:pPr>
      <w:r>
        <w:t>C          2.65159       -1.30784       -2.45228</w:t>
      </w:r>
    </w:p>
    <w:p w14:paraId="7901AE68" w14:textId="77777777" w:rsidR="00976BCC" w:rsidRDefault="00976BCC" w:rsidP="00976BCC">
      <w:pPr>
        <w:pStyle w:val="XYZCoords"/>
      </w:pPr>
      <w:r>
        <w:t>H          4.79263        0.92558        0.82327</w:t>
      </w:r>
    </w:p>
    <w:p w14:paraId="508CBA26" w14:textId="77777777" w:rsidR="00976BCC" w:rsidRDefault="00976BCC" w:rsidP="00976BCC">
      <w:pPr>
        <w:pStyle w:val="XYZCoords"/>
      </w:pPr>
      <w:r>
        <w:t>H          3.22919       -2.13934       -2.88826</w:t>
      </w:r>
    </w:p>
    <w:p w14:paraId="41CE3313" w14:textId="77777777" w:rsidR="00976BCC" w:rsidRDefault="00976BCC" w:rsidP="00976BCC">
      <w:pPr>
        <w:pStyle w:val="XYZCoords"/>
      </w:pPr>
      <w:r>
        <w:t>C         -1.88127        1.92541        0.03882</w:t>
      </w:r>
    </w:p>
    <w:p w14:paraId="1E8A2FA1" w14:textId="77777777" w:rsidR="00976BCC" w:rsidRDefault="00976BCC" w:rsidP="00976BCC">
      <w:pPr>
        <w:pStyle w:val="XYZCoords"/>
      </w:pPr>
      <w:r>
        <w:t>N         -0.70686        1.38778       -0.33782</w:t>
      </w:r>
    </w:p>
    <w:p w14:paraId="3651F128" w14:textId="77777777" w:rsidR="00976BCC" w:rsidRDefault="00976BCC" w:rsidP="00976BCC">
      <w:pPr>
        <w:pStyle w:val="XYZCoords"/>
      </w:pPr>
      <w:r>
        <w:t>C         -4.86498       -0.31800       -0.93794</w:t>
      </w:r>
    </w:p>
    <w:p w14:paraId="009D51D1" w14:textId="77777777" w:rsidR="00976BCC" w:rsidRDefault="00976BCC" w:rsidP="00976BCC">
      <w:pPr>
        <w:pStyle w:val="XYZCoords"/>
      </w:pPr>
      <w:r>
        <w:t>H          1.51175        2.74169        1.18775</w:t>
      </w:r>
    </w:p>
    <w:p w14:paraId="2E5880F0" w14:textId="77777777" w:rsidR="00976BCC" w:rsidRDefault="00976BCC" w:rsidP="00976BCC">
      <w:pPr>
        <w:pStyle w:val="XYZCoords"/>
      </w:pPr>
      <w:r>
        <w:t>H         -2.87726        0.17266       -1.62817</w:t>
      </w:r>
    </w:p>
    <w:p w14:paraId="14575201" w14:textId="77777777" w:rsidR="00976BCC" w:rsidRDefault="00976BCC" w:rsidP="00976BCC">
      <w:pPr>
        <w:pStyle w:val="XYZCoords"/>
      </w:pPr>
      <w:r>
        <w:t>H          4.72653        0.05722       -1.23858</w:t>
      </w:r>
    </w:p>
    <w:p w14:paraId="74F1B508" w14:textId="77777777" w:rsidR="00976BCC" w:rsidRDefault="00976BCC" w:rsidP="00976BCC">
      <w:pPr>
        <w:pStyle w:val="XYZCoords"/>
      </w:pPr>
      <w:r>
        <w:t>H         -5.15359        0.69064       -0.60641</w:t>
      </w:r>
    </w:p>
    <w:p w14:paraId="77BAF318" w14:textId="77777777" w:rsidR="00976BCC" w:rsidRDefault="00976BCC" w:rsidP="00976BCC">
      <w:pPr>
        <w:pStyle w:val="XYZCoords"/>
      </w:pPr>
      <w:r>
        <w:t>C          1.50175        1.40498       -1.31722</w:t>
      </w:r>
    </w:p>
    <w:p w14:paraId="5A0CD9A0" w14:textId="77777777" w:rsidR="00976BCC" w:rsidRDefault="00976BCC" w:rsidP="00976BCC">
      <w:pPr>
        <w:pStyle w:val="XYZCoords"/>
      </w:pPr>
      <w:r>
        <w:t>H         -5.23715       -0.44030       -1.96609</w:t>
      </w:r>
    </w:p>
    <w:p w14:paraId="3A05BD58" w14:textId="77777777" w:rsidR="00976BCC" w:rsidRDefault="00976BCC" w:rsidP="00976BCC">
      <w:pPr>
        <w:pStyle w:val="XYZCoords"/>
      </w:pPr>
      <w:r>
        <w:t>H          3.83783        2.26939        0.14977</w:t>
      </w:r>
    </w:p>
    <w:p w14:paraId="093DBA3B" w14:textId="77777777" w:rsidR="00976BCC" w:rsidRDefault="00976BCC" w:rsidP="00976BCC">
      <w:pPr>
        <w:pStyle w:val="XYZCoords"/>
      </w:pPr>
      <w:r>
        <w:t>C          0.23022        2.12364       -0.96564</w:t>
      </w:r>
    </w:p>
    <w:p w14:paraId="201E1412" w14:textId="77777777" w:rsidR="00976BCC" w:rsidRDefault="00976BCC" w:rsidP="00976BCC">
      <w:pPr>
        <w:pStyle w:val="XYZCoords"/>
      </w:pPr>
      <w:r>
        <w:t>C         -2.18126        3.25278       -0.24505</w:t>
      </w:r>
    </w:p>
    <w:p w14:paraId="3CF4B794" w14:textId="77777777" w:rsidR="00976BCC" w:rsidRDefault="00976BCC" w:rsidP="00976BCC">
      <w:pPr>
        <w:pStyle w:val="XYZCoords"/>
      </w:pPr>
      <w:r>
        <w:t>H          2.95743       -0.39133       -2.98035</w:t>
      </w:r>
    </w:p>
    <w:p w14:paraId="133375B8" w14:textId="77777777" w:rsidR="00976BCC" w:rsidRDefault="00976BCC" w:rsidP="00976BCC">
      <w:pPr>
        <w:pStyle w:val="XYZCoords"/>
      </w:pPr>
      <w:r>
        <w:t>H         -3.14183        3.67075        0.05806</w:t>
      </w:r>
    </w:p>
    <w:p w14:paraId="3837DC3A" w14:textId="77777777" w:rsidR="00976BCC" w:rsidRDefault="00976BCC" w:rsidP="00976BCC">
      <w:pPr>
        <w:pStyle w:val="XYZCoords"/>
      </w:pPr>
      <w:r>
        <w:t>H          1.36662        0.92202       -2.29851</w:t>
      </w:r>
    </w:p>
    <w:p w14:paraId="52086261" w14:textId="77777777" w:rsidR="00976BCC" w:rsidRDefault="00976BCC" w:rsidP="00976BCC">
      <w:pPr>
        <w:pStyle w:val="XYZCoords"/>
      </w:pPr>
      <w:r>
        <w:t>H          2.34420        2.10582       -1.40654</w:t>
      </w:r>
    </w:p>
    <w:p w14:paraId="26B2FDC1" w14:textId="77777777" w:rsidR="00976BCC" w:rsidRDefault="00976BCC" w:rsidP="00976BCC">
      <w:pPr>
        <w:pStyle w:val="XYZCoords"/>
      </w:pPr>
      <w:r>
        <w:t>C         -0.00850        3.46423       -1.25873</w:t>
      </w:r>
    </w:p>
    <w:p w14:paraId="3BBD98C6" w14:textId="77777777" w:rsidR="00976BCC" w:rsidRDefault="00976BCC" w:rsidP="00976BCC">
      <w:pPr>
        <w:pStyle w:val="XYZCoords"/>
      </w:pPr>
      <w:r>
        <w:t>C         -1.22962        4.03010       -0.90145</w:t>
      </w:r>
    </w:p>
    <w:p w14:paraId="739ABE97" w14:textId="77777777" w:rsidR="00976BCC" w:rsidRDefault="00976BCC" w:rsidP="00976BCC">
      <w:pPr>
        <w:pStyle w:val="XYZCoords"/>
      </w:pPr>
      <w:r>
        <w:t>H          0.75780        4.05357       -1.76333</w:t>
      </w:r>
    </w:p>
    <w:p w14:paraId="128E9ED2" w14:textId="77777777" w:rsidR="00976BCC" w:rsidRDefault="00976BCC" w:rsidP="00976BCC">
      <w:pPr>
        <w:pStyle w:val="XYZCoords"/>
      </w:pPr>
      <w:r>
        <w:t>H         -1.43685        5.07689       -1.13027</w:t>
      </w:r>
    </w:p>
    <w:p w14:paraId="046F8A6D" w14:textId="77777777" w:rsidR="00976BCC" w:rsidRDefault="00976BCC" w:rsidP="00976BCC">
      <w:pPr>
        <w:pStyle w:val="XYZCoords"/>
      </w:pPr>
      <w:r>
        <w:t>O         -0.71029       -1.72257       -2.59914</w:t>
      </w:r>
    </w:p>
    <w:p w14:paraId="461E2A8D" w14:textId="77777777" w:rsidR="00976BCC" w:rsidRDefault="00976BCC" w:rsidP="00976BCC">
      <w:pPr>
        <w:pStyle w:val="XYZCoords"/>
      </w:pPr>
      <w:r>
        <w:t>H         -0.30740       -0.97807        2.52158</w:t>
      </w:r>
    </w:p>
    <w:p w14:paraId="0E532A7C" w14:textId="77777777" w:rsidR="00976BCC" w:rsidRDefault="00976BCC">
      <w:pPr>
        <w:rPr>
          <w:sz w:val="9"/>
        </w:rPr>
      </w:pPr>
      <w:r>
        <w:br w:type="page"/>
      </w:r>
    </w:p>
    <w:p w14:paraId="2791808F" w14:textId="4973C83F" w:rsidR="00976BCC" w:rsidRDefault="00976BCC" w:rsidP="00976BCC">
      <w:pPr>
        <w:pStyle w:val="Caption"/>
      </w:pPr>
      <w:bookmarkStart w:id="266" w:name="_Toc464139279"/>
      <w:r>
        <w:t xml:space="preserve">Figure </w:t>
      </w:r>
      <w:fldSimple w:instr=" STYLEREF 2 \s ">
        <w:r w:rsidR="0073677E">
          <w:rPr>
            <w:noProof/>
          </w:rPr>
          <w:t>11.5</w:t>
        </w:r>
      </w:fldSimple>
      <w:r w:rsidR="008F3988">
        <w:noBreakHyphen/>
      </w:r>
      <w:fldSimple w:instr=" SEQ Figure \* ARABIC \s 2 ">
        <w:r w:rsidR="0073677E">
          <w:rPr>
            <w:noProof/>
          </w:rPr>
          <w:t>13</w:t>
        </w:r>
      </w:fldSimple>
      <w:r>
        <w:t xml:space="preserve"> [B-Mono-Trans-Up]D</w:t>
      </w:r>
      <w:r>
        <w:rPr>
          <w:vertAlign w:val="subscript"/>
        </w:rPr>
        <w:t>0</w:t>
      </w:r>
      <w:r>
        <w:t xml:space="preserve"> Structure and Coordinates</w:t>
      </w:r>
      <w:bookmarkEnd w:id="266"/>
    </w:p>
    <w:p w14:paraId="13FDB98E" w14:textId="77777777" w:rsidR="00976BCC" w:rsidRDefault="00976BCC" w:rsidP="00976BCC">
      <w:pPr>
        <w:pStyle w:val="CaptionText"/>
      </w:pPr>
      <w:r>
        <w:rPr>
          <w:noProof/>
        </w:rPr>
        <w:drawing>
          <wp:anchor distT="0" distB="0" distL="114300" distR="114300" simplePos="0" relativeHeight="251670528" behindDoc="0" locked="0" layoutInCell="1" allowOverlap="1" wp14:anchorId="3A571308" wp14:editId="3981E1D7">
            <wp:simplePos x="0" y="0"/>
            <wp:positionH relativeFrom="column">
              <wp:posOffset>1600200</wp:posOffset>
            </wp:positionH>
            <wp:positionV relativeFrom="paragraph">
              <wp:posOffset>82550</wp:posOffset>
            </wp:positionV>
            <wp:extent cx="4801870" cy="4801870"/>
            <wp:effectExtent l="0" t="0" r="0" b="0"/>
            <wp:wrapSquare wrapText="bothSides"/>
            <wp:docPr id="14" name="Picture 14" descr="Macintosh HD:Users:Jacob:Documents:Water_Splitting:Two_Photon_Water_Splitting:Computational_Data:B_Intermediate:Trans_Isomer:Mono:3-HTrans-GP-D-0-TD-SM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Macintosh HD:Users:Jacob:Documents:Water_Splitting:Two_Photon_Water_Splitting:Computational_Data:B_Intermediate:Trans_Isomer:Mono:3-HTrans-GP-D-0-TD-SMD.png"/>
                    <pic:cNvPicPr>
                      <a:picLocks noChangeAspect="1" noChangeArrowheads="1"/>
                    </pic:cNvPicPr>
                  </pic:nvPicPr>
                  <pic:blipFill>
                    <a:blip r:embed="rId143">
                      <a:extLst>
                        <a:ext uri="{28A0092B-C50C-407E-A947-70E740481C1C}">
                          <a14:useLocalDpi xmlns:a14="http://schemas.microsoft.com/office/drawing/2010/main" val="0"/>
                        </a:ext>
                      </a:extLst>
                    </a:blip>
                    <a:srcRect/>
                    <a:stretch>
                      <a:fillRect/>
                    </a:stretch>
                  </pic:blipFill>
                  <pic:spPr bwMode="auto">
                    <a:xfrm>
                      <a:off x="0" y="0"/>
                      <a:ext cx="4801870" cy="480187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7C43AA1" w14:textId="77777777" w:rsidR="00976BCC" w:rsidRDefault="00976BCC" w:rsidP="00976BCC"/>
    <w:p w14:paraId="0E09F541" w14:textId="77777777" w:rsidR="00976BCC" w:rsidRDefault="00976BCC" w:rsidP="00976BCC">
      <w:pPr>
        <w:pStyle w:val="XYZCoords"/>
      </w:pPr>
      <w:r>
        <w:t>63</w:t>
      </w:r>
    </w:p>
    <w:p w14:paraId="2F126C05" w14:textId="77777777" w:rsidR="00976BCC" w:rsidRDefault="00976BCC" w:rsidP="00976BCC">
      <w:pPr>
        <w:pStyle w:val="XYZCoords"/>
      </w:pPr>
      <w:r>
        <w:tab/>
        <w:t>Energy: -975173.7263503</w:t>
      </w:r>
    </w:p>
    <w:p w14:paraId="70C6D880" w14:textId="77777777" w:rsidR="00976BCC" w:rsidRDefault="00976BCC" w:rsidP="00976BCC">
      <w:pPr>
        <w:pStyle w:val="XYZCoords"/>
      </w:pPr>
      <w:r>
        <w:t>N         -0.73550        1.42125       -0.02208</w:t>
      </w:r>
    </w:p>
    <w:p w14:paraId="176C9ACB" w14:textId="77777777" w:rsidR="00976BCC" w:rsidRDefault="00976BCC" w:rsidP="00976BCC">
      <w:pPr>
        <w:pStyle w:val="XYZCoords"/>
      </w:pPr>
      <w:r>
        <w:t>C         -1.96750        1.86456        0.28053</w:t>
      </w:r>
    </w:p>
    <w:p w14:paraId="3C7B0DA0" w14:textId="77777777" w:rsidR="00976BCC" w:rsidRDefault="00976BCC" w:rsidP="00976BCC">
      <w:pPr>
        <w:pStyle w:val="XYZCoords"/>
      </w:pPr>
      <w:r>
        <w:t>C          0.17340        2.23170       -0.59528</w:t>
      </w:r>
    </w:p>
    <w:p w14:paraId="57C68F96" w14:textId="77777777" w:rsidR="00976BCC" w:rsidRDefault="00976BCC" w:rsidP="00976BCC">
      <w:pPr>
        <w:pStyle w:val="XYZCoords"/>
      </w:pPr>
      <w:r>
        <w:t>C         -2.32652        3.19045        0.08017</w:t>
      </w:r>
    </w:p>
    <w:p w14:paraId="777F4CDF" w14:textId="77777777" w:rsidR="00976BCC" w:rsidRDefault="00976BCC" w:rsidP="00976BCC">
      <w:pPr>
        <w:pStyle w:val="XYZCoords"/>
      </w:pPr>
      <w:r>
        <w:t>C         -1.37539        4.06578       -0.44217</w:t>
      </w:r>
    </w:p>
    <w:p w14:paraId="69B50FFA" w14:textId="77777777" w:rsidR="00976BCC" w:rsidRDefault="00976BCC" w:rsidP="00976BCC">
      <w:pPr>
        <w:pStyle w:val="XYZCoords"/>
      </w:pPr>
      <w:r>
        <w:t>C         -0.11894        3.58115       -0.79053</w:t>
      </w:r>
    </w:p>
    <w:p w14:paraId="6232EB85" w14:textId="77777777" w:rsidR="00976BCC" w:rsidRDefault="00976BCC" w:rsidP="00976BCC">
      <w:pPr>
        <w:pStyle w:val="XYZCoords"/>
      </w:pPr>
      <w:r>
        <w:t>C         -2.86501        0.81117        0.85662</w:t>
      </w:r>
    </w:p>
    <w:p w14:paraId="56823744" w14:textId="77777777" w:rsidR="00976BCC" w:rsidRDefault="00976BCC" w:rsidP="00976BCC">
      <w:pPr>
        <w:pStyle w:val="XYZCoords"/>
      </w:pPr>
      <w:r>
        <w:t>H         -3.33302        3.52853        0.32880</w:t>
      </w:r>
    </w:p>
    <w:p w14:paraId="5C8EFF66" w14:textId="77777777" w:rsidR="00976BCC" w:rsidRDefault="00976BCC" w:rsidP="00976BCC">
      <w:pPr>
        <w:pStyle w:val="XYZCoords"/>
      </w:pPr>
      <w:r>
        <w:t>H         -1.62190        5.11719       -0.59960</w:t>
      </w:r>
    </w:p>
    <w:p w14:paraId="74E8C1C5" w14:textId="77777777" w:rsidR="00976BCC" w:rsidRDefault="00976BCC" w:rsidP="00976BCC">
      <w:pPr>
        <w:pStyle w:val="XYZCoords"/>
      </w:pPr>
      <w:r>
        <w:t>H          0.63046        4.23614       -1.23640</w:t>
      </w:r>
    </w:p>
    <w:p w14:paraId="205E9AFA" w14:textId="77777777" w:rsidR="00976BCC" w:rsidRDefault="00976BCC" w:rsidP="00976BCC">
      <w:pPr>
        <w:pStyle w:val="XYZCoords"/>
      </w:pPr>
      <w:r>
        <w:t>C          1.44263        1.58998       -1.06790</w:t>
      </w:r>
    </w:p>
    <w:p w14:paraId="686C3EC3" w14:textId="77777777" w:rsidR="00976BCC" w:rsidRDefault="00976BCC" w:rsidP="00976BCC">
      <w:pPr>
        <w:pStyle w:val="XYZCoords"/>
      </w:pPr>
      <w:r>
        <w:t>N         -2.69846       -0.48240        0.16027</w:t>
      </w:r>
    </w:p>
    <w:p w14:paraId="1BB0A5CB" w14:textId="77777777" w:rsidR="00976BCC" w:rsidRDefault="00976BCC" w:rsidP="00976BCC">
      <w:pPr>
        <w:pStyle w:val="XYZCoords"/>
      </w:pPr>
      <w:r>
        <w:t>H         -3.91549        1.14707        0.85267</w:t>
      </w:r>
    </w:p>
    <w:p w14:paraId="62D52640" w14:textId="77777777" w:rsidR="00976BCC" w:rsidRDefault="00976BCC" w:rsidP="00976BCC">
      <w:pPr>
        <w:pStyle w:val="XYZCoords"/>
      </w:pPr>
      <w:r>
        <w:t>H         -2.57625        0.65027        1.90818</w:t>
      </w:r>
    </w:p>
    <w:p w14:paraId="2629465C" w14:textId="77777777" w:rsidR="00976BCC" w:rsidRDefault="00976BCC" w:rsidP="00976BCC">
      <w:pPr>
        <w:pStyle w:val="XYZCoords"/>
      </w:pPr>
      <w:r>
        <w:t>H          1.23589        1.24028       -2.09463</w:t>
      </w:r>
    </w:p>
    <w:p w14:paraId="187CFA7C" w14:textId="77777777" w:rsidR="00976BCC" w:rsidRDefault="00976BCC" w:rsidP="00976BCC">
      <w:pPr>
        <w:pStyle w:val="XYZCoords"/>
      </w:pPr>
      <w:r>
        <w:t>P          1.78869       -0.00874       -0.17117</w:t>
      </w:r>
    </w:p>
    <w:p w14:paraId="0DA23055" w14:textId="77777777" w:rsidR="00976BCC" w:rsidRDefault="00976BCC" w:rsidP="00976BCC">
      <w:pPr>
        <w:pStyle w:val="XYZCoords"/>
      </w:pPr>
      <w:r>
        <w:t>H          2.28334        2.29787       -1.08076</w:t>
      </w:r>
    </w:p>
    <w:p w14:paraId="2224D2B8" w14:textId="77777777" w:rsidR="00976BCC" w:rsidRDefault="00976BCC" w:rsidP="00976BCC">
      <w:pPr>
        <w:pStyle w:val="XYZCoords"/>
      </w:pPr>
      <w:r>
        <w:t>Ru        -0.41448       -0.64096        0.07272</w:t>
      </w:r>
    </w:p>
    <w:p w14:paraId="79B4AC44" w14:textId="77777777" w:rsidR="00976BCC" w:rsidRDefault="00976BCC" w:rsidP="00976BCC">
      <w:pPr>
        <w:pStyle w:val="XYZCoords"/>
      </w:pPr>
      <w:r>
        <w:t>C         -3.25948       -0.42483       -1.21093</w:t>
      </w:r>
    </w:p>
    <w:p w14:paraId="23419B39" w14:textId="77777777" w:rsidR="00976BCC" w:rsidRDefault="00976BCC" w:rsidP="00976BCC">
      <w:pPr>
        <w:pStyle w:val="XYZCoords"/>
      </w:pPr>
      <w:r>
        <w:t>C          2.95262       -0.96472       -1.33095</w:t>
      </w:r>
    </w:p>
    <w:p w14:paraId="26ECB08D" w14:textId="77777777" w:rsidR="00976BCC" w:rsidRDefault="00976BCC" w:rsidP="00976BCC">
      <w:pPr>
        <w:pStyle w:val="XYZCoords"/>
      </w:pPr>
      <w:r>
        <w:t>C         -3.33235       -1.54129        0.98082</w:t>
      </w:r>
    </w:p>
    <w:p w14:paraId="613DD8B4" w14:textId="77777777" w:rsidR="00976BCC" w:rsidRDefault="00976BCC" w:rsidP="00976BCC">
      <w:pPr>
        <w:pStyle w:val="XYZCoords"/>
      </w:pPr>
      <w:r>
        <w:t>C          2.72034        0.54474        1.39552</w:t>
      </w:r>
    </w:p>
    <w:p w14:paraId="1CAF562C" w14:textId="77777777" w:rsidR="00976BCC" w:rsidRDefault="00976BCC" w:rsidP="00976BCC">
      <w:pPr>
        <w:pStyle w:val="XYZCoords"/>
      </w:pPr>
      <w:r>
        <w:t>C          2.10182       -1.66971       -2.38906</w:t>
      </w:r>
    </w:p>
    <w:p w14:paraId="0D89953A" w14:textId="77777777" w:rsidR="00976BCC" w:rsidRDefault="00976BCC" w:rsidP="00976BCC">
      <w:pPr>
        <w:pStyle w:val="XYZCoords"/>
      </w:pPr>
      <w:r>
        <w:t>C          3.68224       -2.04466       -0.52984</w:t>
      </w:r>
    </w:p>
    <w:p w14:paraId="722E913B" w14:textId="77777777" w:rsidR="00976BCC" w:rsidRDefault="00976BCC" w:rsidP="00976BCC">
      <w:pPr>
        <w:pStyle w:val="XYZCoords"/>
      </w:pPr>
      <w:r>
        <w:t>C          3.95300       -0.04857       -2.03970</w:t>
      </w:r>
    </w:p>
    <w:p w14:paraId="7F86895A" w14:textId="77777777" w:rsidR="00976BCC" w:rsidRDefault="00976BCC" w:rsidP="00976BCC">
      <w:pPr>
        <w:pStyle w:val="XYZCoords"/>
      </w:pPr>
      <w:r>
        <w:t>C          1.85805        1.61627        2.07491</w:t>
      </w:r>
    </w:p>
    <w:p w14:paraId="67504AE3" w14:textId="77777777" w:rsidR="00976BCC" w:rsidRDefault="00976BCC" w:rsidP="00976BCC">
      <w:pPr>
        <w:pStyle w:val="XYZCoords"/>
      </w:pPr>
      <w:r>
        <w:t>C          4.08721        1.16239        1.09591</w:t>
      </w:r>
    </w:p>
    <w:p w14:paraId="0E55D6C9" w14:textId="77777777" w:rsidR="00976BCC" w:rsidRDefault="00976BCC" w:rsidP="00976BCC">
      <w:pPr>
        <w:pStyle w:val="XYZCoords"/>
      </w:pPr>
      <w:r>
        <w:t>C          2.89745       -0.62801        2.36501</w:t>
      </w:r>
    </w:p>
    <w:p w14:paraId="0E1D9B37" w14:textId="77777777" w:rsidR="00976BCC" w:rsidRDefault="00976BCC" w:rsidP="00976BCC">
      <w:pPr>
        <w:pStyle w:val="XYZCoords"/>
      </w:pPr>
      <w:r>
        <w:t>C         -0.39102       -0.90857        1.88917</w:t>
      </w:r>
    </w:p>
    <w:p w14:paraId="20D83751" w14:textId="77777777" w:rsidR="00976BCC" w:rsidRDefault="00976BCC" w:rsidP="00976BCC">
      <w:pPr>
        <w:pStyle w:val="XYZCoords"/>
      </w:pPr>
      <w:r>
        <w:t>O         -0.43996       -1.10599        3.03685</w:t>
      </w:r>
    </w:p>
    <w:p w14:paraId="21CEE9F5" w14:textId="77777777" w:rsidR="00976BCC" w:rsidRDefault="00976BCC" w:rsidP="00976BCC">
      <w:pPr>
        <w:pStyle w:val="XYZCoords"/>
      </w:pPr>
      <w:r>
        <w:t>H         -2.69139        0.34337       -1.75061</w:t>
      </w:r>
    </w:p>
    <w:p w14:paraId="19F21314" w14:textId="77777777" w:rsidR="00976BCC" w:rsidRDefault="00976BCC" w:rsidP="00976BCC">
      <w:pPr>
        <w:pStyle w:val="XYZCoords"/>
      </w:pPr>
      <w:r>
        <w:t>C         -4.75996       -0.20438       -1.31443</w:t>
      </w:r>
    </w:p>
    <w:p w14:paraId="76D2AD25" w14:textId="77777777" w:rsidR="00976BCC" w:rsidRDefault="00976BCC" w:rsidP="00976BCC">
      <w:pPr>
        <w:pStyle w:val="XYZCoords"/>
      </w:pPr>
      <w:r>
        <w:t>H         -2.97355       -1.36336       -1.70059</w:t>
      </w:r>
    </w:p>
    <w:p w14:paraId="0B495E34" w14:textId="77777777" w:rsidR="00976BCC" w:rsidRDefault="00976BCC" w:rsidP="00976BCC">
      <w:pPr>
        <w:pStyle w:val="XYZCoords"/>
      </w:pPr>
      <w:r>
        <w:t>H         -2.84433       -1.50672        1.96523</w:t>
      </w:r>
    </w:p>
    <w:p w14:paraId="18AFAAD0" w14:textId="77777777" w:rsidR="00976BCC" w:rsidRDefault="00976BCC" w:rsidP="00976BCC">
      <w:pPr>
        <w:pStyle w:val="XYZCoords"/>
      </w:pPr>
      <w:r>
        <w:t>C         -3.19827       -2.93071        0.39736</w:t>
      </w:r>
    </w:p>
    <w:p w14:paraId="2638B0B3" w14:textId="77777777" w:rsidR="00976BCC" w:rsidRDefault="00976BCC" w:rsidP="00976BCC">
      <w:pPr>
        <w:pStyle w:val="XYZCoords"/>
      </w:pPr>
      <w:r>
        <w:t>H         -4.39647       -1.28329        1.14499</w:t>
      </w:r>
    </w:p>
    <w:p w14:paraId="67DF9346" w14:textId="77777777" w:rsidR="00976BCC" w:rsidRDefault="00976BCC" w:rsidP="00976BCC">
      <w:pPr>
        <w:pStyle w:val="XYZCoords"/>
      </w:pPr>
      <w:r>
        <w:t>O         -0.22382       -2.50500       -0.32104</w:t>
      </w:r>
    </w:p>
    <w:p w14:paraId="0721D2E1" w14:textId="77777777" w:rsidR="00976BCC" w:rsidRDefault="00976BCC" w:rsidP="00976BCC">
      <w:pPr>
        <w:pStyle w:val="XYZCoords"/>
      </w:pPr>
      <w:r>
        <w:t>O         -0.53886       -0.35007       -1.97302</w:t>
      </w:r>
    </w:p>
    <w:p w14:paraId="37A3AB2D" w14:textId="77777777" w:rsidR="00976BCC" w:rsidRDefault="00976BCC" w:rsidP="00976BCC">
      <w:pPr>
        <w:pStyle w:val="XYZCoords"/>
      </w:pPr>
      <w:r>
        <w:t>H         -2.14096       -3.15136        0.17157</w:t>
      </w:r>
    </w:p>
    <w:p w14:paraId="1CEAA1FC" w14:textId="77777777" w:rsidR="00976BCC" w:rsidRDefault="00976BCC" w:rsidP="00976BCC">
      <w:pPr>
        <w:pStyle w:val="XYZCoords"/>
      </w:pPr>
      <w:r>
        <w:t>H         -3.79382       -3.05995       -0.51852</w:t>
      </w:r>
    </w:p>
    <w:p w14:paraId="705502B5" w14:textId="77777777" w:rsidR="00976BCC" w:rsidRDefault="00976BCC" w:rsidP="00976BCC">
      <w:pPr>
        <w:pStyle w:val="XYZCoords"/>
      </w:pPr>
      <w:r>
        <w:t>H         -3.56282       -3.66199        1.13397</w:t>
      </w:r>
    </w:p>
    <w:p w14:paraId="0855C282" w14:textId="77777777" w:rsidR="00976BCC" w:rsidRDefault="00976BCC" w:rsidP="00976BCC">
      <w:pPr>
        <w:pStyle w:val="XYZCoords"/>
      </w:pPr>
      <w:r>
        <w:t>H         -5.03187       -0.17514       -2.38023</w:t>
      </w:r>
    </w:p>
    <w:p w14:paraId="5D13A64E" w14:textId="77777777" w:rsidR="00976BCC" w:rsidRDefault="00976BCC" w:rsidP="00976BCC">
      <w:pPr>
        <w:pStyle w:val="XYZCoords"/>
      </w:pPr>
      <w:r>
        <w:t>H         -5.08940        0.75050       -0.87617</w:t>
      </w:r>
    </w:p>
    <w:p w14:paraId="55DFD733" w14:textId="77777777" w:rsidR="00976BCC" w:rsidRDefault="00976BCC" w:rsidP="00976BCC">
      <w:pPr>
        <w:pStyle w:val="XYZCoords"/>
      </w:pPr>
      <w:r>
        <w:t>H         -5.34650       -1.01228       -0.85134</w:t>
      </w:r>
    </w:p>
    <w:p w14:paraId="074FA9B4" w14:textId="77777777" w:rsidR="00976BCC" w:rsidRDefault="00976BCC" w:rsidP="00976BCC">
      <w:pPr>
        <w:pStyle w:val="XYZCoords"/>
      </w:pPr>
      <w:r>
        <w:t>H          2.78023       -2.24866       -3.03846</w:t>
      </w:r>
    </w:p>
    <w:p w14:paraId="162E20A1" w14:textId="77777777" w:rsidR="00976BCC" w:rsidRDefault="00976BCC" w:rsidP="00976BCC">
      <w:pPr>
        <w:pStyle w:val="XYZCoords"/>
      </w:pPr>
      <w:r>
        <w:t>H          1.53741       -0.95722       -3.00423</w:t>
      </w:r>
    </w:p>
    <w:p w14:paraId="02A689D9" w14:textId="77777777" w:rsidR="00976BCC" w:rsidRDefault="00976BCC" w:rsidP="00976BCC">
      <w:pPr>
        <w:pStyle w:val="XYZCoords"/>
      </w:pPr>
      <w:r>
        <w:t>H          1.37671       -2.35037       -1.91752</w:t>
      </w:r>
    </w:p>
    <w:p w14:paraId="4A02F6A4" w14:textId="77777777" w:rsidR="00976BCC" w:rsidRDefault="00976BCC" w:rsidP="00976BCC">
      <w:pPr>
        <w:pStyle w:val="XYZCoords"/>
      </w:pPr>
      <w:r>
        <w:t>H          4.20178       -2.71174       -1.23693</w:t>
      </w:r>
    </w:p>
    <w:p w14:paraId="6EBCBCE2" w14:textId="77777777" w:rsidR="00976BCC" w:rsidRDefault="00976BCC" w:rsidP="00976BCC">
      <w:pPr>
        <w:pStyle w:val="XYZCoords"/>
      </w:pPr>
      <w:r>
        <w:t>H          2.97485       -2.65965        0.04710</w:t>
      </w:r>
    </w:p>
    <w:p w14:paraId="59A709A2" w14:textId="77777777" w:rsidR="00976BCC" w:rsidRDefault="00976BCC" w:rsidP="00976BCC">
      <w:pPr>
        <w:pStyle w:val="XYZCoords"/>
      </w:pPr>
      <w:r>
        <w:t>H          4.44129       -1.63469        0.15033</w:t>
      </w:r>
    </w:p>
    <w:p w14:paraId="78297C77" w14:textId="77777777" w:rsidR="00976BCC" w:rsidRDefault="00976BCC" w:rsidP="00976BCC">
      <w:pPr>
        <w:pStyle w:val="XYZCoords"/>
      </w:pPr>
      <w:r>
        <w:t>H          4.59219       -0.66907       -2.68980</w:t>
      </w:r>
    </w:p>
    <w:p w14:paraId="6A98E1A8" w14:textId="77777777" w:rsidR="00976BCC" w:rsidRDefault="00976BCC" w:rsidP="00976BCC">
      <w:pPr>
        <w:pStyle w:val="XYZCoords"/>
      </w:pPr>
      <w:r>
        <w:t>H          4.61277        0.49757       -1.35440</w:t>
      </w:r>
    </w:p>
    <w:p w14:paraId="0615D0C3" w14:textId="77777777" w:rsidR="00976BCC" w:rsidRDefault="00976BCC" w:rsidP="00976BCC">
      <w:pPr>
        <w:pStyle w:val="XYZCoords"/>
      </w:pPr>
      <w:r>
        <w:t>H          3.44634        0.67926       -2.69033</w:t>
      </w:r>
    </w:p>
    <w:p w14:paraId="0DF67D71" w14:textId="77777777" w:rsidR="00976BCC" w:rsidRDefault="00976BCC" w:rsidP="00976BCC">
      <w:pPr>
        <w:pStyle w:val="XYZCoords"/>
      </w:pPr>
      <w:r>
        <w:t>H          4.80829        0.42454        0.71985</w:t>
      </w:r>
    </w:p>
    <w:p w14:paraId="44371F28" w14:textId="77777777" w:rsidR="00976BCC" w:rsidRDefault="00976BCC" w:rsidP="00976BCC">
      <w:pPr>
        <w:pStyle w:val="XYZCoords"/>
      </w:pPr>
      <w:r>
        <w:t>H          4.50075        1.57465        2.03148</w:t>
      </w:r>
    </w:p>
    <w:p w14:paraId="11B329D6" w14:textId="77777777" w:rsidR="00976BCC" w:rsidRDefault="00976BCC" w:rsidP="00976BCC">
      <w:pPr>
        <w:pStyle w:val="XYZCoords"/>
      </w:pPr>
      <w:r>
        <w:t>H          4.02741        1.99115        0.37408</w:t>
      </w:r>
    </w:p>
    <w:p w14:paraId="2158A43A" w14:textId="77777777" w:rsidR="00976BCC" w:rsidRDefault="00976BCC" w:rsidP="00976BCC">
      <w:pPr>
        <w:pStyle w:val="XYZCoords"/>
      </w:pPr>
      <w:r>
        <w:t>H          3.61500       -1.37036        1.99704</w:t>
      </w:r>
    </w:p>
    <w:p w14:paraId="60A1025C" w14:textId="77777777" w:rsidR="00976BCC" w:rsidRDefault="00976BCC" w:rsidP="00976BCC">
      <w:pPr>
        <w:pStyle w:val="XYZCoords"/>
      </w:pPr>
      <w:r>
        <w:t>H          1.95320       -1.14306        2.57572</w:t>
      </w:r>
    </w:p>
    <w:p w14:paraId="1BE47398" w14:textId="77777777" w:rsidR="00976BCC" w:rsidRDefault="00976BCC" w:rsidP="00976BCC">
      <w:pPr>
        <w:pStyle w:val="XYZCoords"/>
      </w:pPr>
      <w:r>
        <w:t>H          3.28477       -0.23823        3.32116</w:t>
      </w:r>
    </w:p>
    <w:p w14:paraId="26333E79" w14:textId="77777777" w:rsidR="00976BCC" w:rsidRDefault="00976BCC" w:rsidP="00976BCC">
      <w:pPr>
        <w:pStyle w:val="XYZCoords"/>
      </w:pPr>
      <w:r>
        <w:t>H          2.32646        1.88437        3.03586</w:t>
      </w:r>
    </w:p>
    <w:p w14:paraId="16F080E6" w14:textId="77777777" w:rsidR="00976BCC" w:rsidRDefault="00976BCC" w:rsidP="00976BCC">
      <w:pPr>
        <w:pStyle w:val="XYZCoords"/>
      </w:pPr>
      <w:r>
        <w:t>H          0.83963        1.26333        2.28304</w:t>
      </w:r>
    </w:p>
    <w:p w14:paraId="238DC256" w14:textId="77777777" w:rsidR="00976BCC" w:rsidRDefault="00976BCC" w:rsidP="00976BCC">
      <w:pPr>
        <w:pStyle w:val="XYZCoords"/>
      </w:pPr>
      <w:r>
        <w:t>H          1.78947        2.53610        1.47544</w:t>
      </w:r>
    </w:p>
    <w:p w14:paraId="10651B5C" w14:textId="77777777" w:rsidR="00976BCC" w:rsidRDefault="00976BCC" w:rsidP="00976BCC">
      <w:pPr>
        <w:pStyle w:val="XYZCoords"/>
      </w:pPr>
      <w:r>
        <w:t>H         -0.52085       -1.27160       -2.26913</w:t>
      </w:r>
    </w:p>
    <w:p w14:paraId="11D76228" w14:textId="77777777" w:rsidR="00A36FA3" w:rsidRDefault="00A36FA3">
      <w:pPr>
        <w:rPr>
          <w:sz w:val="9"/>
        </w:rPr>
      </w:pPr>
      <w:r>
        <w:br w:type="page"/>
      </w:r>
    </w:p>
    <w:p w14:paraId="0EDD41D2" w14:textId="11B3B2B5" w:rsidR="00A36FA3" w:rsidRDefault="00A36FA3" w:rsidP="00A36FA3">
      <w:pPr>
        <w:pStyle w:val="Caption"/>
      </w:pPr>
      <w:bookmarkStart w:id="267" w:name="_Toc464139280"/>
      <w:r>
        <w:t xml:space="preserve">Figure </w:t>
      </w:r>
      <w:fldSimple w:instr=" STYLEREF 2 \s ">
        <w:r w:rsidR="0073677E">
          <w:rPr>
            <w:noProof/>
          </w:rPr>
          <w:t>11.5</w:t>
        </w:r>
      </w:fldSimple>
      <w:r w:rsidR="008F3988">
        <w:noBreakHyphen/>
      </w:r>
      <w:fldSimple w:instr=" SEQ Figure \* ARABIC \s 2 ">
        <w:r w:rsidR="0073677E">
          <w:rPr>
            <w:noProof/>
          </w:rPr>
          <w:t>14</w:t>
        </w:r>
      </w:fldSimple>
      <w:r>
        <w:t xml:space="preserve"> [B-Alt]T</w:t>
      </w:r>
      <w:r>
        <w:rPr>
          <w:vertAlign w:val="subscript"/>
        </w:rPr>
        <w:t>0</w:t>
      </w:r>
      <w:r>
        <w:t xml:space="preserve"> Structure and Coordinates</w:t>
      </w:r>
      <w:bookmarkEnd w:id="267"/>
    </w:p>
    <w:p w14:paraId="5932CBFC" w14:textId="77777777" w:rsidR="00A36FA3" w:rsidRDefault="00A36FA3" w:rsidP="00A36FA3">
      <w:pPr>
        <w:pStyle w:val="CaptionText"/>
      </w:pPr>
    </w:p>
    <w:p w14:paraId="0CC87351" w14:textId="77777777" w:rsidR="00A36FA3" w:rsidRDefault="00A36FA3" w:rsidP="00A36FA3"/>
    <w:p w14:paraId="00FCAC11" w14:textId="77777777" w:rsidR="00A36FA3" w:rsidRDefault="00A36FA3" w:rsidP="00A36FA3">
      <w:pPr>
        <w:pStyle w:val="XYZCoords"/>
      </w:pPr>
      <w:r>
        <w:t>62</w:t>
      </w:r>
    </w:p>
    <w:p w14:paraId="7861C025" w14:textId="77777777" w:rsidR="00A36FA3" w:rsidRDefault="00A36FA3" w:rsidP="00A36FA3">
      <w:pPr>
        <w:pStyle w:val="XYZCoords"/>
      </w:pPr>
      <w:r>
        <w:rPr>
          <w:noProof/>
        </w:rPr>
        <w:drawing>
          <wp:anchor distT="0" distB="0" distL="114300" distR="114300" simplePos="0" relativeHeight="251757568" behindDoc="0" locked="0" layoutInCell="1" allowOverlap="1" wp14:anchorId="46C1B6F8" wp14:editId="109514F9">
            <wp:simplePos x="0" y="0"/>
            <wp:positionH relativeFrom="column">
              <wp:posOffset>2286000</wp:posOffset>
            </wp:positionH>
            <wp:positionV relativeFrom="paragraph">
              <wp:posOffset>53340</wp:posOffset>
            </wp:positionV>
            <wp:extent cx="3771900" cy="3771900"/>
            <wp:effectExtent l="0" t="0" r="0" b="0"/>
            <wp:wrapSquare wrapText="bothSides"/>
            <wp:docPr id="112" name="Picture 112" descr="Macintosh HD:Users:Jacob:Documents:Water_Splitting:Two_Photon_Water_Splitting:Computational_Data:Misc:OO_Bond_Scans:GAlt-Mono-T-0-GPOF:GAlt-Mono-T-0-GPO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 descr="Macintosh HD:Users:Jacob:Documents:Water_Splitting:Two_Photon_Water_Splitting:Computational_Data:Misc:OO_Bond_Scans:GAlt-Mono-T-0-GPOF:GAlt-Mono-T-0-GPOF.png"/>
                    <pic:cNvPicPr>
                      <a:picLocks noChangeAspect="1" noChangeArrowheads="1"/>
                    </pic:cNvPicPr>
                  </pic:nvPicPr>
                  <pic:blipFill>
                    <a:blip r:embed="rId144">
                      <a:extLst>
                        <a:ext uri="{28A0092B-C50C-407E-A947-70E740481C1C}">
                          <a14:useLocalDpi xmlns:a14="http://schemas.microsoft.com/office/drawing/2010/main" val="0"/>
                        </a:ext>
                      </a:extLst>
                    </a:blip>
                    <a:srcRect/>
                    <a:stretch>
                      <a:fillRect/>
                    </a:stretch>
                  </pic:blipFill>
                  <pic:spPr bwMode="auto">
                    <a:xfrm>
                      <a:off x="0" y="0"/>
                      <a:ext cx="3771900" cy="3771900"/>
                    </a:xfrm>
                    <a:prstGeom prst="rect">
                      <a:avLst/>
                    </a:prstGeom>
                    <a:noFill/>
                    <a:ln>
                      <a:noFill/>
                    </a:ln>
                  </pic:spPr>
                </pic:pic>
              </a:graphicData>
            </a:graphic>
            <wp14:sizeRelH relativeFrom="page">
              <wp14:pctWidth>0</wp14:pctWidth>
            </wp14:sizeRelH>
            <wp14:sizeRelV relativeFrom="page">
              <wp14:pctHeight>0</wp14:pctHeight>
            </wp14:sizeRelV>
          </wp:anchor>
        </w:drawing>
      </w:r>
      <w:r>
        <w:tab/>
        <w:t>Energy: -974727.8788646</w:t>
      </w:r>
    </w:p>
    <w:p w14:paraId="59153F95" w14:textId="77777777" w:rsidR="00A36FA3" w:rsidRDefault="00A36FA3" w:rsidP="00A36FA3">
      <w:pPr>
        <w:pStyle w:val="XYZCoords"/>
      </w:pPr>
      <w:r>
        <w:t>H         -3.37170       -3.45409        1.93521</w:t>
      </w:r>
    </w:p>
    <w:p w14:paraId="1F350AFA" w14:textId="77777777" w:rsidR="00A36FA3" w:rsidRDefault="00A36FA3" w:rsidP="00A36FA3">
      <w:pPr>
        <w:pStyle w:val="XYZCoords"/>
      </w:pPr>
      <w:r>
        <w:t>C         -3.14617       -2.83166        1.05673</w:t>
      </w:r>
    </w:p>
    <w:p w14:paraId="50F2D61C" w14:textId="77777777" w:rsidR="00A36FA3" w:rsidRDefault="00A36FA3" w:rsidP="00A36FA3">
      <w:pPr>
        <w:pStyle w:val="XYZCoords"/>
      </w:pPr>
      <w:r>
        <w:t>H         -3.89627       -3.06852        0.28600</w:t>
      </w:r>
    </w:p>
    <w:p w14:paraId="0F0CE058" w14:textId="77777777" w:rsidR="00A36FA3" w:rsidRDefault="00A36FA3" w:rsidP="00A36FA3">
      <w:pPr>
        <w:pStyle w:val="XYZCoords"/>
      </w:pPr>
      <w:r>
        <w:t>H         -2.14678       -3.11364        0.68908</w:t>
      </w:r>
    </w:p>
    <w:p w14:paraId="7C074038" w14:textId="77777777" w:rsidR="00A36FA3" w:rsidRDefault="00A36FA3" w:rsidP="00A36FA3">
      <w:pPr>
        <w:pStyle w:val="XYZCoords"/>
      </w:pPr>
      <w:r>
        <w:t>H          1.43283       -0.73896        2.71410</w:t>
      </w:r>
    </w:p>
    <w:p w14:paraId="3D37A3A6" w14:textId="77777777" w:rsidR="00A36FA3" w:rsidRDefault="00A36FA3" w:rsidP="00A36FA3">
      <w:pPr>
        <w:pStyle w:val="XYZCoords"/>
      </w:pPr>
      <w:r>
        <w:t>O          0.00504       -2.50545        0.26301</w:t>
      </w:r>
    </w:p>
    <w:p w14:paraId="1A8DE229" w14:textId="77777777" w:rsidR="00A36FA3" w:rsidRDefault="00A36FA3" w:rsidP="00A36FA3">
      <w:pPr>
        <w:pStyle w:val="XYZCoords"/>
      </w:pPr>
      <w:r>
        <w:t>H          4.24011       -1.78082        0.62515</w:t>
      </w:r>
    </w:p>
    <w:p w14:paraId="502A03FA" w14:textId="77777777" w:rsidR="00A36FA3" w:rsidRDefault="00A36FA3" w:rsidP="00A36FA3">
      <w:pPr>
        <w:pStyle w:val="XYZCoords"/>
      </w:pPr>
      <w:r>
        <w:t>O         -0.44643       -0.21944        1.93866</w:t>
      </w:r>
    </w:p>
    <w:p w14:paraId="76E779CA" w14:textId="77777777" w:rsidR="00A36FA3" w:rsidRDefault="00A36FA3" w:rsidP="00A36FA3">
      <w:pPr>
        <w:pStyle w:val="XYZCoords"/>
      </w:pPr>
      <w:r>
        <w:t>C         -3.15723       -1.37684        1.47382</w:t>
      </w:r>
    </w:p>
    <w:p w14:paraId="293830C5" w14:textId="77777777" w:rsidR="00A36FA3" w:rsidRDefault="00A36FA3" w:rsidP="00A36FA3">
      <w:pPr>
        <w:pStyle w:val="XYZCoords"/>
      </w:pPr>
      <w:r>
        <w:t>H          2.86230       -0.05299        3.56056</w:t>
      </w:r>
    </w:p>
    <w:p w14:paraId="6BB3CF1A" w14:textId="77777777" w:rsidR="00A36FA3" w:rsidRDefault="00A36FA3" w:rsidP="00A36FA3">
      <w:pPr>
        <w:pStyle w:val="XYZCoords"/>
      </w:pPr>
      <w:r>
        <w:t>H         -4.15576       -1.07734        1.84882</w:t>
      </w:r>
    </w:p>
    <w:p w14:paraId="6C1D1AF8" w14:textId="77777777" w:rsidR="00A36FA3" w:rsidRDefault="00A36FA3" w:rsidP="00A36FA3">
      <w:pPr>
        <w:pStyle w:val="XYZCoords"/>
      </w:pPr>
      <w:r>
        <w:t>C          2.49277       -0.45756        2.60301</w:t>
      </w:r>
    </w:p>
    <w:p w14:paraId="33A0861E" w14:textId="77777777" w:rsidR="00A36FA3" w:rsidRDefault="00A36FA3" w:rsidP="00A36FA3">
      <w:pPr>
        <w:pStyle w:val="XYZCoords"/>
      </w:pPr>
      <w:r>
        <w:t>H          2.72915       -2.70038        0.34332</w:t>
      </w:r>
    </w:p>
    <w:p w14:paraId="304607A3" w14:textId="77777777" w:rsidR="00A36FA3" w:rsidRDefault="00A36FA3" w:rsidP="00A36FA3">
      <w:pPr>
        <w:pStyle w:val="XYZCoords"/>
      </w:pPr>
      <w:r>
        <w:t>H          3.09225       -1.34501        2.36268</w:t>
      </w:r>
    </w:p>
    <w:p w14:paraId="099FD0C9" w14:textId="77777777" w:rsidR="00A36FA3" w:rsidRDefault="00A36FA3" w:rsidP="00A36FA3">
      <w:pPr>
        <w:pStyle w:val="XYZCoords"/>
      </w:pPr>
      <w:r>
        <w:t>H         -2.41870       -1.21361        2.27597</w:t>
      </w:r>
    </w:p>
    <w:p w14:paraId="531956F5" w14:textId="77777777" w:rsidR="00A36FA3" w:rsidRDefault="00A36FA3" w:rsidP="00A36FA3">
      <w:pPr>
        <w:pStyle w:val="XYZCoords"/>
      </w:pPr>
      <w:r>
        <w:t>C          3.55747       -2.16404       -0.14512</w:t>
      </w:r>
    </w:p>
    <w:p w14:paraId="0E29C7BA" w14:textId="77777777" w:rsidR="00A36FA3" w:rsidRDefault="00A36FA3" w:rsidP="00A36FA3">
      <w:pPr>
        <w:pStyle w:val="XYZCoords"/>
      </w:pPr>
      <w:r>
        <w:t>H          4.11907       -2.88988       -0.75579</w:t>
      </w:r>
    </w:p>
    <w:p w14:paraId="73DFF26C" w14:textId="77777777" w:rsidR="00A36FA3" w:rsidRDefault="00A36FA3" w:rsidP="00A36FA3">
      <w:pPr>
        <w:pStyle w:val="XYZCoords"/>
      </w:pPr>
      <w:r>
        <w:t>H         -2.27115        0.85962        1.90665</w:t>
      </w:r>
    </w:p>
    <w:p w14:paraId="716420DA" w14:textId="77777777" w:rsidR="00A36FA3" w:rsidRDefault="00A36FA3" w:rsidP="00A36FA3">
      <w:pPr>
        <w:pStyle w:val="XYZCoords"/>
      </w:pPr>
      <w:r>
        <w:t>Ru        -0.35462       -0.69712        0.13791</w:t>
      </w:r>
    </w:p>
    <w:p w14:paraId="294D42B5" w14:textId="77777777" w:rsidR="00A36FA3" w:rsidRDefault="00A36FA3" w:rsidP="00A36FA3">
      <w:pPr>
        <w:pStyle w:val="XYZCoords"/>
      </w:pPr>
      <w:r>
        <w:t>H          0.71569        1.51588        2.12337</w:t>
      </w:r>
    </w:p>
    <w:p w14:paraId="1404E8CE" w14:textId="77777777" w:rsidR="00A36FA3" w:rsidRDefault="00A36FA3" w:rsidP="00A36FA3">
      <w:pPr>
        <w:pStyle w:val="XYZCoords"/>
      </w:pPr>
      <w:r>
        <w:t>N         -2.72905       -0.45400        0.40380</w:t>
      </w:r>
    </w:p>
    <w:p w14:paraId="1B63F284" w14:textId="77777777" w:rsidR="00A36FA3" w:rsidRDefault="00A36FA3" w:rsidP="00A36FA3">
      <w:pPr>
        <w:pStyle w:val="XYZCoords"/>
      </w:pPr>
      <w:r>
        <w:t>C         -2.76769        0.92147        0.91974</w:t>
      </w:r>
    </w:p>
    <w:p w14:paraId="645B76F6" w14:textId="77777777" w:rsidR="00A36FA3" w:rsidRDefault="00A36FA3" w:rsidP="00A36FA3">
      <w:pPr>
        <w:pStyle w:val="XYZCoords"/>
      </w:pPr>
      <w:r>
        <w:t>C          2.60744        0.64126        1.54098</w:t>
      </w:r>
    </w:p>
    <w:p w14:paraId="23EFA05F" w14:textId="77777777" w:rsidR="00A36FA3" w:rsidRDefault="00A36FA3" w:rsidP="00A36FA3">
      <w:pPr>
        <w:pStyle w:val="XYZCoords"/>
      </w:pPr>
      <w:r>
        <w:t>H          2.14954        2.16794        2.97809</w:t>
      </w:r>
    </w:p>
    <w:p w14:paraId="3AE830A8" w14:textId="77777777" w:rsidR="00A36FA3" w:rsidRDefault="00A36FA3" w:rsidP="00A36FA3">
      <w:pPr>
        <w:pStyle w:val="XYZCoords"/>
      </w:pPr>
      <w:r>
        <w:t>H          4.79589        0.24930       -0.92510</w:t>
      </w:r>
    </w:p>
    <w:p w14:paraId="789F7631" w14:textId="77777777" w:rsidR="00A36FA3" w:rsidRDefault="00A36FA3" w:rsidP="00A36FA3">
      <w:pPr>
        <w:pStyle w:val="XYZCoords"/>
      </w:pPr>
      <w:r>
        <w:t>C          1.76287        1.83665        1.99980</w:t>
      </w:r>
    </w:p>
    <w:p w14:paraId="18863BDA" w14:textId="77777777" w:rsidR="00A36FA3" w:rsidRDefault="00A36FA3" w:rsidP="00A36FA3">
      <w:pPr>
        <w:pStyle w:val="XYZCoords"/>
      </w:pPr>
      <w:r>
        <w:t>C          3.02434       -1.06043       -1.06208</w:t>
      </w:r>
    </w:p>
    <w:p w14:paraId="70B2CC05" w14:textId="77777777" w:rsidR="00A36FA3" w:rsidRDefault="00A36FA3" w:rsidP="00A36FA3">
      <w:pPr>
        <w:pStyle w:val="XYZCoords"/>
      </w:pPr>
      <w:r>
        <w:t>P          1.82004        0.00258       -0.05920</w:t>
      </w:r>
    </w:p>
    <w:p w14:paraId="1649D401" w14:textId="77777777" w:rsidR="00A36FA3" w:rsidRDefault="00A36FA3" w:rsidP="00A36FA3">
      <w:pPr>
        <w:pStyle w:val="XYZCoords"/>
      </w:pPr>
      <w:r>
        <w:t>H         -3.79654        1.30265        1.03468</w:t>
      </w:r>
    </w:p>
    <w:p w14:paraId="2956EB54" w14:textId="77777777" w:rsidR="00A36FA3" w:rsidRDefault="00A36FA3" w:rsidP="00A36FA3">
      <w:pPr>
        <w:pStyle w:val="XYZCoords"/>
      </w:pPr>
      <w:r>
        <w:t>C          4.16657       -0.24589       -1.67315</w:t>
      </w:r>
    </w:p>
    <w:p w14:paraId="068EBB81" w14:textId="77777777" w:rsidR="00A36FA3" w:rsidRDefault="00A36FA3" w:rsidP="00A36FA3">
      <w:pPr>
        <w:pStyle w:val="XYZCoords"/>
      </w:pPr>
      <w:r>
        <w:t>H         -3.23597       -1.56796       -1.28232</w:t>
      </w:r>
    </w:p>
    <w:p w14:paraId="2CBBEA01" w14:textId="77777777" w:rsidR="00A36FA3" w:rsidRDefault="00A36FA3" w:rsidP="00A36FA3">
      <w:pPr>
        <w:pStyle w:val="XYZCoords"/>
      </w:pPr>
      <w:r>
        <w:t>H         -5.44523       -1.22885       -0.10792</w:t>
      </w:r>
    </w:p>
    <w:p w14:paraId="400CED4C" w14:textId="77777777" w:rsidR="00A36FA3" w:rsidRDefault="00A36FA3" w:rsidP="00A36FA3">
      <w:pPr>
        <w:pStyle w:val="XYZCoords"/>
      </w:pPr>
      <w:r>
        <w:t>H          4.81250       -0.92768       -2.25088</w:t>
      </w:r>
    </w:p>
    <w:p w14:paraId="4AF85AA5" w14:textId="77777777" w:rsidR="00A36FA3" w:rsidRDefault="00A36FA3" w:rsidP="00A36FA3">
      <w:pPr>
        <w:pStyle w:val="XYZCoords"/>
      </w:pPr>
      <w:r>
        <w:t>C         -3.48927       -0.59015       -0.84988</w:t>
      </w:r>
    </w:p>
    <w:p w14:paraId="34BA4435" w14:textId="77777777" w:rsidR="00A36FA3" w:rsidRDefault="00A36FA3" w:rsidP="00A36FA3">
      <w:pPr>
        <w:pStyle w:val="XYZCoords"/>
      </w:pPr>
      <w:r>
        <w:t>H          4.38508        1.54949        2.32069</w:t>
      </w:r>
    </w:p>
    <w:p w14:paraId="68D77E0B" w14:textId="77777777" w:rsidR="00A36FA3" w:rsidRDefault="00A36FA3" w:rsidP="00A36FA3">
      <w:pPr>
        <w:pStyle w:val="XYZCoords"/>
      </w:pPr>
      <w:r>
        <w:t>C         -0.62707       -0.88215       -1.78209</w:t>
      </w:r>
    </w:p>
    <w:p w14:paraId="2E0B4F34" w14:textId="77777777" w:rsidR="00A36FA3" w:rsidRDefault="00A36FA3" w:rsidP="00A36FA3">
      <w:pPr>
        <w:pStyle w:val="XYZCoords"/>
      </w:pPr>
      <w:r>
        <w:t>C          4.05739        1.09118        1.37284</w:t>
      </w:r>
    </w:p>
    <w:p w14:paraId="02EA4441" w14:textId="77777777" w:rsidR="00A36FA3" w:rsidRDefault="00A36FA3" w:rsidP="00A36FA3">
      <w:pPr>
        <w:pStyle w:val="XYZCoords"/>
      </w:pPr>
      <w:r>
        <w:t>H          1.45359       -2.38214       -1.79420</w:t>
      </w:r>
    </w:p>
    <w:p w14:paraId="7049143A" w14:textId="77777777" w:rsidR="00A36FA3" w:rsidRDefault="00A36FA3" w:rsidP="00A36FA3">
      <w:pPr>
        <w:pStyle w:val="XYZCoords"/>
      </w:pPr>
      <w:r>
        <w:t>C          2.24643       -1.73425       -2.19388</w:t>
      </w:r>
    </w:p>
    <w:p w14:paraId="3E99F221" w14:textId="77777777" w:rsidR="00A36FA3" w:rsidRDefault="00A36FA3" w:rsidP="00A36FA3">
      <w:pPr>
        <w:pStyle w:val="XYZCoords"/>
      </w:pPr>
      <w:r>
        <w:t>H          4.74174        0.25774        1.16261</w:t>
      </w:r>
    </w:p>
    <w:p w14:paraId="32EAAC8A" w14:textId="77777777" w:rsidR="00A36FA3" w:rsidRDefault="00A36FA3" w:rsidP="00A36FA3">
      <w:pPr>
        <w:pStyle w:val="XYZCoords"/>
      </w:pPr>
      <w:r>
        <w:t>H          2.95067       -2.35439       -2.77279</w:t>
      </w:r>
    </w:p>
    <w:p w14:paraId="6FE9E7B9" w14:textId="77777777" w:rsidR="00A36FA3" w:rsidRDefault="00A36FA3" w:rsidP="00A36FA3">
      <w:pPr>
        <w:pStyle w:val="XYZCoords"/>
      </w:pPr>
      <w:r>
        <w:t>C         -1.92243        1.87476        0.12878</w:t>
      </w:r>
    </w:p>
    <w:p w14:paraId="7B6B89E2" w14:textId="77777777" w:rsidR="00A36FA3" w:rsidRDefault="00A36FA3" w:rsidP="00A36FA3">
      <w:pPr>
        <w:pStyle w:val="XYZCoords"/>
      </w:pPr>
      <w:r>
        <w:t>N         -0.71947        1.39723       -0.22866</w:t>
      </w:r>
    </w:p>
    <w:p w14:paraId="67958FAC" w14:textId="77777777" w:rsidR="00A36FA3" w:rsidRDefault="00A36FA3" w:rsidP="00A36FA3">
      <w:pPr>
        <w:pStyle w:val="XYZCoords"/>
      </w:pPr>
      <w:r>
        <w:t>C         -5.00080       -0.44809       -0.74224</w:t>
      </w:r>
    </w:p>
    <w:p w14:paraId="6FB59AF7" w14:textId="77777777" w:rsidR="00A36FA3" w:rsidRDefault="00A36FA3" w:rsidP="00A36FA3">
      <w:pPr>
        <w:pStyle w:val="XYZCoords"/>
      </w:pPr>
      <w:r>
        <w:t>H          1.83617        2.69550        1.31409</w:t>
      </w:r>
    </w:p>
    <w:p w14:paraId="2506DBA3" w14:textId="77777777" w:rsidR="00A36FA3" w:rsidRDefault="00A36FA3" w:rsidP="00A36FA3">
      <w:pPr>
        <w:pStyle w:val="XYZCoords"/>
      </w:pPr>
      <w:r>
        <w:t>H         -3.09450        0.16548       -1.54675</w:t>
      </w:r>
    </w:p>
    <w:p w14:paraId="1324B0E4" w14:textId="77777777" w:rsidR="00A36FA3" w:rsidRDefault="00A36FA3" w:rsidP="00A36FA3">
      <w:pPr>
        <w:pStyle w:val="XYZCoords"/>
      </w:pPr>
      <w:r>
        <w:t>H          3.79683        0.51719       -2.37522</w:t>
      </w:r>
    </w:p>
    <w:p w14:paraId="01A2E8E8" w14:textId="77777777" w:rsidR="00A36FA3" w:rsidRDefault="00A36FA3" w:rsidP="00A36FA3">
      <w:pPr>
        <w:pStyle w:val="XYZCoords"/>
      </w:pPr>
      <w:r>
        <w:t>H         -5.30680        0.53018       -0.34161</w:t>
      </w:r>
    </w:p>
    <w:p w14:paraId="61CDCA18" w14:textId="77777777" w:rsidR="00A36FA3" w:rsidRDefault="00A36FA3" w:rsidP="00A36FA3">
      <w:pPr>
        <w:pStyle w:val="XYZCoords"/>
      </w:pPr>
      <w:r>
        <w:t>C          1.53853        1.52825       -1.10810</w:t>
      </w:r>
    </w:p>
    <w:p w14:paraId="2ECEF54E" w14:textId="77777777" w:rsidR="00A36FA3" w:rsidRDefault="00A36FA3" w:rsidP="00A36FA3">
      <w:pPr>
        <w:pStyle w:val="XYZCoords"/>
      </w:pPr>
      <w:r>
        <w:t>H         -5.44435       -0.54324       -1.74477</w:t>
      </w:r>
    </w:p>
    <w:p w14:paraId="54A57692" w14:textId="77777777" w:rsidR="00A36FA3" w:rsidRDefault="00A36FA3" w:rsidP="00A36FA3">
      <w:pPr>
        <w:pStyle w:val="XYZCoords"/>
      </w:pPr>
      <w:r>
        <w:t>H          4.17855        1.85301        0.58630</w:t>
      </w:r>
    </w:p>
    <w:p w14:paraId="6AC29295" w14:textId="77777777" w:rsidR="00A36FA3" w:rsidRDefault="00A36FA3" w:rsidP="00A36FA3">
      <w:pPr>
        <w:pStyle w:val="XYZCoords"/>
      </w:pPr>
      <w:r>
        <w:t>C          0.21961        2.17956       -0.78374</w:t>
      </w:r>
    </w:p>
    <w:p w14:paraId="457E4C46" w14:textId="77777777" w:rsidR="00A36FA3" w:rsidRDefault="00A36FA3" w:rsidP="00A36FA3">
      <w:pPr>
        <w:pStyle w:val="XYZCoords"/>
      </w:pPr>
      <w:r>
        <w:t>C         -2.25559        3.20258       -0.12104</w:t>
      </w:r>
    </w:p>
    <w:p w14:paraId="1940F3B9" w14:textId="77777777" w:rsidR="00A36FA3" w:rsidRDefault="00A36FA3" w:rsidP="00A36FA3">
      <w:pPr>
        <w:pStyle w:val="XYZCoords"/>
      </w:pPr>
      <w:r>
        <w:t>H          1.80126       -1.01006       -2.89205</w:t>
      </w:r>
    </w:p>
    <w:p w14:paraId="6BD2AEF6" w14:textId="77777777" w:rsidR="00A36FA3" w:rsidRDefault="00A36FA3" w:rsidP="00A36FA3">
      <w:pPr>
        <w:pStyle w:val="XYZCoords"/>
      </w:pPr>
      <w:r>
        <w:t>H         -3.23994        3.57988        0.15842</w:t>
      </w:r>
    </w:p>
    <w:p w14:paraId="0C8EFA66" w14:textId="77777777" w:rsidR="00A36FA3" w:rsidRDefault="00A36FA3" w:rsidP="00A36FA3">
      <w:pPr>
        <w:pStyle w:val="XYZCoords"/>
      </w:pPr>
      <w:r>
        <w:t>H          1.51330        1.16638       -2.15038</w:t>
      </w:r>
    </w:p>
    <w:p w14:paraId="6428C53D" w14:textId="77777777" w:rsidR="00A36FA3" w:rsidRDefault="00A36FA3" w:rsidP="00A36FA3">
      <w:pPr>
        <w:pStyle w:val="XYZCoords"/>
      </w:pPr>
      <w:r>
        <w:t>H          2.36129        2.25550       -1.03714</w:t>
      </w:r>
    </w:p>
    <w:p w14:paraId="0B23991E" w14:textId="77777777" w:rsidR="00A36FA3" w:rsidRDefault="00A36FA3" w:rsidP="00A36FA3">
      <w:pPr>
        <w:pStyle w:val="XYZCoords"/>
      </w:pPr>
      <w:r>
        <w:t>C         -0.04789        3.52524       -1.03064</w:t>
      </w:r>
    </w:p>
    <w:p w14:paraId="6FB5D336" w14:textId="77777777" w:rsidR="00A36FA3" w:rsidRDefault="00A36FA3" w:rsidP="00A36FA3">
      <w:pPr>
        <w:pStyle w:val="XYZCoords"/>
      </w:pPr>
      <w:r>
        <w:t>C         -1.30354        4.03277       -0.70786</w:t>
      </w:r>
    </w:p>
    <w:p w14:paraId="2D74AB1D" w14:textId="77777777" w:rsidR="00A36FA3" w:rsidRDefault="00A36FA3" w:rsidP="00A36FA3">
      <w:pPr>
        <w:pStyle w:val="XYZCoords"/>
      </w:pPr>
      <w:r>
        <w:t>H          0.71958        4.16173       -1.47237</w:t>
      </w:r>
    </w:p>
    <w:p w14:paraId="6FD551F9" w14:textId="77777777" w:rsidR="00A36FA3" w:rsidRDefault="00A36FA3" w:rsidP="00A36FA3">
      <w:pPr>
        <w:pStyle w:val="XYZCoords"/>
      </w:pPr>
      <w:r>
        <w:t>H         -1.53725        5.08026       -0.90722</w:t>
      </w:r>
    </w:p>
    <w:p w14:paraId="65B6A083" w14:textId="77777777" w:rsidR="00A36FA3" w:rsidRDefault="00A36FA3" w:rsidP="00A36FA3">
      <w:pPr>
        <w:pStyle w:val="XYZCoords"/>
      </w:pPr>
      <w:r>
        <w:t>O         -0.88592       -0.86035       -2.90796</w:t>
      </w:r>
    </w:p>
    <w:p w14:paraId="2A38A087" w14:textId="77777777" w:rsidR="00A36FA3" w:rsidRPr="00A36FA3" w:rsidRDefault="00A36FA3" w:rsidP="00A36FA3">
      <w:pPr>
        <w:pStyle w:val="XYZCoords"/>
      </w:pPr>
    </w:p>
    <w:p w14:paraId="597313D6" w14:textId="77777777" w:rsidR="00976BCC" w:rsidRDefault="00976BCC">
      <w:pPr>
        <w:rPr>
          <w:sz w:val="9"/>
        </w:rPr>
      </w:pPr>
      <w:r>
        <w:br w:type="page"/>
      </w:r>
    </w:p>
    <w:p w14:paraId="2ECCECCF" w14:textId="1DBAB8F1" w:rsidR="00976BCC" w:rsidRDefault="00976BCC" w:rsidP="00976BCC">
      <w:pPr>
        <w:pStyle w:val="Caption"/>
      </w:pPr>
      <w:bookmarkStart w:id="268" w:name="_Toc464139281"/>
      <w:r>
        <w:t xml:space="preserve">Figure </w:t>
      </w:r>
      <w:fldSimple w:instr=" STYLEREF 2 \s ">
        <w:r w:rsidR="0073677E">
          <w:rPr>
            <w:noProof/>
          </w:rPr>
          <w:t>11.5</w:t>
        </w:r>
      </w:fldSimple>
      <w:r w:rsidR="008F3988">
        <w:noBreakHyphen/>
      </w:r>
      <w:fldSimple w:instr=" SEQ Figure \* ARABIC \s 2 ">
        <w:r w:rsidR="0073677E">
          <w:rPr>
            <w:noProof/>
          </w:rPr>
          <w:t>15</w:t>
        </w:r>
      </w:fldSimple>
      <w:r>
        <w:t xml:space="preserve"> [BC] D</w:t>
      </w:r>
      <w:r>
        <w:rPr>
          <w:vertAlign w:val="subscript"/>
        </w:rPr>
        <w:t>1</w:t>
      </w:r>
      <w:r>
        <w:t>/D</w:t>
      </w:r>
      <w:r>
        <w:rPr>
          <w:vertAlign w:val="subscript"/>
        </w:rPr>
        <w:t xml:space="preserve">o </w:t>
      </w:r>
      <w:r>
        <w:t>MECI Structure and Coordinates</w:t>
      </w:r>
      <w:bookmarkEnd w:id="268"/>
    </w:p>
    <w:p w14:paraId="06A5828A" w14:textId="77777777" w:rsidR="00976BCC" w:rsidRDefault="00976BCC" w:rsidP="00976BCC">
      <w:pPr>
        <w:pStyle w:val="CaptionText"/>
      </w:pPr>
    </w:p>
    <w:p w14:paraId="168DAA99" w14:textId="77777777" w:rsidR="00976BCC" w:rsidRDefault="00976BCC" w:rsidP="00976BCC">
      <w:r>
        <w:rPr>
          <w:noProof/>
        </w:rPr>
        <w:drawing>
          <wp:anchor distT="0" distB="0" distL="114300" distR="114300" simplePos="0" relativeHeight="251671552" behindDoc="0" locked="0" layoutInCell="1" allowOverlap="1" wp14:anchorId="425255DF" wp14:editId="6BB51570">
            <wp:simplePos x="0" y="0"/>
            <wp:positionH relativeFrom="column">
              <wp:posOffset>1713230</wp:posOffset>
            </wp:positionH>
            <wp:positionV relativeFrom="paragraph">
              <wp:posOffset>163830</wp:posOffset>
            </wp:positionV>
            <wp:extent cx="4458970" cy="4458970"/>
            <wp:effectExtent l="0" t="0" r="0" b="0"/>
            <wp:wrapSquare wrapText="bothSides"/>
            <wp:docPr id="15" name="Picture 15" descr="Macintosh HD:Users:Jacob:Documents:Water_Splitting:Two_Photon_Water_Splitting:Computational_Data:BC_Conical_Intersection:CI_12:GMe-Cis-CI23Short-D0-VDZ-SA-CAS1311-Pi-CI12-CI23-Guess-Op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Macintosh HD:Users:Jacob:Documents:Water_Splitting:Two_Photon_Water_Splitting:Computational_Data:BC_Conical_Intersection:CI_12:GMe-Cis-CI23Short-D0-VDZ-SA-CAS1311-Pi-CI12-CI23-Guess-Opt.png"/>
                    <pic:cNvPicPr>
                      <a:picLocks noChangeAspect="1" noChangeArrowheads="1"/>
                    </pic:cNvPicPr>
                  </pic:nvPicPr>
                  <pic:blipFill>
                    <a:blip r:embed="rId145">
                      <a:extLst>
                        <a:ext uri="{28A0092B-C50C-407E-A947-70E740481C1C}">
                          <a14:useLocalDpi xmlns:a14="http://schemas.microsoft.com/office/drawing/2010/main" val="0"/>
                        </a:ext>
                      </a:extLst>
                    </a:blip>
                    <a:srcRect/>
                    <a:stretch>
                      <a:fillRect/>
                    </a:stretch>
                  </pic:blipFill>
                  <pic:spPr bwMode="auto">
                    <a:xfrm>
                      <a:off x="0" y="0"/>
                      <a:ext cx="4458970" cy="445897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3D6677A" w14:textId="77777777" w:rsidR="00976BCC" w:rsidRDefault="00976BCC" w:rsidP="00976BCC">
      <w:pPr>
        <w:pStyle w:val="XYZCoords"/>
      </w:pPr>
      <w:r>
        <w:t xml:space="preserve">  39</w:t>
      </w:r>
    </w:p>
    <w:p w14:paraId="634CA07D" w14:textId="77777777" w:rsidR="00976BCC" w:rsidRDefault="00976BCC" w:rsidP="00976BCC">
      <w:pPr>
        <w:pStyle w:val="XYZCoords"/>
      </w:pPr>
      <w:r>
        <w:t xml:space="preserve">  -5668.6564319599938     </w:t>
      </w:r>
    </w:p>
    <w:p w14:paraId="0DB5CE34" w14:textId="77777777" w:rsidR="00976BCC" w:rsidRDefault="00976BCC" w:rsidP="00976BCC">
      <w:pPr>
        <w:pStyle w:val="XYZCoords"/>
      </w:pPr>
      <w:r>
        <w:t xml:space="preserve"> O    -0.34914799    -2.36258133    -2.38144151</w:t>
      </w:r>
    </w:p>
    <w:p w14:paraId="12B45EDC" w14:textId="77777777" w:rsidR="00976BCC" w:rsidRDefault="00976BCC" w:rsidP="00976BCC">
      <w:pPr>
        <w:pStyle w:val="XYZCoords"/>
      </w:pPr>
      <w:r>
        <w:t xml:space="preserve"> O     0.11685657    -0.82199044    -2.03587137</w:t>
      </w:r>
    </w:p>
    <w:p w14:paraId="2CA7D9B7" w14:textId="77777777" w:rsidR="00976BCC" w:rsidRDefault="00976BCC" w:rsidP="00976BCC">
      <w:pPr>
        <w:pStyle w:val="XYZCoords"/>
      </w:pPr>
      <w:r>
        <w:t xml:space="preserve"> C     2.45972115    -2.48770293    -0.59692125</w:t>
      </w:r>
    </w:p>
    <w:p w14:paraId="3E58195F" w14:textId="77777777" w:rsidR="00976BCC" w:rsidRDefault="00976BCC" w:rsidP="00976BCC">
      <w:pPr>
        <w:pStyle w:val="XYZCoords"/>
      </w:pPr>
      <w:r>
        <w:t xml:space="preserve"> H     2.47961778    -0.22805005    -1.63105341</w:t>
      </w:r>
    </w:p>
    <w:p w14:paraId="54D22DD3" w14:textId="77777777" w:rsidR="00976BCC" w:rsidRDefault="00976BCC" w:rsidP="00976BCC">
      <w:pPr>
        <w:pStyle w:val="XYZCoords"/>
      </w:pPr>
      <w:r>
        <w:t xml:space="preserve"> N     2.10379531    -1.25231934     0.14255947</w:t>
      </w:r>
    </w:p>
    <w:p w14:paraId="1E34C91A" w14:textId="77777777" w:rsidR="00976BCC" w:rsidRDefault="00976BCC" w:rsidP="00976BCC">
      <w:pPr>
        <w:pStyle w:val="XYZCoords"/>
      </w:pPr>
      <w:r>
        <w:t xml:space="preserve"> C     2.62880606    -0.06033524    -0.57055869</w:t>
      </w:r>
    </w:p>
    <w:p w14:paraId="6A13AEED" w14:textId="77777777" w:rsidR="00976BCC" w:rsidRDefault="00976BCC" w:rsidP="00976BCC">
      <w:pPr>
        <w:pStyle w:val="XYZCoords"/>
      </w:pPr>
      <w:r>
        <w:t xml:space="preserve"> C    -2.95592546     0.75139328    -1.79018937</w:t>
      </w:r>
    </w:p>
    <w:p w14:paraId="102ABB0D" w14:textId="77777777" w:rsidR="00976BCC" w:rsidRDefault="00976BCC" w:rsidP="00976BCC">
      <w:pPr>
        <w:pStyle w:val="XYZCoords"/>
      </w:pPr>
      <w:r>
        <w:t xml:space="preserve"> C    -3.85195267    -0.02730160     0.89974336</w:t>
      </w:r>
    </w:p>
    <w:p w14:paraId="5256AC5A" w14:textId="77777777" w:rsidR="00976BCC" w:rsidRDefault="00976BCC" w:rsidP="00976BCC">
      <w:pPr>
        <w:pStyle w:val="XYZCoords"/>
      </w:pPr>
      <w:r>
        <w:t xml:space="preserve"> P    -2.30795928     0.27308186    -0.10621931</w:t>
      </w:r>
    </w:p>
    <w:p w14:paraId="621ECF3C" w14:textId="77777777" w:rsidR="00976BCC" w:rsidRDefault="00976BCC" w:rsidP="00976BCC">
      <w:pPr>
        <w:pStyle w:val="XYZCoords"/>
      </w:pPr>
      <w:r>
        <w:t xml:space="preserve"> H     3.69309868     0.06167002    -0.37783977</w:t>
      </w:r>
    </w:p>
    <w:p w14:paraId="53012922" w14:textId="77777777" w:rsidR="00976BCC" w:rsidRDefault="00976BCC" w:rsidP="00976BCC">
      <w:pPr>
        <w:pStyle w:val="XYZCoords"/>
      </w:pPr>
      <w:r>
        <w:t xml:space="preserve"> C     2.62840602    -1.30970376     1.52619968</w:t>
      </w:r>
    </w:p>
    <w:p w14:paraId="6E93CC40" w14:textId="77777777" w:rsidR="00976BCC" w:rsidRDefault="00976BCC" w:rsidP="00976BCC">
      <w:pPr>
        <w:pStyle w:val="XYZCoords"/>
      </w:pPr>
      <w:r>
        <w:t xml:space="preserve"> C    -0.41490170    -1.04519197     2.19364736</w:t>
      </w:r>
    </w:p>
    <w:p w14:paraId="370F975B" w14:textId="77777777" w:rsidR="00976BCC" w:rsidRDefault="00976BCC" w:rsidP="00976BCC">
      <w:pPr>
        <w:pStyle w:val="XYZCoords"/>
      </w:pPr>
      <w:r>
        <w:t xml:space="preserve"> C     1.88732904     1.20543682    -0.20269598</w:t>
      </w:r>
    </w:p>
    <w:p w14:paraId="6C2E4B4F" w14:textId="77777777" w:rsidR="00976BCC" w:rsidRDefault="00976BCC" w:rsidP="00976BCC">
      <w:pPr>
        <w:pStyle w:val="XYZCoords"/>
      </w:pPr>
      <w:r>
        <w:t xml:space="preserve"> N     0.57933910     1.07344928     0.06366621</w:t>
      </w:r>
    </w:p>
    <w:p w14:paraId="470BF9F4" w14:textId="77777777" w:rsidR="00976BCC" w:rsidRDefault="00976BCC" w:rsidP="00976BCC">
      <w:pPr>
        <w:pStyle w:val="XYZCoords"/>
      </w:pPr>
      <w:r>
        <w:t xml:space="preserve"> C    -1.66417890     1.89964300     0.62849087</w:t>
      </w:r>
    </w:p>
    <w:p w14:paraId="3180E0FB" w14:textId="77777777" w:rsidR="00976BCC" w:rsidRDefault="00976BCC" w:rsidP="00976BCC">
      <w:pPr>
        <w:pStyle w:val="XYZCoords"/>
      </w:pPr>
      <w:r>
        <w:t xml:space="preserve"> C    -0.20953457     2.14595474     0.30032474</w:t>
      </w:r>
    </w:p>
    <w:p w14:paraId="3843C0C5" w14:textId="77777777" w:rsidR="00976BCC" w:rsidRDefault="00976BCC" w:rsidP="00976BCC">
      <w:pPr>
        <w:pStyle w:val="XYZCoords"/>
      </w:pPr>
      <w:r>
        <w:t xml:space="preserve"> C     2.47868580     2.46568668    -0.22235894</w:t>
      </w:r>
    </w:p>
    <w:p w14:paraId="1A471944" w14:textId="77777777" w:rsidR="00976BCC" w:rsidRDefault="00976BCC" w:rsidP="00976BCC">
      <w:pPr>
        <w:pStyle w:val="XYZCoords"/>
      </w:pPr>
      <w:r>
        <w:t xml:space="preserve"> H     3.52977925     2.55859074    -0.42706967</w:t>
      </w:r>
    </w:p>
    <w:p w14:paraId="34A0F50F" w14:textId="77777777" w:rsidR="00976BCC" w:rsidRDefault="00976BCC" w:rsidP="00976BCC">
      <w:pPr>
        <w:pStyle w:val="XYZCoords"/>
      </w:pPr>
      <w:r>
        <w:t xml:space="preserve"> H    -1.75784807     1.78995768     1.70762753</w:t>
      </w:r>
    </w:p>
    <w:p w14:paraId="1DE61280" w14:textId="77777777" w:rsidR="00976BCC" w:rsidRDefault="00976BCC" w:rsidP="00976BCC">
      <w:pPr>
        <w:pStyle w:val="XYZCoords"/>
      </w:pPr>
      <w:r>
        <w:t xml:space="preserve"> H    -2.26840551     2.74654963     0.32032961</w:t>
      </w:r>
    </w:p>
    <w:p w14:paraId="1E606802" w14:textId="77777777" w:rsidR="00976BCC" w:rsidRDefault="00976BCC" w:rsidP="00976BCC">
      <w:pPr>
        <w:pStyle w:val="XYZCoords"/>
      </w:pPr>
      <w:r>
        <w:t xml:space="preserve"> C     0.34078846     3.42118238     0.26751214</w:t>
      </w:r>
    </w:p>
    <w:p w14:paraId="7382CE58" w14:textId="77777777" w:rsidR="00976BCC" w:rsidRDefault="00976BCC" w:rsidP="00976BCC">
      <w:pPr>
        <w:pStyle w:val="XYZCoords"/>
      </w:pPr>
      <w:r>
        <w:t xml:space="preserve"> C     1.70205995     3.57535527     0.01007743</w:t>
      </w:r>
    </w:p>
    <w:p w14:paraId="7C32F9F4" w14:textId="77777777" w:rsidR="00976BCC" w:rsidRDefault="00976BCC" w:rsidP="00976BCC">
      <w:pPr>
        <w:pStyle w:val="XYZCoords"/>
      </w:pPr>
      <w:r>
        <w:t xml:space="preserve"> H    -0.28345471     4.27631644     0.45043994</w:t>
      </w:r>
    </w:p>
    <w:p w14:paraId="4AAC0CBC" w14:textId="77777777" w:rsidR="00976BCC" w:rsidRDefault="00976BCC" w:rsidP="00976BCC">
      <w:pPr>
        <w:pStyle w:val="XYZCoords"/>
      </w:pPr>
      <w:r>
        <w:t xml:space="preserve"> H     2.13906704     4.55889235    -0.00585560</w:t>
      </w:r>
    </w:p>
    <w:p w14:paraId="45717551" w14:textId="77777777" w:rsidR="00976BCC" w:rsidRDefault="00976BCC" w:rsidP="00976BCC">
      <w:pPr>
        <w:pStyle w:val="XYZCoords"/>
      </w:pPr>
      <w:r>
        <w:t xml:space="preserve"> O    -0.73061464    -1.74610669     3.13055667</w:t>
      </w:r>
    </w:p>
    <w:p w14:paraId="2CAE8948" w14:textId="77777777" w:rsidR="00976BCC" w:rsidRDefault="00976BCC" w:rsidP="00976BCC">
      <w:pPr>
        <w:pStyle w:val="XYZCoords"/>
      </w:pPr>
      <w:r>
        <w:t xml:space="preserve"> H    -3.67933575     1.55973355    -1.72787910</w:t>
      </w:r>
    </w:p>
    <w:p w14:paraId="3ED5555D" w14:textId="77777777" w:rsidR="00976BCC" w:rsidRDefault="00976BCC" w:rsidP="00976BCC">
      <w:pPr>
        <w:pStyle w:val="XYZCoords"/>
      </w:pPr>
      <w:r>
        <w:t xml:space="preserve"> H    -3.42495100    -0.11461877    -2.24627638</w:t>
      </w:r>
    </w:p>
    <w:p w14:paraId="1938B232" w14:textId="77777777" w:rsidR="00976BCC" w:rsidRDefault="00976BCC" w:rsidP="00976BCC">
      <w:pPr>
        <w:pStyle w:val="XYZCoords"/>
      </w:pPr>
      <w:r>
        <w:t xml:space="preserve"> H    -2.12184913     1.04499984    -2.41770806</w:t>
      </w:r>
    </w:p>
    <w:p w14:paraId="2F18E0BC" w14:textId="77777777" w:rsidR="00976BCC" w:rsidRDefault="00976BCC" w:rsidP="00976BCC">
      <w:pPr>
        <w:pStyle w:val="XYZCoords"/>
      </w:pPr>
      <w:r>
        <w:t xml:space="preserve"> H    -3.57230091    -0.26896885     1.91967123</w:t>
      </w:r>
    </w:p>
    <w:p w14:paraId="68726B74" w14:textId="77777777" w:rsidR="00976BCC" w:rsidRDefault="00976BCC" w:rsidP="00976BCC">
      <w:pPr>
        <w:pStyle w:val="XYZCoords"/>
      </w:pPr>
      <w:r>
        <w:t xml:space="preserve"> H    -4.38840515    -0.87507903     0.48484844</w:t>
      </w:r>
    </w:p>
    <w:p w14:paraId="08913535" w14:textId="77777777" w:rsidR="00976BCC" w:rsidRDefault="00976BCC" w:rsidP="00976BCC">
      <w:pPr>
        <w:pStyle w:val="XYZCoords"/>
      </w:pPr>
      <w:r>
        <w:t xml:space="preserve"> H    -4.50670963     0.83997556     0.89817174</w:t>
      </w:r>
    </w:p>
    <w:p w14:paraId="45B2F397" w14:textId="77777777" w:rsidR="00976BCC" w:rsidRDefault="00976BCC" w:rsidP="00976BCC">
      <w:pPr>
        <w:pStyle w:val="XYZCoords"/>
      </w:pPr>
      <w:r>
        <w:t xml:space="preserve"> H     2.07210958    -3.34198547    -0.05431959</w:t>
      </w:r>
    </w:p>
    <w:p w14:paraId="7D37D0AD" w14:textId="77777777" w:rsidR="00976BCC" w:rsidRDefault="00976BCC" w:rsidP="00976BCC">
      <w:pPr>
        <w:pStyle w:val="XYZCoords"/>
      </w:pPr>
      <w:r>
        <w:t xml:space="preserve"> H     3.54399273    -2.58737731    -0.68353774</w:t>
      </w:r>
    </w:p>
    <w:p w14:paraId="614D8178" w14:textId="77777777" w:rsidR="00976BCC" w:rsidRDefault="00976BCC" w:rsidP="00976BCC">
      <w:pPr>
        <w:pStyle w:val="XYZCoords"/>
      </w:pPr>
      <w:r>
        <w:t xml:space="preserve"> H     2.00477094    -2.45857026    -1.57612531</w:t>
      </w:r>
    </w:p>
    <w:p w14:paraId="756CC5E9" w14:textId="77777777" w:rsidR="00976BCC" w:rsidRDefault="00976BCC" w:rsidP="00976BCC">
      <w:pPr>
        <w:pStyle w:val="XYZCoords"/>
      </w:pPr>
      <w:r>
        <w:t xml:space="preserve"> H     2.34624449    -0.41525499     2.06620993</w:t>
      </w:r>
    </w:p>
    <w:p w14:paraId="68F17C5F" w14:textId="77777777" w:rsidR="00976BCC" w:rsidRDefault="00976BCC" w:rsidP="00976BCC">
      <w:pPr>
        <w:pStyle w:val="XYZCoords"/>
      </w:pPr>
      <w:r>
        <w:t xml:space="preserve"> H     3.71628435    -1.40166085     1.51688219</w:t>
      </w:r>
    </w:p>
    <w:p w14:paraId="133D24C0" w14:textId="77777777" w:rsidR="00976BCC" w:rsidRDefault="00976BCC" w:rsidP="00976BCC">
      <w:pPr>
        <w:pStyle w:val="XYZCoords"/>
      </w:pPr>
      <w:r>
        <w:t xml:space="preserve"> H     2.20065294    -2.16034732     2.03867858</w:t>
      </w:r>
    </w:p>
    <w:p w14:paraId="2BB7A43B" w14:textId="77777777" w:rsidR="00976BCC" w:rsidRDefault="00976BCC" w:rsidP="00976BCC">
      <w:pPr>
        <w:pStyle w:val="XYZCoords"/>
      </w:pPr>
      <w:r>
        <w:t>Ru    -0.11705731    -0.88144683     0.05896810</w:t>
      </w:r>
    </w:p>
    <w:p w14:paraId="3F24340A" w14:textId="77777777" w:rsidR="00976BCC" w:rsidRDefault="00976BCC" w:rsidP="00976BCC">
      <w:pPr>
        <w:pStyle w:val="XYZCoords"/>
      </w:pPr>
      <w:r>
        <w:t xml:space="preserve"> H    -0.69487285    -2.18311611    -3.27277416</w:t>
      </w:r>
    </w:p>
    <w:p w14:paraId="6AED3DD8" w14:textId="77777777" w:rsidR="00976BCC" w:rsidRDefault="00976BCC">
      <w:pPr>
        <w:rPr>
          <w:sz w:val="9"/>
        </w:rPr>
      </w:pPr>
      <w:r>
        <w:br w:type="page"/>
      </w:r>
    </w:p>
    <w:p w14:paraId="2A6A7BFC" w14:textId="1D9F0BAA" w:rsidR="00976BCC" w:rsidRDefault="00976BCC" w:rsidP="00976BCC">
      <w:pPr>
        <w:pStyle w:val="Caption"/>
      </w:pPr>
      <w:bookmarkStart w:id="269" w:name="_Toc464139282"/>
      <w:r>
        <w:t xml:space="preserve">Figure </w:t>
      </w:r>
      <w:fldSimple w:instr=" STYLEREF 2 \s ">
        <w:r w:rsidR="0073677E">
          <w:rPr>
            <w:noProof/>
          </w:rPr>
          <w:t>11.5</w:t>
        </w:r>
      </w:fldSimple>
      <w:r w:rsidR="008F3988">
        <w:noBreakHyphen/>
      </w:r>
      <w:fldSimple w:instr=" SEQ Figure \* ARABIC \s 2 ">
        <w:r w:rsidR="0073677E">
          <w:rPr>
            <w:noProof/>
          </w:rPr>
          <w:t>16</w:t>
        </w:r>
      </w:fldSimple>
      <w:r>
        <w:t xml:space="preserve"> [BC] D</w:t>
      </w:r>
      <w:r>
        <w:rPr>
          <w:vertAlign w:val="subscript"/>
        </w:rPr>
        <w:t>2</w:t>
      </w:r>
      <w:r>
        <w:t>/D</w:t>
      </w:r>
      <w:r>
        <w:rPr>
          <w:vertAlign w:val="subscript"/>
        </w:rPr>
        <w:t>1</w:t>
      </w:r>
      <w:r>
        <w:t xml:space="preserve"> MECI Structure and Coordinates</w:t>
      </w:r>
      <w:bookmarkEnd w:id="269"/>
    </w:p>
    <w:p w14:paraId="52233768" w14:textId="77777777" w:rsidR="00976BCC" w:rsidRDefault="00976BCC" w:rsidP="00976BCC">
      <w:pPr>
        <w:pStyle w:val="CaptionText"/>
      </w:pPr>
    </w:p>
    <w:p w14:paraId="2C1167D9" w14:textId="77777777" w:rsidR="00976BCC" w:rsidRDefault="00554753" w:rsidP="00976BCC">
      <w:r>
        <w:rPr>
          <w:noProof/>
        </w:rPr>
        <w:drawing>
          <wp:anchor distT="0" distB="0" distL="114300" distR="114300" simplePos="0" relativeHeight="251672576" behindDoc="0" locked="0" layoutInCell="1" allowOverlap="1" wp14:anchorId="1D046A31" wp14:editId="4D6AA10F">
            <wp:simplePos x="0" y="0"/>
            <wp:positionH relativeFrom="column">
              <wp:posOffset>1598930</wp:posOffset>
            </wp:positionH>
            <wp:positionV relativeFrom="paragraph">
              <wp:posOffset>163830</wp:posOffset>
            </wp:positionV>
            <wp:extent cx="4573270" cy="4573270"/>
            <wp:effectExtent l="0" t="0" r="0" b="0"/>
            <wp:wrapSquare wrapText="bothSides"/>
            <wp:docPr id="16" name="Picture 16" descr="Macintosh HD:Users:Jacob:Documents:Water_Splitting:Two_Photon_Water_Splitting:Computational_Data:BC_Conical_Intersection:CI_23:GMe-Cis-CI23-D0-VDZ-SA-CAS1311-Pi-CI23-Opt-Thres-6D-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Macintosh HD:Users:Jacob:Documents:Water_Splitting:Two_Photon_Water_Splitting:Computational_Data:BC_Conical_Intersection:CI_23:GMe-Cis-CI23-D0-VDZ-SA-CAS1311-Pi-CI23-Opt-Thres-6D-4.png"/>
                    <pic:cNvPicPr>
                      <a:picLocks noChangeAspect="1" noChangeArrowheads="1"/>
                    </pic:cNvPicPr>
                  </pic:nvPicPr>
                  <pic:blipFill>
                    <a:blip r:embed="rId146">
                      <a:extLst>
                        <a:ext uri="{28A0092B-C50C-407E-A947-70E740481C1C}">
                          <a14:useLocalDpi xmlns:a14="http://schemas.microsoft.com/office/drawing/2010/main" val="0"/>
                        </a:ext>
                      </a:extLst>
                    </a:blip>
                    <a:srcRect/>
                    <a:stretch>
                      <a:fillRect/>
                    </a:stretch>
                  </pic:blipFill>
                  <pic:spPr bwMode="auto">
                    <a:xfrm>
                      <a:off x="0" y="0"/>
                      <a:ext cx="4573270" cy="457327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2C9CC38" w14:textId="77777777" w:rsidR="00554753" w:rsidRDefault="00554753" w:rsidP="00554753">
      <w:pPr>
        <w:pStyle w:val="XYZCoords"/>
      </w:pPr>
      <w:r>
        <w:t xml:space="preserve">  39</w:t>
      </w:r>
    </w:p>
    <w:p w14:paraId="02AC58C3" w14:textId="77777777" w:rsidR="00554753" w:rsidRDefault="00554753" w:rsidP="00554753">
      <w:pPr>
        <w:pStyle w:val="XYZCoords"/>
      </w:pPr>
      <w:r>
        <w:t xml:space="preserve">  -5668.6347902092621     </w:t>
      </w:r>
    </w:p>
    <w:p w14:paraId="28D5F134" w14:textId="77777777" w:rsidR="00554753" w:rsidRDefault="00554753" w:rsidP="00554753">
      <w:pPr>
        <w:pStyle w:val="XYZCoords"/>
      </w:pPr>
      <w:r>
        <w:t xml:space="preserve"> O    -0.43728033    -2.88986880    -1.22059513</w:t>
      </w:r>
    </w:p>
    <w:p w14:paraId="329332DB" w14:textId="77777777" w:rsidR="00554753" w:rsidRDefault="00554753" w:rsidP="00554753">
      <w:pPr>
        <w:pStyle w:val="XYZCoords"/>
      </w:pPr>
      <w:r>
        <w:t xml:space="preserve"> O     0.01072006    -1.15926324    -2.16057615</w:t>
      </w:r>
    </w:p>
    <w:p w14:paraId="5412D9AB" w14:textId="77777777" w:rsidR="00554753" w:rsidRDefault="00554753" w:rsidP="00554753">
      <w:pPr>
        <w:pStyle w:val="XYZCoords"/>
      </w:pPr>
      <w:r>
        <w:t xml:space="preserve"> C     2.54759821    -2.43747772    -0.70919219</w:t>
      </w:r>
    </w:p>
    <w:p w14:paraId="7235545A" w14:textId="77777777" w:rsidR="00554753" w:rsidRDefault="00554753" w:rsidP="00554753">
      <w:pPr>
        <w:pStyle w:val="XYZCoords"/>
      </w:pPr>
      <w:r>
        <w:t xml:space="preserve"> H     2.44612775    -0.14249022    -1.70345216</w:t>
      </w:r>
    </w:p>
    <w:p w14:paraId="02F1FBBB" w14:textId="77777777" w:rsidR="00554753" w:rsidRDefault="00554753" w:rsidP="00554753">
      <w:pPr>
        <w:pStyle w:val="XYZCoords"/>
      </w:pPr>
      <w:r>
        <w:t xml:space="preserve"> N     2.12487170    -1.23114238     0.04303850</w:t>
      </w:r>
    </w:p>
    <w:p w14:paraId="1852F24D" w14:textId="77777777" w:rsidR="00554753" w:rsidRDefault="00554753" w:rsidP="00554753">
      <w:pPr>
        <w:pStyle w:val="XYZCoords"/>
      </w:pPr>
      <w:r>
        <w:t xml:space="preserve"> C     2.62047055    -0.00886298    -0.64061489</w:t>
      </w:r>
    </w:p>
    <w:p w14:paraId="412644BF" w14:textId="77777777" w:rsidR="00554753" w:rsidRDefault="00554753" w:rsidP="00554753">
      <w:pPr>
        <w:pStyle w:val="XYZCoords"/>
      </w:pPr>
      <w:r>
        <w:t xml:space="preserve"> C    -2.87559717     0.87962919    -1.85668339</w:t>
      </w:r>
    </w:p>
    <w:p w14:paraId="74283CE2" w14:textId="77777777" w:rsidR="00554753" w:rsidRDefault="00554753" w:rsidP="00554753">
      <w:pPr>
        <w:pStyle w:val="XYZCoords"/>
      </w:pPr>
      <w:r>
        <w:t xml:space="preserve"> C    -3.87797477    -0.02746943     0.75622607</w:t>
      </w:r>
    </w:p>
    <w:p w14:paraId="46B4A0B7" w14:textId="77777777" w:rsidR="00554753" w:rsidRDefault="00554753" w:rsidP="00554753">
      <w:pPr>
        <w:pStyle w:val="XYZCoords"/>
      </w:pPr>
      <w:r>
        <w:t xml:space="preserve"> P    -2.29420613     0.29809104    -0.17808649</w:t>
      </w:r>
    </w:p>
    <w:p w14:paraId="1A8654A4" w14:textId="77777777" w:rsidR="00554753" w:rsidRDefault="00554753" w:rsidP="00554753">
      <w:pPr>
        <w:pStyle w:val="XYZCoords"/>
      </w:pPr>
      <w:r>
        <w:t xml:space="preserve"> H     3.68994019     0.11231407    -0.47556600</w:t>
      </w:r>
    </w:p>
    <w:p w14:paraId="2E69C7FC" w14:textId="77777777" w:rsidR="00554753" w:rsidRDefault="00554753" w:rsidP="00554753">
      <w:pPr>
        <w:pStyle w:val="XYZCoords"/>
      </w:pPr>
      <w:r>
        <w:t xml:space="preserve"> C     2.63446526    -1.29572540     1.43245850</w:t>
      </w:r>
    </w:p>
    <w:p w14:paraId="2B29CF10" w14:textId="77777777" w:rsidR="00554753" w:rsidRDefault="00554753" w:rsidP="00554753">
      <w:pPr>
        <w:pStyle w:val="XYZCoords"/>
      </w:pPr>
      <w:r>
        <w:t xml:space="preserve"> C    -0.42517600    -1.11796295     2.03526966</w:t>
      </w:r>
    </w:p>
    <w:p w14:paraId="7DF95B58" w14:textId="77777777" w:rsidR="00554753" w:rsidRDefault="00554753" w:rsidP="00554753">
      <w:pPr>
        <w:pStyle w:val="XYZCoords"/>
      </w:pPr>
      <w:r>
        <w:t xml:space="preserve"> C     1.88531427     1.24155372    -0.20809201</w:t>
      </w:r>
    </w:p>
    <w:p w14:paraId="62324A8F" w14:textId="77777777" w:rsidR="00554753" w:rsidRDefault="00554753" w:rsidP="00554753">
      <w:pPr>
        <w:pStyle w:val="XYZCoords"/>
      </w:pPr>
      <w:r>
        <w:t xml:space="preserve"> N     0.57880933     1.09855615     0.05344743</w:t>
      </w:r>
    </w:p>
    <w:p w14:paraId="3E633913" w14:textId="77777777" w:rsidR="00554753" w:rsidRDefault="00554753" w:rsidP="00554753">
      <w:pPr>
        <w:pStyle w:val="XYZCoords"/>
      </w:pPr>
      <w:r>
        <w:t xml:space="preserve"> C    -1.66441087     1.88021247     0.65687480</w:t>
      </w:r>
    </w:p>
    <w:p w14:paraId="7F9161AB" w14:textId="77777777" w:rsidR="00554753" w:rsidRDefault="00554753" w:rsidP="00554753">
      <w:pPr>
        <w:pStyle w:val="XYZCoords"/>
      </w:pPr>
      <w:r>
        <w:t xml:space="preserve"> C    -0.21056753     2.15434403     0.34797870</w:t>
      </w:r>
    </w:p>
    <w:p w14:paraId="075CE02D" w14:textId="77777777" w:rsidR="00554753" w:rsidRDefault="00554753" w:rsidP="00554753">
      <w:pPr>
        <w:pStyle w:val="XYZCoords"/>
      </w:pPr>
      <w:r>
        <w:t xml:space="preserve"> C     2.47760799     2.50106027    -0.16125789</w:t>
      </w:r>
    </w:p>
    <w:p w14:paraId="1110C5FD" w14:textId="77777777" w:rsidR="00554753" w:rsidRDefault="00554753" w:rsidP="00554753">
      <w:pPr>
        <w:pStyle w:val="XYZCoords"/>
      </w:pPr>
      <w:r>
        <w:t xml:space="preserve"> H     3.52818477     2.60713109    -0.36260372</w:t>
      </w:r>
    </w:p>
    <w:p w14:paraId="4B8831C2" w14:textId="77777777" w:rsidR="00554753" w:rsidRDefault="00554753" w:rsidP="00554753">
      <w:pPr>
        <w:pStyle w:val="XYZCoords"/>
      </w:pPr>
      <w:r>
        <w:t xml:space="preserve"> H    -1.76355295     1.70866859     1.72754258</w:t>
      </w:r>
    </w:p>
    <w:p w14:paraId="42E9B7D1" w14:textId="77777777" w:rsidR="00554753" w:rsidRDefault="00554753" w:rsidP="00554753">
      <w:pPr>
        <w:pStyle w:val="XYZCoords"/>
      </w:pPr>
      <w:r>
        <w:t xml:space="preserve"> H    -2.27528270     2.73776658     0.39383644</w:t>
      </w:r>
    </w:p>
    <w:p w14:paraId="1B3DACB0" w14:textId="77777777" w:rsidR="00554753" w:rsidRDefault="00554753" w:rsidP="00554753">
      <w:pPr>
        <w:pStyle w:val="XYZCoords"/>
      </w:pPr>
      <w:r>
        <w:t xml:space="preserve"> C     0.33884029     3.42996022     0.38761050</w:t>
      </w:r>
    </w:p>
    <w:p w14:paraId="281694A9" w14:textId="77777777" w:rsidR="00554753" w:rsidRDefault="00554753" w:rsidP="00554753">
      <w:pPr>
        <w:pStyle w:val="XYZCoords"/>
      </w:pPr>
      <w:r>
        <w:t xml:space="preserve"> C     1.70049336     3.59590110     0.13645007</w:t>
      </w:r>
    </w:p>
    <w:p w14:paraId="0551DE21" w14:textId="77777777" w:rsidR="00554753" w:rsidRDefault="00554753" w:rsidP="00554753">
      <w:pPr>
        <w:pStyle w:val="XYZCoords"/>
      </w:pPr>
      <w:r>
        <w:t xml:space="preserve"> H    -0.28294042     4.27462591     0.62127536</w:t>
      </w:r>
    </w:p>
    <w:p w14:paraId="30C35D73" w14:textId="77777777" w:rsidR="00554753" w:rsidRDefault="00554753" w:rsidP="00554753">
      <w:pPr>
        <w:pStyle w:val="XYZCoords"/>
      </w:pPr>
      <w:r>
        <w:t xml:space="preserve"> H     2.13843195     4.57847672     0.17568621</w:t>
      </w:r>
    </w:p>
    <w:p w14:paraId="51E4C6DD" w14:textId="77777777" w:rsidR="00554753" w:rsidRDefault="00554753" w:rsidP="00554753">
      <w:pPr>
        <w:pStyle w:val="XYZCoords"/>
      </w:pPr>
      <w:r>
        <w:t xml:space="preserve"> O    -0.76941542    -1.65784233     3.06345115</w:t>
      </w:r>
    </w:p>
    <w:p w14:paraId="50ADEE11" w14:textId="77777777" w:rsidR="00554753" w:rsidRDefault="00554753" w:rsidP="00554753">
      <w:pPr>
        <w:pStyle w:val="XYZCoords"/>
      </w:pPr>
      <w:r>
        <w:t xml:space="preserve"> H    -3.61280414     1.67336524    -1.77222999</w:t>
      </w:r>
    </w:p>
    <w:p w14:paraId="3B92DD97" w14:textId="77777777" w:rsidR="00554753" w:rsidRDefault="00554753" w:rsidP="00554753">
      <w:pPr>
        <w:pStyle w:val="XYZCoords"/>
      </w:pPr>
      <w:r>
        <w:t xml:space="preserve"> H    -3.30868937     0.04220119    -2.39389968</w:t>
      </w:r>
    </w:p>
    <w:p w14:paraId="0C4BB46A" w14:textId="77777777" w:rsidR="00554753" w:rsidRDefault="00554753" w:rsidP="00554753">
      <w:pPr>
        <w:pStyle w:val="XYZCoords"/>
      </w:pPr>
      <w:r>
        <w:t xml:space="preserve"> H    -2.02276168     1.22893868    -2.42838256</w:t>
      </w:r>
    </w:p>
    <w:p w14:paraId="4F54EFB8" w14:textId="77777777" w:rsidR="00554753" w:rsidRDefault="00554753" w:rsidP="00554753">
      <w:pPr>
        <w:pStyle w:val="XYZCoords"/>
      </w:pPr>
      <w:r>
        <w:t xml:space="preserve"> H    -3.63710698    -0.33324758     1.76890258</w:t>
      </w:r>
    </w:p>
    <w:p w14:paraId="087D3BF1" w14:textId="77777777" w:rsidR="00554753" w:rsidRDefault="00554753" w:rsidP="00554753">
      <w:pPr>
        <w:pStyle w:val="XYZCoords"/>
      </w:pPr>
      <w:r>
        <w:t xml:space="preserve"> H    -4.41890407    -0.83703111     0.27598941</w:t>
      </w:r>
    </w:p>
    <w:p w14:paraId="477134B6" w14:textId="77777777" w:rsidR="00554753" w:rsidRDefault="00554753" w:rsidP="00554753">
      <w:pPr>
        <w:pStyle w:val="XYZCoords"/>
      </w:pPr>
      <w:r>
        <w:t xml:space="preserve"> H    -4.51302617     0.85388025     0.78345248</w:t>
      </w:r>
    </w:p>
    <w:p w14:paraId="5D0011BE" w14:textId="77777777" w:rsidR="00554753" w:rsidRDefault="00554753" w:rsidP="00554753">
      <w:pPr>
        <w:pStyle w:val="XYZCoords"/>
      </w:pPr>
      <w:r>
        <w:t xml:space="preserve"> H     2.17775313    -3.31465047    -0.19503086</w:t>
      </w:r>
    </w:p>
    <w:p w14:paraId="66B587E1" w14:textId="77777777" w:rsidR="00554753" w:rsidRDefault="00554753" w:rsidP="00554753">
      <w:pPr>
        <w:pStyle w:val="XYZCoords"/>
      </w:pPr>
      <w:r>
        <w:t xml:space="preserve"> H     3.63727585    -2.48753836    -0.76820659</w:t>
      </w:r>
    </w:p>
    <w:p w14:paraId="5D2AA51E" w14:textId="77777777" w:rsidR="00554753" w:rsidRDefault="00554753" w:rsidP="00554753">
      <w:pPr>
        <w:pStyle w:val="XYZCoords"/>
      </w:pPr>
      <w:r>
        <w:t xml:space="preserve"> H     2.11698942    -2.41043829    -1.69912923</w:t>
      </w:r>
    </w:p>
    <w:p w14:paraId="480D5CB2" w14:textId="77777777" w:rsidR="00554753" w:rsidRDefault="00554753" w:rsidP="00554753">
      <w:pPr>
        <w:pStyle w:val="XYZCoords"/>
      </w:pPr>
      <w:r>
        <w:t xml:space="preserve"> H     2.31779191    -0.42179048     1.98604882</w:t>
      </w:r>
    </w:p>
    <w:p w14:paraId="43A9E89D" w14:textId="77777777" w:rsidR="00554753" w:rsidRDefault="00554753" w:rsidP="00554753">
      <w:pPr>
        <w:pStyle w:val="XYZCoords"/>
      </w:pPr>
      <w:r>
        <w:t xml:space="preserve"> H     3.72491453    -1.35349895     1.43491293</w:t>
      </w:r>
    </w:p>
    <w:p w14:paraId="684DA19B" w14:textId="77777777" w:rsidR="00554753" w:rsidRDefault="00554753" w:rsidP="00554753">
      <w:pPr>
        <w:pStyle w:val="XYZCoords"/>
      </w:pPr>
      <w:r>
        <w:t xml:space="preserve"> H     2.22794279    -2.16974797     1.92250448</w:t>
      </w:r>
    </w:p>
    <w:p w14:paraId="053D9798" w14:textId="77777777" w:rsidR="00554753" w:rsidRDefault="00554753" w:rsidP="00554753">
      <w:pPr>
        <w:pStyle w:val="XYZCoords"/>
      </w:pPr>
      <w:r>
        <w:t>Ru    -0.11712086    -0.90963409    -0.04038537</w:t>
      </w:r>
    </w:p>
    <w:p w14:paraId="26ED655B" w14:textId="77777777" w:rsidR="00554753" w:rsidRDefault="00554753" w:rsidP="00554753">
      <w:pPr>
        <w:pStyle w:val="XYZCoords"/>
      </w:pPr>
      <w:r>
        <w:t xml:space="preserve"> H    -1.23425376    -2.88666281    -1.78515039</w:t>
      </w:r>
    </w:p>
    <w:p w14:paraId="7C56244E" w14:textId="77777777" w:rsidR="00554753" w:rsidRDefault="00554753">
      <w:pPr>
        <w:rPr>
          <w:sz w:val="9"/>
        </w:rPr>
      </w:pPr>
      <w:r>
        <w:br w:type="page"/>
      </w:r>
    </w:p>
    <w:p w14:paraId="0FBBB2C9" w14:textId="5DB82887" w:rsidR="00976BCC" w:rsidRDefault="00554753" w:rsidP="00554753">
      <w:pPr>
        <w:pStyle w:val="Caption"/>
      </w:pPr>
      <w:bookmarkStart w:id="270" w:name="_Toc464139283"/>
      <w:r>
        <w:t xml:space="preserve">Figure </w:t>
      </w:r>
      <w:fldSimple w:instr=" STYLEREF 2 \s ">
        <w:r w:rsidR="0073677E">
          <w:rPr>
            <w:noProof/>
          </w:rPr>
          <w:t>11.5</w:t>
        </w:r>
      </w:fldSimple>
      <w:r w:rsidR="008F3988">
        <w:noBreakHyphen/>
      </w:r>
      <w:fldSimple w:instr=" SEQ Figure \* ARABIC \s 2 ">
        <w:r w:rsidR="0073677E">
          <w:rPr>
            <w:noProof/>
          </w:rPr>
          <w:t>17</w:t>
        </w:r>
      </w:fldSimple>
      <w:r>
        <w:t xml:space="preserve"> [C]T</w:t>
      </w:r>
      <w:r>
        <w:rPr>
          <w:vertAlign w:val="subscript"/>
        </w:rPr>
        <w:t>0</w:t>
      </w:r>
      <w:r>
        <w:t xml:space="preserve"> Structure and Coordinates</w:t>
      </w:r>
      <w:bookmarkEnd w:id="270"/>
    </w:p>
    <w:p w14:paraId="2EC6729B" w14:textId="77777777" w:rsidR="00554753" w:rsidRDefault="00554753" w:rsidP="00554753">
      <w:pPr>
        <w:pStyle w:val="CaptionText"/>
      </w:pPr>
    </w:p>
    <w:p w14:paraId="0E2776E2" w14:textId="77777777" w:rsidR="00554753" w:rsidRDefault="00554753" w:rsidP="00554753">
      <w:r>
        <w:rPr>
          <w:noProof/>
        </w:rPr>
        <w:drawing>
          <wp:anchor distT="0" distB="0" distL="114300" distR="114300" simplePos="0" relativeHeight="251673600" behindDoc="0" locked="0" layoutInCell="1" allowOverlap="1" wp14:anchorId="0EB18C53" wp14:editId="4C6117C1">
            <wp:simplePos x="0" y="0"/>
            <wp:positionH relativeFrom="column">
              <wp:posOffset>1485900</wp:posOffset>
            </wp:positionH>
            <wp:positionV relativeFrom="paragraph">
              <wp:posOffset>50800</wp:posOffset>
            </wp:positionV>
            <wp:extent cx="4916170" cy="4916170"/>
            <wp:effectExtent l="0" t="0" r="0" b="0"/>
            <wp:wrapSquare wrapText="bothSides"/>
            <wp:docPr id="17" name="Picture 17" descr="Macintosh HD:Users:Jacob:Documents:Water_Splitting:Two_Photon_Water_Splitting:Computational_Data:C_Intermediate:Full_Model:H-Trans-R2-R2-Down-RuMove-T-GP-SM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Macintosh HD:Users:Jacob:Documents:Water_Splitting:Two_Photon_Water_Splitting:Computational_Data:C_Intermediate:Full_Model:H-Trans-R2-R2-Down-RuMove-T-GP-SMD.png"/>
                    <pic:cNvPicPr>
                      <a:picLocks noChangeAspect="1" noChangeArrowheads="1"/>
                    </pic:cNvPicPr>
                  </pic:nvPicPr>
                  <pic:blipFill>
                    <a:blip r:embed="rId147">
                      <a:extLst>
                        <a:ext uri="{28A0092B-C50C-407E-A947-70E740481C1C}">
                          <a14:useLocalDpi xmlns:a14="http://schemas.microsoft.com/office/drawing/2010/main" val="0"/>
                        </a:ext>
                      </a:extLst>
                    </a:blip>
                    <a:srcRect/>
                    <a:stretch>
                      <a:fillRect/>
                    </a:stretch>
                  </pic:blipFill>
                  <pic:spPr bwMode="auto">
                    <a:xfrm>
                      <a:off x="0" y="0"/>
                      <a:ext cx="4916170" cy="491617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B087606" w14:textId="77777777" w:rsidR="00554753" w:rsidRDefault="00554753" w:rsidP="00554753">
      <w:pPr>
        <w:pStyle w:val="XYZCoords"/>
      </w:pPr>
      <w:r>
        <w:t>128</w:t>
      </w:r>
    </w:p>
    <w:p w14:paraId="2EA48751" w14:textId="77777777" w:rsidR="00554753" w:rsidRDefault="00554753" w:rsidP="00554753">
      <w:pPr>
        <w:pStyle w:val="XYZCoords"/>
      </w:pPr>
      <w:r>
        <w:tab/>
        <w:t>Energy: -1951476.7711256</w:t>
      </w:r>
    </w:p>
    <w:p w14:paraId="78E7FEAC" w14:textId="77777777" w:rsidR="00554753" w:rsidRDefault="00554753" w:rsidP="00554753">
      <w:pPr>
        <w:pStyle w:val="XYZCoords"/>
      </w:pPr>
      <w:r>
        <w:t>H         -0.89663        2.64296        3.71461</w:t>
      </w:r>
    </w:p>
    <w:p w14:paraId="7721FAED" w14:textId="77777777" w:rsidR="00554753" w:rsidRDefault="00554753" w:rsidP="00554753">
      <w:pPr>
        <w:pStyle w:val="XYZCoords"/>
      </w:pPr>
      <w:r>
        <w:t>C         -1.82051        2.11644        3.43322</w:t>
      </w:r>
    </w:p>
    <w:p w14:paraId="6DA44C68" w14:textId="77777777" w:rsidR="00554753" w:rsidRDefault="00554753" w:rsidP="00554753">
      <w:pPr>
        <w:pStyle w:val="XYZCoords"/>
      </w:pPr>
      <w:r>
        <w:t>H         -2.52055        2.20160        4.27864</w:t>
      </w:r>
    </w:p>
    <w:p w14:paraId="53142ACA" w14:textId="77777777" w:rsidR="00554753" w:rsidRDefault="00554753" w:rsidP="00554753">
      <w:pPr>
        <w:pStyle w:val="XYZCoords"/>
      </w:pPr>
      <w:r>
        <w:t>H         -1.56165        1.05757        3.29041</w:t>
      </w:r>
    </w:p>
    <w:p w14:paraId="47BA6EB5" w14:textId="77777777" w:rsidR="00554753" w:rsidRDefault="00554753" w:rsidP="00554753">
      <w:pPr>
        <w:pStyle w:val="XYZCoords"/>
      </w:pPr>
      <w:r>
        <w:t>H         -0.28768       -1.17047       -1.92357</w:t>
      </w:r>
    </w:p>
    <w:p w14:paraId="56360219" w14:textId="77777777" w:rsidR="00554753" w:rsidRDefault="00554753" w:rsidP="00554753">
      <w:pPr>
        <w:pStyle w:val="XYZCoords"/>
      </w:pPr>
      <w:r>
        <w:t>O         -1.54793        1.14940       -0.36805</w:t>
      </w:r>
    </w:p>
    <w:p w14:paraId="70FB6BF2" w14:textId="77777777" w:rsidR="00554753" w:rsidRDefault="00554753" w:rsidP="00554753">
      <w:pPr>
        <w:pStyle w:val="XYZCoords"/>
      </w:pPr>
      <w:r>
        <w:t>H         -0.46505       -3.21252       -0.62748</w:t>
      </w:r>
    </w:p>
    <w:p w14:paraId="78690E35" w14:textId="77777777" w:rsidR="00554753" w:rsidRDefault="00554753" w:rsidP="00554753">
      <w:pPr>
        <w:pStyle w:val="XYZCoords"/>
      </w:pPr>
      <w:r>
        <w:t>O         -0.38495        1.09269        0.48860</w:t>
      </w:r>
    </w:p>
    <w:p w14:paraId="71530BA6" w14:textId="77777777" w:rsidR="00554753" w:rsidRDefault="00554753" w:rsidP="00554753">
      <w:pPr>
        <w:pStyle w:val="XYZCoords"/>
      </w:pPr>
      <w:r>
        <w:t>H         -1.30571       -1.13414        2.37114</w:t>
      </w:r>
    </w:p>
    <w:p w14:paraId="19F2DE03" w14:textId="77777777" w:rsidR="00554753" w:rsidRDefault="00554753" w:rsidP="00554753">
      <w:pPr>
        <w:pStyle w:val="XYZCoords"/>
      </w:pPr>
      <w:r>
        <w:t>C         -2.35690        2.72304        2.15547</w:t>
      </w:r>
    </w:p>
    <w:p w14:paraId="153BD290" w14:textId="77777777" w:rsidR="00554753" w:rsidRDefault="00554753" w:rsidP="00554753">
      <w:pPr>
        <w:pStyle w:val="XYZCoords"/>
      </w:pPr>
      <w:r>
        <w:t>H         -0.42762       -1.22931       -3.69580</w:t>
      </w:r>
    </w:p>
    <w:p w14:paraId="33099E01" w14:textId="77777777" w:rsidR="00554753" w:rsidRDefault="00554753" w:rsidP="00554753">
      <w:pPr>
        <w:pStyle w:val="XYZCoords"/>
      </w:pPr>
      <w:r>
        <w:t>H         -2.65393        3.77688        2.32440</w:t>
      </w:r>
    </w:p>
    <w:p w14:paraId="12FF4EFA" w14:textId="77777777" w:rsidR="00554753" w:rsidRDefault="00554753" w:rsidP="00554753">
      <w:pPr>
        <w:pStyle w:val="XYZCoords"/>
      </w:pPr>
      <w:r>
        <w:t>C         -0.84201       -1.63173       -2.75572</w:t>
      </w:r>
    </w:p>
    <w:p w14:paraId="678592A7" w14:textId="77777777" w:rsidR="00554753" w:rsidRDefault="00554753" w:rsidP="00554753">
      <w:pPr>
        <w:pStyle w:val="XYZCoords"/>
      </w:pPr>
      <w:r>
        <w:t>H         -1.18192       -2.88659        0.96029</w:t>
      </w:r>
    </w:p>
    <w:p w14:paraId="0A57F59A" w14:textId="77777777" w:rsidR="00554753" w:rsidRDefault="00554753" w:rsidP="00554753">
      <w:pPr>
        <w:pStyle w:val="XYZCoords"/>
      </w:pPr>
      <w:r>
        <w:t>H         -0.63509       -2.71240       -2.75244</w:t>
      </w:r>
    </w:p>
    <w:p w14:paraId="6B75BBC1" w14:textId="77777777" w:rsidR="00554753" w:rsidRDefault="00554753" w:rsidP="00554753">
      <w:pPr>
        <w:pStyle w:val="XYZCoords"/>
      </w:pPr>
      <w:r>
        <w:t>H         -1.57419        2.71034        1.38621</w:t>
      </w:r>
    </w:p>
    <w:p w14:paraId="1EB0DEC4" w14:textId="77777777" w:rsidR="00554753" w:rsidRDefault="00554753" w:rsidP="00554753">
      <w:pPr>
        <w:pStyle w:val="XYZCoords"/>
      </w:pPr>
      <w:r>
        <w:t>C         -1.23079       -3.54977        0.08471</w:t>
      </w:r>
    </w:p>
    <w:p w14:paraId="025EBE3A" w14:textId="77777777" w:rsidR="00554753" w:rsidRDefault="00554753" w:rsidP="00554753">
      <w:pPr>
        <w:pStyle w:val="XYZCoords"/>
      </w:pPr>
      <w:r>
        <w:t>H         -0.97429       -4.57457        0.40376</w:t>
      </w:r>
    </w:p>
    <w:p w14:paraId="07B47351" w14:textId="77777777" w:rsidR="00554753" w:rsidRDefault="00554753" w:rsidP="00554753">
      <w:pPr>
        <w:pStyle w:val="XYZCoords"/>
      </w:pPr>
      <w:r>
        <w:t>H         -3.02154        2.81209       -0.24934</w:t>
      </w:r>
    </w:p>
    <w:p w14:paraId="30B89F67" w14:textId="77777777" w:rsidR="00554753" w:rsidRDefault="00554753" w:rsidP="00554753">
      <w:pPr>
        <w:pStyle w:val="XYZCoords"/>
      </w:pPr>
      <w:r>
        <w:t>Ru        -2.93506       -0.05255        0.62261</w:t>
      </w:r>
    </w:p>
    <w:p w14:paraId="35C80CFF" w14:textId="77777777" w:rsidR="00554753" w:rsidRDefault="00554753" w:rsidP="00554753">
      <w:pPr>
        <w:pStyle w:val="XYZCoords"/>
      </w:pPr>
      <w:r>
        <w:t>H         -2.02696        0.77702       -2.20712</w:t>
      </w:r>
    </w:p>
    <w:p w14:paraId="56A77461" w14:textId="77777777" w:rsidR="00554753" w:rsidRDefault="00554753" w:rsidP="00554753">
      <w:pPr>
        <w:pStyle w:val="XYZCoords"/>
      </w:pPr>
      <w:r>
        <w:t>N         -3.49882        1.98143        1.57545</w:t>
      </w:r>
    </w:p>
    <w:p w14:paraId="71289862" w14:textId="77777777" w:rsidR="00554753" w:rsidRDefault="00554753" w:rsidP="00554753">
      <w:pPr>
        <w:pStyle w:val="XYZCoords"/>
      </w:pPr>
      <w:r>
        <w:t>C         -3.93458        2.70522        0.36143</w:t>
      </w:r>
    </w:p>
    <w:p w14:paraId="3D6ADE10" w14:textId="77777777" w:rsidR="00554753" w:rsidRDefault="00554753" w:rsidP="00554753">
      <w:pPr>
        <w:pStyle w:val="XYZCoords"/>
      </w:pPr>
      <w:r>
        <w:t>C         -2.34021       -1.32858       -2.71150</w:t>
      </w:r>
    </w:p>
    <w:p w14:paraId="47D5EC65" w14:textId="77777777" w:rsidR="00554753" w:rsidRDefault="00554753" w:rsidP="00554753">
      <w:pPr>
        <w:pStyle w:val="XYZCoords"/>
      </w:pPr>
      <w:r>
        <w:t>H         -2.10229        0.40060       -3.95847</w:t>
      </w:r>
    </w:p>
    <w:p w14:paraId="74DABDB3" w14:textId="77777777" w:rsidR="00554753" w:rsidRDefault="00554753" w:rsidP="00554753">
      <w:pPr>
        <w:pStyle w:val="XYZCoords"/>
      </w:pPr>
      <w:r>
        <w:t>H         -1.91428       -4.32214       -2.46486</w:t>
      </w:r>
    </w:p>
    <w:p w14:paraId="06AC6229" w14:textId="77777777" w:rsidR="00554753" w:rsidRDefault="00554753" w:rsidP="00554753">
      <w:pPr>
        <w:pStyle w:val="XYZCoords"/>
      </w:pPr>
      <w:r>
        <w:t>C         -2.53641        0.17115       -2.96995</w:t>
      </w:r>
    </w:p>
    <w:p w14:paraId="1E3E6230" w14:textId="77777777" w:rsidR="00554753" w:rsidRDefault="00554753" w:rsidP="00554753">
      <w:pPr>
        <w:pStyle w:val="XYZCoords"/>
      </w:pPr>
      <w:r>
        <w:t>C         -2.63204       -3.54713       -0.53522</w:t>
      </w:r>
    </w:p>
    <w:p w14:paraId="5A49941E" w14:textId="77777777" w:rsidR="00554753" w:rsidRDefault="00554753" w:rsidP="00554753">
      <w:pPr>
        <w:pStyle w:val="XYZCoords"/>
      </w:pPr>
      <w:r>
        <w:t>P         -3.01159       -1.72473       -0.96046</w:t>
      </w:r>
    </w:p>
    <w:p w14:paraId="53C42414" w14:textId="77777777" w:rsidR="00554753" w:rsidRDefault="00554753" w:rsidP="00554753">
      <w:pPr>
        <w:pStyle w:val="XYZCoords"/>
      </w:pPr>
      <w:r>
        <w:t>H         -4.32824        3.70825        0.59832</w:t>
      </w:r>
    </w:p>
    <w:p w14:paraId="26A903A9" w14:textId="77777777" w:rsidR="00554753" w:rsidRDefault="00554753" w:rsidP="00554753">
      <w:pPr>
        <w:pStyle w:val="XYZCoords"/>
      </w:pPr>
      <w:r>
        <w:t>C         -2.68172       -4.52591       -1.70733</w:t>
      </w:r>
    </w:p>
    <w:p w14:paraId="3CFE2F8E" w14:textId="77777777" w:rsidR="00554753" w:rsidRDefault="00554753" w:rsidP="00554753">
      <w:pPr>
        <w:pStyle w:val="XYZCoords"/>
      </w:pPr>
      <w:r>
        <w:t>H         -4.26739        1.16253        3.33244</w:t>
      </w:r>
    </w:p>
    <w:p w14:paraId="7E732729" w14:textId="77777777" w:rsidR="00554753" w:rsidRDefault="00554753" w:rsidP="00554753">
      <w:pPr>
        <w:pStyle w:val="XYZCoords"/>
      </w:pPr>
      <w:r>
        <w:t>H         -4.46718        3.66488        3.69854</w:t>
      </w:r>
    </w:p>
    <w:p w14:paraId="22B2422A" w14:textId="77777777" w:rsidR="00554753" w:rsidRDefault="00554753" w:rsidP="00554753">
      <w:pPr>
        <w:pStyle w:val="XYZCoords"/>
      </w:pPr>
      <w:r>
        <w:t>H         -2.49882       -5.54360       -1.32226</w:t>
      </w:r>
    </w:p>
    <w:p w14:paraId="2BA0F8E3" w14:textId="77777777" w:rsidR="00554753" w:rsidRDefault="00554753" w:rsidP="00554753">
      <w:pPr>
        <w:pStyle w:val="XYZCoords"/>
      </w:pPr>
      <w:r>
        <w:t>C         -4.62093        1.81899        2.52745</w:t>
      </w:r>
    </w:p>
    <w:p w14:paraId="5978D5B5" w14:textId="77777777" w:rsidR="00554753" w:rsidRDefault="00554753" w:rsidP="00554753">
      <w:pPr>
        <w:pStyle w:val="XYZCoords"/>
      </w:pPr>
      <w:r>
        <w:t>H         -2.60217       -1.77874       -4.79210</w:t>
      </w:r>
    </w:p>
    <w:p w14:paraId="0BAB7845" w14:textId="77777777" w:rsidR="00554753" w:rsidRDefault="00554753" w:rsidP="00554753">
      <w:pPr>
        <w:pStyle w:val="XYZCoords"/>
      </w:pPr>
      <w:r>
        <w:t>C         -3.82632       -1.03527        1.88254</w:t>
      </w:r>
    </w:p>
    <w:p w14:paraId="4C3197AD" w14:textId="77777777" w:rsidR="00554753" w:rsidRDefault="00554753" w:rsidP="00554753">
      <w:pPr>
        <w:pStyle w:val="XYZCoords"/>
      </w:pPr>
      <w:r>
        <w:t>C         -3.06671       -2.07353       -3.83578</w:t>
      </w:r>
    </w:p>
    <w:p w14:paraId="2594B2EC" w14:textId="77777777" w:rsidR="00554753" w:rsidRDefault="00554753" w:rsidP="00554753">
      <w:pPr>
        <w:pStyle w:val="XYZCoords"/>
      </w:pPr>
      <w:r>
        <w:t>H         -3.68005       -3.38462        1.39545</w:t>
      </w:r>
    </w:p>
    <w:p w14:paraId="54A0D0DD" w14:textId="77777777" w:rsidR="00554753" w:rsidRDefault="00554753" w:rsidP="00554753">
      <w:pPr>
        <w:pStyle w:val="XYZCoords"/>
      </w:pPr>
      <w:r>
        <w:t>C         -3.62992       -4.03671        0.51621</w:t>
      </w:r>
    </w:p>
    <w:p w14:paraId="387992EA" w14:textId="77777777" w:rsidR="00554753" w:rsidRDefault="00554753" w:rsidP="00554753">
      <w:pPr>
        <w:pStyle w:val="XYZCoords"/>
      </w:pPr>
      <w:r>
        <w:t>H         -3.00493       -3.16488       -3.76707</w:t>
      </w:r>
    </w:p>
    <w:p w14:paraId="2B05F2AD" w14:textId="77777777" w:rsidR="00554753" w:rsidRDefault="00554753" w:rsidP="00554753">
      <w:pPr>
        <w:pStyle w:val="XYZCoords"/>
      </w:pPr>
      <w:r>
        <w:t>H         -3.30884       -5.03384        0.86118</w:t>
      </w:r>
    </w:p>
    <w:p w14:paraId="1E3B9E42" w14:textId="77777777" w:rsidR="00554753" w:rsidRDefault="00554753" w:rsidP="00554753">
      <w:pPr>
        <w:pStyle w:val="XYZCoords"/>
      </w:pPr>
      <w:r>
        <w:t>C         -4.92528        1.91027       -0.43937</w:t>
      </w:r>
    </w:p>
    <w:p w14:paraId="7033016C" w14:textId="77777777" w:rsidR="00554753" w:rsidRDefault="00554753" w:rsidP="00554753">
      <w:pPr>
        <w:pStyle w:val="XYZCoords"/>
      </w:pPr>
      <w:r>
        <w:t>N         -4.60825        0.61301       -0.54372</w:t>
      </w:r>
    </w:p>
    <w:p w14:paraId="6FCA75F5" w14:textId="77777777" w:rsidR="00554753" w:rsidRDefault="00554753" w:rsidP="00554753">
      <w:pPr>
        <w:pStyle w:val="XYZCoords"/>
      </w:pPr>
      <w:r>
        <w:t>C         -5.20538        3.09470        3.11539</w:t>
      </w:r>
    </w:p>
    <w:p w14:paraId="451C1D3B" w14:textId="77777777" w:rsidR="00554753" w:rsidRDefault="00554753" w:rsidP="00554753">
      <w:pPr>
        <w:pStyle w:val="XYZCoords"/>
      </w:pPr>
      <w:r>
        <w:t>H         -3.60002        0.44820       -3.01407</w:t>
      </w:r>
    </w:p>
    <w:p w14:paraId="629A498E" w14:textId="77777777" w:rsidR="00554753" w:rsidRDefault="00554753" w:rsidP="00554753">
      <w:pPr>
        <w:pStyle w:val="XYZCoords"/>
      </w:pPr>
      <w:r>
        <w:t>H         -5.40405        1.25428        2.00043</w:t>
      </w:r>
    </w:p>
    <w:p w14:paraId="5404C6B8" w14:textId="77777777" w:rsidR="00554753" w:rsidRDefault="00554753" w:rsidP="00554753">
      <w:pPr>
        <w:pStyle w:val="XYZCoords"/>
      </w:pPr>
      <w:r>
        <w:t>H         -3.66651       -4.53633       -2.19830</w:t>
      </w:r>
    </w:p>
    <w:p w14:paraId="56485D87" w14:textId="77777777" w:rsidR="00554753" w:rsidRDefault="00554753" w:rsidP="00554753">
      <w:pPr>
        <w:pStyle w:val="XYZCoords"/>
      </w:pPr>
      <w:r>
        <w:t>H         -5.62643        3.76339        2.34944</w:t>
      </w:r>
    </w:p>
    <w:p w14:paraId="3138F855" w14:textId="77777777" w:rsidR="00554753" w:rsidRDefault="00554753" w:rsidP="00554753">
      <w:pPr>
        <w:pStyle w:val="XYZCoords"/>
      </w:pPr>
      <w:r>
        <w:t>C         -4.87492       -1.67125       -1.24538</w:t>
      </w:r>
    </w:p>
    <w:p w14:paraId="719BAB1E" w14:textId="77777777" w:rsidR="00554753" w:rsidRDefault="00554753" w:rsidP="00554753">
      <w:pPr>
        <w:pStyle w:val="XYZCoords"/>
      </w:pPr>
      <w:r>
        <w:t>H         -6.02607        2.82596        3.79731</w:t>
      </w:r>
    </w:p>
    <w:p w14:paraId="7C00A0B8" w14:textId="77777777" w:rsidR="00554753" w:rsidRDefault="00554753" w:rsidP="00554753">
      <w:pPr>
        <w:pStyle w:val="XYZCoords"/>
      </w:pPr>
      <w:r>
        <w:t>H         -4.12726       -1.78721       -3.89992</w:t>
      </w:r>
    </w:p>
    <w:p w14:paraId="3F22B8BE" w14:textId="77777777" w:rsidR="00554753" w:rsidRDefault="00554753" w:rsidP="00554753">
      <w:pPr>
        <w:pStyle w:val="XYZCoords"/>
      </w:pPr>
      <w:r>
        <w:t>C         -5.34574       -0.24586       -1.26668</w:t>
      </w:r>
    </w:p>
    <w:p w14:paraId="32161B47" w14:textId="77777777" w:rsidR="00554753" w:rsidRDefault="00554753" w:rsidP="00554753">
      <w:pPr>
        <w:pStyle w:val="XYZCoords"/>
      </w:pPr>
      <w:r>
        <w:t>C         -6.04579        2.42206       -1.08448</w:t>
      </w:r>
    </w:p>
    <w:p w14:paraId="15214CDC" w14:textId="77777777" w:rsidR="00554753" w:rsidRDefault="00554753" w:rsidP="00554753">
      <w:pPr>
        <w:pStyle w:val="XYZCoords"/>
      </w:pPr>
      <w:r>
        <w:t>H         -4.64439       -4.15039        0.10438</w:t>
      </w:r>
    </w:p>
    <w:p w14:paraId="398E5423" w14:textId="77777777" w:rsidR="00554753" w:rsidRDefault="00554753" w:rsidP="00554753">
      <w:pPr>
        <w:pStyle w:val="XYZCoords"/>
      </w:pPr>
      <w:r>
        <w:t>H         -6.29998        3.47896       -0.99280</w:t>
      </w:r>
    </w:p>
    <w:p w14:paraId="243E8FBE" w14:textId="77777777" w:rsidR="00554753" w:rsidRDefault="00554753" w:rsidP="00554753">
      <w:pPr>
        <w:pStyle w:val="XYZCoords"/>
      </w:pPr>
      <w:r>
        <w:t>H         -5.30252       -2.14906       -0.34836</w:t>
      </w:r>
    </w:p>
    <w:p w14:paraId="0F1D3B60" w14:textId="77777777" w:rsidR="00554753" w:rsidRDefault="00554753" w:rsidP="00554753">
      <w:pPr>
        <w:pStyle w:val="XYZCoords"/>
      </w:pPr>
      <w:r>
        <w:t>H         -5.22703       -2.22986       -2.12386</w:t>
      </w:r>
    </w:p>
    <w:p w14:paraId="6F7B930F" w14:textId="77777777" w:rsidR="00554753" w:rsidRDefault="00554753" w:rsidP="00554753">
      <w:pPr>
        <w:pStyle w:val="XYZCoords"/>
      </w:pPr>
      <w:r>
        <w:t>C         -6.47205        0.21034       -1.95158</w:t>
      </w:r>
    </w:p>
    <w:p w14:paraId="72C5A7B3" w14:textId="77777777" w:rsidR="00554753" w:rsidRDefault="00554753" w:rsidP="00554753">
      <w:pPr>
        <w:pStyle w:val="XYZCoords"/>
      </w:pPr>
      <w:r>
        <w:t>C         -6.82062        1.55588       -1.85653</w:t>
      </w:r>
    </w:p>
    <w:p w14:paraId="23BF649B" w14:textId="77777777" w:rsidR="00554753" w:rsidRDefault="00554753" w:rsidP="00554753">
      <w:pPr>
        <w:pStyle w:val="XYZCoords"/>
      </w:pPr>
      <w:r>
        <w:t>H         -7.06783       -0.48277       -2.54710</w:t>
      </w:r>
    </w:p>
    <w:p w14:paraId="00835B6A" w14:textId="77777777" w:rsidR="00554753" w:rsidRDefault="00554753" w:rsidP="00554753">
      <w:pPr>
        <w:pStyle w:val="XYZCoords"/>
      </w:pPr>
      <w:r>
        <w:t>H         -7.70165        1.92993       -2.38145</w:t>
      </w:r>
    </w:p>
    <w:p w14:paraId="4A56A176" w14:textId="77777777" w:rsidR="00554753" w:rsidRDefault="00554753" w:rsidP="00554753">
      <w:pPr>
        <w:pStyle w:val="XYZCoords"/>
      </w:pPr>
      <w:r>
        <w:t>O         -4.36685       -1.59430        2.76199</w:t>
      </w:r>
    </w:p>
    <w:p w14:paraId="787D0F4C" w14:textId="77777777" w:rsidR="00554753" w:rsidRDefault="00554753" w:rsidP="00554753">
      <w:pPr>
        <w:pStyle w:val="XYZCoords"/>
      </w:pPr>
      <w:r>
        <w:t>C          2.25167       -4.29309        2.27755</w:t>
      </w:r>
    </w:p>
    <w:p w14:paraId="70C0BD55" w14:textId="77777777" w:rsidR="00554753" w:rsidRDefault="00554753" w:rsidP="00554753">
      <w:pPr>
        <w:pStyle w:val="XYZCoords"/>
      </w:pPr>
      <w:r>
        <w:t>H          0.39583        1.33942       -1.78486</w:t>
      </w:r>
    </w:p>
    <w:p w14:paraId="2D2C6748" w14:textId="77777777" w:rsidR="00554753" w:rsidRDefault="00554753" w:rsidP="00554753">
      <w:pPr>
        <w:pStyle w:val="XYZCoords"/>
      </w:pPr>
      <w:r>
        <w:t>O         -0.36653       -0.90591        2.48840</w:t>
      </w:r>
    </w:p>
    <w:p w14:paraId="1B83034F" w14:textId="77777777" w:rsidR="00554753" w:rsidRDefault="00554753" w:rsidP="00554753">
      <w:pPr>
        <w:pStyle w:val="XYZCoords"/>
      </w:pPr>
      <w:r>
        <w:t>H          0.73781        3.27401       -0.09012</w:t>
      </w:r>
    </w:p>
    <w:p w14:paraId="0C22B27D" w14:textId="77777777" w:rsidR="00554753" w:rsidRDefault="00554753" w:rsidP="00554753">
      <w:pPr>
        <w:pStyle w:val="XYZCoords"/>
      </w:pPr>
      <w:r>
        <w:t>O          1.22609       -0.75221       -0.35429</w:t>
      </w:r>
    </w:p>
    <w:p w14:paraId="2A260F26" w14:textId="77777777" w:rsidR="00554753" w:rsidRDefault="00554753" w:rsidP="00554753">
      <w:pPr>
        <w:pStyle w:val="XYZCoords"/>
      </w:pPr>
      <w:r>
        <w:t>H         -0.31008       -0.13011        1.88696</w:t>
      </w:r>
    </w:p>
    <w:p w14:paraId="111FDEF4" w14:textId="77777777" w:rsidR="00554753" w:rsidRDefault="00554753" w:rsidP="00554753">
      <w:pPr>
        <w:pStyle w:val="XYZCoords"/>
      </w:pPr>
      <w:r>
        <w:t>C          2.07281       -2.87484        1.75462</w:t>
      </w:r>
    </w:p>
    <w:p w14:paraId="0EB8E852" w14:textId="77777777" w:rsidR="00554753" w:rsidRDefault="00554753" w:rsidP="00554753">
      <w:pPr>
        <w:pStyle w:val="XYZCoords"/>
      </w:pPr>
      <w:r>
        <w:t>H          0.50681        1.61081       -3.53587</w:t>
      </w:r>
    </w:p>
    <w:p w14:paraId="66B555AC" w14:textId="77777777" w:rsidR="00554753" w:rsidRDefault="00554753" w:rsidP="00554753">
      <w:pPr>
        <w:pStyle w:val="XYZCoords"/>
      </w:pPr>
      <w:r>
        <w:t>C          0.94319        1.88673       -2.56096</w:t>
      </w:r>
    </w:p>
    <w:p w14:paraId="55A4970D" w14:textId="77777777" w:rsidR="00554753" w:rsidRDefault="00554753" w:rsidP="00554753">
      <w:pPr>
        <w:pStyle w:val="XYZCoords"/>
      </w:pPr>
      <w:r>
        <w:t>H          1.64615        2.93677        1.37694</w:t>
      </w:r>
    </w:p>
    <w:p w14:paraId="2643B952" w14:textId="77777777" w:rsidR="00554753" w:rsidRDefault="00554753" w:rsidP="00554753">
      <w:pPr>
        <w:pStyle w:val="XYZCoords"/>
      </w:pPr>
      <w:r>
        <w:t>H          0.75294        2.95908       -2.41240</w:t>
      </w:r>
    </w:p>
    <w:p w14:paraId="0F295256" w14:textId="77777777" w:rsidR="00554753" w:rsidRDefault="00554753" w:rsidP="00554753">
      <w:pPr>
        <w:pStyle w:val="XYZCoords"/>
      </w:pPr>
      <w:r>
        <w:t>C          1.58882        3.61533        0.51389</w:t>
      </w:r>
    </w:p>
    <w:p w14:paraId="3F487506" w14:textId="77777777" w:rsidR="00554753" w:rsidRDefault="00554753" w:rsidP="00554753">
      <w:pPr>
        <w:pStyle w:val="XYZCoords"/>
      </w:pPr>
      <w:r>
        <w:t>H          1.38245        4.63756        0.87464</w:t>
      </w:r>
    </w:p>
    <w:p w14:paraId="59BE4178" w14:textId="77777777" w:rsidR="00554753" w:rsidRDefault="00554753" w:rsidP="00554753">
      <w:pPr>
        <w:pStyle w:val="XYZCoords"/>
      </w:pPr>
      <w:r>
        <w:t>H          3.15971       -2.92964       -0.49344</w:t>
      </w:r>
    </w:p>
    <w:p w14:paraId="72E26DB6" w14:textId="77777777" w:rsidR="00554753" w:rsidRDefault="00554753" w:rsidP="00554753">
      <w:pPr>
        <w:pStyle w:val="XYZCoords"/>
      </w:pPr>
      <w:r>
        <w:t>Ru         2.95689        0.02827        0.59441</w:t>
      </w:r>
    </w:p>
    <w:p w14:paraId="7397C624" w14:textId="77777777" w:rsidR="00554753" w:rsidRDefault="00554753" w:rsidP="00554753">
      <w:pPr>
        <w:pStyle w:val="XYZCoords"/>
      </w:pPr>
      <w:r>
        <w:t>H          2.12087       -0.58001       -2.18738</w:t>
      </w:r>
    </w:p>
    <w:p w14:paraId="209949FE" w14:textId="77777777" w:rsidR="00554753" w:rsidRDefault="00554753" w:rsidP="00554753">
      <w:pPr>
        <w:pStyle w:val="XYZCoords"/>
      </w:pPr>
      <w:r>
        <w:t>N          3.30918       -2.12648        1.41908</w:t>
      </w:r>
    </w:p>
    <w:p w14:paraId="33B852F1" w14:textId="77777777" w:rsidR="00554753" w:rsidRDefault="00554753" w:rsidP="00554753">
      <w:pPr>
        <w:pStyle w:val="XYZCoords"/>
      </w:pPr>
      <w:r>
        <w:t>C          3.95399       -2.77327        0.25460</w:t>
      </w:r>
    </w:p>
    <w:p w14:paraId="4152ADD5" w14:textId="77777777" w:rsidR="00554753" w:rsidRDefault="00554753" w:rsidP="00554753">
      <w:pPr>
        <w:pStyle w:val="XYZCoords"/>
      </w:pPr>
      <w:r>
        <w:t>C          2.43551        1.55263       -2.57945</w:t>
      </w:r>
    </w:p>
    <w:p w14:paraId="1BE3ACC2" w14:textId="77777777" w:rsidR="00554753" w:rsidRDefault="00554753" w:rsidP="00554753">
      <w:pPr>
        <w:pStyle w:val="XYZCoords"/>
      </w:pPr>
      <w:r>
        <w:t>H          2.13359       -0.10388       -3.91191</w:t>
      </w:r>
    </w:p>
    <w:p w14:paraId="086742EE" w14:textId="77777777" w:rsidR="00554753" w:rsidRDefault="00554753" w:rsidP="00554753">
      <w:pPr>
        <w:pStyle w:val="XYZCoords"/>
      </w:pPr>
      <w:r>
        <w:t>H          2.01166        4.50714       -2.06629</w:t>
      </w:r>
    </w:p>
    <w:p w14:paraId="7C7F5DA1" w14:textId="77777777" w:rsidR="00554753" w:rsidRDefault="00554753" w:rsidP="00554753">
      <w:pPr>
        <w:pStyle w:val="XYZCoords"/>
      </w:pPr>
      <w:r>
        <w:t>C          2.60575        0.06800       -2.92953</w:t>
      </w:r>
    </w:p>
    <w:p w14:paraId="3D37DA08" w14:textId="77777777" w:rsidR="00554753" w:rsidRDefault="00554753" w:rsidP="00554753">
      <w:pPr>
        <w:pStyle w:val="XYZCoords"/>
      </w:pPr>
      <w:r>
        <w:t>C          2.90834        3.61726       -0.26354</w:t>
      </w:r>
    </w:p>
    <w:p w14:paraId="22B43827" w14:textId="77777777" w:rsidR="00554753" w:rsidRDefault="00554753" w:rsidP="00554753">
      <w:pPr>
        <w:pStyle w:val="XYZCoords"/>
      </w:pPr>
      <w:r>
        <w:t>P          3.17228        1.81394       -0.83471</w:t>
      </w:r>
    </w:p>
    <w:p w14:paraId="76DB0270" w14:textId="77777777" w:rsidR="00554753" w:rsidRDefault="00554753" w:rsidP="00554753">
      <w:pPr>
        <w:pStyle w:val="XYZCoords"/>
      </w:pPr>
      <w:r>
        <w:t>H          4.37478       -3.75778        0.52349</w:t>
      </w:r>
    </w:p>
    <w:p w14:paraId="4AF96D76" w14:textId="77777777" w:rsidR="00554753" w:rsidRDefault="00554753" w:rsidP="00554753">
      <w:pPr>
        <w:pStyle w:val="XYZCoords"/>
      </w:pPr>
      <w:r>
        <w:t>C          2.85567        4.65771       -1.38144</w:t>
      </w:r>
    </w:p>
    <w:p w14:paraId="5DE91B90" w14:textId="77777777" w:rsidR="00554753" w:rsidRDefault="00554753" w:rsidP="00554753">
      <w:pPr>
        <w:pStyle w:val="XYZCoords"/>
      </w:pPr>
      <w:r>
        <w:t>H          5.09599       -1.45939        2.25320</w:t>
      </w:r>
    </w:p>
    <w:p w14:paraId="52D33908" w14:textId="77777777" w:rsidR="00554753" w:rsidRDefault="00554753" w:rsidP="00554753">
      <w:pPr>
        <w:pStyle w:val="XYZCoords"/>
      </w:pPr>
      <w:r>
        <w:t>H          3.06137       -0.67203        3.66314</w:t>
      </w:r>
    </w:p>
    <w:p w14:paraId="0C3FB9F5" w14:textId="77777777" w:rsidR="00554753" w:rsidRDefault="00554753" w:rsidP="00554753">
      <w:pPr>
        <w:pStyle w:val="XYZCoords"/>
      </w:pPr>
      <w:r>
        <w:t>H          2.72919        5.65276       -0.92212</w:t>
      </w:r>
    </w:p>
    <w:p w14:paraId="03CD9B83" w14:textId="77777777" w:rsidR="00554753" w:rsidRDefault="00554753" w:rsidP="00554753">
      <w:pPr>
        <w:pStyle w:val="XYZCoords"/>
      </w:pPr>
      <w:r>
        <w:t>C          4.25634       -2.10181        2.55628</w:t>
      </w:r>
    </w:p>
    <w:p w14:paraId="01D3AA37" w14:textId="77777777" w:rsidR="00554753" w:rsidRDefault="00554753" w:rsidP="00554753">
      <w:pPr>
        <w:pStyle w:val="XYZCoords"/>
      </w:pPr>
      <w:r>
        <w:t>H          2.66689        2.10290       -4.63927</w:t>
      </w:r>
    </w:p>
    <w:p w14:paraId="3035A73F" w14:textId="77777777" w:rsidR="00554753" w:rsidRDefault="00554753" w:rsidP="00554753">
      <w:pPr>
        <w:pStyle w:val="XYZCoords"/>
      </w:pPr>
      <w:r>
        <w:t>C          3.93524        0.88083        1.86610</w:t>
      </w:r>
    </w:p>
    <w:p w14:paraId="155DD643" w14:textId="77777777" w:rsidR="00554753" w:rsidRDefault="00554753" w:rsidP="00554753">
      <w:pPr>
        <w:pStyle w:val="XYZCoords"/>
      </w:pPr>
      <w:r>
        <w:t>C          3.13950        2.35789       -3.67561</w:t>
      </w:r>
    </w:p>
    <w:p w14:paraId="4BF17F90" w14:textId="77777777" w:rsidR="00554753" w:rsidRDefault="00554753" w:rsidP="00554753">
      <w:pPr>
        <w:pStyle w:val="XYZCoords"/>
      </w:pPr>
      <w:r>
        <w:t>H          4.19371        3.31580        1.50469</w:t>
      </w:r>
    </w:p>
    <w:p w14:paraId="0AB78C23" w14:textId="77777777" w:rsidR="00554753" w:rsidRDefault="00554753" w:rsidP="00554753">
      <w:pPr>
        <w:pStyle w:val="XYZCoords"/>
      </w:pPr>
      <w:r>
        <w:t>C          4.03763        4.02757        0.68557</w:t>
      </w:r>
    </w:p>
    <w:p w14:paraId="3E87BF81" w14:textId="77777777" w:rsidR="00554753" w:rsidRDefault="00554753" w:rsidP="00554753">
      <w:pPr>
        <w:pStyle w:val="XYZCoords"/>
      </w:pPr>
      <w:r>
        <w:t>H          3.05890        3.44287       -3.55122</w:t>
      </w:r>
    </w:p>
    <w:p w14:paraId="78CA98D1" w14:textId="77777777" w:rsidR="00554753" w:rsidRDefault="00554753" w:rsidP="00554753">
      <w:pPr>
        <w:pStyle w:val="XYZCoords"/>
      </w:pPr>
      <w:r>
        <w:t>H          3.76725        4.99536        1.13992</w:t>
      </w:r>
    </w:p>
    <w:p w14:paraId="0F558BC8" w14:textId="77777777" w:rsidR="00554753" w:rsidRDefault="00554753" w:rsidP="00554753">
      <w:pPr>
        <w:pStyle w:val="XYZCoords"/>
      </w:pPr>
      <w:r>
        <w:t>C          5.01008       -1.92268       -0.38787</w:t>
      </w:r>
    </w:p>
    <w:p w14:paraId="5FE022E3" w14:textId="77777777" w:rsidR="00554753" w:rsidRDefault="00554753" w:rsidP="00554753">
      <w:pPr>
        <w:pStyle w:val="XYZCoords"/>
      </w:pPr>
      <w:r>
        <w:t>N          4.65226       -0.63829       -0.54253</w:t>
      </w:r>
    </w:p>
    <w:p w14:paraId="34A75740" w14:textId="77777777" w:rsidR="00554753" w:rsidRDefault="00554753" w:rsidP="00554753">
      <w:pPr>
        <w:pStyle w:val="XYZCoords"/>
      </w:pPr>
      <w:r>
        <w:t>C          3.63809       -1.59024        3.84198</w:t>
      </w:r>
    </w:p>
    <w:p w14:paraId="12CB0499" w14:textId="77777777" w:rsidR="00554753" w:rsidRDefault="00554753" w:rsidP="00554753">
      <w:pPr>
        <w:pStyle w:val="XYZCoords"/>
      </w:pPr>
      <w:r>
        <w:t>H          3.66631       -0.21033       -3.02644</w:t>
      </w:r>
    </w:p>
    <w:p w14:paraId="117C2CF7" w14:textId="77777777" w:rsidR="00554753" w:rsidRDefault="00554753" w:rsidP="00554753">
      <w:pPr>
        <w:pStyle w:val="XYZCoords"/>
      </w:pPr>
      <w:r>
        <w:t>H          4.66912       -3.11774        2.71260</w:t>
      </w:r>
    </w:p>
    <w:p w14:paraId="63D5A8DD" w14:textId="77777777" w:rsidR="00554753" w:rsidRDefault="00554753" w:rsidP="00554753">
      <w:pPr>
        <w:pStyle w:val="XYZCoords"/>
      </w:pPr>
      <w:r>
        <w:t>H          3.78625        4.68653       -1.96801</w:t>
      </w:r>
    </w:p>
    <w:p w14:paraId="16BC1BC7" w14:textId="77777777" w:rsidR="00554753" w:rsidRDefault="00554753" w:rsidP="00554753">
      <w:pPr>
        <w:pStyle w:val="XYZCoords"/>
      </w:pPr>
      <w:r>
        <w:t>H          2.96626       -2.32853        4.30224</w:t>
      </w:r>
    </w:p>
    <w:p w14:paraId="49824D93" w14:textId="77777777" w:rsidR="00554753" w:rsidRDefault="00554753" w:rsidP="00554753">
      <w:pPr>
        <w:pStyle w:val="XYZCoords"/>
      </w:pPr>
      <w:r>
        <w:t>C          5.01901        1.67387       -1.14702</w:t>
      </w:r>
    </w:p>
    <w:p w14:paraId="26E6E7A8" w14:textId="77777777" w:rsidR="00554753" w:rsidRDefault="00554753" w:rsidP="00554753">
      <w:pPr>
        <w:pStyle w:val="XYZCoords"/>
      </w:pPr>
      <w:r>
        <w:t>H          4.43318       -1.35802        4.56463</w:t>
      </w:r>
    </w:p>
    <w:p w14:paraId="0351D70D" w14:textId="77777777" w:rsidR="00554753" w:rsidRDefault="00554753" w:rsidP="00554753">
      <w:pPr>
        <w:pStyle w:val="XYZCoords"/>
      </w:pPr>
      <w:r>
        <w:t>H          4.20379        2.09394       -3.76710</w:t>
      </w:r>
    </w:p>
    <w:p w14:paraId="75B3B7FB" w14:textId="77777777" w:rsidR="00554753" w:rsidRDefault="00554753" w:rsidP="00554753">
      <w:pPr>
        <w:pStyle w:val="XYZCoords"/>
      </w:pPr>
      <w:r>
        <w:t>C          5.47119        0.24205       -1.14904</w:t>
      </w:r>
    </w:p>
    <w:p w14:paraId="0AA6031D" w14:textId="77777777" w:rsidR="00554753" w:rsidRDefault="00554753" w:rsidP="00554753">
      <w:pPr>
        <w:pStyle w:val="XYZCoords"/>
      </w:pPr>
      <w:r>
        <w:t>C          6.23062       -2.39505       -0.85291</w:t>
      </w:r>
    </w:p>
    <w:p w14:paraId="1DD21B5F" w14:textId="77777777" w:rsidR="00554753" w:rsidRDefault="00554753" w:rsidP="00554753">
      <w:pPr>
        <w:pStyle w:val="XYZCoords"/>
      </w:pPr>
      <w:r>
        <w:t>H          4.99148        4.17700        0.15630</w:t>
      </w:r>
    </w:p>
    <w:p w14:paraId="2070C8F5" w14:textId="77777777" w:rsidR="00554753" w:rsidRDefault="00554753" w:rsidP="00554753">
      <w:pPr>
        <w:pStyle w:val="XYZCoords"/>
      </w:pPr>
      <w:r>
        <w:t>H          6.50582       -3.44076       -0.70779</w:t>
      </w:r>
    </w:p>
    <w:p w14:paraId="21DA1062" w14:textId="77777777" w:rsidR="00554753" w:rsidRDefault="00554753" w:rsidP="00554753">
      <w:pPr>
        <w:pStyle w:val="XYZCoords"/>
      </w:pPr>
      <w:r>
        <w:t>H          5.48192        2.15371       -0.26885</w:t>
      </w:r>
    </w:p>
    <w:p w14:paraId="45B34DFA" w14:textId="77777777" w:rsidR="00554753" w:rsidRDefault="00554753" w:rsidP="00554753">
      <w:pPr>
        <w:pStyle w:val="XYZCoords"/>
      </w:pPr>
      <w:r>
        <w:t>H          5.37597        2.21375       -2.03570</w:t>
      </w:r>
    </w:p>
    <w:p w14:paraId="0AC34983" w14:textId="77777777" w:rsidR="00554753" w:rsidRDefault="00554753" w:rsidP="00554753">
      <w:pPr>
        <w:pStyle w:val="XYZCoords"/>
      </w:pPr>
      <w:r>
        <w:t>C          6.69276       -0.17940       -1.67161</w:t>
      </w:r>
    </w:p>
    <w:p w14:paraId="00E7EA54" w14:textId="77777777" w:rsidR="00554753" w:rsidRDefault="00554753" w:rsidP="00554753">
      <w:pPr>
        <w:pStyle w:val="XYZCoords"/>
      </w:pPr>
      <w:r>
        <w:t>C          7.07707       -1.50981       -1.52099</w:t>
      </w:r>
    </w:p>
    <w:p w14:paraId="5C1553C8" w14:textId="77777777" w:rsidR="00554753" w:rsidRDefault="00554753" w:rsidP="00554753">
      <w:pPr>
        <w:pStyle w:val="XYZCoords"/>
      </w:pPr>
      <w:r>
        <w:t>H          7.34110        0.53679       -2.17869</w:t>
      </w:r>
    </w:p>
    <w:p w14:paraId="393C137F" w14:textId="77777777" w:rsidR="00554753" w:rsidRDefault="00554753" w:rsidP="00554753">
      <w:pPr>
        <w:pStyle w:val="XYZCoords"/>
      </w:pPr>
      <w:r>
        <w:t>H          8.03652       -1.85275       -1.91186</w:t>
      </w:r>
    </w:p>
    <w:p w14:paraId="50C4CD65" w14:textId="77777777" w:rsidR="00554753" w:rsidRDefault="00554753" w:rsidP="00554753">
      <w:pPr>
        <w:pStyle w:val="XYZCoords"/>
      </w:pPr>
      <w:r>
        <w:t>H          0.79995       -1.32491        0.29707</w:t>
      </w:r>
    </w:p>
    <w:p w14:paraId="290888DD" w14:textId="77777777" w:rsidR="00554753" w:rsidRDefault="00554753" w:rsidP="00554753">
      <w:pPr>
        <w:pStyle w:val="XYZCoords"/>
      </w:pPr>
      <w:r>
        <w:t>O          4.54114        1.39186        2.73121</w:t>
      </w:r>
    </w:p>
    <w:p w14:paraId="477752B6" w14:textId="77777777" w:rsidR="00554753" w:rsidRDefault="00554753" w:rsidP="00554753">
      <w:pPr>
        <w:pStyle w:val="XYZCoords"/>
      </w:pPr>
      <w:r>
        <w:t>H          1.25379       -4.72684        2.44173</w:t>
      </w:r>
    </w:p>
    <w:p w14:paraId="47ACF472" w14:textId="77777777" w:rsidR="00554753" w:rsidRDefault="00554753" w:rsidP="00554753">
      <w:pPr>
        <w:pStyle w:val="XYZCoords"/>
      </w:pPr>
      <w:r>
        <w:t>H          2.78425       -4.33160        3.23914</w:t>
      </w:r>
    </w:p>
    <w:p w14:paraId="512A9B92" w14:textId="77777777" w:rsidR="00554753" w:rsidRDefault="00554753" w:rsidP="00554753">
      <w:pPr>
        <w:pStyle w:val="XYZCoords"/>
      </w:pPr>
      <w:r>
        <w:t>H          2.77813       -4.94998        1.56809</w:t>
      </w:r>
    </w:p>
    <w:p w14:paraId="6A9F07ED" w14:textId="77777777" w:rsidR="00554753" w:rsidRDefault="00554753" w:rsidP="00554753">
      <w:pPr>
        <w:pStyle w:val="XYZCoords"/>
      </w:pPr>
      <w:r>
        <w:t>H          1.48695       -2.91660        0.82732</w:t>
      </w:r>
    </w:p>
    <w:p w14:paraId="720011C5" w14:textId="77777777" w:rsidR="00554753" w:rsidRDefault="00554753" w:rsidP="00554753">
      <w:pPr>
        <w:pStyle w:val="XYZCoords"/>
      </w:pPr>
      <w:r>
        <w:t>H          1.48877       -2.26647        2.45624</w:t>
      </w:r>
    </w:p>
    <w:p w14:paraId="07B6AA61" w14:textId="77777777" w:rsidR="00554753" w:rsidRDefault="00554753" w:rsidP="00554753">
      <w:pPr>
        <w:pStyle w:val="XYZCoords"/>
      </w:pPr>
      <w:r>
        <w:t>H          0.21945        0.42705        0.02318</w:t>
      </w:r>
    </w:p>
    <w:p w14:paraId="1C5EFCFE" w14:textId="031C664E" w:rsidR="009F55AD" w:rsidRDefault="009F55AD">
      <w:pPr>
        <w:jc w:val="left"/>
        <w:rPr>
          <w:sz w:val="9"/>
        </w:rPr>
      </w:pPr>
      <w:r>
        <w:br w:type="page"/>
      </w:r>
    </w:p>
    <w:p w14:paraId="738D837E" w14:textId="02B01F65" w:rsidR="009F55AD" w:rsidRDefault="009F55AD" w:rsidP="009F55AD">
      <w:pPr>
        <w:pStyle w:val="Caption"/>
      </w:pPr>
      <w:bookmarkStart w:id="271" w:name="_Toc464139284"/>
      <w:r>
        <w:t xml:space="preserve">Figure </w:t>
      </w:r>
      <w:fldSimple w:instr=" STYLEREF 2 \s ">
        <w:r w:rsidR="0073677E">
          <w:rPr>
            <w:noProof/>
          </w:rPr>
          <w:t>11.5</w:t>
        </w:r>
      </w:fldSimple>
      <w:r w:rsidR="008F3988">
        <w:noBreakHyphen/>
      </w:r>
      <w:fldSimple w:instr=" SEQ Figure \* ARABIC \s 2 ">
        <w:r w:rsidR="0073677E">
          <w:rPr>
            <w:noProof/>
          </w:rPr>
          <w:t>18</w:t>
        </w:r>
      </w:fldSimple>
      <w:r>
        <w:t xml:space="preserve"> [C-Mono]D</w:t>
      </w:r>
      <w:r>
        <w:rPr>
          <w:vertAlign w:val="subscript"/>
        </w:rPr>
        <w:t>0</w:t>
      </w:r>
      <w:r>
        <w:t xml:space="preserve"> Structure and Coordinates</w:t>
      </w:r>
      <w:bookmarkEnd w:id="271"/>
    </w:p>
    <w:p w14:paraId="3CEC8DD7" w14:textId="7458B7C8" w:rsidR="009F55AD" w:rsidRDefault="009F55AD" w:rsidP="009F55AD">
      <w:pPr>
        <w:pStyle w:val="CaptionText"/>
      </w:pPr>
    </w:p>
    <w:p w14:paraId="7F8BE169" w14:textId="002C7CF0" w:rsidR="009F55AD" w:rsidRDefault="009F55AD" w:rsidP="009F55AD">
      <w:pPr>
        <w:pStyle w:val="XYZCoords"/>
      </w:pPr>
      <w:r>
        <w:t>63</w:t>
      </w:r>
    </w:p>
    <w:p w14:paraId="345365A5" w14:textId="77777777" w:rsidR="009F55AD" w:rsidRDefault="009F55AD" w:rsidP="009F55AD">
      <w:pPr>
        <w:pStyle w:val="XYZCoords"/>
      </w:pPr>
      <w:r>
        <w:tab/>
        <w:t>Energy: -975022.8334593</w:t>
      </w:r>
    </w:p>
    <w:p w14:paraId="7E6F2A8D" w14:textId="45C1B610" w:rsidR="009F55AD" w:rsidRDefault="009F55AD" w:rsidP="009F55AD">
      <w:pPr>
        <w:pStyle w:val="XYZCoords"/>
      </w:pPr>
      <w:r>
        <w:rPr>
          <w:noProof/>
        </w:rPr>
        <w:drawing>
          <wp:anchor distT="0" distB="0" distL="114300" distR="114300" simplePos="0" relativeHeight="251803648" behindDoc="0" locked="0" layoutInCell="1" allowOverlap="1" wp14:anchorId="10C6AD39" wp14:editId="33726A78">
            <wp:simplePos x="0" y="0"/>
            <wp:positionH relativeFrom="column">
              <wp:posOffset>2033905</wp:posOffset>
            </wp:positionH>
            <wp:positionV relativeFrom="paragraph">
              <wp:posOffset>10160</wp:posOffset>
            </wp:positionV>
            <wp:extent cx="4138295" cy="4138295"/>
            <wp:effectExtent l="0" t="0" r="0" b="0"/>
            <wp:wrapSquare wrapText="bothSides"/>
            <wp:docPr id="97" name="Picture 97" descr="Macintosh HD:Users:Jacob:Documents:Water_Splitting:Two_Photon_Water_Splitting:Computational_Data:C_Intermediate:Mono:H-Trans-Mono-D-0-180-GPO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Macintosh HD:Users:Jacob:Documents:Water_Splitting:Two_Photon_Water_Splitting:Computational_Data:C_Intermediate:Mono:H-Trans-Mono-D-0-180-GPOF.png"/>
                    <pic:cNvPicPr>
                      <a:picLocks noChangeAspect="1" noChangeArrowheads="1"/>
                    </pic:cNvPicPr>
                  </pic:nvPicPr>
                  <pic:blipFill>
                    <a:blip r:embed="rId148">
                      <a:extLst>
                        <a:ext uri="{28A0092B-C50C-407E-A947-70E740481C1C}">
                          <a14:useLocalDpi xmlns:a14="http://schemas.microsoft.com/office/drawing/2010/main" val="0"/>
                        </a:ext>
                      </a:extLst>
                    </a:blip>
                    <a:srcRect/>
                    <a:stretch>
                      <a:fillRect/>
                    </a:stretch>
                  </pic:blipFill>
                  <pic:spPr bwMode="auto">
                    <a:xfrm>
                      <a:off x="0" y="0"/>
                      <a:ext cx="4138295" cy="4138295"/>
                    </a:xfrm>
                    <a:prstGeom prst="rect">
                      <a:avLst/>
                    </a:prstGeom>
                    <a:noFill/>
                    <a:ln>
                      <a:noFill/>
                    </a:ln>
                  </pic:spPr>
                </pic:pic>
              </a:graphicData>
            </a:graphic>
            <wp14:sizeRelH relativeFrom="page">
              <wp14:pctWidth>0</wp14:pctWidth>
            </wp14:sizeRelH>
            <wp14:sizeRelV relativeFrom="page">
              <wp14:pctHeight>0</wp14:pctHeight>
            </wp14:sizeRelV>
          </wp:anchor>
        </w:drawing>
      </w:r>
      <w:r>
        <w:t>H         -3.38754       -3.53397        1.53840</w:t>
      </w:r>
    </w:p>
    <w:p w14:paraId="09C06B99" w14:textId="77777777" w:rsidR="009F55AD" w:rsidRDefault="009F55AD" w:rsidP="009F55AD">
      <w:pPr>
        <w:pStyle w:val="XYZCoords"/>
      </w:pPr>
      <w:r>
        <w:t>C         -3.08449       -2.85544        0.72800</w:t>
      </w:r>
    </w:p>
    <w:p w14:paraId="35EC702D" w14:textId="77777777" w:rsidR="009F55AD" w:rsidRDefault="009F55AD" w:rsidP="009F55AD">
      <w:pPr>
        <w:pStyle w:val="XYZCoords"/>
      </w:pPr>
      <w:r>
        <w:t>H         -3.69964       -3.09181       -0.15375</w:t>
      </w:r>
    </w:p>
    <w:p w14:paraId="4A982C8A" w14:textId="77777777" w:rsidR="009F55AD" w:rsidRDefault="009F55AD" w:rsidP="009F55AD">
      <w:pPr>
        <w:pStyle w:val="XYZCoords"/>
      </w:pPr>
      <w:r>
        <w:t>H         -2.02893       -3.06009        0.48536</w:t>
      </w:r>
    </w:p>
    <w:p w14:paraId="4AF17AD5" w14:textId="77777777" w:rsidR="009F55AD" w:rsidRDefault="009F55AD" w:rsidP="009F55AD">
      <w:pPr>
        <w:pStyle w:val="XYZCoords"/>
      </w:pPr>
      <w:r>
        <w:t>H          1.99577       -1.06227        2.50906</w:t>
      </w:r>
    </w:p>
    <w:p w14:paraId="2D0208E8" w14:textId="77777777" w:rsidR="009F55AD" w:rsidRDefault="009F55AD" w:rsidP="009F55AD">
      <w:pPr>
        <w:pStyle w:val="XYZCoords"/>
      </w:pPr>
      <w:r>
        <w:t>O         -0.60729       -0.32762        2.13706</w:t>
      </w:r>
    </w:p>
    <w:p w14:paraId="421C89B8" w14:textId="77777777" w:rsidR="009F55AD" w:rsidRDefault="009F55AD" w:rsidP="009F55AD">
      <w:pPr>
        <w:pStyle w:val="XYZCoords"/>
      </w:pPr>
      <w:r>
        <w:t>H          2.91476       -2.67415        0.32376</w:t>
      </w:r>
    </w:p>
    <w:p w14:paraId="5BDC1EB9" w14:textId="77777777" w:rsidR="009F55AD" w:rsidRDefault="009F55AD" w:rsidP="009F55AD">
      <w:pPr>
        <w:pStyle w:val="XYZCoords"/>
      </w:pPr>
      <w:r>
        <w:t>O         -0.29406       -1.59179        2.77994</w:t>
      </w:r>
    </w:p>
    <w:p w14:paraId="269398F8" w14:textId="77777777" w:rsidR="009F55AD" w:rsidRDefault="009F55AD" w:rsidP="009F55AD">
      <w:pPr>
        <w:pStyle w:val="XYZCoords"/>
      </w:pPr>
      <w:r>
        <w:t>C         -3.23558       -1.42286        1.19263</w:t>
      </w:r>
    </w:p>
    <w:p w14:paraId="07601BF1" w14:textId="77777777" w:rsidR="009F55AD" w:rsidRDefault="009F55AD" w:rsidP="009F55AD">
      <w:pPr>
        <w:pStyle w:val="XYZCoords"/>
      </w:pPr>
      <w:r>
        <w:t>H          3.29360       -0.11419        3.30022</w:t>
      </w:r>
    </w:p>
    <w:p w14:paraId="0D1CA8B9" w14:textId="77777777" w:rsidR="009F55AD" w:rsidRDefault="009F55AD" w:rsidP="009F55AD">
      <w:pPr>
        <w:pStyle w:val="XYZCoords"/>
      </w:pPr>
      <w:r>
        <w:t>H         -4.29666       -1.18668        1.40319</w:t>
      </w:r>
    </w:p>
    <w:p w14:paraId="1F816F37" w14:textId="77777777" w:rsidR="009F55AD" w:rsidRDefault="009F55AD" w:rsidP="009F55AD">
      <w:pPr>
        <w:pStyle w:val="XYZCoords"/>
      </w:pPr>
      <w:r>
        <w:t>C          2.92046       -0.49241        2.33282</w:t>
      </w:r>
    </w:p>
    <w:p w14:paraId="439458B0" w14:textId="77777777" w:rsidR="009F55AD" w:rsidRDefault="009F55AD" w:rsidP="009F55AD">
      <w:pPr>
        <w:pStyle w:val="XYZCoords"/>
      </w:pPr>
      <w:r>
        <w:t>H          1.67766       -2.81774       -0.93524</w:t>
      </w:r>
    </w:p>
    <w:p w14:paraId="2D1B2B42" w14:textId="77777777" w:rsidR="009F55AD" w:rsidRDefault="009F55AD" w:rsidP="009F55AD">
      <w:pPr>
        <w:pStyle w:val="XYZCoords"/>
      </w:pPr>
      <w:r>
        <w:t>H          3.68266       -1.17982        1.93491</w:t>
      </w:r>
    </w:p>
    <w:p w14:paraId="06575C38" w14:textId="77777777" w:rsidR="009F55AD" w:rsidRDefault="009F55AD" w:rsidP="009F55AD">
      <w:pPr>
        <w:pStyle w:val="XYZCoords"/>
      </w:pPr>
      <w:r>
        <w:t>H         -2.65945       -1.27479        2.11627</w:t>
      </w:r>
    </w:p>
    <w:p w14:paraId="607990A1" w14:textId="77777777" w:rsidR="009F55AD" w:rsidRDefault="009F55AD" w:rsidP="009F55AD">
      <w:pPr>
        <w:pStyle w:val="XYZCoords"/>
      </w:pPr>
      <w:r>
        <w:t>C          2.72113       -2.52891       -0.74944</w:t>
      </w:r>
    </w:p>
    <w:p w14:paraId="32AE6AD9" w14:textId="77777777" w:rsidR="009F55AD" w:rsidRDefault="009F55AD" w:rsidP="009F55AD">
      <w:pPr>
        <w:pStyle w:val="XYZCoords"/>
      </w:pPr>
      <w:r>
        <w:t>H          3.38511       -3.20716       -1.31153</w:t>
      </w:r>
    </w:p>
    <w:p w14:paraId="6845D20F" w14:textId="77777777" w:rsidR="009F55AD" w:rsidRDefault="009F55AD" w:rsidP="009F55AD">
      <w:pPr>
        <w:pStyle w:val="XYZCoords"/>
      </w:pPr>
      <w:r>
        <w:t>H         -2.40630        0.82036        1.83739</w:t>
      </w:r>
    </w:p>
    <w:p w14:paraId="59987160" w14:textId="77777777" w:rsidR="009F55AD" w:rsidRDefault="009F55AD" w:rsidP="009F55AD">
      <w:pPr>
        <w:pStyle w:val="XYZCoords"/>
      </w:pPr>
      <w:r>
        <w:t>Ru        -0.40306       -0.64584        0.07794</w:t>
      </w:r>
    </w:p>
    <w:p w14:paraId="4842473E" w14:textId="77777777" w:rsidR="009F55AD" w:rsidRDefault="009F55AD" w:rsidP="009F55AD">
      <w:pPr>
        <w:pStyle w:val="XYZCoords"/>
      </w:pPr>
      <w:r>
        <w:t>H          0.71185        1.15314        2.25711</w:t>
      </w:r>
    </w:p>
    <w:p w14:paraId="31B3E76C" w14:textId="77777777" w:rsidR="009F55AD" w:rsidRDefault="009F55AD" w:rsidP="009F55AD">
      <w:pPr>
        <w:pStyle w:val="XYZCoords"/>
      </w:pPr>
      <w:r>
        <w:t>N         -2.68196       -0.44490        0.23274</w:t>
      </w:r>
    </w:p>
    <w:p w14:paraId="5DC1E22A" w14:textId="77777777" w:rsidR="009F55AD" w:rsidRDefault="009F55AD" w:rsidP="009F55AD">
      <w:pPr>
        <w:pStyle w:val="XYZCoords"/>
      </w:pPr>
      <w:r>
        <w:t>C         -2.79962        0.91046        0.81070</w:t>
      </w:r>
    </w:p>
    <w:p w14:paraId="720E4D7B" w14:textId="77777777" w:rsidR="009F55AD" w:rsidRDefault="009F55AD" w:rsidP="009F55AD">
      <w:pPr>
        <w:pStyle w:val="XYZCoords"/>
      </w:pPr>
      <w:r>
        <w:t>C          2.66361        0.68570        1.39125</w:t>
      </w:r>
    </w:p>
    <w:p w14:paraId="29BF5AED" w14:textId="77777777" w:rsidR="009F55AD" w:rsidRDefault="009F55AD" w:rsidP="009F55AD">
      <w:pPr>
        <w:pStyle w:val="XYZCoords"/>
      </w:pPr>
      <w:r>
        <w:t>H          2.11002        1.99137        3.00737</w:t>
      </w:r>
    </w:p>
    <w:p w14:paraId="2D0FF7A9" w14:textId="77777777" w:rsidR="009F55AD" w:rsidRDefault="009F55AD" w:rsidP="009F55AD">
      <w:pPr>
        <w:pStyle w:val="XYZCoords"/>
      </w:pPr>
      <w:r>
        <w:t>H          4.82850       -0.98794        0.00830</w:t>
      </w:r>
    </w:p>
    <w:p w14:paraId="589CE5C2" w14:textId="77777777" w:rsidR="009F55AD" w:rsidRDefault="009F55AD" w:rsidP="009F55AD">
      <w:pPr>
        <w:pStyle w:val="XYZCoords"/>
      </w:pPr>
      <w:r>
        <w:t>C          1.67173        1.65167        2.05304</w:t>
      </w:r>
    </w:p>
    <w:p w14:paraId="16273BBD" w14:textId="1916768F" w:rsidR="009F55AD" w:rsidRDefault="009F55AD" w:rsidP="009F55AD">
      <w:pPr>
        <w:pStyle w:val="XYZCoords"/>
      </w:pPr>
      <w:r>
        <w:t>C          2.98786       -1.08366       -1.18558</w:t>
      </w:r>
    </w:p>
    <w:p w14:paraId="7A2B8997" w14:textId="09FFE9F6" w:rsidR="009F55AD" w:rsidRDefault="009F55AD" w:rsidP="009F55AD">
      <w:pPr>
        <w:pStyle w:val="XYZCoords"/>
      </w:pPr>
      <w:r>
        <w:t>P          1.78598       -0.00807       -0.15417</w:t>
      </w:r>
    </w:p>
    <w:p w14:paraId="734A4E14" w14:textId="77777777" w:rsidR="009F55AD" w:rsidRDefault="009F55AD" w:rsidP="009F55AD">
      <w:pPr>
        <w:pStyle w:val="XYZCoords"/>
      </w:pPr>
      <w:r>
        <w:t>H         -3.84706        1.25313        0.85767</w:t>
      </w:r>
    </w:p>
    <w:p w14:paraId="04A24896" w14:textId="77777777" w:rsidR="009F55AD" w:rsidRDefault="009F55AD" w:rsidP="009F55AD">
      <w:pPr>
        <w:pStyle w:val="XYZCoords"/>
      </w:pPr>
      <w:r>
        <w:t>C          4.47434       -0.77937       -1.00993</w:t>
      </w:r>
    </w:p>
    <w:p w14:paraId="60C74495" w14:textId="77777777" w:rsidR="009F55AD" w:rsidRDefault="009F55AD" w:rsidP="009F55AD">
      <w:pPr>
        <w:pStyle w:val="XYZCoords"/>
      </w:pPr>
      <w:r>
        <w:t>H         -3.05069       -1.46953       -1.54924</w:t>
      </w:r>
    </w:p>
    <w:p w14:paraId="579EFAC5" w14:textId="77777777" w:rsidR="009F55AD" w:rsidRDefault="009F55AD" w:rsidP="009F55AD">
      <w:pPr>
        <w:pStyle w:val="XYZCoords"/>
      </w:pPr>
      <w:r>
        <w:t>H         -5.36112       -1.12644       -0.59265</w:t>
      </w:r>
    </w:p>
    <w:p w14:paraId="09072DF6" w14:textId="77777777" w:rsidR="009F55AD" w:rsidRDefault="009F55AD" w:rsidP="009F55AD">
      <w:pPr>
        <w:pStyle w:val="XYZCoords"/>
      </w:pPr>
      <w:r>
        <w:t>H          5.04465       -1.43274       -1.69173</w:t>
      </w:r>
    </w:p>
    <w:p w14:paraId="737AFA66" w14:textId="77777777" w:rsidR="009F55AD" w:rsidRDefault="009F55AD" w:rsidP="009F55AD">
      <w:pPr>
        <w:pStyle w:val="XYZCoords"/>
      </w:pPr>
      <w:r>
        <w:t>C         -3.32297       -0.50644       -1.09993</w:t>
      </w:r>
    </w:p>
    <w:p w14:paraId="4FE5188F" w14:textId="77777777" w:rsidR="009F55AD" w:rsidRDefault="009F55AD" w:rsidP="009F55AD">
      <w:pPr>
        <w:pStyle w:val="XYZCoords"/>
      </w:pPr>
      <w:r>
        <w:t>H          4.21925        1.99983        2.06831</w:t>
      </w:r>
    </w:p>
    <w:p w14:paraId="22EC0962" w14:textId="77777777" w:rsidR="009F55AD" w:rsidRDefault="009F55AD" w:rsidP="009F55AD">
      <w:pPr>
        <w:pStyle w:val="XYZCoords"/>
      </w:pPr>
      <w:r>
        <w:t>C         -0.46669       -1.34241       -1.60788</w:t>
      </w:r>
    </w:p>
    <w:p w14:paraId="5430A980" w14:textId="77777777" w:rsidR="009F55AD" w:rsidRDefault="009F55AD" w:rsidP="009F55AD">
      <w:pPr>
        <w:pStyle w:val="XYZCoords"/>
      </w:pPr>
      <w:r>
        <w:t>C          3.95614        1.46644        1.13930</w:t>
      </w:r>
    </w:p>
    <w:p w14:paraId="69E3767A" w14:textId="77777777" w:rsidR="009F55AD" w:rsidRDefault="009F55AD" w:rsidP="009F55AD">
      <w:pPr>
        <w:pStyle w:val="XYZCoords"/>
      </w:pPr>
      <w:r>
        <w:t>H          1.60134       -1.06715       -2.90517</w:t>
      </w:r>
    </w:p>
    <w:p w14:paraId="56452480" w14:textId="77777777" w:rsidR="009F55AD" w:rsidRDefault="009F55AD" w:rsidP="009F55AD">
      <w:pPr>
        <w:pStyle w:val="XYZCoords"/>
      </w:pPr>
      <w:r>
        <w:t>C          2.66553       -0.93612       -2.67536</w:t>
      </w:r>
    </w:p>
    <w:p w14:paraId="359617D8" w14:textId="77777777" w:rsidR="009F55AD" w:rsidRDefault="009F55AD" w:rsidP="009F55AD">
      <w:pPr>
        <w:pStyle w:val="XYZCoords"/>
      </w:pPr>
      <w:r>
        <w:t>H          4.80978        0.83385        0.87683</w:t>
      </w:r>
    </w:p>
    <w:p w14:paraId="5A1D8F09" w14:textId="77777777" w:rsidR="009F55AD" w:rsidRDefault="009F55AD" w:rsidP="009F55AD">
      <w:pPr>
        <w:pStyle w:val="XYZCoords"/>
      </w:pPr>
      <w:r>
        <w:t>H          3.21495       -1.71607       -3.22845</w:t>
      </w:r>
    </w:p>
    <w:p w14:paraId="3B0536BE" w14:textId="77777777" w:rsidR="009F55AD" w:rsidRDefault="009F55AD" w:rsidP="009F55AD">
      <w:pPr>
        <w:pStyle w:val="XYZCoords"/>
      </w:pPr>
      <w:r>
        <w:t>C         -1.93606        1.91036        0.09217</w:t>
      </w:r>
    </w:p>
    <w:p w14:paraId="5211F522" w14:textId="77777777" w:rsidR="009F55AD" w:rsidRDefault="009F55AD" w:rsidP="009F55AD">
      <w:pPr>
        <w:pStyle w:val="XYZCoords"/>
      </w:pPr>
      <w:r>
        <w:t>N         -0.72433        1.44206       -0.24299</w:t>
      </w:r>
    </w:p>
    <w:p w14:paraId="15F5F897" w14:textId="77777777" w:rsidR="009F55AD" w:rsidRDefault="009F55AD" w:rsidP="009F55AD">
      <w:pPr>
        <w:pStyle w:val="XYZCoords"/>
      </w:pPr>
      <w:r>
        <w:t>C         -4.83357       -0.32937       -1.13733</w:t>
      </w:r>
    </w:p>
    <w:p w14:paraId="184E672A" w14:textId="77777777" w:rsidR="009F55AD" w:rsidRDefault="009F55AD" w:rsidP="009F55AD">
      <w:pPr>
        <w:pStyle w:val="XYZCoords"/>
      </w:pPr>
      <w:r>
        <w:t>H          1.50488        2.55053        1.43893</w:t>
      </w:r>
    </w:p>
    <w:p w14:paraId="12D8737A" w14:textId="77777777" w:rsidR="009F55AD" w:rsidRDefault="009F55AD" w:rsidP="009F55AD">
      <w:pPr>
        <w:pStyle w:val="XYZCoords"/>
      </w:pPr>
      <w:r>
        <w:t>H         -2.83484        0.26308       -1.71691</w:t>
      </w:r>
    </w:p>
    <w:p w14:paraId="14D2D229" w14:textId="77777777" w:rsidR="009F55AD" w:rsidRDefault="009F55AD" w:rsidP="009F55AD">
      <w:pPr>
        <w:pStyle w:val="XYZCoords"/>
      </w:pPr>
      <w:r>
        <w:t>H          4.72459        0.26002       -1.26605</w:t>
      </w:r>
    </w:p>
    <w:p w14:paraId="76D52344" w14:textId="77777777" w:rsidR="009F55AD" w:rsidRDefault="009F55AD" w:rsidP="009F55AD">
      <w:pPr>
        <w:pStyle w:val="XYZCoords"/>
      </w:pPr>
      <w:r>
        <w:t>H         -5.16291        0.63819       -0.72947</w:t>
      </w:r>
    </w:p>
    <w:p w14:paraId="69B6E6A1" w14:textId="77777777" w:rsidR="009F55AD" w:rsidRDefault="009F55AD" w:rsidP="009F55AD">
      <w:pPr>
        <w:pStyle w:val="XYZCoords"/>
      </w:pPr>
      <w:r>
        <w:t>C          1.49998        1.54859       -1.18068</w:t>
      </w:r>
    </w:p>
    <w:p w14:paraId="28BAA34E" w14:textId="77777777" w:rsidR="009F55AD" w:rsidRDefault="009F55AD" w:rsidP="009F55AD">
      <w:pPr>
        <w:pStyle w:val="XYZCoords"/>
      </w:pPr>
      <w:r>
        <w:t>H         -5.16880       -0.37078       -2.18449</w:t>
      </w:r>
    </w:p>
    <w:p w14:paraId="1B17A1A2" w14:textId="77777777" w:rsidR="009F55AD" w:rsidRDefault="009F55AD" w:rsidP="009F55AD">
      <w:pPr>
        <w:pStyle w:val="XYZCoords"/>
      </w:pPr>
      <w:r>
        <w:t>H          3.83995        2.23299        0.35738</w:t>
      </w:r>
    </w:p>
    <w:p w14:paraId="74A08376" w14:textId="77777777" w:rsidR="009F55AD" w:rsidRDefault="009F55AD" w:rsidP="009F55AD">
      <w:pPr>
        <w:pStyle w:val="XYZCoords"/>
      </w:pPr>
      <w:r>
        <w:t>C          0.20761        2.22244       -0.81205</w:t>
      </w:r>
    </w:p>
    <w:p w14:paraId="4CE04E3C" w14:textId="77777777" w:rsidR="009F55AD" w:rsidRDefault="009F55AD" w:rsidP="009F55AD">
      <w:pPr>
        <w:pStyle w:val="XYZCoords"/>
      </w:pPr>
      <w:r>
        <w:t>C         -2.28018        3.23402       -0.15629</w:t>
      </w:r>
    </w:p>
    <w:p w14:paraId="5426441D" w14:textId="77777777" w:rsidR="009F55AD" w:rsidRDefault="009F55AD" w:rsidP="009F55AD">
      <w:pPr>
        <w:pStyle w:val="XYZCoords"/>
      </w:pPr>
      <w:r>
        <w:t>H          3.00074        0.03562       -3.06956</w:t>
      </w:r>
    </w:p>
    <w:p w14:paraId="5B0FF116" w14:textId="77777777" w:rsidR="009F55AD" w:rsidRDefault="009F55AD" w:rsidP="009F55AD">
      <w:pPr>
        <w:pStyle w:val="XYZCoords"/>
      </w:pPr>
      <w:r>
        <w:t>H         -3.27064        3.60548        0.11039</w:t>
      </w:r>
    </w:p>
    <w:p w14:paraId="0DA0D00E" w14:textId="77777777" w:rsidR="009F55AD" w:rsidRDefault="009F55AD" w:rsidP="009F55AD">
      <w:pPr>
        <w:pStyle w:val="XYZCoords"/>
      </w:pPr>
      <w:r>
        <w:t>H          1.39644        1.18659       -2.21609</w:t>
      </w:r>
    </w:p>
    <w:p w14:paraId="6D5A749C" w14:textId="77777777" w:rsidR="009F55AD" w:rsidRDefault="009F55AD" w:rsidP="009F55AD">
      <w:pPr>
        <w:pStyle w:val="XYZCoords"/>
      </w:pPr>
      <w:r>
        <w:t>H          2.33907        2.26030       -1.16633</w:t>
      </w:r>
    </w:p>
    <w:p w14:paraId="42388879" w14:textId="77777777" w:rsidR="009F55AD" w:rsidRDefault="009F55AD" w:rsidP="009F55AD">
      <w:pPr>
        <w:pStyle w:val="XYZCoords"/>
      </w:pPr>
      <w:r>
        <w:t>C         -0.06943        3.56719       -1.06201</w:t>
      </w:r>
    </w:p>
    <w:p w14:paraId="0DD850EB" w14:textId="77777777" w:rsidR="009F55AD" w:rsidRDefault="009F55AD" w:rsidP="009F55AD">
      <w:pPr>
        <w:pStyle w:val="XYZCoords"/>
      </w:pPr>
      <w:r>
        <w:t>C         -1.32544        4.07116       -0.73425</w:t>
      </w:r>
    </w:p>
    <w:p w14:paraId="3EA4FB5F" w14:textId="77777777" w:rsidR="009F55AD" w:rsidRDefault="009F55AD" w:rsidP="009F55AD">
      <w:pPr>
        <w:pStyle w:val="XYZCoords"/>
      </w:pPr>
      <w:r>
        <w:t>H          0.68993        4.20635       -1.51470</w:t>
      </w:r>
    </w:p>
    <w:p w14:paraId="5A4C4799" w14:textId="77777777" w:rsidR="009F55AD" w:rsidRDefault="009F55AD" w:rsidP="009F55AD">
      <w:pPr>
        <w:pStyle w:val="XYZCoords"/>
      </w:pPr>
      <w:r>
        <w:t>H         -1.56279        5.11805       -0.93256</w:t>
      </w:r>
    </w:p>
    <w:p w14:paraId="3B639B7D" w14:textId="77777777" w:rsidR="009F55AD" w:rsidRDefault="009F55AD" w:rsidP="009F55AD">
      <w:pPr>
        <w:pStyle w:val="XYZCoords"/>
      </w:pPr>
      <w:r>
        <w:t>O         -0.59256       -1.84912       -2.65857</w:t>
      </w:r>
    </w:p>
    <w:p w14:paraId="7750DB41" w14:textId="77777777" w:rsidR="009F55AD" w:rsidRDefault="009F55AD" w:rsidP="009F55AD">
      <w:pPr>
        <w:pStyle w:val="XYZCoords"/>
      </w:pPr>
      <w:r>
        <w:t>H          0.00586       -1.27580        3.64525</w:t>
      </w:r>
    </w:p>
    <w:p w14:paraId="5A0A35AA" w14:textId="77777777" w:rsidR="009F55AD" w:rsidRPr="009F55AD" w:rsidRDefault="009F55AD" w:rsidP="009F55AD">
      <w:pPr>
        <w:pStyle w:val="XYZCoords"/>
      </w:pPr>
    </w:p>
    <w:p w14:paraId="05B30FCD" w14:textId="77777777" w:rsidR="00554753" w:rsidRDefault="00554753">
      <w:pPr>
        <w:rPr>
          <w:sz w:val="9"/>
        </w:rPr>
      </w:pPr>
      <w:r>
        <w:br w:type="page"/>
      </w:r>
    </w:p>
    <w:p w14:paraId="4171E6AB" w14:textId="59904F69" w:rsidR="00554753" w:rsidRDefault="00554753" w:rsidP="00554753">
      <w:pPr>
        <w:pStyle w:val="Caption"/>
      </w:pPr>
      <w:bookmarkStart w:id="272" w:name="_Toc464139285"/>
      <w:r>
        <w:t xml:space="preserve">Figure </w:t>
      </w:r>
      <w:fldSimple w:instr=" STYLEREF 2 \s ">
        <w:r w:rsidR="0073677E">
          <w:rPr>
            <w:noProof/>
          </w:rPr>
          <w:t>11.5</w:t>
        </w:r>
      </w:fldSimple>
      <w:r w:rsidR="008F3988">
        <w:noBreakHyphen/>
      </w:r>
      <w:fldSimple w:instr=" SEQ Figure \* ARABIC \s 2 ">
        <w:r w:rsidR="0073677E">
          <w:rPr>
            <w:noProof/>
          </w:rPr>
          <w:t>19</w:t>
        </w:r>
      </w:fldSimple>
      <w:r>
        <w:t xml:space="preserve"> [C-Mono]D</w:t>
      </w:r>
      <w:r>
        <w:rPr>
          <w:vertAlign w:val="subscript"/>
        </w:rPr>
        <w:t>0</w:t>
      </w:r>
      <w:r w:rsidR="00CF5078">
        <w:t xml:space="preserve"> (Me M</w:t>
      </w:r>
      <w:r>
        <w:t>odel) Structure and Coordinates</w:t>
      </w:r>
      <w:bookmarkEnd w:id="272"/>
    </w:p>
    <w:p w14:paraId="49AAF4A1" w14:textId="77777777" w:rsidR="00554753" w:rsidRDefault="00554753" w:rsidP="00554753">
      <w:pPr>
        <w:pStyle w:val="CaptionText"/>
      </w:pPr>
    </w:p>
    <w:p w14:paraId="3E779B68" w14:textId="77777777" w:rsidR="00554753" w:rsidRDefault="00554753" w:rsidP="00554753">
      <w:r>
        <w:rPr>
          <w:noProof/>
        </w:rPr>
        <w:drawing>
          <wp:anchor distT="0" distB="0" distL="114300" distR="114300" simplePos="0" relativeHeight="251674624" behindDoc="0" locked="0" layoutInCell="1" allowOverlap="1" wp14:anchorId="43D92B84" wp14:editId="7D675013">
            <wp:simplePos x="0" y="0"/>
            <wp:positionH relativeFrom="column">
              <wp:posOffset>2172970</wp:posOffset>
            </wp:positionH>
            <wp:positionV relativeFrom="paragraph">
              <wp:posOffset>50800</wp:posOffset>
            </wp:positionV>
            <wp:extent cx="4114800" cy="4114800"/>
            <wp:effectExtent l="0" t="0" r="0" b="0"/>
            <wp:wrapSquare wrapText="bothSides"/>
            <wp:docPr id="18" name="Picture 18" descr="Macintosh HD:Users:Jacob:Documents:Water_Splitting:Two_Photon_Water_Splitting:Computational_Data:C_Intermediate:Me_Mono:CASSCF:GMe-Cis-Mono-D-0-OO-Scan-Geom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Macintosh HD:Users:Jacob:Documents:Water_Splitting:Two_Photon_Water_Splitting:Computational_Data:C_Intermediate:Me_Mono:CASSCF:GMe-Cis-Mono-D-0-OO-Scan-Geom6.png"/>
                    <pic:cNvPicPr>
                      <a:picLocks noChangeAspect="1" noChangeArrowheads="1"/>
                    </pic:cNvPicPr>
                  </pic:nvPicPr>
                  <pic:blipFill>
                    <a:blip r:embed="rId149">
                      <a:extLst>
                        <a:ext uri="{28A0092B-C50C-407E-A947-70E740481C1C}">
                          <a14:useLocalDpi xmlns:a14="http://schemas.microsoft.com/office/drawing/2010/main" val="0"/>
                        </a:ext>
                      </a:extLst>
                    </a:blip>
                    <a:srcRect/>
                    <a:stretch>
                      <a:fillRect/>
                    </a:stretch>
                  </pic:blipFill>
                  <pic:spPr bwMode="auto">
                    <a:xfrm>
                      <a:off x="0" y="0"/>
                      <a:ext cx="4114800" cy="41148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D91B33C" w14:textId="77777777" w:rsidR="00554753" w:rsidRDefault="00554753" w:rsidP="00554753">
      <w:pPr>
        <w:pStyle w:val="XYZCoords"/>
      </w:pPr>
      <w:r>
        <w:t>39</w:t>
      </w:r>
    </w:p>
    <w:p w14:paraId="2995BF18" w14:textId="77777777" w:rsidR="00554753" w:rsidRDefault="00554753" w:rsidP="00554753">
      <w:pPr>
        <w:pStyle w:val="XYZCoords"/>
      </w:pPr>
    </w:p>
    <w:p w14:paraId="70D0BB55" w14:textId="77777777" w:rsidR="00554753" w:rsidRDefault="00554753" w:rsidP="00554753">
      <w:pPr>
        <w:pStyle w:val="XYZCoords"/>
      </w:pPr>
      <w:r>
        <w:t>O         -0.04819       -2.01605       -2.47646</w:t>
      </w:r>
    </w:p>
    <w:p w14:paraId="12AF8DE3" w14:textId="77777777" w:rsidR="00554753" w:rsidRDefault="00554753" w:rsidP="00554753">
      <w:pPr>
        <w:pStyle w:val="XYZCoords"/>
      </w:pPr>
      <w:r>
        <w:t>O          0.05667       -0.67749       -1.94135</w:t>
      </w:r>
    </w:p>
    <w:p w14:paraId="73E3076B" w14:textId="77777777" w:rsidR="00554753" w:rsidRDefault="00554753" w:rsidP="00554753">
      <w:pPr>
        <w:pStyle w:val="XYZCoords"/>
      </w:pPr>
      <w:r>
        <w:t>C          2.39625       -2.47917       -0.55239</w:t>
      </w:r>
    </w:p>
    <w:p w14:paraId="67A0786C" w14:textId="77777777" w:rsidR="00554753" w:rsidRDefault="00554753" w:rsidP="00554753">
      <w:pPr>
        <w:pStyle w:val="XYZCoords"/>
      </w:pPr>
      <w:r>
        <w:t>H          2.24729       -0.24392       -1.65512</w:t>
      </w:r>
    </w:p>
    <w:p w14:paraId="1238BE73" w14:textId="77777777" w:rsidR="00554753" w:rsidRDefault="00554753" w:rsidP="00554753">
      <w:pPr>
        <w:pStyle w:val="XYZCoords"/>
      </w:pPr>
      <w:r>
        <w:t>N          2.00393       -1.24720        0.14012</w:t>
      </w:r>
    </w:p>
    <w:p w14:paraId="25EEF4E1" w14:textId="77777777" w:rsidR="00554753" w:rsidRDefault="00554753" w:rsidP="00554753">
      <w:pPr>
        <w:pStyle w:val="XYZCoords"/>
      </w:pPr>
      <w:r>
        <w:t>C          2.52464       -0.08266       -0.60105</w:t>
      </w:r>
    </w:p>
    <w:p w14:paraId="5B3530EE" w14:textId="77777777" w:rsidR="00554753" w:rsidRDefault="00554753" w:rsidP="00554753">
      <w:pPr>
        <w:pStyle w:val="XYZCoords"/>
      </w:pPr>
      <w:r>
        <w:t>C         -2.77035        0.64955       -1.70216</w:t>
      </w:r>
    </w:p>
    <w:p w14:paraId="22A30875" w14:textId="77777777" w:rsidR="00554753" w:rsidRDefault="00554753" w:rsidP="00554753">
      <w:pPr>
        <w:pStyle w:val="XYZCoords"/>
      </w:pPr>
      <w:r>
        <w:t>C         -3.70765       -0.11600        0.92180</w:t>
      </w:r>
    </w:p>
    <w:p w14:paraId="63883CDB" w14:textId="77777777" w:rsidR="00554753" w:rsidRDefault="00554753" w:rsidP="00554753">
      <w:pPr>
        <w:pStyle w:val="XYZCoords"/>
      </w:pPr>
      <w:r>
        <w:t>P         -2.17257        0.20656       -0.02668</w:t>
      </w:r>
    </w:p>
    <w:p w14:paraId="7C937AEA" w14:textId="77777777" w:rsidR="00554753" w:rsidRDefault="00554753" w:rsidP="00554753">
      <w:pPr>
        <w:pStyle w:val="XYZCoords"/>
      </w:pPr>
      <w:r>
        <w:t>H          3.62423       -0.01324       -0.50776</w:t>
      </w:r>
    </w:p>
    <w:p w14:paraId="40DF6FA6" w14:textId="77777777" w:rsidR="00554753" w:rsidRDefault="00554753" w:rsidP="00554753">
      <w:pPr>
        <w:pStyle w:val="XYZCoords"/>
      </w:pPr>
      <w:r>
        <w:t>C          2.53779       -1.24181        1.50431</w:t>
      </w:r>
    </w:p>
    <w:p w14:paraId="56CB0AE5" w14:textId="77777777" w:rsidR="00554753" w:rsidRDefault="00554753" w:rsidP="00554753">
      <w:pPr>
        <w:pStyle w:val="XYZCoords"/>
      </w:pPr>
      <w:r>
        <w:t>C         -0.59321       -1.34333        1.86168</w:t>
      </w:r>
    </w:p>
    <w:p w14:paraId="466DD9FE" w14:textId="77777777" w:rsidR="00554753" w:rsidRDefault="00554753" w:rsidP="00554753">
      <w:pPr>
        <w:pStyle w:val="XYZCoords"/>
      </w:pPr>
      <w:r>
        <w:t>C          1.86066        1.20556       -0.19696</w:t>
      </w:r>
    </w:p>
    <w:p w14:paraId="7F50C734" w14:textId="77777777" w:rsidR="00554753" w:rsidRDefault="00554753" w:rsidP="00554753">
      <w:pPr>
        <w:pStyle w:val="XYZCoords"/>
      </w:pPr>
      <w:r>
        <w:t>N          0.56759        1.08784        0.13363</w:t>
      </w:r>
    </w:p>
    <w:p w14:paraId="58F6FF3D" w14:textId="77777777" w:rsidR="00554753" w:rsidRDefault="00554753" w:rsidP="00554753">
      <w:pPr>
        <w:pStyle w:val="XYZCoords"/>
      </w:pPr>
      <w:r>
        <w:t>C         -1.63830        1.86266        0.69978</w:t>
      </w:r>
    </w:p>
    <w:p w14:paraId="16AAAFFD" w14:textId="77777777" w:rsidR="00554753" w:rsidRDefault="00554753" w:rsidP="00554753">
      <w:pPr>
        <w:pStyle w:val="XYZCoords"/>
      </w:pPr>
      <w:r>
        <w:t>C         -0.20747        2.16167        0.35840</w:t>
      </w:r>
    </w:p>
    <w:p w14:paraId="2D2E34CF" w14:textId="77777777" w:rsidR="00554753" w:rsidRDefault="00554753" w:rsidP="00554753">
      <w:pPr>
        <w:pStyle w:val="XYZCoords"/>
      </w:pPr>
      <w:r>
        <w:t>C          2.46680        2.45591       -0.26299</w:t>
      </w:r>
    </w:p>
    <w:p w14:paraId="60ACB001" w14:textId="77777777" w:rsidR="00554753" w:rsidRDefault="00554753" w:rsidP="00554753">
      <w:pPr>
        <w:pStyle w:val="XYZCoords"/>
      </w:pPr>
      <w:r>
        <w:t>H          3.52394        2.54289       -0.51795</w:t>
      </w:r>
    </w:p>
    <w:p w14:paraId="5BE90927" w14:textId="77777777" w:rsidR="00554753" w:rsidRDefault="00554753" w:rsidP="00554753">
      <w:pPr>
        <w:pStyle w:val="XYZCoords"/>
      </w:pPr>
      <w:r>
        <w:t>H         -1.71414        1.71764        1.79252</w:t>
      </w:r>
    </w:p>
    <w:p w14:paraId="16110180" w14:textId="77777777" w:rsidR="00554753" w:rsidRDefault="00554753" w:rsidP="00554753">
      <w:pPr>
        <w:pStyle w:val="XYZCoords"/>
      </w:pPr>
      <w:r>
        <w:t>H         -2.30447        2.69633        0.42805</w:t>
      </w:r>
    </w:p>
    <w:p w14:paraId="2573474B" w14:textId="77777777" w:rsidR="00554753" w:rsidRDefault="00554753" w:rsidP="00554753">
      <w:pPr>
        <w:pStyle w:val="XYZCoords"/>
      </w:pPr>
      <w:r>
        <w:t>C          0.33418        3.44392        0.27597</w:t>
      </w:r>
    </w:p>
    <w:p w14:paraId="5282E023" w14:textId="77777777" w:rsidR="00554753" w:rsidRDefault="00554753" w:rsidP="00554753">
      <w:pPr>
        <w:pStyle w:val="XYZCoords"/>
      </w:pPr>
      <w:r>
        <w:t>C          1.68706        3.58600       -0.02315</w:t>
      </w:r>
    </w:p>
    <w:p w14:paraId="01DD7B08" w14:textId="77777777" w:rsidR="00554753" w:rsidRDefault="00554753" w:rsidP="00554753">
      <w:pPr>
        <w:pStyle w:val="XYZCoords"/>
      </w:pPr>
      <w:r>
        <w:t>H         -0.29557        4.31699        0.45222</w:t>
      </w:r>
    </w:p>
    <w:p w14:paraId="28C58CFE" w14:textId="77777777" w:rsidR="00554753" w:rsidRDefault="00554753" w:rsidP="00554753">
      <w:pPr>
        <w:pStyle w:val="XYZCoords"/>
      </w:pPr>
      <w:r>
        <w:t>H          2.13311        4.58084       -0.07783</w:t>
      </w:r>
    </w:p>
    <w:p w14:paraId="3DBEB0C3" w14:textId="77777777" w:rsidR="00554753" w:rsidRDefault="00554753" w:rsidP="00554753">
      <w:pPr>
        <w:pStyle w:val="XYZCoords"/>
      </w:pPr>
      <w:r>
        <w:t>O         -0.87447       -1.61922        2.96363</w:t>
      </w:r>
    </w:p>
    <w:p w14:paraId="578FF411" w14:textId="77777777" w:rsidR="00554753" w:rsidRDefault="00554753" w:rsidP="00554753">
      <w:pPr>
        <w:pStyle w:val="XYZCoords"/>
      </w:pPr>
      <w:r>
        <w:t>H         -3.41804        1.53889       -1.69206</w:t>
      </w:r>
    </w:p>
    <w:p w14:paraId="4893181A" w14:textId="77777777" w:rsidR="00554753" w:rsidRDefault="00554753" w:rsidP="00554753">
      <w:pPr>
        <w:pStyle w:val="XYZCoords"/>
      </w:pPr>
      <w:r>
        <w:t>H         -3.33170       -0.20422       -2.11033</w:t>
      </w:r>
    </w:p>
    <w:p w14:paraId="4E1074D0" w14:textId="77777777" w:rsidR="00554753" w:rsidRDefault="00554753" w:rsidP="00554753">
      <w:pPr>
        <w:pStyle w:val="XYZCoords"/>
      </w:pPr>
      <w:r>
        <w:t>H         -1.88169        0.80270       -2.33215</w:t>
      </w:r>
    </w:p>
    <w:p w14:paraId="685E2175" w14:textId="77777777" w:rsidR="00554753" w:rsidRDefault="00554753" w:rsidP="00554753">
      <w:pPr>
        <w:pStyle w:val="XYZCoords"/>
      </w:pPr>
      <w:r>
        <w:t>H         -3.43984       -0.33107        1.96620</w:t>
      </w:r>
    </w:p>
    <w:p w14:paraId="7E3673CB" w14:textId="77777777" w:rsidR="00554753" w:rsidRDefault="00554753" w:rsidP="00554753">
      <w:pPr>
        <w:pStyle w:val="XYZCoords"/>
      </w:pPr>
      <w:r>
        <w:t>H         -4.19367       -1.00886        0.50298</w:t>
      </w:r>
    </w:p>
    <w:p w14:paraId="0A054157" w14:textId="77777777" w:rsidR="00554753" w:rsidRDefault="00554753" w:rsidP="00554753">
      <w:pPr>
        <w:pStyle w:val="XYZCoords"/>
      </w:pPr>
      <w:r>
        <w:t>H         -4.40554        0.73438        0.87989</w:t>
      </w:r>
    </w:p>
    <w:p w14:paraId="06A84D33" w14:textId="77777777" w:rsidR="00554753" w:rsidRDefault="00554753" w:rsidP="00554753">
      <w:pPr>
        <w:pStyle w:val="XYZCoords"/>
      </w:pPr>
      <w:r>
        <w:t>H          2.04731       -3.33768        0.03619</w:t>
      </w:r>
    </w:p>
    <w:p w14:paraId="01A63F8D" w14:textId="77777777" w:rsidR="00554753" w:rsidRDefault="00554753" w:rsidP="00554753">
      <w:pPr>
        <w:pStyle w:val="XYZCoords"/>
      </w:pPr>
      <w:r>
        <w:t>H          3.49709       -2.54163       -0.66122</w:t>
      </w:r>
    </w:p>
    <w:p w14:paraId="61E0A32B" w14:textId="77777777" w:rsidR="00554753" w:rsidRDefault="00554753" w:rsidP="00554753">
      <w:pPr>
        <w:pStyle w:val="XYZCoords"/>
      </w:pPr>
      <w:r>
        <w:t>H          1.90799       -2.50833       -1.53414</w:t>
      </w:r>
    </w:p>
    <w:p w14:paraId="01E08324" w14:textId="77777777" w:rsidR="00554753" w:rsidRDefault="00554753" w:rsidP="00554753">
      <w:pPr>
        <w:pStyle w:val="XYZCoords"/>
      </w:pPr>
      <w:r>
        <w:t>H          2.24730       -0.31163        2.01051</w:t>
      </w:r>
    </w:p>
    <w:p w14:paraId="1D13A4D7" w14:textId="77777777" w:rsidR="00554753" w:rsidRDefault="00554753" w:rsidP="00554753">
      <w:pPr>
        <w:pStyle w:val="XYZCoords"/>
      </w:pPr>
      <w:r>
        <w:t>H          3.64237       -1.32363        1.49550</w:t>
      </w:r>
    </w:p>
    <w:p w14:paraId="15A79EC2" w14:textId="77777777" w:rsidR="00554753" w:rsidRDefault="00554753" w:rsidP="00554753">
      <w:pPr>
        <w:pStyle w:val="XYZCoords"/>
      </w:pPr>
      <w:r>
        <w:t>H          2.11572       -2.08513        2.06483</w:t>
      </w:r>
    </w:p>
    <w:p w14:paraId="5A822A01" w14:textId="77777777" w:rsidR="00554753" w:rsidRDefault="00554753" w:rsidP="00554753">
      <w:pPr>
        <w:pStyle w:val="XYZCoords"/>
      </w:pPr>
      <w:r>
        <w:t>Ru        -0.23290       -0.90538        0.11456</w:t>
      </w:r>
    </w:p>
    <w:p w14:paraId="4E9244AD" w14:textId="77777777" w:rsidR="00554753" w:rsidRDefault="00554753" w:rsidP="00554753">
      <w:pPr>
        <w:pStyle w:val="XYZCoords"/>
      </w:pPr>
      <w:r>
        <w:t>H         -1.00870       -2.14837       -2.48718</w:t>
      </w:r>
    </w:p>
    <w:p w14:paraId="5C61724B" w14:textId="77777777" w:rsidR="00554753" w:rsidRDefault="00554753">
      <w:pPr>
        <w:rPr>
          <w:sz w:val="9"/>
        </w:rPr>
      </w:pPr>
      <w:r>
        <w:br w:type="page"/>
      </w:r>
    </w:p>
    <w:p w14:paraId="216A9219" w14:textId="6E2543CC" w:rsidR="00554753" w:rsidRDefault="00554753" w:rsidP="00554753">
      <w:pPr>
        <w:pStyle w:val="Caption"/>
      </w:pPr>
      <w:bookmarkStart w:id="273" w:name="_Toc464139286"/>
      <w:r>
        <w:t xml:space="preserve">Figure </w:t>
      </w:r>
      <w:fldSimple w:instr=" STYLEREF 2 \s ">
        <w:r w:rsidR="0073677E">
          <w:rPr>
            <w:noProof/>
          </w:rPr>
          <w:t>11.5</w:t>
        </w:r>
      </w:fldSimple>
      <w:r w:rsidR="008F3988">
        <w:noBreakHyphen/>
      </w:r>
      <w:fldSimple w:instr=" SEQ Figure \* ARABIC \s 2 ">
        <w:r w:rsidR="0073677E">
          <w:rPr>
            <w:noProof/>
          </w:rPr>
          <w:t>20</w:t>
        </w:r>
      </w:fldSimple>
      <w:r>
        <w:t xml:space="preserve"> TS-[CD]T</w:t>
      </w:r>
      <w:r>
        <w:rPr>
          <w:vertAlign w:val="subscript"/>
        </w:rPr>
        <w:t>0</w:t>
      </w:r>
      <w:r>
        <w:t xml:space="preserve"> Structure and Coordinates</w:t>
      </w:r>
      <w:bookmarkEnd w:id="273"/>
    </w:p>
    <w:p w14:paraId="10737D4F" w14:textId="77777777" w:rsidR="00554753" w:rsidRDefault="00554753" w:rsidP="00554753">
      <w:pPr>
        <w:pStyle w:val="CaptionText"/>
      </w:pPr>
    </w:p>
    <w:p w14:paraId="399B0A54" w14:textId="77777777" w:rsidR="00554753" w:rsidRDefault="00554753" w:rsidP="00554753">
      <w:r>
        <w:rPr>
          <w:noProof/>
        </w:rPr>
        <w:drawing>
          <wp:anchor distT="0" distB="0" distL="114300" distR="114300" simplePos="0" relativeHeight="251675648" behindDoc="0" locked="0" layoutInCell="1" allowOverlap="1" wp14:anchorId="7F77E308" wp14:editId="354DAD1B">
            <wp:simplePos x="0" y="0"/>
            <wp:positionH relativeFrom="column">
              <wp:posOffset>1484630</wp:posOffset>
            </wp:positionH>
            <wp:positionV relativeFrom="paragraph">
              <wp:posOffset>50800</wp:posOffset>
            </wp:positionV>
            <wp:extent cx="4801870" cy="4801870"/>
            <wp:effectExtent l="0" t="0" r="0" b="0"/>
            <wp:wrapSquare wrapText="bothSides"/>
            <wp:docPr id="19" name="Picture 19" descr="Macintosh HD:Users:Jacob:Documents:Water_Splitting:Two_Photon_Water_Splitting:Computational_Data:CD_Transition_State:TSHJ-Trans-R2-R2-Down-T-GP-SM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Macintosh HD:Users:Jacob:Documents:Water_Splitting:Two_Photon_Water_Splitting:Computational_Data:CD_Transition_State:TSHJ-Trans-R2-R2-Down-T-GP-SMD.png"/>
                    <pic:cNvPicPr>
                      <a:picLocks noChangeAspect="1" noChangeArrowheads="1"/>
                    </pic:cNvPicPr>
                  </pic:nvPicPr>
                  <pic:blipFill>
                    <a:blip r:embed="rId150">
                      <a:extLst>
                        <a:ext uri="{28A0092B-C50C-407E-A947-70E740481C1C}">
                          <a14:useLocalDpi xmlns:a14="http://schemas.microsoft.com/office/drawing/2010/main" val="0"/>
                        </a:ext>
                      </a:extLst>
                    </a:blip>
                    <a:srcRect/>
                    <a:stretch>
                      <a:fillRect/>
                    </a:stretch>
                  </pic:blipFill>
                  <pic:spPr bwMode="auto">
                    <a:xfrm>
                      <a:off x="0" y="0"/>
                      <a:ext cx="4801870" cy="480187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BE80F10" w14:textId="77777777" w:rsidR="00554753" w:rsidRDefault="00554753" w:rsidP="00554753">
      <w:pPr>
        <w:pStyle w:val="XYZCoords"/>
      </w:pPr>
      <w:r>
        <w:t>128</w:t>
      </w:r>
    </w:p>
    <w:p w14:paraId="6096846B" w14:textId="77777777" w:rsidR="00554753" w:rsidRDefault="00554753" w:rsidP="00554753">
      <w:pPr>
        <w:pStyle w:val="XYZCoords"/>
      </w:pPr>
      <w:r>
        <w:tab/>
        <w:t>Energy: -1951458.7937574</w:t>
      </w:r>
    </w:p>
    <w:p w14:paraId="0962F223" w14:textId="77777777" w:rsidR="00554753" w:rsidRDefault="00554753" w:rsidP="00554753">
      <w:pPr>
        <w:pStyle w:val="XYZCoords"/>
      </w:pPr>
      <w:r>
        <w:t>H         -1.35171       -0.17838       -4.75676</w:t>
      </w:r>
    </w:p>
    <w:p w14:paraId="33EFE675" w14:textId="77777777" w:rsidR="00554753" w:rsidRDefault="00554753" w:rsidP="00554753">
      <w:pPr>
        <w:pStyle w:val="XYZCoords"/>
      </w:pPr>
      <w:r>
        <w:t>C         -2.22120       -0.15365       -4.08357</w:t>
      </w:r>
    </w:p>
    <w:p w14:paraId="1568E3C2" w14:textId="77777777" w:rsidR="00554753" w:rsidRDefault="00554753" w:rsidP="00554753">
      <w:pPr>
        <w:pStyle w:val="XYZCoords"/>
      </w:pPr>
      <w:r>
        <w:t>H         -3.12446       -0.09082       -4.70942</w:t>
      </w:r>
    </w:p>
    <w:p w14:paraId="73F6475D" w14:textId="77777777" w:rsidR="00554753" w:rsidRDefault="00554753" w:rsidP="00554753">
      <w:pPr>
        <w:pStyle w:val="XYZCoords"/>
      </w:pPr>
      <w:r>
        <w:t>H         -2.13874        0.75901       -3.47388</w:t>
      </w:r>
    </w:p>
    <w:p w14:paraId="4A1CBC56" w14:textId="77777777" w:rsidR="00554753" w:rsidRDefault="00554753" w:rsidP="00554753">
      <w:pPr>
        <w:pStyle w:val="XYZCoords"/>
      </w:pPr>
      <w:r>
        <w:t>H         -0.31864        1.26165        1.25622</w:t>
      </w:r>
    </w:p>
    <w:p w14:paraId="4B720B54" w14:textId="77777777" w:rsidR="00554753" w:rsidRDefault="00554753" w:rsidP="00554753">
      <w:pPr>
        <w:pStyle w:val="XYZCoords"/>
      </w:pPr>
      <w:r>
        <w:t>O         -1.25235       -0.74231       -0.30395</w:t>
      </w:r>
    </w:p>
    <w:p w14:paraId="7129786B" w14:textId="77777777" w:rsidR="00554753" w:rsidRDefault="00554753" w:rsidP="00554753">
      <w:pPr>
        <w:pStyle w:val="XYZCoords"/>
      </w:pPr>
      <w:r>
        <w:t>H         -2.04379        3.71009        0.57254</w:t>
      </w:r>
    </w:p>
    <w:p w14:paraId="5EFD9815" w14:textId="77777777" w:rsidR="00554753" w:rsidRDefault="00554753" w:rsidP="00554753">
      <w:pPr>
        <w:pStyle w:val="XYZCoords"/>
      </w:pPr>
      <w:r>
        <w:t>O         -0.24646       -0.24838       -1.03991</w:t>
      </w:r>
    </w:p>
    <w:p w14:paraId="41C0372B" w14:textId="77777777" w:rsidR="00554753" w:rsidRDefault="00554753" w:rsidP="00554753">
      <w:pPr>
        <w:pStyle w:val="XYZCoords"/>
      </w:pPr>
      <w:r>
        <w:t>H         -1.89038        2.23946       -1.47961</w:t>
      </w:r>
    </w:p>
    <w:p w14:paraId="061148C9" w14:textId="77777777" w:rsidR="00554753" w:rsidRDefault="00554753" w:rsidP="00554753">
      <w:pPr>
        <w:pStyle w:val="XYZCoords"/>
      </w:pPr>
      <w:r>
        <w:t>C         -2.19157       -1.38740       -3.20833</w:t>
      </w:r>
    </w:p>
    <w:p w14:paraId="60220A87" w14:textId="77777777" w:rsidR="00554753" w:rsidRDefault="00554753" w:rsidP="00554753">
      <w:pPr>
        <w:pStyle w:val="XYZCoords"/>
      </w:pPr>
      <w:r>
        <w:t>H          0.17655        1.42283        2.96913</w:t>
      </w:r>
    </w:p>
    <w:p w14:paraId="14FAD023" w14:textId="77777777" w:rsidR="00554753" w:rsidRDefault="00554753" w:rsidP="00554753">
      <w:pPr>
        <w:pStyle w:val="XYZCoords"/>
      </w:pPr>
      <w:r>
        <w:t>H         -2.24584       -2.30644       -3.82265</w:t>
      </w:r>
    </w:p>
    <w:p w14:paraId="750F8230" w14:textId="77777777" w:rsidR="00554753" w:rsidRDefault="00554753" w:rsidP="00554753">
      <w:pPr>
        <w:pStyle w:val="XYZCoords"/>
      </w:pPr>
      <w:r>
        <w:t>C         -0.64075        1.60463        2.25074</w:t>
      </w:r>
    </w:p>
    <w:p w14:paraId="6F026378" w14:textId="77777777" w:rsidR="00554753" w:rsidRDefault="00554753" w:rsidP="00554753">
      <w:pPr>
        <w:pStyle w:val="XYZCoords"/>
      </w:pPr>
      <w:r>
        <w:t>H         -3.45162        3.48734       -0.48476</w:t>
      </w:r>
    </w:p>
    <w:p w14:paraId="49AEF27F" w14:textId="77777777" w:rsidR="00554753" w:rsidRDefault="00554753" w:rsidP="00554753">
      <w:pPr>
        <w:pStyle w:val="XYZCoords"/>
      </w:pPr>
      <w:r>
        <w:t>H         -0.79077        2.69402        2.21027</w:t>
      </w:r>
    </w:p>
    <w:p w14:paraId="5799CE5F" w14:textId="77777777" w:rsidR="00554753" w:rsidRDefault="00554753" w:rsidP="00554753">
      <w:pPr>
        <w:pStyle w:val="XYZCoords"/>
      </w:pPr>
      <w:r>
        <w:t>H         -1.24235       -1.41623       -2.65706</w:t>
      </w:r>
    </w:p>
    <w:p w14:paraId="428F035B" w14:textId="77777777" w:rsidR="00554753" w:rsidRDefault="00554753" w:rsidP="00554753">
      <w:pPr>
        <w:pStyle w:val="XYZCoords"/>
      </w:pPr>
      <w:r>
        <w:t>C         -3.13659        3.81978        0.51332</w:t>
      </w:r>
    </w:p>
    <w:p w14:paraId="038082AB" w14:textId="77777777" w:rsidR="00554753" w:rsidRDefault="00554753" w:rsidP="00554753">
      <w:pPr>
        <w:pStyle w:val="XYZCoords"/>
      </w:pPr>
      <w:r>
        <w:t>H         -3.37821        4.89164        0.60732</w:t>
      </w:r>
    </w:p>
    <w:p w14:paraId="74218DF8" w14:textId="77777777" w:rsidR="00554753" w:rsidRDefault="00554753" w:rsidP="00554753">
      <w:pPr>
        <w:pStyle w:val="XYZCoords"/>
      </w:pPr>
      <w:r>
        <w:t>H         -2.03679       -2.65041       -1.06099</w:t>
      </w:r>
    </w:p>
    <w:p w14:paraId="4650579B" w14:textId="77777777" w:rsidR="00554753" w:rsidRDefault="00554753" w:rsidP="00554753">
      <w:pPr>
        <w:pStyle w:val="XYZCoords"/>
      </w:pPr>
      <w:r>
        <w:t>Ru        -3.10641        0.23167       -0.59524</w:t>
      </w:r>
    </w:p>
    <w:p w14:paraId="133DC089" w14:textId="77777777" w:rsidR="00554753" w:rsidRDefault="00554753" w:rsidP="00554753">
      <w:pPr>
        <w:pStyle w:val="XYZCoords"/>
      </w:pPr>
      <w:r>
        <w:t>H         -1.38113       -0.99773        1.65748</w:t>
      </w:r>
    </w:p>
    <w:p w14:paraId="430FF879" w14:textId="77777777" w:rsidR="00554753" w:rsidRDefault="00554753" w:rsidP="00554753">
      <w:pPr>
        <w:pStyle w:val="XYZCoords"/>
      </w:pPr>
      <w:r>
        <w:t>N         -3.26666       -1.41876       -2.18875</w:t>
      </w:r>
    </w:p>
    <w:p w14:paraId="56BC1658" w14:textId="77777777" w:rsidR="00554753" w:rsidRDefault="00554753" w:rsidP="00554753">
      <w:pPr>
        <w:pStyle w:val="XYZCoords"/>
      </w:pPr>
      <w:r>
        <w:t>C         -3.09411       -2.63830       -1.37028</w:t>
      </w:r>
    </w:p>
    <w:p w14:paraId="08B20663" w14:textId="77777777" w:rsidR="00554753" w:rsidRDefault="00554753" w:rsidP="00554753">
      <w:pPr>
        <w:pStyle w:val="XYZCoords"/>
      </w:pPr>
      <w:r>
        <w:t>C         -1.88698        0.85737        2.72225</w:t>
      </w:r>
    </w:p>
    <w:p w14:paraId="30ABC454" w14:textId="77777777" w:rsidR="00554753" w:rsidRDefault="00554753" w:rsidP="00554753">
      <w:pPr>
        <w:pStyle w:val="XYZCoords"/>
      </w:pPr>
      <w:r>
        <w:t>H         -0.74066       -0.85900        3.31285</w:t>
      </w:r>
    </w:p>
    <w:p w14:paraId="4897A57A" w14:textId="77777777" w:rsidR="00554753" w:rsidRDefault="00554753" w:rsidP="00554753">
      <w:pPr>
        <w:pStyle w:val="XYZCoords"/>
      </w:pPr>
      <w:r>
        <w:t>H         -2.51385        3.83009        3.15775</w:t>
      </w:r>
    </w:p>
    <w:p w14:paraId="7CB426CA" w14:textId="77777777" w:rsidR="00554753" w:rsidRDefault="00554753" w:rsidP="00554753">
      <w:pPr>
        <w:pStyle w:val="XYZCoords"/>
      </w:pPr>
      <w:r>
        <w:t>C         -1.61501       -0.65250        2.67313</w:t>
      </w:r>
    </w:p>
    <w:p w14:paraId="2640FBAF" w14:textId="77777777" w:rsidR="00554753" w:rsidRDefault="00554753" w:rsidP="00554753">
      <w:pPr>
        <w:pStyle w:val="XYZCoords"/>
      </w:pPr>
      <w:r>
        <w:t>C         -3.86404        3.04233        1.61597</w:t>
      </w:r>
    </w:p>
    <w:p w14:paraId="26043C6C" w14:textId="77777777" w:rsidR="00554753" w:rsidRDefault="00554753" w:rsidP="00554753">
      <w:pPr>
        <w:pStyle w:val="XYZCoords"/>
      </w:pPr>
      <w:r>
        <w:t>P         -3.27352        1.22443        1.46890</w:t>
      </w:r>
    </w:p>
    <w:p w14:paraId="0B8EB887" w14:textId="77777777" w:rsidR="00554753" w:rsidRDefault="00554753" w:rsidP="00554753">
      <w:pPr>
        <w:pStyle w:val="XYZCoords"/>
      </w:pPr>
      <w:r>
        <w:t>H         -3.29959       -3.55335       -1.95024</w:t>
      </w:r>
    </w:p>
    <w:p w14:paraId="7D49DCD8" w14:textId="77777777" w:rsidR="00554753" w:rsidRDefault="00554753" w:rsidP="00554753">
      <w:pPr>
        <w:pStyle w:val="XYZCoords"/>
      </w:pPr>
      <w:r>
        <w:t>C         -3.58768        3.72103        2.95639</w:t>
      </w:r>
    </w:p>
    <w:p w14:paraId="15AA4774" w14:textId="77777777" w:rsidR="00554753" w:rsidRDefault="00554753" w:rsidP="00554753">
      <w:pPr>
        <w:pStyle w:val="XYZCoords"/>
      </w:pPr>
      <w:r>
        <w:t>H         -4.75083       -0.40596       -3.25483</w:t>
      </w:r>
    </w:p>
    <w:p w14:paraId="4083DFB8" w14:textId="77777777" w:rsidR="00554753" w:rsidRDefault="00554753" w:rsidP="00554753">
      <w:pPr>
        <w:pStyle w:val="XYZCoords"/>
      </w:pPr>
      <w:r>
        <w:t>H         -4.29652       -2.41845       -4.70182</w:t>
      </w:r>
    </w:p>
    <w:p w14:paraId="1E2A60A0" w14:textId="77777777" w:rsidR="00554753" w:rsidRDefault="00554753" w:rsidP="00554753">
      <w:pPr>
        <w:pStyle w:val="XYZCoords"/>
      </w:pPr>
      <w:r>
        <w:t>H         -4.01674        4.73650        2.92227</w:t>
      </w:r>
    </w:p>
    <w:p w14:paraId="5AC9983D" w14:textId="77777777" w:rsidR="00554753" w:rsidRDefault="00554753" w:rsidP="00554753">
      <w:pPr>
        <w:pStyle w:val="XYZCoords"/>
      </w:pPr>
      <w:r>
        <w:t>C         -4.62145       -1.39247       -2.79362</w:t>
      </w:r>
    </w:p>
    <w:p w14:paraId="02E24C42" w14:textId="77777777" w:rsidR="00554753" w:rsidRDefault="00554753" w:rsidP="00554753">
      <w:pPr>
        <w:pStyle w:val="XYZCoords"/>
      </w:pPr>
      <w:r>
        <w:t>H         -1.44604        0.71039        4.81549</w:t>
      </w:r>
    </w:p>
    <w:p w14:paraId="3E942943" w14:textId="77777777" w:rsidR="00554753" w:rsidRDefault="00554753" w:rsidP="00554753">
      <w:pPr>
        <w:pStyle w:val="XYZCoords"/>
      </w:pPr>
      <w:r>
        <w:t>C         -4.52409        1.17809       -1.24801</w:t>
      </w:r>
    </w:p>
    <w:p w14:paraId="54FFCC67" w14:textId="77777777" w:rsidR="00554753" w:rsidRDefault="00554753" w:rsidP="00554753">
      <w:pPr>
        <w:pStyle w:val="XYZCoords"/>
      </w:pPr>
      <w:r>
        <w:t>C         -2.20036        1.20480        4.18122</w:t>
      </w:r>
    </w:p>
    <w:p w14:paraId="74516CD2" w14:textId="77777777" w:rsidR="00554753" w:rsidRDefault="00554753" w:rsidP="00554753">
      <w:pPr>
        <w:pStyle w:val="XYZCoords"/>
      </w:pPr>
      <w:r>
        <w:t>H         -5.69123        2.59253        0.45922</w:t>
      </w:r>
    </w:p>
    <w:p w14:paraId="72C8B995" w14:textId="77777777" w:rsidR="00554753" w:rsidRDefault="00554753" w:rsidP="00554753">
      <w:pPr>
        <w:pStyle w:val="XYZCoords"/>
      </w:pPr>
      <w:r>
        <w:t>C         -5.37387        3.11646        1.36930</w:t>
      </w:r>
    </w:p>
    <w:p w14:paraId="19848EBB" w14:textId="77777777" w:rsidR="00554753" w:rsidRDefault="00554753" w:rsidP="00554753">
      <w:pPr>
        <w:pStyle w:val="XYZCoords"/>
      </w:pPr>
      <w:r>
        <w:t>H         -2.15025        2.27605        4.39759</w:t>
      </w:r>
    </w:p>
    <w:p w14:paraId="0D644A51" w14:textId="77777777" w:rsidR="00554753" w:rsidRDefault="00554753" w:rsidP="00554753">
      <w:pPr>
        <w:pStyle w:val="XYZCoords"/>
      </w:pPr>
      <w:r>
        <w:t>H         -5.65277        4.17603        1.24528</w:t>
      </w:r>
    </w:p>
    <w:p w14:paraId="5B83C99C" w14:textId="77777777" w:rsidR="00554753" w:rsidRDefault="00554753" w:rsidP="00554753">
      <w:pPr>
        <w:pStyle w:val="XYZCoords"/>
      </w:pPr>
      <w:r>
        <w:t>C         -3.91805       -2.60747       -0.11301</w:t>
      </w:r>
    </w:p>
    <w:p w14:paraId="69DA4ABF" w14:textId="77777777" w:rsidR="00554753" w:rsidRDefault="00554753" w:rsidP="00554753">
      <w:pPr>
        <w:pStyle w:val="XYZCoords"/>
      </w:pPr>
      <w:r>
        <w:t>N         -4.00636       -1.40192        0.46698</w:t>
      </w:r>
    </w:p>
    <w:p w14:paraId="767282DC" w14:textId="77777777" w:rsidR="00554753" w:rsidRDefault="00554753" w:rsidP="00554753">
      <w:pPr>
        <w:pStyle w:val="XYZCoords"/>
      </w:pPr>
      <w:r>
        <w:t>C         -4.93926       -2.47766       -3.81136</w:t>
      </w:r>
    </w:p>
    <w:p w14:paraId="22132D55" w14:textId="77777777" w:rsidR="00554753" w:rsidRDefault="00554753" w:rsidP="00554753">
      <w:pPr>
        <w:pStyle w:val="XYZCoords"/>
      </w:pPr>
      <w:r>
        <w:t>H         -2.45667       -1.23429        3.08026</w:t>
      </w:r>
    </w:p>
    <w:p w14:paraId="54BECFA6" w14:textId="77777777" w:rsidR="00554753" w:rsidRDefault="00554753" w:rsidP="00554753">
      <w:pPr>
        <w:pStyle w:val="XYZCoords"/>
      </w:pPr>
      <w:r>
        <w:t>H         -5.33710       -1.43361       -1.95907</w:t>
      </w:r>
    </w:p>
    <w:p w14:paraId="3730EEDE" w14:textId="77777777" w:rsidR="00554753" w:rsidRDefault="00554753" w:rsidP="00554753">
      <w:pPr>
        <w:pStyle w:val="XYZCoords"/>
      </w:pPr>
      <w:r>
        <w:t>H         -4.05587        3.19517        3.79998</w:t>
      </w:r>
    </w:p>
    <w:p w14:paraId="6B489323" w14:textId="77777777" w:rsidR="00554753" w:rsidRDefault="00554753" w:rsidP="00554753">
      <w:pPr>
        <w:pStyle w:val="XYZCoords"/>
      </w:pPr>
      <w:r>
        <w:t>H         -4.85941       -3.49433       -3.39810</w:t>
      </w:r>
    </w:p>
    <w:p w14:paraId="5A419369" w14:textId="77777777" w:rsidR="00554753" w:rsidRDefault="00554753" w:rsidP="00554753">
      <w:pPr>
        <w:pStyle w:val="XYZCoords"/>
      </w:pPr>
      <w:r>
        <w:t>C         -4.69944        0.19101        2.14153</w:t>
      </w:r>
    </w:p>
    <w:p w14:paraId="20C0F9FD" w14:textId="77777777" w:rsidR="00554753" w:rsidRDefault="00554753" w:rsidP="00554753">
      <w:pPr>
        <w:pStyle w:val="XYZCoords"/>
      </w:pPr>
      <w:r>
        <w:t>H         -5.97838       -2.34659       -4.14847</w:t>
      </w:r>
    </w:p>
    <w:p w14:paraId="26432665" w14:textId="77777777" w:rsidR="00554753" w:rsidRDefault="00554753" w:rsidP="00554753">
      <w:pPr>
        <w:pStyle w:val="XYZCoords"/>
      </w:pPr>
      <w:r>
        <w:t>H         -3.18328        0.83004        4.50675</w:t>
      </w:r>
    </w:p>
    <w:p w14:paraId="7924AF1A" w14:textId="77777777" w:rsidR="00554753" w:rsidRDefault="00554753" w:rsidP="00554753">
      <w:pPr>
        <w:pStyle w:val="XYZCoords"/>
      </w:pPr>
      <w:r>
        <w:t>C         -4.63802       -1.22213        1.63748</w:t>
      </w:r>
    </w:p>
    <w:p w14:paraId="0F5E846A" w14:textId="77777777" w:rsidR="00554753" w:rsidRDefault="00554753" w:rsidP="00554753">
      <w:pPr>
        <w:pStyle w:val="XYZCoords"/>
      </w:pPr>
      <w:r>
        <w:t>C         -4.49428       -3.72568        0.47983</w:t>
      </w:r>
    </w:p>
    <w:p w14:paraId="380A95AC" w14:textId="77777777" w:rsidR="00554753" w:rsidRDefault="00554753" w:rsidP="00554753">
      <w:pPr>
        <w:pStyle w:val="XYZCoords"/>
      </w:pPr>
      <w:r>
        <w:t>H         -5.94680        2.72917        2.22569</w:t>
      </w:r>
    </w:p>
    <w:p w14:paraId="091CC60C" w14:textId="77777777" w:rsidR="00554753" w:rsidRDefault="00554753" w:rsidP="00554753">
      <w:pPr>
        <w:pStyle w:val="XYZCoords"/>
      </w:pPr>
      <w:r>
        <w:t>H         -4.42361       -4.70178       -0.00194</w:t>
      </w:r>
    </w:p>
    <w:p w14:paraId="2FE676AE" w14:textId="77777777" w:rsidR="00554753" w:rsidRDefault="00554753" w:rsidP="00554753">
      <w:pPr>
        <w:pStyle w:val="XYZCoords"/>
      </w:pPr>
      <w:r>
        <w:t>H         -5.60672        0.65085        1.71878</w:t>
      </w:r>
    </w:p>
    <w:p w14:paraId="3763AD28" w14:textId="77777777" w:rsidR="00554753" w:rsidRDefault="00554753" w:rsidP="00554753">
      <w:pPr>
        <w:pStyle w:val="XYZCoords"/>
      </w:pPr>
      <w:r>
        <w:t>H         -4.79707        0.22148        3.23677</w:t>
      </w:r>
    </w:p>
    <w:p w14:paraId="05F69700" w14:textId="77777777" w:rsidR="00554753" w:rsidRDefault="00554753" w:rsidP="00554753">
      <w:pPr>
        <w:pStyle w:val="XYZCoords"/>
      </w:pPr>
      <w:r>
        <w:t>C         -5.21829       -2.30917        2.29179</w:t>
      </w:r>
    </w:p>
    <w:p w14:paraId="600B88B4" w14:textId="77777777" w:rsidR="00554753" w:rsidRDefault="00554753" w:rsidP="00554753">
      <w:pPr>
        <w:pStyle w:val="XYZCoords"/>
      </w:pPr>
      <w:r>
        <w:t>C         -5.14552       -3.56846        1.70270</w:t>
      </w:r>
    </w:p>
    <w:p w14:paraId="358859F4" w14:textId="77777777" w:rsidR="00554753" w:rsidRDefault="00554753" w:rsidP="00554753">
      <w:pPr>
        <w:pStyle w:val="XYZCoords"/>
      </w:pPr>
      <w:r>
        <w:t>H         -5.72485       -2.16529        3.24703</w:t>
      </w:r>
    </w:p>
    <w:p w14:paraId="4AEFA315" w14:textId="77777777" w:rsidR="00554753" w:rsidRDefault="00554753" w:rsidP="00554753">
      <w:pPr>
        <w:pStyle w:val="XYZCoords"/>
      </w:pPr>
      <w:r>
        <w:t>H         -5.60045       -4.42954        2.19587</w:t>
      </w:r>
    </w:p>
    <w:p w14:paraId="6650345E" w14:textId="77777777" w:rsidR="00554753" w:rsidRDefault="00554753" w:rsidP="00554753">
      <w:pPr>
        <w:pStyle w:val="XYZCoords"/>
      </w:pPr>
      <w:r>
        <w:t>O         -5.39774        1.77985       -1.74449</w:t>
      </w:r>
    </w:p>
    <w:p w14:paraId="2DF5EEE3" w14:textId="77777777" w:rsidR="00554753" w:rsidRDefault="00554753" w:rsidP="00554753">
      <w:pPr>
        <w:pStyle w:val="XYZCoords"/>
      </w:pPr>
      <w:r>
        <w:t>C          1.95064        4.78665       -0.60173</w:t>
      </w:r>
    </w:p>
    <w:p w14:paraId="4EDA5427" w14:textId="77777777" w:rsidR="00554753" w:rsidRDefault="00554753" w:rsidP="00554753">
      <w:pPr>
        <w:pStyle w:val="XYZCoords"/>
      </w:pPr>
      <w:r>
        <w:t>H          1.76965       -0.90476        2.80971</w:t>
      </w:r>
    </w:p>
    <w:p w14:paraId="28DB4645" w14:textId="77777777" w:rsidR="00554753" w:rsidRDefault="00554753" w:rsidP="00554753">
      <w:pPr>
        <w:pStyle w:val="XYZCoords"/>
      </w:pPr>
      <w:r>
        <w:t>O         -1.00918        2.26865       -1.89179</w:t>
      </w:r>
    </w:p>
    <w:p w14:paraId="7F238055" w14:textId="77777777" w:rsidR="00554753" w:rsidRDefault="00554753" w:rsidP="00554753">
      <w:pPr>
        <w:pStyle w:val="XYZCoords"/>
      </w:pPr>
      <w:r>
        <w:t>H          0.60556       -2.82294        0.89836</w:t>
      </w:r>
    </w:p>
    <w:p w14:paraId="0FFF30B9" w14:textId="77777777" w:rsidR="00554753" w:rsidRDefault="00554753" w:rsidP="00554753">
      <w:pPr>
        <w:pStyle w:val="XYZCoords"/>
      </w:pPr>
      <w:r>
        <w:t>O          2.64867        1.23333        1.58109</w:t>
      </w:r>
    </w:p>
    <w:p w14:paraId="4BFCD5CA" w14:textId="77777777" w:rsidR="00554753" w:rsidRDefault="00554753" w:rsidP="00554753">
      <w:pPr>
        <w:pStyle w:val="XYZCoords"/>
      </w:pPr>
      <w:r>
        <w:t>H         -0.64410        1.39575       -1.61062</w:t>
      </w:r>
    </w:p>
    <w:p w14:paraId="3DA28325" w14:textId="77777777" w:rsidR="00554753" w:rsidRDefault="00554753" w:rsidP="00554753">
      <w:pPr>
        <w:pStyle w:val="XYZCoords"/>
      </w:pPr>
      <w:r>
        <w:t>C          1.82668        3.27959       -0.43151</w:t>
      </w:r>
    </w:p>
    <w:p w14:paraId="1E8DF756" w14:textId="77777777" w:rsidR="00554753" w:rsidRDefault="00554753" w:rsidP="00554753">
      <w:pPr>
        <w:pStyle w:val="XYZCoords"/>
      </w:pPr>
      <w:r>
        <w:t>H          2.44368       -1.76675        4.22068</w:t>
      </w:r>
    </w:p>
    <w:p w14:paraId="4756705D" w14:textId="77777777" w:rsidR="00554753" w:rsidRDefault="00554753" w:rsidP="00554753">
      <w:pPr>
        <w:pStyle w:val="XYZCoords"/>
      </w:pPr>
      <w:r>
        <w:t>C          2.29765       -1.81390        3.12807</w:t>
      </w:r>
    </w:p>
    <w:p w14:paraId="5A217C9F" w14:textId="77777777" w:rsidR="00554753" w:rsidRDefault="00554753" w:rsidP="00554753">
      <w:pPr>
        <w:pStyle w:val="XYZCoords"/>
      </w:pPr>
      <w:r>
        <w:t>H          0.76110       -2.18235       -0.73635</w:t>
      </w:r>
    </w:p>
    <w:p w14:paraId="51B6BBA0" w14:textId="77777777" w:rsidR="00554753" w:rsidRDefault="00554753" w:rsidP="00554753">
      <w:pPr>
        <w:pStyle w:val="XYZCoords"/>
      </w:pPr>
      <w:r>
        <w:t>H          1.65697       -2.68264        2.91340</w:t>
      </w:r>
    </w:p>
    <w:p w14:paraId="6A48B720" w14:textId="77777777" w:rsidR="00554753" w:rsidRDefault="00554753" w:rsidP="00554753">
      <w:pPr>
        <w:pStyle w:val="XYZCoords"/>
      </w:pPr>
      <w:r>
        <w:t>C          0.98977       -3.05220       -0.10672</w:t>
      </w:r>
    </w:p>
    <w:p w14:paraId="02A623D7" w14:textId="77777777" w:rsidR="00554753" w:rsidRDefault="00554753" w:rsidP="00554753">
      <w:pPr>
        <w:pStyle w:val="XYZCoords"/>
      </w:pPr>
      <w:r>
        <w:t>H          0.44042       -3.93308       -0.48354</w:t>
      </w:r>
    </w:p>
    <w:p w14:paraId="3AB9A115" w14:textId="77777777" w:rsidR="00554753" w:rsidRDefault="00554753" w:rsidP="00554753">
      <w:pPr>
        <w:pStyle w:val="XYZCoords"/>
      </w:pPr>
      <w:r>
        <w:t>H          3.88465        2.90479        0.89071</w:t>
      </w:r>
    </w:p>
    <w:p w14:paraId="7E658263" w14:textId="77777777" w:rsidR="00554753" w:rsidRDefault="00554753" w:rsidP="00554753">
      <w:pPr>
        <w:pStyle w:val="XYZCoords"/>
      </w:pPr>
      <w:r>
        <w:t>Ru         2.74747        0.27612       -0.27792</w:t>
      </w:r>
    </w:p>
    <w:p w14:paraId="1748060E" w14:textId="77777777" w:rsidR="00554753" w:rsidRDefault="00554753" w:rsidP="00554753">
      <w:pPr>
        <w:pStyle w:val="XYZCoords"/>
      </w:pPr>
      <w:r>
        <w:t>H          4.03241        0.24109        2.49531</w:t>
      </w:r>
    </w:p>
    <w:p w14:paraId="411D04C1" w14:textId="77777777" w:rsidR="00554753" w:rsidRDefault="00554753" w:rsidP="00554753">
      <w:pPr>
        <w:pStyle w:val="XYZCoords"/>
      </w:pPr>
      <w:r>
        <w:t>N          2.97292        2.46949       -0.91561</w:t>
      </w:r>
    </w:p>
    <w:p w14:paraId="114C2666" w14:textId="77777777" w:rsidR="00554753" w:rsidRDefault="00554753" w:rsidP="00554753">
      <w:pPr>
        <w:pStyle w:val="XYZCoords"/>
      </w:pPr>
      <w:r>
        <w:t>C          4.19078        2.85260       -0.16634</w:t>
      </w:r>
    </w:p>
    <w:p w14:paraId="3169D911" w14:textId="77777777" w:rsidR="00554753" w:rsidRDefault="00554753" w:rsidP="00554753">
      <w:pPr>
        <w:pStyle w:val="XYZCoords"/>
      </w:pPr>
      <w:r>
        <w:t>C          3.65643       -1.90891        2.43326</w:t>
      </w:r>
    </w:p>
    <w:p w14:paraId="44B93BFD" w14:textId="77777777" w:rsidR="00554753" w:rsidRDefault="00554753" w:rsidP="00554753">
      <w:pPr>
        <w:pStyle w:val="XYZCoords"/>
      </w:pPr>
      <w:r>
        <w:t>H          4.59850       -0.68745        3.92722</w:t>
      </w:r>
    </w:p>
    <w:p w14:paraId="113F3872" w14:textId="77777777" w:rsidR="00554753" w:rsidRDefault="00554753" w:rsidP="00554753">
      <w:pPr>
        <w:pStyle w:val="XYZCoords"/>
      </w:pPr>
      <w:r>
        <w:t>H          2.27417       -4.56489        1.74316</w:t>
      </w:r>
    </w:p>
    <w:p w14:paraId="41653798" w14:textId="77777777" w:rsidR="00554753" w:rsidRDefault="00554753" w:rsidP="00554753">
      <w:pPr>
        <w:pStyle w:val="XYZCoords"/>
      </w:pPr>
      <w:r>
        <w:t>C          4.51053       -0.69577        2.82677</w:t>
      </w:r>
    </w:p>
    <w:p w14:paraId="63129550" w14:textId="77777777" w:rsidR="00554753" w:rsidRDefault="00554753" w:rsidP="00554753">
      <w:pPr>
        <w:pStyle w:val="XYZCoords"/>
      </w:pPr>
      <w:r>
        <w:t>C          2.48685       -3.37191       -0.08686</w:t>
      </w:r>
    </w:p>
    <w:p w14:paraId="5AF708C2" w14:textId="77777777" w:rsidR="00554753" w:rsidRDefault="00554753" w:rsidP="00554753">
      <w:pPr>
        <w:pStyle w:val="XYZCoords"/>
      </w:pPr>
      <w:r>
        <w:t>P          3.34382       -1.78138        0.55157</w:t>
      </w:r>
    </w:p>
    <w:p w14:paraId="5217ED7E" w14:textId="77777777" w:rsidR="00554753" w:rsidRDefault="00554753" w:rsidP="00554753">
      <w:pPr>
        <w:pStyle w:val="XYZCoords"/>
      </w:pPr>
      <w:r>
        <w:t>H          4.57184        3.83524       -0.49309</w:t>
      </w:r>
    </w:p>
    <w:p w14:paraId="7AFECDA4" w14:textId="77777777" w:rsidR="00554753" w:rsidRDefault="00554753" w:rsidP="00554753">
      <w:pPr>
        <w:pStyle w:val="XYZCoords"/>
      </w:pPr>
      <w:r>
        <w:t>C          2.71632       -4.63490        0.74062</w:t>
      </w:r>
    </w:p>
    <w:p w14:paraId="1C2408BD" w14:textId="77777777" w:rsidR="00554753" w:rsidRDefault="00554753" w:rsidP="00554753">
      <w:pPr>
        <w:pStyle w:val="XYZCoords"/>
      </w:pPr>
      <w:r>
        <w:t>H          3.99257        1.91376       -2.64356</w:t>
      </w:r>
    </w:p>
    <w:p w14:paraId="2D6FED63" w14:textId="77777777" w:rsidR="00554753" w:rsidRDefault="00554753" w:rsidP="00554753">
      <w:pPr>
        <w:pStyle w:val="XYZCoords"/>
      </w:pPr>
      <w:r>
        <w:t>H          1.46622        1.56247       -3.03246</w:t>
      </w:r>
    </w:p>
    <w:p w14:paraId="39F2C7AE" w14:textId="77777777" w:rsidR="00554753" w:rsidRDefault="00554753" w:rsidP="00554753">
      <w:pPr>
        <w:pStyle w:val="XYZCoords"/>
      </w:pPr>
      <w:r>
        <w:t>H          2.21942       -5.47525        0.22639</w:t>
      </w:r>
    </w:p>
    <w:p w14:paraId="31E33A73" w14:textId="77777777" w:rsidR="00554753" w:rsidRDefault="00554753" w:rsidP="00554753">
      <w:pPr>
        <w:pStyle w:val="XYZCoords"/>
      </w:pPr>
      <w:r>
        <w:t>C          3.22476        2.65136       -2.36265</w:t>
      </w:r>
    </w:p>
    <w:p w14:paraId="75461841" w14:textId="77777777" w:rsidR="00554753" w:rsidRDefault="00554753" w:rsidP="00554753">
      <w:pPr>
        <w:pStyle w:val="XYZCoords"/>
      </w:pPr>
      <w:r>
        <w:t>H          4.74656       -2.97798        3.93849</w:t>
      </w:r>
    </w:p>
    <w:p w14:paraId="1D1D6496" w14:textId="77777777" w:rsidR="00554753" w:rsidRDefault="00554753" w:rsidP="00554753">
      <w:pPr>
        <w:pStyle w:val="XYZCoords"/>
      </w:pPr>
      <w:r>
        <w:t>C          2.63576       -0.38275       -1.96949</w:t>
      </w:r>
    </w:p>
    <w:p w14:paraId="0BA8826C" w14:textId="77777777" w:rsidR="00554753" w:rsidRDefault="00554753" w:rsidP="00554753">
      <w:pPr>
        <w:pStyle w:val="XYZCoords"/>
      </w:pPr>
      <w:r>
        <w:t>C          4.40805       -3.15803        2.90438</w:t>
      </w:r>
    </w:p>
    <w:p w14:paraId="5AA017FD" w14:textId="77777777" w:rsidR="00554753" w:rsidRDefault="00554753" w:rsidP="00554753">
      <w:pPr>
        <w:pStyle w:val="XYZCoords"/>
      </w:pPr>
      <w:r>
        <w:t>H          2.87974       -2.81597       -2.18788</w:t>
      </w:r>
    </w:p>
    <w:p w14:paraId="4AC52BF0" w14:textId="77777777" w:rsidR="00554753" w:rsidRDefault="00554753" w:rsidP="00554753">
      <w:pPr>
        <w:pStyle w:val="XYZCoords"/>
      </w:pPr>
      <w:r>
        <w:t>C          2.95820       -3.67481       -1.51198</w:t>
      </w:r>
    </w:p>
    <w:p w14:paraId="093366AA" w14:textId="77777777" w:rsidR="00554753" w:rsidRDefault="00554753" w:rsidP="00554753">
      <w:pPr>
        <w:pStyle w:val="XYZCoords"/>
      </w:pPr>
      <w:r>
        <w:t>H          3.79705       -4.06582        2.91717</w:t>
      </w:r>
    </w:p>
    <w:p w14:paraId="13F63E62" w14:textId="77777777" w:rsidR="00554753" w:rsidRDefault="00554753" w:rsidP="00554753">
      <w:pPr>
        <w:pStyle w:val="XYZCoords"/>
      </w:pPr>
      <w:r>
        <w:t>H          2.31666       -4.47217       -1.92370</w:t>
      </w:r>
    </w:p>
    <w:p w14:paraId="68C3F909" w14:textId="77777777" w:rsidR="00554753" w:rsidRDefault="00554753" w:rsidP="00554753">
      <w:pPr>
        <w:pStyle w:val="XYZCoords"/>
      </w:pPr>
      <w:r>
        <w:t>C          5.28411        1.82581       -0.23900</w:t>
      </w:r>
    </w:p>
    <w:p w14:paraId="4135BA64" w14:textId="77777777" w:rsidR="00554753" w:rsidRDefault="00554753" w:rsidP="00554753">
      <w:pPr>
        <w:pStyle w:val="XYZCoords"/>
      </w:pPr>
      <w:r>
        <w:t>N          4.86005        0.55630       -0.19084</w:t>
      </w:r>
    </w:p>
    <w:p w14:paraId="453C6C4A" w14:textId="77777777" w:rsidR="00554753" w:rsidRDefault="00554753" w:rsidP="00554753">
      <w:pPr>
        <w:pStyle w:val="XYZCoords"/>
      </w:pPr>
      <w:r>
        <w:t>C          1.99978        2.49775       -3.23958</w:t>
      </w:r>
    </w:p>
    <w:p w14:paraId="3A13242E" w14:textId="77777777" w:rsidR="00554753" w:rsidRDefault="00554753" w:rsidP="00554753">
      <w:pPr>
        <w:pStyle w:val="XYZCoords"/>
      </w:pPr>
      <w:r>
        <w:t>H          5.53286       -0.77220        2.42431</w:t>
      </w:r>
    </w:p>
    <w:p w14:paraId="0B5FD5A0" w14:textId="77777777" w:rsidR="00554753" w:rsidRDefault="00554753" w:rsidP="00554753">
      <w:pPr>
        <w:pStyle w:val="XYZCoords"/>
      </w:pPr>
      <w:r>
        <w:t>H          3.67222        3.65176       -2.52665</w:t>
      </w:r>
    </w:p>
    <w:p w14:paraId="76931797" w14:textId="77777777" w:rsidR="00554753" w:rsidRDefault="00554753" w:rsidP="00554753">
      <w:pPr>
        <w:pStyle w:val="XYZCoords"/>
      </w:pPr>
      <w:r>
        <w:t>H          3.78033       -4.89358        0.83866</w:t>
      </w:r>
    </w:p>
    <w:p w14:paraId="03FCEC1A" w14:textId="77777777" w:rsidR="00554753" w:rsidRDefault="00554753" w:rsidP="00554753">
      <w:pPr>
        <w:pStyle w:val="XYZCoords"/>
      </w:pPr>
      <w:r>
        <w:t>H          1.28254        3.31870       -3.10775</w:t>
      </w:r>
    </w:p>
    <w:p w14:paraId="18FA58D2" w14:textId="77777777" w:rsidR="00554753" w:rsidRDefault="00554753" w:rsidP="00554753">
      <w:pPr>
        <w:pStyle w:val="XYZCoords"/>
      </w:pPr>
      <w:r>
        <w:t>C          5.09793       -1.84569       -0.13458</w:t>
      </w:r>
    </w:p>
    <w:p w14:paraId="572E2CAE" w14:textId="77777777" w:rsidR="00554753" w:rsidRDefault="00554753" w:rsidP="00554753">
      <w:pPr>
        <w:pStyle w:val="XYZCoords"/>
      </w:pPr>
      <w:r>
        <w:t>H          2.31440        2.48267       -4.29373</w:t>
      </w:r>
    </w:p>
    <w:p w14:paraId="2174F87D" w14:textId="77777777" w:rsidR="00554753" w:rsidRDefault="00554753" w:rsidP="00554753">
      <w:pPr>
        <w:pStyle w:val="XYZCoords"/>
      </w:pPr>
      <w:r>
        <w:t>H          5.31141       -3.35708        2.30723</w:t>
      </w:r>
    </w:p>
    <w:p w14:paraId="1F6D8EC1" w14:textId="77777777" w:rsidR="00554753" w:rsidRDefault="00554753" w:rsidP="00554753">
      <w:pPr>
        <w:pStyle w:val="XYZCoords"/>
      </w:pPr>
      <w:r>
        <w:t>C          5.71662       -0.47646       -0.14568</w:t>
      </w:r>
    </w:p>
    <w:p w14:paraId="490A568F" w14:textId="77777777" w:rsidR="00554753" w:rsidRDefault="00554753" w:rsidP="00554753">
      <w:pPr>
        <w:pStyle w:val="XYZCoords"/>
      </w:pPr>
      <w:r>
        <w:t>C          6.64396        2.12100       -0.26229</w:t>
      </w:r>
    </w:p>
    <w:p w14:paraId="2CA77AA0" w14:textId="77777777" w:rsidR="00554753" w:rsidRDefault="00554753" w:rsidP="00554753">
      <w:pPr>
        <w:pStyle w:val="XYZCoords"/>
      </w:pPr>
      <w:r>
        <w:t>H          3.99235       -4.05282       -1.53013</w:t>
      </w:r>
    </w:p>
    <w:p w14:paraId="30181B53" w14:textId="77777777" w:rsidR="00554753" w:rsidRDefault="00554753" w:rsidP="00554753">
      <w:pPr>
        <w:pStyle w:val="XYZCoords"/>
      </w:pPr>
      <w:r>
        <w:t>H          6.98026        3.15737       -0.31289</w:t>
      </w:r>
    </w:p>
    <w:p w14:paraId="27DD18C5" w14:textId="77777777" w:rsidR="00554753" w:rsidRDefault="00554753" w:rsidP="00554753">
      <w:pPr>
        <w:pStyle w:val="XYZCoords"/>
      </w:pPr>
      <w:r>
        <w:t>H          4.98049       -2.16770       -1.18174</w:t>
      </w:r>
    </w:p>
    <w:p w14:paraId="680BFA55" w14:textId="77777777" w:rsidR="00554753" w:rsidRDefault="00554753" w:rsidP="00554753">
      <w:pPr>
        <w:pStyle w:val="XYZCoords"/>
      </w:pPr>
      <w:r>
        <w:t>H          5.75382       -2.57682        0.36129</w:t>
      </w:r>
    </w:p>
    <w:p w14:paraId="2E8F74A2" w14:textId="77777777" w:rsidR="00554753" w:rsidRDefault="00554753" w:rsidP="00554753">
      <w:pPr>
        <w:pStyle w:val="XYZCoords"/>
      </w:pPr>
      <w:r>
        <w:t>C          7.09210       -0.24426       -0.14126</w:t>
      </w:r>
    </w:p>
    <w:p w14:paraId="507A37F4" w14:textId="77777777" w:rsidR="00554753" w:rsidRDefault="00554753" w:rsidP="00554753">
      <w:pPr>
        <w:pStyle w:val="XYZCoords"/>
      </w:pPr>
      <w:r>
        <w:t>C          7.55456        1.06756       -0.20547</w:t>
      </w:r>
    </w:p>
    <w:p w14:paraId="7BC161F4" w14:textId="77777777" w:rsidR="00554753" w:rsidRDefault="00554753" w:rsidP="00554753">
      <w:pPr>
        <w:pStyle w:val="XYZCoords"/>
      </w:pPr>
      <w:r>
        <w:t>H          7.78759       -1.08325       -0.09528</w:t>
      </w:r>
    </w:p>
    <w:p w14:paraId="44D7D76F" w14:textId="77777777" w:rsidR="00554753" w:rsidRDefault="00554753" w:rsidP="00554753">
      <w:pPr>
        <w:pStyle w:val="XYZCoords"/>
      </w:pPr>
      <w:r>
        <w:t>H          8.62751        1.26910       -0.21384</w:t>
      </w:r>
    </w:p>
    <w:p w14:paraId="277098AA" w14:textId="77777777" w:rsidR="00554753" w:rsidRDefault="00554753" w:rsidP="00554753">
      <w:pPr>
        <w:pStyle w:val="XYZCoords"/>
      </w:pPr>
      <w:r>
        <w:t>H          1.77264        1.05510        1.93407</w:t>
      </w:r>
    </w:p>
    <w:p w14:paraId="259D7558" w14:textId="77777777" w:rsidR="00554753" w:rsidRDefault="00554753" w:rsidP="00554753">
      <w:pPr>
        <w:pStyle w:val="XYZCoords"/>
      </w:pPr>
      <w:r>
        <w:t>O          2.50241       -0.76839       -3.06688</w:t>
      </w:r>
    </w:p>
    <w:p w14:paraId="24AB84AA" w14:textId="77777777" w:rsidR="00554753" w:rsidRDefault="00554753" w:rsidP="00554753">
      <w:pPr>
        <w:pStyle w:val="XYZCoords"/>
      </w:pPr>
      <w:r>
        <w:t>H          1.03001        5.25530       -0.22166</w:t>
      </w:r>
    </w:p>
    <w:p w14:paraId="630D4379" w14:textId="77777777" w:rsidR="00554753" w:rsidRDefault="00554753" w:rsidP="00554753">
      <w:pPr>
        <w:pStyle w:val="XYZCoords"/>
      </w:pPr>
      <w:r>
        <w:t>H          2.05318        5.09101       -1.65505</w:t>
      </w:r>
    </w:p>
    <w:p w14:paraId="0EE2715F" w14:textId="77777777" w:rsidR="00554753" w:rsidRDefault="00554753" w:rsidP="00554753">
      <w:pPr>
        <w:pStyle w:val="XYZCoords"/>
      </w:pPr>
      <w:r>
        <w:t>H          2.79123        5.21755       -0.03585</w:t>
      </w:r>
    </w:p>
    <w:p w14:paraId="2023F905" w14:textId="77777777" w:rsidR="00554753" w:rsidRDefault="00554753" w:rsidP="00554753">
      <w:pPr>
        <w:pStyle w:val="XYZCoords"/>
      </w:pPr>
      <w:r>
        <w:t>H          1.73106        3.00783        0.62859</w:t>
      </w:r>
    </w:p>
    <w:p w14:paraId="1F14EE70" w14:textId="77777777" w:rsidR="00554753" w:rsidRDefault="00554753" w:rsidP="00554753">
      <w:pPr>
        <w:pStyle w:val="XYZCoords"/>
      </w:pPr>
      <w:r>
        <w:t>H          0.92661        2.92047       -0.94485</w:t>
      </w:r>
    </w:p>
    <w:p w14:paraId="010C0C51" w14:textId="77777777" w:rsidR="00554753" w:rsidRDefault="00554753" w:rsidP="00554753">
      <w:pPr>
        <w:pStyle w:val="XYZCoords"/>
      </w:pPr>
      <w:r>
        <w:t>H          1.08400        0.09696       -0.35469</w:t>
      </w:r>
    </w:p>
    <w:p w14:paraId="464139CB" w14:textId="77777777" w:rsidR="00554753" w:rsidRDefault="00554753">
      <w:pPr>
        <w:rPr>
          <w:sz w:val="9"/>
        </w:rPr>
      </w:pPr>
      <w:r>
        <w:br w:type="page"/>
      </w:r>
    </w:p>
    <w:p w14:paraId="4F530DB1" w14:textId="36D679B1" w:rsidR="00554753" w:rsidRDefault="00554753" w:rsidP="00554753">
      <w:pPr>
        <w:pStyle w:val="Caption"/>
      </w:pPr>
      <w:bookmarkStart w:id="274" w:name="_Toc464139287"/>
      <w:r>
        <w:t xml:space="preserve">Figure </w:t>
      </w:r>
      <w:fldSimple w:instr=" STYLEREF 2 \s ">
        <w:r w:rsidR="0073677E">
          <w:rPr>
            <w:noProof/>
          </w:rPr>
          <w:t>11.5</w:t>
        </w:r>
      </w:fldSimple>
      <w:r w:rsidR="008F3988">
        <w:noBreakHyphen/>
      </w:r>
      <w:fldSimple w:instr=" SEQ Figure \* ARABIC \s 2 ">
        <w:r w:rsidR="0073677E">
          <w:rPr>
            <w:noProof/>
          </w:rPr>
          <w:t>21</w:t>
        </w:r>
      </w:fldSimple>
      <w:r>
        <w:t xml:space="preserve"> [D]T</w:t>
      </w:r>
      <w:r>
        <w:rPr>
          <w:vertAlign w:val="subscript"/>
        </w:rPr>
        <w:t>0</w:t>
      </w:r>
      <w:r>
        <w:t xml:space="preserve"> [F]S</w:t>
      </w:r>
      <w:r>
        <w:rPr>
          <w:vertAlign w:val="subscript"/>
        </w:rPr>
        <w:t>0</w:t>
      </w:r>
      <w:r>
        <w:t xml:space="preserve"> (Dimer Model) Structure and Coordinates</w:t>
      </w:r>
      <w:bookmarkEnd w:id="274"/>
    </w:p>
    <w:p w14:paraId="404128A6" w14:textId="77777777" w:rsidR="00554753" w:rsidRDefault="00554753" w:rsidP="00554753">
      <w:pPr>
        <w:pStyle w:val="CaptionText"/>
      </w:pPr>
    </w:p>
    <w:p w14:paraId="1EC150FB" w14:textId="77777777" w:rsidR="00554753" w:rsidRDefault="00554753" w:rsidP="00554753">
      <w:r>
        <w:rPr>
          <w:noProof/>
        </w:rPr>
        <w:drawing>
          <wp:anchor distT="0" distB="0" distL="114300" distR="114300" simplePos="0" relativeHeight="251676672" behindDoc="0" locked="0" layoutInCell="1" allowOverlap="1" wp14:anchorId="7FF6C0BE" wp14:editId="384D345B">
            <wp:simplePos x="0" y="0"/>
            <wp:positionH relativeFrom="column">
              <wp:posOffset>1372870</wp:posOffset>
            </wp:positionH>
            <wp:positionV relativeFrom="paragraph">
              <wp:posOffset>50800</wp:posOffset>
            </wp:positionV>
            <wp:extent cx="5029200" cy="5029200"/>
            <wp:effectExtent l="0" t="0" r="0" b="0"/>
            <wp:wrapSquare wrapText="bothSides"/>
            <wp:docPr id="20" name="Picture 20" descr="Macintosh HD:Users:Jacob:Documents:Water_Splitting:Two_Photon_Water_Splitting:Computational_Data:D_Intermediate:Full_Model:J-Trans-R2-R2-Down-TSGuess-T-GP-SM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Macintosh HD:Users:Jacob:Documents:Water_Splitting:Two_Photon_Water_Splitting:Computational_Data:D_Intermediate:Full_Model:J-Trans-R2-R2-Down-TSGuess-T-GP-SMD.png"/>
                    <pic:cNvPicPr>
                      <a:picLocks noChangeAspect="1" noChangeArrowheads="1"/>
                    </pic:cNvPicPr>
                  </pic:nvPicPr>
                  <pic:blipFill>
                    <a:blip r:embed="rId151">
                      <a:extLst>
                        <a:ext uri="{28A0092B-C50C-407E-A947-70E740481C1C}">
                          <a14:useLocalDpi xmlns:a14="http://schemas.microsoft.com/office/drawing/2010/main" val="0"/>
                        </a:ext>
                      </a:extLst>
                    </a:blip>
                    <a:srcRect/>
                    <a:stretch>
                      <a:fillRect/>
                    </a:stretch>
                  </pic:blipFill>
                  <pic:spPr bwMode="auto">
                    <a:xfrm>
                      <a:off x="0" y="0"/>
                      <a:ext cx="5029200" cy="50292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94C7D81" w14:textId="77777777" w:rsidR="00554753" w:rsidRDefault="00554753" w:rsidP="00554753">
      <w:pPr>
        <w:pStyle w:val="XYZCoords"/>
      </w:pPr>
      <w:r>
        <w:t>128</w:t>
      </w:r>
    </w:p>
    <w:p w14:paraId="0677B348" w14:textId="77777777" w:rsidR="00554753" w:rsidRDefault="00554753" w:rsidP="00554753">
      <w:pPr>
        <w:pStyle w:val="XYZCoords"/>
      </w:pPr>
      <w:r>
        <w:tab/>
        <w:t>Energy: -1951474.5643316</w:t>
      </w:r>
    </w:p>
    <w:p w14:paraId="3925768C" w14:textId="77777777" w:rsidR="00554753" w:rsidRDefault="00554753" w:rsidP="00554753">
      <w:pPr>
        <w:pStyle w:val="XYZCoords"/>
      </w:pPr>
      <w:r>
        <w:t>H          2.21039       -2.23355       -4.32302</w:t>
      </w:r>
    </w:p>
    <w:p w14:paraId="6D41A4D6" w14:textId="77777777" w:rsidR="00554753" w:rsidRDefault="00554753" w:rsidP="00554753">
      <w:pPr>
        <w:pStyle w:val="XYZCoords"/>
      </w:pPr>
      <w:r>
        <w:t>C          2.94020       -2.10065       -3.51092</w:t>
      </w:r>
    </w:p>
    <w:p w14:paraId="0A5D86A1" w14:textId="77777777" w:rsidR="00554753" w:rsidRDefault="00554753" w:rsidP="00554753">
      <w:pPr>
        <w:pStyle w:val="XYZCoords"/>
      </w:pPr>
      <w:r>
        <w:t>H          3.78217       -2.78102       -3.70912</w:t>
      </w:r>
    </w:p>
    <w:p w14:paraId="41027CB8" w14:textId="77777777" w:rsidR="00554753" w:rsidRDefault="00554753" w:rsidP="00554753">
      <w:pPr>
        <w:pStyle w:val="XYZCoords"/>
      </w:pPr>
      <w:r>
        <w:t>H          2.44399       -2.39608       -2.57405</w:t>
      </w:r>
    </w:p>
    <w:p w14:paraId="17777B75" w14:textId="77777777" w:rsidR="00554753" w:rsidRDefault="00554753" w:rsidP="00554753">
      <w:pPr>
        <w:pStyle w:val="XYZCoords"/>
      </w:pPr>
      <w:r>
        <w:t>H          0.28729        0.69700        0.93450</w:t>
      </w:r>
    </w:p>
    <w:p w14:paraId="5DC7FE76" w14:textId="77777777" w:rsidR="00554753" w:rsidRDefault="00554753" w:rsidP="00554753">
      <w:pPr>
        <w:pStyle w:val="XYZCoords"/>
      </w:pPr>
      <w:r>
        <w:t>O          2.00197        0.89968       -1.11563</w:t>
      </w:r>
    </w:p>
    <w:p w14:paraId="5C79CF3B" w14:textId="77777777" w:rsidR="00554753" w:rsidRDefault="00554753" w:rsidP="00554753">
      <w:pPr>
        <w:pStyle w:val="XYZCoords"/>
      </w:pPr>
      <w:r>
        <w:t>H          0.78753       -1.87017        2.19783</w:t>
      </w:r>
    </w:p>
    <w:p w14:paraId="480FE685" w14:textId="77777777" w:rsidR="00554753" w:rsidRDefault="00554753" w:rsidP="00554753">
      <w:pPr>
        <w:pStyle w:val="XYZCoords"/>
      </w:pPr>
      <w:r>
        <w:t>O          0.91009        0.32922       -1.54821</w:t>
      </w:r>
    </w:p>
    <w:p w14:paraId="250B5F39" w14:textId="77777777" w:rsidR="00554753" w:rsidRDefault="00554753" w:rsidP="00554753">
      <w:pPr>
        <w:pStyle w:val="XYZCoords"/>
      </w:pPr>
      <w:r>
        <w:t>H          1.65613       -2.28902       -0.30684</w:t>
      </w:r>
    </w:p>
    <w:p w14:paraId="4050DE8E" w14:textId="77777777" w:rsidR="00554753" w:rsidRDefault="00554753" w:rsidP="00554753">
      <w:pPr>
        <w:pStyle w:val="XYZCoords"/>
      </w:pPr>
      <w:r>
        <w:t>C          3.35522       -0.64652       -3.46822</w:t>
      </w:r>
    </w:p>
    <w:p w14:paraId="7976C70C" w14:textId="77777777" w:rsidR="00554753" w:rsidRDefault="00554753" w:rsidP="00554753">
      <w:pPr>
        <w:pStyle w:val="XYZCoords"/>
      </w:pPr>
      <w:r>
        <w:t>H         -0.28740        1.93394        2.06713</w:t>
      </w:r>
    </w:p>
    <w:p w14:paraId="5CBF12EA" w14:textId="77777777" w:rsidR="00554753" w:rsidRDefault="00554753" w:rsidP="00554753">
      <w:pPr>
        <w:pStyle w:val="XYZCoords"/>
      </w:pPr>
      <w:r>
        <w:t>H          3.81547       -0.34125       -4.42738</w:t>
      </w:r>
    </w:p>
    <w:p w14:paraId="29458914" w14:textId="77777777" w:rsidR="00554753" w:rsidRDefault="00554753" w:rsidP="00554753">
      <w:pPr>
        <w:pStyle w:val="XYZCoords"/>
      </w:pPr>
      <w:r>
        <w:t>C          0.39308        1.07378        1.96078</w:t>
      </w:r>
    </w:p>
    <w:p w14:paraId="6BA89795" w14:textId="77777777" w:rsidR="00554753" w:rsidRDefault="00554753" w:rsidP="00554753">
      <w:pPr>
        <w:pStyle w:val="XYZCoords"/>
      </w:pPr>
      <w:r>
        <w:t>H          2.17595       -2.85811        1.70881</w:t>
      </w:r>
    </w:p>
    <w:p w14:paraId="3DCC2EBB" w14:textId="77777777" w:rsidR="00554753" w:rsidRDefault="00554753" w:rsidP="00554753">
      <w:pPr>
        <w:pStyle w:val="XYZCoords"/>
      </w:pPr>
      <w:r>
        <w:t>H          0.04202        0.28934        2.64875</w:t>
      </w:r>
    </w:p>
    <w:p w14:paraId="5D29A2A9" w14:textId="77777777" w:rsidR="00554753" w:rsidRDefault="00554753" w:rsidP="00554753">
      <w:pPr>
        <w:pStyle w:val="XYZCoords"/>
      </w:pPr>
      <w:r>
        <w:t>H          2.46663       -0.01909       -3.31819</w:t>
      </w:r>
    </w:p>
    <w:p w14:paraId="2152085C" w14:textId="77777777" w:rsidR="00554753" w:rsidRDefault="00554753" w:rsidP="00554753">
      <w:pPr>
        <w:pStyle w:val="XYZCoords"/>
      </w:pPr>
      <w:r>
        <w:t>C          1.70714       -2.35054        2.56204</w:t>
      </w:r>
    </w:p>
    <w:p w14:paraId="63177887" w14:textId="77777777" w:rsidR="00554753" w:rsidRDefault="00554753" w:rsidP="00554753">
      <w:pPr>
        <w:pStyle w:val="XYZCoords"/>
      </w:pPr>
      <w:r>
        <w:t>H          1.42251       -3.11900        3.30019</w:t>
      </w:r>
    </w:p>
    <w:p w14:paraId="1677BB59" w14:textId="77777777" w:rsidR="00554753" w:rsidRDefault="00554753" w:rsidP="00554753">
      <w:pPr>
        <w:pStyle w:val="XYZCoords"/>
      </w:pPr>
      <w:r>
        <w:t>H          3.62475        1.64595       -2.49829</w:t>
      </w:r>
    </w:p>
    <w:p w14:paraId="0A5AF2D1" w14:textId="77777777" w:rsidR="00554753" w:rsidRDefault="00554753" w:rsidP="00554753">
      <w:pPr>
        <w:pStyle w:val="XYZCoords"/>
      </w:pPr>
      <w:r>
        <w:t>Ru         3.37129       -0.49295       -0.27560</w:t>
      </w:r>
    </w:p>
    <w:p w14:paraId="5E21F937" w14:textId="77777777" w:rsidR="00554753" w:rsidRDefault="00554753" w:rsidP="00554753">
      <w:pPr>
        <w:pStyle w:val="XYZCoords"/>
      </w:pPr>
      <w:r>
        <w:t>H          2.20172        2.33336        0.26632</w:t>
      </w:r>
    </w:p>
    <w:p w14:paraId="5862A326" w14:textId="77777777" w:rsidR="00554753" w:rsidRDefault="00554753" w:rsidP="00554753">
      <w:pPr>
        <w:pStyle w:val="XYZCoords"/>
      </w:pPr>
      <w:r>
        <w:t>N          4.28549       -0.32083       -2.36027</w:t>
      </w:r>
    </w:p>
    <w:p w14:paraId="5B19BF6C" w14:textId="77777777" w:rsidR="00554753" w:rsidRDefault="00554753" w:rsidP="00554753">
      <w:pPr>
        <w:pStyle w:val="XYZCoords"/>
      </w:pPr>
      <w:r>
        <w:t>C          4.59308        1.12622       -2.42419</w:t>
      </w:r>
    </w:p>
    <w:p w14:paraId="05D16B2E" w14:textId="77777777" w:rsidR="00554753" w:rsidRDefault="00554753" w:rsidP="00554753">
      <w:pPr>
        <w:pStyle w:val="XYZCoords"/>
      </w:pPr>
      <w:r>
        <w:t>C          1.82021        1.51701        2.27687</w:t>
      </w:r>
    </w:p>
    <w:p w14:paraId="4E096820" w14:textId="77777777" w:rsidR="00554753" w:rsidRDefault="00554753" w:rsidP="00554753">
      <w:pPr>
        <w:pStyle w:val="XYZCoords"/>
      </w:pPr>
      <w:r>
        <w:t>H          1.50189        3.46668        1.44084</w:t>
      </w:r>
    </w:p>
    <w:p w14:paraId="59EC781A" w14:textId="77777777" w:rsidR="00554753" w:rsidRDefault="00554753" w:rsidP="00554753">
      <w:pPr>
        <w:pStyle w:val="XYZCoords"/>
      </w:pPr>
      <w:r>
        <w:t>H          1.06378       -0.50582        4.44736</w:t>
      </w:r>
    </w:p>
    <w:p w14:paraId="5FC86D89" w14:textId="77777777" w:rsidR="00554753" w:rsidRDefault="00554753" w:rsidP="00554753">
      <w:pPr>
        <w:pStyle w:val="XYZCoords"/>
      </w:pPr>
      <w:r>
        <w:t>C          2.22635        2.64419        1.31726</w:t>
      </w:r>
    </w:p>
    <w:p w14:paraId="271F16C9" w14:textId="77777777" w:rsidR="00554753" w:rsidRDefault="00554753" w:rsidP="00554753">
      <w:pPr>
        <w:pStyle w:val="XYZCoords"/>
      </w:pPr>
      <w:r>
        <w:t>C          2.67215       -1.35764        3.21999</w:t>
      </w:r>
    </w:p>
    <w:p w14:paraId="6EB9D3B7" w14:textId="77777777" w:rsidR="00554753" w:rsidRDefault="00554753" w:rsidP="00554753">
      <w:pPr>
        <w:pStyle w:val="XYZCoords"/>
      </w:pPr>
      <w:r>
        <w:t>P          2.96471        0.03118        1.93490</w:t>
      </w:r>
    </w:p>
    <w:p w14:paraId="69FC043F" w14:textId="77777777" w:rsidR="00554753" w:rsidRDefault="00554753" w:rsidP="00554753">
      <w:pPr>
        <w:pStyle w:val="XYZCoords"/>
      </w:pPr>
      <w:r>
        <w:t>H          5.18433        1.37831       -3.32006</w:t>
      </w:r>
    </w:p>
    <w:p w14:paraId="043BCCF7" w14:textId="77777777" w:rsidR="00554753" w:rsidRDefault="00554753" w:rsidP="00554753">
      <w:pPr>
        <w:pStyle w:val="XYZCoords"/>
      </w:pPr>
      <w:r>
        <w:t>C          2.07975       -0.90767        4.55421</w:t>
      </w:r>
    </w:p>
    <w:p w14:paraId="0532DEAD" w14:textId="77777777" w:rsidR="00554753" w:rsidRDefault="00554753" w:rsidP="00554753">
      <w:pPr>
        <w:pStyle w:val="XYZCoords"/>
      </w:pPr>
      <w:r>
        <w:t>H          5.27240       -2.15699       -2.21825</w:t>
      </w:r>
    </w:p>
    <w:p w14:paraId="0B953624" w14:textId="77777777" w:rsidR="00554753" w:rsidRDefault="00554753" w:rsidP="00554753">
      <w:pPr>
        <w:pStyle w:val="XYZCoords"/>
      </w:pPr>
      <w:r>
        <w:t>H          5.77660       -1.42642       -4.57931</w:t>
      </w:r>
    </w:p>
    <w:p w14:paraId="764ACBC1" w14:textId="77777777" w:rsidR="00554753" w:rsidRDefault="00554753" w:rsidP="00554753">
      <w:pPr>
        <w:pStyle w:val="XYZCoords"/>
      </w:pPr>
      <w:r>
        <w:t>H          2.01230       -1.78895        5.21372</w:t>
      </w:r>
    </w:p>
    <w:p w14:paraId="2E77B2A9" w14:textId="77777777" w:rsidR="00554753" w:rsidRDefault="00554753" w:rsidP="00554753">
      <w:pPr>
        <w:pStyle w:val="XYZCoords"/>
      </w:pPr>
      <w:r>
        <w:t>C          5.53971       -1.11357       -2.42389</w:t>
      </w:r>
    </w:p>
    <w:p w14:paraId="410DC780" w14:textId="77777777" w:rsidR="00554753" w:rsidRDefault="00554753" w:rsidP="00554753">
      <w:pPr>
        <w:pStyle w:val="XYZCoords"/>
      </w:pPr>
      <w:r>
        <w:t>H          1.38104        3.07219        3.68524</w:t>
      </w:r>
    </w:p>
    <w:p w14:paraId="48AB45A0" w14:textId="77777777" w:rsidR="00554753" w:rsidRDefault="00554753" w:rsidP="00554753">
      <w:pPr>
        <w:pStyle w:val="XYZCoords"/>
      </w:pPr>
      <w:r>
        <w:t>C          4.29326       -2.00741        0.16757</w:t>
      </w:r>
    </w:p>
    <w:p w14:paraId="6D9AF9F1" w14:textId="77777777" w:rsidR="00554753" w:rsidRDefault="00554753" w:rsidP="00554753">
      <w:pPr>
        <w:pStyle w:val="XYZCoords"/>
      </w:pPr>
      <w:r>
        <w:t>C          1.90014        2.09943        3.69185</w:t>
      </w:r>
    </w:p>
    <w:p w14:paraId="6D738530" w14:textId="77777777" w:rsidR="00554753" w:rsidRDefault="00554753" w:rsidP="00554753">
      <w:pPr>
        <w:pStyle w:val="XYZCoords"/>
      </w:pPr>
      <w:r>
        <w:t>H          4.54301       -2.36849        2.62207</w:t>
      </w:r>
    </w:p>
    <w:p w14:paraId="03C97F59" w14:textId="77777777" w:rsidR="00554753" w:rsidRDefault="00554753" w:rsidP="00554753">
      <w:pPr>
        <w:pStyle w:val="XYZCoords"/>
      </w:pPr>
      <w:r>
        <w:t>C          3.99571       -2.06566        3.52316</w:t>
      </w:r>
    </w:p>
    <w:p w14:paraId="64272503" w14:textId="77777777" w:rsidR="00554753" w:rsidRDefault="00554753" w:rsidP="00554753">
      <w:pPr>
        <w:pStyle w:val="XYZCoords"/>
      </w:pPr>
      <w:r>
        <w:t>H          1.41175        1.48031        4.44974</w:t>
      </w:r>
    </w:p>
    <w:p w14:paraId="4CC3E052" w14:textId="77777777" w:rsidR="00554753" w:rsidRDefault="00554753" w:rsidP="00554753">
      <w:pPr>
        <w:pStyle w:val="XYZCoords"/>
      </w:pPr>
      <w:r>
        <w:t>H          3.77400       -2.98486        4.09033</w:t>
      </w:r>
    </w:p>
    <w:p w14:paraId="118189C6" w14:textId="77777777" w:rsidR="00554753" w:rsidRDefault="00554753" w:rsidP="00554753">
      <w:pPr>
        <w:pStyle w:val="XYZCoords"/>
      </w:pPr>
      <w:r>
        <w:t>C          5.27474        1.61909       -1.17756</w:t>
      </w:r>
    </w:p>
    <w:p w14:paraId="318F3E8E" w14:textId="77777777" w:rsidR="00554753" w:rsidRDefault="00554753" w:rsidP="00554753">
      <w:pPr>
        <w:pStyle w:val="XYZCoords"/>
      </w:pPr>
      <w:r>
        <w:t>N          4.80159        1.08031       -0.04426</w:t>
      </w:r>
    </w:p>
    <w:p w14:paraId="5F5FAE51" w14:textId="77777777" w:rsidR="00554753" w:rsidRDefault="00554753" w:rsidP="00554753">
      <w:pPr>
        <w:pStyle w:val="XYZCoords"/>
      </w:pPr>
      <w:r>
        <w:t>C          6.33553       -1.03327       -3.71762</w:t>
      </w:r>
    </w:p>
    <w:p w14:paraId="74AF465E" w14:textId="77777777" w:rsidR="00554753" w:rsidRDefault="00554753" w:rsidP="00554753">
      <w:pPr>
        <w:pStyle w:val="XYZCoords"/>
      </w:pPr>
      <w:r>
        <w:t>H          3.22071        3.05100        1.55899</w:t>
      </w:r>
    </w:p>
    <w:p w14:paraId="032B8867" w14:textId="77777777" w:rsidR="00554753" w:rsidRDefault="00554753" w:rsidP="00554753">
      <w:pPr>
        <w:pStyle w:val="XYZCoords"/>
      </w:pPr>
      <w:r>
        <w:t>H          6.15890       -0.78525       -1.57600</w:t>
      </w:r>
    </w:p>
    <w:p w14:paraId="381C7B76" w14:textId="77777777" w:rsidR="00554753" w:rsidRDefault="00554753" w:rsidP="00554753">
      <w:pPr>
        <w:pStyle w:val="XYZCoords"/>
      </w:pPr>
      <w:r>
        <w:t>H          2.70644       -0.16287        5.06443</w:t>
      </w:r>
    </w:p>
    <w:p w14:paraId="37B91F82" w14:textId="77777777" w:rsidR="00554753" w:rsidRDefault="00554753" w:rsidP="00554753">
      <w:pPr>
        <w:pStyle w:val="XYZCoords"/>
      </w:pPr>
      <w:r>
        <w:t>H          6.66552       -0.01184       -3.95952</w:t>
      </w:r>
    </w:p>
    <w:p w14:paraId="53FA8D33" w14:textId="77777777" w:rsidR="00554753" w:rsidRDefault="00554753" w:rsidP="00554753">
      <w:pPr>
        <w:pStyle w:val="XYZCoords"/>
      </w:pPr>
      <w:r>
        <w:t>C          4.66614        0.73279        2.33966</w:t>
      </w:r>
    </w:p>
    <w:p w14:paraId="4E07C899" w14:textId="77777777" w:rsidR="00554753" w:rsidRDefault="00554753" w:rsidP="00554753">
      <w:pPr>
        <w:pStyle w:val="XYZCoords"/>
      </w:pPr>
      <w:r>
        <w:t>H          7.24174       -1.64741       -3.60772</w:t>
      </w:r>
    </w:p>
    <w:p w14:paraId="1BA78514" w14:textId="77777777" w:rsidR="00554753" w:rsidRDefault="00554753" w:rsidP="00554753">
      <w:pPr>
        <w:pStyle w:val="XYZCoords"/>
      </w:pPr>
      <w:r>
        <w:t>H          2.93471        2.29472        4.01482</w:t>
      </w:r>
    </w:p>
    <w:p w14:paraId="04A90E89" w14:textId="77777777" w:rsidR="00554753" w:rsidRDefault="00554753" w:rsidP="00554753">
      <w:pPr>
        <w:pStyle w:val="XYZCoords"/>
      </w:pPr>
      <w:r>
        <w:t>C          5.24957        1.46071        1.16314</w:t>
      </w:r>
    </w:p>
    <w:p w14:paraId="649F4F12" w14:textId="77777777" w:rsidR="00554753" w:rsidRDefault="00554753" w:rsidP="00554753">
      <w:pPr>
        <w:pStyle w:val="XYZCoords"/>
      </w:pPr>
      <w:r>
        <w:t>C          6.26361        2.59505       -1.14450</w:t>
      </w:r>
    </w:p>
    <w:p w14:paraId="4EA9534F" w14:textId="77777777" w:rsidR="00554753" w:rsidRDefault="00554753" w:rsidP="00554753">
      <w:pPr>
        <w:pStyle w:val="XYZCoords"/>
      </w:pPr>
      <w:r>
        <w:t>H          4.65466       -1.44802        4.15262</w:t>
      </w:r>
    </w:p>
    <w:p w14:paraId="50EDDB82" w14:textId="77777777" w:rsidR="00554753" w:rsidRDefault="00554753" w:rsidP="00554753">
      <w:pPr>
        <w:pStyle w:val="XYZCoords"/>
      </w:pPr>
      <w:r>
        <w:t>H          6.64712        3.02308       -2.07160</w:t>
      </w:r>
    </w:p>
    <w:p w14:paraId="500AF3F3" w14:textId="77777777" w:rsidR="00554753" w:rsidRDefault="00554753" w:rsidP="00554753">
      <w:pPr>
        <w:pStyle w:val="XYZCoords"/>
      </w:pPr>
      <w:r>
        <w:t>H          5.29860       -0.14991        2.52652</w:t>
      </w:r>
    </w:p>
    <w:p w14:paraId="4F3D966E" w14:textId="77777777" w:rsidR="00554753" w:rsidRDefault="00554753" w:rsidP="00554753">
      <w:pPr>
        <w:pStyle w:val="XYZCoords"/>
      </w:pPr>
      <w:r>
        <w:t>H          4.69246        1.35254        3.24800</w:t>
      </w:r>
    </w:p>
    <w:p w14:paraId="08C0DC0C" w14:textId="77777777" w:rsidR="00554753" w:rsidRDefault="00554753" w:rsidP="00554753">
      <w:pPr>
        <w:pStyle w:val="XYZCoords"/>
      </w:pPr>
      <w:r>
        <w:t>C          6.22637        2.45204        1.26262</w:t>
      </w:r>
    </w:p>
    <w:p w14:paraId="69C662EB" w14:textId="77777777" w:rsidR="00554753" w:rsidRDefault="00554753" w:rsidP="00554753">
      <w:pPr>
        <w:pStyle w:val="XYZCoords"/>
      </w:pPr>
      <w:r>
        <w:t>C          6.73620        3.01873        0.09771</w:t>
      </w:r>
    </w:p>
    <w:p w14:paraId="7ACDB1CD" w14:textId="77777777" w:rsidR="00554753" w:rsidRDefault="00554753" w:rsidP="00554753">
      <w:pPr>
        <w:pStyle w:val="XYZCoords"/>
      </w:pPr>
      <w:r>
        <w:t>H          6.58475        2.76847        2.24304</w:t>
      </w:r>
    </w:p>
    <w:p w14:paraId="402AFCE9" w14:textId="77777777" w:rsidR="00554753" w:rsidRDefault="00554753" w:rsidP="00554753">
      <w:pPr>
        <w:pStyle w:val="XYZCoords"/>
      </w:pPr>
      <w:r>
        <w:t>H          7.50662        3.78970        0.15685</w:t>
      </w:r>
    </w:p>
    <w:p w14:paraId="4C353ECD" w14:textId="77777777" w:rsidR="00554753" w:rsidRDefault="00554753" w:rsidP="00554753">
      <w:pPr>
        <w:pStyle w:val="XYZCoords"/>
      </w:pPr>
      <w:r>
        <w:t>O          4.86915       -3.00676        0.36731</w:t>
      </w:r>
    </w:p>
    <w:p w14:paraId="31B7153E" w14:textId="77777777" w:rsidR="00554753" w:rsidRDefault="00554753" w:rsidP="00554753">
      <w:pPr>
        <w:pStyle w:val="XYZCoords"/>
      </w:pPr>
      <w:r>
        <w:t>C         -1.97725       -4.45666        1.52802</w:t>
      </w:r>
    </w:p>
    <w:p w14:paraId="57B6AC09" w14:textId="77777777" w:rsidR="00554753" w:rsidRDefault="00554753" w:rsidP="00554753">
      <w:pPr>
        <w:pStyle w:val="XYZCoords"/>
      </w:pPr>
      <w:r>
        <w:t>H         -2.50178        2.18185        2.19599</w:t>
      </w:r>
    </w:p>
    <w:p w14:paraId="15F2BE2C" w14:textId="77777777" w:rsidR="00554753" w:rsidRDefault="00554753" w:rsidP="00554753">
      <w:pPr>
        <w:pStyle w:val="XYZCoords"/>
      </w:pPr>
      <w:r>
        <w:t>O          0.83057       -2.38124       -0.81491</w:t>
      </w:r>
    </w:p>
    <w:p w14:paraId="1C765CDA" w14:textId="77777777" w:rsidR="00554753" w:rsidRDefault="00554753" w:rsidP="00554753">
      <w:pPr>
        <w:pStyle w:val="XYZCoords"/>
      </w:pPr>
      <w:r>
        <w:t>H         -1.09111        3.08609       -0.24809</w:t>
      </w:r>
    </w:p>
    <w:p w14:paraId="03D4D9E3" w14:textId="77777777" w:rsidR="00554753" w:rsidRDefault="00554753" w:rsidP="00554753">
      <w:pPr>
        <w:pStyle w:val="XYZCoords"/>
      </w:pPr>
      <w:r>
        <w:t>O         -3.05347       -0.36368        1.91451</w:t>
      </w:r>
    </w:p>
    <w:p w14:paraId="17B77FE8" w14:textId="77777777" w:rsidR="00554753" w:rsidRDefault="00554753" w:rsidP="00554753">
      <w:pPr>
        <w:pStyle w:val="XYZCoords"/>
      </w:pPr>
      <w:r>
        <w:t>H          0.67780       -1.44550       -1.07669</w:t>
      </w:r>
    </w:p>
    <w:p w14:paraId="75B2A1B9" w14:textId="77777777" w:rsidR="00554753" w:rsidRDefault="00554753" w:rsidP="00554753">
      <w:pPr>
        <w:pStyle w:val="XYZCoords"/>
      </w:pPr>
      <w:r>
        <w:t>C         -1.93640       -3.02562        1.01222</w:t>
      </w:r>
    </w:p>
    <w:p w14:paraId="60F32A1F" w14:textId="77777777" w:rsidR="00554753" w:rsidRDefault="00554753" w:rsidP="00554753">
      <w:pPr>
        <w:pStyle w:val="XYZCoords"/>
      </w:pPr>
      <w:r>
        <w:t>H         -3.38713        3.54642        2.92734</w:t>
      </w:r>
    </w:p>
    <w:p w14:paraId="6BA3C119" w14:textId="77777777" w:rsidR="00554753" w:rsidRDefault="00554753" w:rsidP="00554753">
      <w:pPr>
        <w:pStyle w:val="XYZCoords"/>
      </w:pPr>
      <w:r>
        <w:t>C         -3.08033        3.08788        1.97190</w:t>
      </w:r>
    </w:p>
    <w:p w14:paraId="0433D41F" w14:textId="77777777" w:rsidR="00554753" w:rsidRDefault="00554753" w:rsidP="00554753">
      <w:pPr>
        <w:pStyle w:val="XYZCoords"/>
      </w:pPr>
      <w:r>
        <w:t>H         -0.98099        1.82862       -1.48757</w:t>
      </w:r>
    </w:p>
    <w:p w14:paraId="535D5C70" w14:textId="77777777" w:rsidR="00554753" w:rsidRDefault="00554753" w:rsidP="00554753">
      <w:pPr>
        <w:pStyle w:val="XYZCoords"/>
      </w:pPr>
      <w:r>
        <w:t>H         -2.42915        3.80557        1.45027</w:t>
      </w:r>
    </w:p>
    <w:p w14:paraId="3FB010DA" w14:textId="77777777" w:rsidR="00554753" w:rsidRDefault="00554753" w:rsidP="00554753">
      <w:pPr>
        <w:pStyle w:val="XYZCoords"/>
      </w:pPr>
      <w:r>
        <w:t>C         -1.33266        2.85094       -1.29582</w:t>
      </w:r>
    </w:p>
    <w:p w14:paraId="60833EB4" w14:textId="77777777" w:rsidR="00554753" w:rsidRDefault="00554753" w:rsidP="00554753">
      <w:pPr>
        <w:pStyle w:val="XYZCoords"/>
      </w:pPr>
      <w:r>
        <w:t>H         -0.75920        3.54442       -1.93434</w:t>
      </w:r>
    </w:p>
    <w:p w14:paraId="2609727B" w14:textId="77777777" w:rsidR="00554753" w:rsidRDefault="00554753" w:rsidP="00554753">
      <w:pPr>
        <w:pStyle w:val="XYZCoords"/>
      </w:pPr>
      <w:r>
        <w:t>H         -4.12042       -2.21994        1.93269</w:t>
      </w:r>
    </w:p>
    <w:p w14:paraId="5379B286" w14:textId="77777777" w:rsidR="00554753" w:rsidRDefault="00554753" w:rsidP="00554753">
      <w:pPr>
        <w:pStyle w:val="XYZCoords"/>
      </w:pPr>
      <w:r>
        <w:t>Ru        -2.98649       -0.33811       -0.18846</w:t>
      </w:r>
    </w:p>
    <w:p w14:paraId="7EC29059" w14:textId="77777777" w:rsidR="00554753" w:rsidRDefault="00554753" w:rsidP="00554753">
      <w:pPr>
        <w:pStyle w:val="XYZCoords"/>
      </w:pPr>
      <w:r>
        <w:t>H         -4.60200        0.80015        2.14753</w:t>
      </w:r>
    </w:p>
    <w:p w14:paraId="0928A617" w14:textId="77777777" w:rsidR="00554753" w:rsidRDefault="00554753" w:rsidP="00554753">
      <w:pPr>
        <w:pStyle w:val="XYZCoords"/>
      </w:pPr>
      <w:r>
        <w:t>N         -3.08682       -2.59868        0.17864</w:t>
      </w:r>
    </w:p>
    <w:p w14:paraId="7778684A" w14:textId="77777777" w:rsidR="00554753" w:rsidRDefault="00554753" w:rsidP="00554753">
      <w:pPr>
        <w:pStyle w:val="XYZCoords"/>
      </w:pPr>
      <w:r>
        <w:t>C         -4.34181       -2.68580        0.95879</w:t>
      </w:r>
    </w:p>
    <w:p w14:paraId="6145D7F7" w14:textId="77777777" w:rsidR="00554753" w:rsidRDefault="00554753" w:rsidP="00554753">
      <w:pPr>
        <w:pStyle w:val="XYZCoords"/>
      </w:pPr>
      <w:r>
        <w:t>C         -4.32227        2.72502        1.15835</w:t>
      </w:r>
    </w:p>
    <w:p w14:paraId="4F7B0CF3" w14:textId="77777777" w:rsidR="00554753" w:rsidRDefault="00554753" w:rsidP="00554753">
      <w:pPr>
        <w:pStyle w:val="XYZCoords"/>
      </w:pPr>
      <w:r>
        <w:t>H         -5.40323        2.20156        2.93768</w:t>
      </w:r>
    </w:p>
    <w:p w14:paraId="3EACA789" w14:textId="77777777" w:rsidR="00554753" w:rsidRDefault="00554753" w:rsidP="00554753">
      <w:pPr>
        <w:pStyle w:val="XYZCoords"/>
      </w:pPr>
      <w:r>
        <w:t>H         -2.90294        4.90516       -0.44755</w:t>
      </w:r>
    </w:p>
    <w:p w14:paraId="00A403C5" w14:textId="77777777" w:rsidR="00554753" w:rsidRDefault="00554753" w:rsidP="00554753">
      <w:pPr>
        <w:pStyle w:val="XYZCoords"/>
      </w:pPr>
      <w:r>
        <w:t>C         -5.16594        1.73059        1.96779</w:t>
      </w:r>
    </w:p>
    <w:p w14:paraId="2F315D9B" w14:textId="77777777" w:rsidR="00554753" w:rsidRDefault="00554753" w:rsidP="00554753">
      <w:pPr>
        <w:pStyle w:val="XYZCoords"/>
      </w:pPr>
      <w:r>
        <w:t>C         -2.82692        3.02834       -1.58679</w:t>
      </w:r>
    </w:p>
    <w:p w14:paraId="13E0D044" w14:textId="77777777" w:rsidR="00554753" w:rsidRDefault="00554753" w:rsidP="00554753">
      <w:pPr>
        <w:pStyle w:val="XYZCoords"/>
      </w:pPr>
      <w:r>
        <w:t>P         -3.73776        1.81492       -0.42011</w:t>
      </w:r>
    </w:p>
    <w:p w14:paraId="32A26E39" w14:textId="77777777" w:rsidR="00554753" w:rsidRDefault="00554753" w:rsidP="00554753">
      <w:pPr>
        <w:pStyle w:val="XYZCoords"/>
      </w:pPr>
      <w:r>
        <w:t>H         -4.65609       -3.73378        1.10358</w:t>
      </w:r>
    </w:p>
    <w:p w14:paraId="1C6B54AB" w14:textId="77777777" w:rsidR="00554753" w:rsidRDefault="00554753" w:rsidP="00554753">
      <w:pPr>
        <w:pStyle w:val="XYZCoords"/>
      </w:pPr>
      <w:r>
        <w:t>C         -3.19232        4.50319       -1.42759</w:t>
      </w:r>
    </w:p>
    <w:p w14:paraId="5C9BD8AF" w14:textId="77777777" w:rsidR="00554753" w:rsidRDefault="00554753" w:rsidP="00554753">
      <w:pPr>
        <w:pStyle w:val="XYZCoords"/>
      </w:pPr>
      <w:r>
        <w:t>H         -3.99955       -2.90770       -1.66592</w:t>
      </w:r>
    </w:p>
    <w:p w14:paraId="61D48860" w14:textId="77777777" w:rsidR="00554753" w:rsidRDefault="00554753" w:rsidP="00554753">
      <w:pPr>
        <w:pStyle w:val="XYZCoords"/>
      </w:pPr>
      <w:r>
        <w:t>H         -1.44430       -2.68958       -2.03879</w:t>
      </w:r>
    </w:p>
    <w:p w14:paraId="3180C875" w14:textId="77777777" w:rsidR="00554753" w:rsidRDefault="00554753" w:rsidP="00554753">
      <w:pPr>
        <w:pStyle w:val="XYZCoords"/>
      </w:pPr>
      <w:r>
        <w:t>H         -2.63751        5.07712       -2.18907</w:t>
      </w:r>
    </w:p>
    <w:p w14:paraId="3496F477" w14:textId="77777777" w:rsidR="00554753" w:rsidRDefault="00554753" w:rsidP="00554753">
      <w:pPr>
        <w:pStyle w:val="XYZCoords"/>
      </w:pPr>
      <w:r>
        <w:t>C         -3.24244       -3.41453       -1.04746</w:t>
      </w:r>
    </w:p>
    <w:p w14:paraId="1E2D4968" w14:textId="77777777" w:rsidR="00554753" w:rsidRDefault="00554753" w:rsidP="00554753">
      <w:pPr>
        <w:pStyle w:val="XYZCoords"/>
      </w:pPr>
      <w:r>
        <w:t>H         -5.65686        4.23734        1.88606</w:t>
      </w:r>
    </w:p>
    <w:p w14:paraId="4A65DBE5" w14:textId="77777777" w:rsidR="00554753" w:rsidRDefault="00554753" w:rsidP="00554753">
      <w:pPr>
        <w:pStyle w:val="XYZCoords"/>
      </w:pPr>
      <w:r>
        <w:t>C         -2.67460       -0.47959       -1.97443</w:t>
      </w:r>
    </w:p>
    <w:p w14:paraId="40B1B41D" w14:textId="77777777" w:rsidR="00554753" w:rsidRDefault="00554753" w:rsidP="00554753">
      <w:pPr>
        <w:pStyle w:val="XYZCoords"/>
      </w:pPr>
      <w:r>
        <w:t>C         -5.18718        3.96793        0.92513</w:t>
      </w:r>
    </w:p>
    <w:p w14:paraId="7C5780CB" w14:textId="77777777" w:rsidR="00554753" w:rsidRDefault="00554753" w:rsidP="00554753">
      <w:pPr>
        <w:pStyle w:val="XYZCoords"/>
      </w:pPr>
      <w:r>
        <w:t>H         -2.91367        1.59427       -3.26355</w:t>
      </w:r>
    </w:p>
    <w:p w14:paraId="43F4D7CB" w14:textId="77777777" w:rsidR="00554753" w:rsidRDefault="00554753" w:rsidP="00554753">
      <w:pPr>
        <w:pStyle w:val="XYZCoords"/>
      </w:pPr>
      <w:r>
        <w:t>C         -3.10729        2.65000       -3.04385</w:t>
      </w:r>
    </w:p>
    <w:p w14:paraId="23075DE4" w14:textId="77777777" w:rsidR="00554753" w:rsidRDefault="00554753" w:rsidP="00554753">
      <w:pPr>
        <w:pStyle w:val="XYZCoords"/>
      </w:pPr>
      <w:r>
        <w:t>H         -4.62460        4.84203        0.58295</w:t>
      </w:r>
    </w:p>
    <w:p w14:paraId="6CA9B0D1" w14:textId="77777777" w:rsidR="00554753" w:rsidRDefault="00554753" w:rsidP="00554753">
      <w:pPr>
        <w:pStyle w:val="XYZCoords"/>
      </w:pPr>
      <w:r>
        <w:t>H         -2.43663        3.24323       -3.68784</w:t>
      </w:r>
    </w:p>
    <w:p w14:paraId="44F13C95" w14:textId="77777777" w:rsidR="00554753" w:rsidRDefault="00554753" w:rsidP="00554753">
      <w:pPr>
        <w:pStyle w:val="XYZCoords"/>
      </w:pPr>
      <w:r>
        <w:t>C         -5.45941       -1.89036        0.34516</w:t>
      </w:r>
    </w:p>
    <w:p w14:paraId="75AE074D" w14:textId="77777777" w:rsidR="00554753" w:rsidRDefault="00554753" w:rsidP="00554753">
      <w:pPr>
        <w:pStyle w:val="XYZCoords"/>
      </w:pPr>
      <w:r>
        <w:t>N         -5.07880       -0.71700       -0.17809</w:t>
      </w:r>
    </w:p>
    <w:p w14:paraId="305B19BF" w14:textId="77777777" w:rsidR="00554753" w:rsidRDefault="00554753" w:rsidP="00554753">
      <w:pPr>
        <w:pStyle w:val="XYZCoords"/>
      </w:pPr>
      <w:r>
        <w:t>C         -1.97227       -3.62881       -1.84239</w:t>
      </w:r>
    </w:p>
    <w:p w14:paraId="31F78922" w14:textId="77777777" w:rsidR="00554753" w:rsidRDefault="00554753" w:rsidP="00554753">
      <w:pPr>
        <w:pStyle w:val="XYZCoords"/>
      </w:pPr>
      <w:r>
        <w:t>H         -6.12566        1.51303        1.47416</w:t>
      </w:r>
    </w:p>
    <w:p w14:paraId="0054A18A" w14:textId="77777777" w:rsidR="00554753" w:rsidRDefault="00554753" w:rsidP="00554753">
      <w:pPr>
        <w:pStyle w:val="XYZCoords"/>
      </w:pPr>
      <w:r>
        <w:t>H         -3.67063       -4.39812       -0.76872</w:t>
      </w:r>
    </w:p>
    <w:p w14:paraId="49C5E9D9" w14:textId="77777777" w:rsidR="00554753" w:rsidRDefault="00554753" w:rsidP="00554753">
      <w:pPr>
        <w:pStyle w:val="XYZCoords"/>
      </w:pPr>
      <w:r>
        <w:t>H         -4.26295        4.69503       -1.58765</w:t>
      </w:r>
    </w:p>
    <w:p w14:paraId="48A904F2" w14:textId="77777777" w:rsidR="00554753" w:rsidRDefault="00554753" w:rsidP="00554753">
      <w:pPr>
        <w:pStyle w:val="XYZCoords"/>
      </w:pPr>
      <w:r>
        <w:t>H         -1.26561       -4.29481       -1.32963</w:t>
      </w:r>
    </w:p>
    <w:p w14:paraId="172F9B59" w14:textId="77777777" w:rsidR="00554753" w:rsidRDefault="00554753" w:rsidP="00554753">
      <w:pPr>
        <w:pStyle w:val="XYZCoords"/>
      </w:pPr>
      <w:r>
        <w:t>C         -5.38276        1.41933       -1.25573</w:t>
      </w:r>
    </w:p>
    <w:p w14:paraId="18675A3C" w14:textId="77777777" w:rsidR="00554753" w:rsidRDefault="00554753" w:rsidP="00554753">
      <w:pPr>
        <w:pStyle w:val="XYZCoords"/>
      </w:pPr>
      <w:r>
        <w:t>H         -2.23230       -4.08566       -2.80909</w:t>
      </w:r>
    </w:p>
    <w:p w14:paraId="4FFD6C6A" w14:textId="77777777" w:rsidR="00554753" w:rsidRDefault="00554753" w:rsidP="00554753">
      <w:pPr>
        <w:pStyle w:val="XYZCoords"/>
      </w:pPr>
      <w:r>
        <w:t>H         -6.00725        3.78417        0.21399</w:t>
      </w:r>
    </w:p>
    <w:p w14:paraId="4834F653" w14:textId="77777777" w:rsidR="00554753" w:rsidRDefault="00554753" w:rsidP="00554753">
      <w:pPr>
        <w:pStyle w:val="XYZCoords"/>
      </w:pPr>
      <w:r>
        <w:t>C         -5.96411        0.15525       -0.68740</w:t>
      </w:r>
    </w:p>
    <w:p w14:paraId="32DAA37F" w14:textId="77777777" w:rsidR="00554753" w:rsidRDefault="00554753" w:rsidP="00554753">
      <w:pPr>
        <w:pStyle w:val="XYZCoords"/>
      </w:pPr>
      <w:r>
        <w:t>C         -6.80155       -2.25763        0.36299</w:t>
      </w:r>
    </w:p>
    <w:p w14:paraId="08BF14B5" w14:textId="77777777" w:rsidR="00554753" w:rsidRDefault="00554753" w:rsidP="00554753">
      <w:pPr>
        <w:pStyle w:val="XYZCoords"/>
      </w:pPr>
      <w:r>
        <w:t>H         -4.13958        2.89557       -3.33875</w:t>
      </w:r>
    </w:p>
    <w:p w14:paraId="258A27DE" w14:textId="77777777" w:rsidR="00554753" w:rsidRDefault="00554753" w:rsidP="00554753">
      <w:pPr>
        <w:pStyle w:val="XYZCoords"/>
      </w:pPr>
      <w:r>
        <w:t>H         -7.10272       -3.21866        0.78172</w:t>
      </w:r>
    </w:p>
    <w:p w14:paraId="40282765" w14:textId="77777777" w:rsidR="00554753" w:rsidRDefault="00554753" w:rsidP="00554753">
      <w:pPr>
        <w:pStyle w:val="XYZCoords"/>
      </w:pPr>
      <w:r>
        <w:t>H         -5.12461        1.22841       -2.30996</w:t>
      </w:r>
    </w:p>
    <w:p w14:paraId="5F7C2CEC" w14:textId="77777777" w:rsidR="00554753" w:rsidRDefault="00554753" w:rsidP="00554753">
      <w:pPr>
        <w:pStyle w:val="XYZCoords"/>
      </w:pPr>
      <w:r>
        <w:t>H         -6.11529        2.23989       -1.23913</w:t>
      </w:r>
    </w:p>
    <w:p w14:paraId="39D454C4" w14:textId="77777777" w:rsidR="00554753" w:rsidRDefault="00554753" w:rsidP="00554753">
      <w:pPr>
        <w:pStyle w:val="XYZCoords"/>
      </w:pPr>
      <w:r>
        <w:t>C         -7.32551       -0.14837       -0.68226</w:t>
      </w:r>
    </w:p>
    <w:p w14:paraId="21C4C6C9" w14:textId="77777777" w:rsidR="00554753" w:rsidRDefault="00554753" w:rsidP="00554753">
      <w:pPr>
        <w:pStyle w:val="XYZCoords"/>
      </w:pPr>
      <w:r>
        <w:t>C         -7.74163       -1.36824       -0.15465</w:t>
      </w:r>
    </w:p>
    <w:p w14:paraId="150ACFDC" w14:textId="77777777" w:rsidR="00554753" w:rsidRDefault="00554753" w:rsidP="00554753">
      <w:pPr>
        <w:pStyle w:val="XYZCoords"/>
      </w:pPr>
      <w:r>
        <w:t>H         -8.04567        0.56188       -1.09029</w:t>
      </w:r>
    </w:p>
    <w:p w14:paraId="5AD4DF4C" w14:textId="77777777" w:rsidR="00554753" w:rsidRDefault="00554753" w:rsidP="00554753">
      <w:pPr>
        <w:pStyle w:val="XYZCoords"/>
      </w:pPr>
      <w:r>
        <w:t>H         -8.80221       -1.62728       -0.14874</w:t>
      </w:r>
    </w:p>
    <w:p w14:paraId="33873F2D" w14:textId="77777777" w:rsidR="00554753" w:rsidRDefault="00554753" w:rsidP="00554753">
      <w:pPr>
        <w:pStyle w:val="XYZCoords"/>
      </w:pPr>
      <w:r>
        <w:t>H         -2.21835        0.01458        2.20818</w:t>
      </w:r>
    </w:p>
    <w:p w14:paraId="668F6FA5" w14:textId="77777777" w:rsidR="00554753" w:rsidRDefault="00554753" w:rsidP="00554753">
      <w:pPr>
        <w:pStyle w:val="XYZCoords"/>
      </w:pPr>
      <w:r>
        <w:t>O         -2.40941       -0.60536       -3.10682</w:t>
      </w:r>
    </w:p>
    <w:p w14:paraId="27BB0607" w14:textId="77777777" w:rsidR="00554753" w:rsidRDefault="00554753" w:rsidP="00554753">
      <w:pPr>
        <w:pStyle w:val="XYZCoords"/>
      </w:pPr>
      <w:r>
        <w:t>H         -1.06114       -4.64518        2.10887</w:t>
      </w:r>
    </w:p>
    <w:p w14:paraId="4CE30266" w14:textId="77777777" w:rsidR="00554753" w:rsidRDefault="00554753" w:rsidP="00554753">
      <w:pPr>
        <w:pStyle w:val="XYZCoords"/>
      </w:pPr>
      <w:r>
        <w:t>H         -2.00388       -5.20251        0.71828</w:t>
      </w:r>
    </w:p>
    <w:p w14:paraId="3BDFE450" w14:textId="77777777" w:rsidR="00554753" w:rsidRDefault="00554753" w:rsidP="00554753">
      <w:pPr>
        <w:pStyle w:val="XYZCoords"/>
      </w:pPr>
      <w:r>
        <w:t>H         -2.83017       -4.64733        2.19805</w:t>
      </w:r>
    </w:p>
    <w:p w14:paraId="1746A210" w14:textId="77777777" w:rsidR="00554753" w:rsidRDefault="00554753" w:rsidP="00554753">
      <w:pPr>
        <w:pStyle w:val="XYZCoords"/>
      </w:pPr>
      <w:r>
        <w:t>H         -1.92254       -2.30895        1.84537</w:t>
      </w:r>
    </w:p>
    <w:p w14:paraId="0BC400DB" w14:textId="77777777" w:rsidR="00554753" w:rsidRDefault="00554753" w:rsidP="00554753">
      <w:pPr>
        <w:pStyle w:val="XYZCoords"/>
      </w:pPr>
      <w:r>
        <w:t>H         -1.02934       -2.85403        0.41687</w:t>
      </w:r>
    </w:p>
    <w:p w14:paraId="79617825" w14:textId="77777777" w:rsidR="00554753" w:rsidRDefault="00554753" w:rsidP="00554753">
      <w:pPr>
        <w:pStyle w:val="XYZCoords"/>
      </w:pPr>
      <w:r>
        <w:t>H         -1.41111       -0.09993       -0.07392</w:t>
      </w:r>
    </w:p>
    <w:p w14:paraId="2B4B1230" w14:textId="77777777" w:rsidR="00554753" w:rsidRDefault="00554753">
      <w:pPr>
        <w:rPr>
          <w:sz w:val="9"/>
        </w:rPr>
      </w:pPr>
      <w:r>
        <w:br w:type="page"/>
      </w:r>
    </w:p>
    <w:p w14:paraId="7A0580E5" w14:textId="3E34B2B6" w:rsidR="00554753" w:rsidRDefault="00554753" w:rsidP="00554753">
      <w:pPr>
        <w:pStyle w:val="Caption"/>
      </w:pPr>
      <w:bookmarkStart w:id="275" w:name="_Toc464139288"/>
      <w:r>
        <w:t xml:space="preserve">Figure </w:t>
      </w:r>
      <w:fldSimple w:instr=" STYLEREF 2 \s ">
        <w:r w:rsidR="0073677E">
          <w:rPr>
            <w:noProof/>
          </w:rPr>
          <w:t>11.5</w:t>
        </w:r>
      </w:fldSimple>
      <w:r w:rsidR="008F3988">
        <w:noBreakHyphen/>
      </w:r>
      <w:fldSimple w:instr=" SEQ Figure \* ARABIC \s 2 ">
        <w:r w:rsidR="0073677E">
          <w:rPr>
            <w:noProof/>
          </w:rPr>
          <w:t>22</w:t>
        </w:r>
      </w:fldSimple>
      <w:r>
        <w:t xml:space="preserve"> [D]T</w:t>
      </w:r>
      <w:r>
        <w:rPr>
          <w:vertAlign w:val="subscript"/>
        </w:rPr>
        <w:t>0</w:t>
      </w:r>
      <w:r>
        <w:t xml:space="preserve"> Structure and Coordinates</w:t>
      </w:r>
      <w:bookmarkEnd w:id="275"/>
    </w:p>
    <w:p w14:paraId="402EB9A4" w14:textId="77777777" w:rsidR="00554753" w:rsidRDefault="00554753" w:rsidP="00554753">
      <w:pPr>
        <w:pStyle w:val="CaptionText"/>
      </w:pPr>
    </w:p>
    <w:p w14:paraId="5B94AA82" w14:textId="77777777" w:rsidR="00554753" w:rsidRDefault="00554753" w:rsidP="00554753">
      <w:r>
        <w:rPr>
          <w:noProof/>
        </w:rPr>
        <w:drawing>
          <wp:anchor distT="0" distB="0" distL="114300" distR="114300" simplePos="0" relativeHeight="251677696" behindDoc="0" locked="0" layoutInCell="1" allowOverlap="1" wp14:anchorId="04DE604D" wp14:editId="62212A42">
            <wp:simplePos x="0" y="0"/>
            <wp:positionH relativeFrom="column">
              <wp:posOffset>1713230</wp:posOffset>
            </wp:positionH>
            <wp:positionV relativeFrom="paragraph">
              <wp:posOffset>50800</wp:posOffset>
            </wp:positionV>
            <wp:extent cx="4801870" cy="4801870"/>
            <wp:effectExtent l="0" t="0" r="0" b="0"/>
            <wp:wrapSquare wrapText="bothSides"/>
            <wp:docPr id="21" name="Picture 21" descr="Macintosh HD:Users:Jacob:Documents:Water_Splitting:Two_Photon_Water_Splitting:Computational_Data:D_Intermediate:Mono:J-Trans-Mono-H2O-T0-RuO-Scan-GPO-Scan1-SM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Macintosh HD:Users:Jacob:Documents:Water_Splitting:Two_Photon_Water_Splitting:Computational_Data:D_Intermediate:Mono:J-Trans-Mono-H2O-T0-RuO-Scan-GPO-Scan1-SMD.png"/>
                    <pic:cNvPicPr>
                      <a:picLocks noChangeAspect="1" noChangeArrowheads="1"/>
                    </pic:cNvPicPr>
                  </pic:nvPicPr>
                  <pic:blipFill>
                    <a:blip r:embed="rId152">
                      <a:extLst>
                        <a:ext uri="{28A0092B-C50C-407E-A947-70E740481C1C}">
                          <a14:useLocalDpi xmlns:a14="http://schemas.microsoft.com/office/drawing/2010/main" val="0"/>
                        </a:ext>
                      </a:extLst>
                    </a:blip>
                    <a:srcRect/>
                    <a:stretch>
                      <a:fillRect/>
                    </a:stretch>
                  </pic:blipFill>
                  <pic:spPr bwMode="auto">
                    <a:xfrm>
                      <a:off x="0" y="0"/>
                      <a:ext cx="4801870" cy="480187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15E2693" w14:textId="77777777" w:rsidR="00554753" w:rsidRDefault="00554753" w:rsidP="00554753">
      <w:pPr>
        <w:pStyle w:val="XYZCoords"/>
      </w:pPr>
      <w:r>
        <w:t>65</w:t>
      </w:r>
    </w:p>
    <w:p w14:paraId="43FABE14" w14:textId="77777777" w:rsidR="00554753" w:rsidRDefault="00554753" w:rsidP="00554753">
      <w:pPr>
        <w:pStyle w:val="XYZCoords"/>
      </w:pPr>
      <w:r>
        <w:tab/>
        <w:t>Energy: -1022871.1899955</w:t>
      </w:r>
    </w:p>
    <w:p w14:paraId="055AD5AB" w14:textId="77777777" w:rsidR="00554753" w:rsidRDefault="00554753" w:rsidP="00554753">
      <w:pPr>
        <w:pStyle w:val="XYZCoords"/>
      </w:pPr>
      <w:r>
        <w:t>H         -3.38494       -3.31180        1.82737</w:t>
      </w:r>
    </w:p>
    <w:p w14:paraId="08C3B0C7" w14:textId="77777777" w:rsidR="00554753" w:rsidRDefault="00554753" w:rsidP="00554753">
      <w:pPr>
        <w:pStyle w:val="XYZCoords"/>
      </w:pPr>
      <w:r>
        <w:t>C         -2.95512       -2.79277        0.95830</w:t>
      </w:r>
    </w:p>
    <w:p w14:paraId="566189D9" w14:textId="77777777" w:rsidR="00554753" w:rsidRDefault="00554753" w:rsidP="00554753">
      <w:pPr>
        <w:pStyle w:val="XYZCoords"/>
      </w:pPr>
      <w:r>
        <w:t>H         -3.38208       -3.24852        0.05218</w:t>
      </w:r>
    </w:p>
    <w:p w14:paraId="76F23593" w14:textId="77777777" w:rsidR="00554753" w:rsidRDefault="00554753" w:rsidP="00554753">
      <w:pPr>
        <w:pStyle w:val="XYZCoords"/>
      </w:pPr>
      <w:r>
        <w:t>H         -1.86643       -2.95916        0.96163</w:t>
      </w:r>
    </w:p>
    <w:p w14:paraId="44FE503F" w14:textId="77777777" w:rsidR="00554753" w:rsidRDefault="00554753" w:rsidP="00554753">
      <w:pPr>
        <w:pStyle w:val="XYZCoords"/>
      </w:pPr>
      <w:r>
        <w:t>H          1.90861       -0.67840        2.70800</w:t>
      </w:r>
    </w:p>
    <w:p w14:paraId="6B5966DD" w14:textId="77777777" w:rsidR="00554753" w:rsidRDefault="00554753" w:rsidP="00554753">
      <w:pPr>
        <w:pStyle w:val="XYZCoords"/>
      </w:pPr>
      <w:r>
        <w:t>O         -0.53456       -0.35358        2.07755</w:t>
      </w:r>
    </w:p>
    <w:p w14:paraId="5FCC0E4A" w14:textId="77777777" w:rsidR="00554753" w:rsidRDefault="00554753" w:rsidP="00554753">
      <w:pPr>
        <w:pStyle w:val="XYZCoords"/>
      </w:pPr>
      <w:r>
        <w:t>H          3.01942       -2.52358        0.85085</w:t>
      </w:r>
    </w:p>
    <w:p w14:paraId="324D1D34" w14:textId="77777777" w:rsidR="00554753" w:rsidRDefault="00554753" w:rsidP="00554753">
      <w:pPr>
        <w:pStyle w:val="XYZCoords"/>
      </w:pPr>
      <w:r>
        <w:t>O         -0.35394       -1.52334        2.63574</w:t>
      </w:r>
    </w:p>
    <w:p w14:paraId="53661215" w14:textId="77777777" w:rsidR="00554753" w:rsidRDefault="00554753" w:rsidP="00554753">
      <w:pPr>
        <w:pStyle w:val="XYZCoords"/>
      </w:pPr>
      <w:r>
        <w:t>C         -3.25043       -1.31281        1.06133</w:t>
      </w:r>
    </w:p>
    <w:p w14:paraId="0DD08054" w14:textId="77777777" w:rsidR="00554753" w:rsidRDefault="00554753" w:rsidP="00554753">
      <w:pPr>
        <w:pStyle w:val="XYZCoords"/>
      </w:pPr>
      <w:r>
        <w:t>H          3.09522        0.44848        3.41532</w:t>
      </w:r>
    </w:p>
    <w:p w14:paraId="12D7E20C" w14:textId="77777777" w:rsidR="00554753" w:rsidRDefault="00554753" w:rsidP="00554753">
      <w:pPr>
        <w:pStyle w:val="XYZCoords"/>
      </w:pPr>
      <w:r>
        <w:t>H         -4.34039       -1.12453        1.05618</w:t>
      </w:r>
    </w:p>
    <w:p w14:paraId="7F079D6E" w14:textId="77777777" w:rsidR="00554753" w:rsidRDefault="00554753" w:rsidP="00554753">
      <w:pPr>
        <w:pStyle w:val="XYZCoords"/>
      </w:pPr>
      <w:r>
        <w:t>C          2.80965       -0.08705        2.49421</w:t>
      </w:r>
    </w:p>
    <w:p w14:paraId="622F7234" w14:textId="77777777" w:rsidR="00554753" w:rsidRDefault="00554753" w:rsidP="00554753">
      <w:pPr>
        <w:pStyle w:val="XYZCoords"/>
      </w:pPr>
      <w:r>
        <w:t>H          1.90555       -2.89679       -0.47328</w:t>
      </w:r>
    </w:p>
    <w:p w14:paraId="513D2ECC" w14:textId="77777777" w:rsidR="00554753" w:rsidRDefault="00554753" w:rsidP="00554753">
      <w:pPr>
        <w:pStyle w:val="XYZCoords"/>
      </w:pPr>
      <w:r>
        <w:t>H          3.63051       -0.77775        2.24948</w:t>
      </w:r>
    </w:p>
    <w:p w14:paraId="33393641" w14:textId="77777777" w:rsidR="00554753" w:rsidRDefault="00554753" w:rsidP="00554753">
      <w:pPr>
        <w:pStyle w:val="XYZCoords"/>
      </w:pPr>
      <w:r>
        <w:t>H         -2.86486       -0.91811        2.00937</w:t>
      </w:r>
    </w:p>
    <w:p w14:paraId="34E335E7" w14:textId="77777777" w:rsidR="00554753" w:rsidRDefault="00554753" w:rsidP="00554753">
      <w:pPr>
        <w:pStyle w:val="XYZCoords"/>
      </w:pPr>
      <w:r>
        <w:t>C          2.92191       -2.54757       -0.24458</w:t>
      </w:r>
    </w:p>
    <w:p w14:paraId="0B97B40A" w14:textId="77777777" w:rsidR="00554753" w:rsidRDefault="00554753" w:rsidP="00554753">
      <w:pPr>
        <w:pStyle w:val="XYZCoords"/>
      </w:pPr>
      <w:r>
        <w:t>H          3.64858       -3.27877       -0.63668</w:t>
      </w:r>
    </w:p>
    <w:p w14:paraId="55E2A44B" w14:textId="77777777" w:rsidR="00554753" w:rsidRDefault="00554753" w:rsidP="00554753">
      <w:pPr>
        <w:pStyle w:val="XYZCoords"/>
      </w:pPr>
      <w:r>
        <w:t>H         -2.66408        1.08616        1.35598</w:t>
      </w:r>
    </w:p>
    <w:p w14:paraId="72C5C814" w14:textId="77777777" w:rsidR="00554753" w:rsidRDefault="00554753" w:rsidP="00554753">
      <w:pPr>
        <w:pStyle w:val="XYZCoords"/>
      </w:pPr>
      <w:r>
        <w:t>Ru        -0.31837       -0.68828       -0.00504</w:t>
      </w:r>
    </w:p>
    <w:p w14:paraId="2899AA9E" w14:textId="77777777" w:rsidR="00554753" w:rsidRDefault="00554753" w:rsidP="00554753">
      <w:pPr>
        <w:pStyle w:val="XYZCoords"/>
      </w:pPr>
      <w:r>
        <w:t>H          0.53186        1.44950        2.04182</w:t>
      </w:r>
    </w:p>
    <w:p w14:paraId="2A3332E9" w14:textId="77777777" w:rsidR="00554753" w:rsidRDefault="00554753" w:rsidP="00554753">
      <w:pPr>
        <w:pStyle w:val="XYZCoords"/>
      </w:pPr>
      <w:r>
        <w:t>N         -2.60517       -0.51691       -0.00635</w:t>
      </w:r>
    </w:p>
    <w:p w14:paraId="0934E160" w14:textId="77777777" w:rsidR="00554753" w:rsidRDefault="00554753" w:rsidP="00554753">
      <w:pPr>
        <w:pStyle w:val="XYZCoords"/>
      </w:pPr>
      <w:r>
        <w:t>C         -2.83355        0.92076        0.27621</w:t>
      </w:r>
    </w:p>
    <w:p w14:paraId="4CB6D35A" w14:textId="77777777" w:rsidR="00554753" w:rsidRDefault="00554753" w:rsidP="00554753">
      <w:pPr>
        <w:pStyle w:val="XYZCoords"/>
      </w:pPr>
      <w:r>
        <w:t>C          2.56533        0.92876        1.37589</w:t>
      </w:r>
    </w:p>
    <w:p w14:paraId="1CD6F55F" w14:textId="77777777" w:rsidR="00554753" w:rsidRDefault="00554753" w:rsidP="00554753">
      <w:pPr>
        <w:pStyle w:val="XYZCoords"/>
      </w:pPr>
      <w:r>
        <w:t>H          1.84035        2.41943        2.74501</w:t>
      </w:r>
    </w:p>
    <w:p w14:paraId="7D8FF089" w14:textId="77777777" w:rsidR="00554753" w:rsidRDefault="00554753" w:rsidP="00554753">
      <w:pPr>
        <w:pStyle w:val="XYZCoords"/>
      </w:pPr>
      <w:r>
        <w:t>H          4.91382       -0.82138        0.45058</w:t>
      </w:r>
    </w:p>
    <w:p w14:paraId="160BAC5C" w14:textId="77777777" w:rsidR="00554753" w:rsidRDefault="00554753" w:rsidP="00554753">
      <w:pPr>
        <w:pStyle w:val="XYZCoords"/>
      </w:pPr>
      <w:r>
        <w:t>C          1.49019        1.92964        1.82129</w:t>
      </w:r>
    </w:p>
    <w:p w14:paraId="58E0112C" w14:textId="77777777" w:rsidR="00554753" w:rsidRDefault="00554753" w:rsidP="00554753">
      <w:pPr>
        <w:pStyle w:val="XYZCoords"/>
      </w:pPr>
      <w:r>
        <w:t>C          3.19596       -1.17605       -0.87243</w:t>
      </w:r>
    </w:p>
    <w:p w14:paraId="26FFB754" w14:textId="77777777" w:rsidR="00554753" w:rsidRDefault="00554753" w:rsidP="00554753">
      <w:pPr>
        <w:pStyle w:val="XYZCoords"/>
      </w:pPr>
      <w:r>
        <w:t>P          1.87279       -0.00911       -0.13540</w:t>
      </w:r>
    </w:p>
    <w:p w14:paraId="3B28CC09" w14:textId="77777777" w:rsidR="00554753" w:rsidRDefault="00554753" w:rsidP="00554753">
      <w:pPr>
        <w:pStyle w:val="XYZCoords"/>
      </w:pPr>
      <w:r>
        <w:t>H         -3.88007        1.20620        0.07627</w:t>
      </w:r>
    </w:p>
    <w:p w14:paraId="272849CA" w14:textId="77777777" w:rsidR="00554753" w:rsidRDefault="00554753" w:rsidP="00554753">
      <w:pPr>
        <w:pStyle w:val="XYZCoords"/>
      </w:pPr>
      <w:r>
        <w:t>C          4.65112       -0.78951       -0.61501</w:t>
      </w:r>
    </w:p>
    <w:p w14:paraId="4FA3A006" w14:textId="77777777" w:rsidR="00554753" w:rsidRDefault="00554753" w:rsidP="00554753">
      <w:pPr>
        <w:pStyle w:val="XYZCoords"/>
      </w:pPr>
      <w:r>
        <w:t>H         -2.77125       -1.86864       -1.59665</w:t>
      </w:r>
    </w:p>
    <w:p w14:paraId="533EF79F" w14:textId="77777777" w:rsidR="00554753" w:rsidRDefault="00554753" w:rsidP="00554753">
      <w:pPr>
        <w:pStyle w:val="XYZCoords"/>
      </w:pPr>
      <w:r>
        <w:t>H         -5.17070       -1.52766       -0.94783</w:t>
      </w:r>
    </w:p>
    <w:p w14:paraId="31AE68C0" w14:textId="77777777" w:rsidR="00554753" w:rsidRDefault="00554753" w:rsidP="00554753">
      <w:pPr>
        <w:pStyle w:val="XYZCoords"/>
      </w:pPr>
      <w:r>
        <w:t>H          5.29862       -1.51901       -1.13009</w:t>
      </w:r>
    </w:p>
    <w:p w14:paraId="0AF56D5D" w14:textId="77777777" w:rsidR="00554753" w:rsidRDefault="00554753" w:rsidP="00554753">
      <w:pPr>
        <w:pStyle w:val="XYZCoords"/>
      </w:pPr>
      <w:r>
        <w:t>C         -3.12403       -0.85838       -1.35592</w:t>
      </w:r>
    </w:p>
    <w:p w14:paraId="04713393" w14:textId="77777777" w:rsidR="00554753" w:rsidRDefault="00554753" w:rsidP="00554753">
      <w:pPr>
        <w:pStyle w:val="XYZCoords"/>
      </w:pPr>
      <w:r>
        <w:t>H          4.01544        2.38917        1.98578</w:t>
      </w:r>
    </w:p>
    <w:p w14:paraId="05D43704" w14:textId="77777777" w:rsidR="00554753" w:rsidRDefault="00554753" w:rsidP="00554753">
      <w:pPr>
        <w:pStyle w:val="XYZCoords"/>
      </w:pPr>
      <w:r>
        <w:t>C         -0.23183       -1.57996       -1.59320</w:t>
      </w:r>
    </w:p>
    <w:p w14:paraId="394F592A" w14:textId="77777777" w:rsidR="00554753" w:rsidRDefault="00554753" w:rsidP="00554753">
      <w:pPr>
        <w:pStyle w:val="XYZCoords"/>
      </w:pPr>
      <w:r>
        <w:t>C          3.83591        1.74231        1.11081</w:t>
      </w:r>
    </w:p>
    <w:p w14:paraId="341C6964" w14:textId="77777777" w:rsidR="00554753" w:rsidRDefault="00554753" w:rsidP="00554753">
      <w:pPr>
        <w:pStyle w:val="XYZCoords"/>
      </w:pPr>
      <w:r>
        <w:t>H          1.97571       -1.47843       -2.68860</w:t>
      </w:r>
    </w:p>
    <w:p w14:paraId="4103DF98" w14:textId="77777777" w:rsidR="00554753" w:rsidRDefault="00554753" w:rsidP="00554753">
      <w:pPr>
        <w:pStyle w:val="XYZCoords"/>
      </w:pPr>
      <w:r>
        <w:t>C          3.00900       -1.26566       -2.38964</w:t>
      </w:r>
    </w:p>
    <w:p w14:paraId="4CA5A1E2" w14:textId="77777777" w:rsidR="00554753" w:rsidRDefault="00554753" w:rsidP="00554753">
      <w:pPr>
        <w:pStyle w:val="XYZCoords"/>
      </w:pPr>
      <w:r>
        <w:t>H          4.73044        1.12740        0.97445</w:t>
      </w:r>
    </w:p>
    <w:p w14:paraId="094048E0" w14:textId="77777777" w:rsidR="00554753" w:rsidRDefault="00554753" w:rsidP="00554753">
      <w:pPr>
        <w:pStyle w:val="XYZCoords"/>
      </w:pPr>
      <w:r>
        <w:t>H          3.63245       -2.09289       -2.76752</w:t>
      </w:r>
    </w:p>
    <w:p w14:paraId="023870D3" w14:textId="77777777" w:rsidR="00554753" w:rsidRDefault="00554753" w:rsidP="00554753">
      <w:pPr>
        <w:pStyle w:val="XYZCoords"/>
      </w:pPr>
      <w:r>
        <w:t>C         -1.89906        1.81367       -0.48819</w:t>
      </w:r>
    </w:p>
    <w:p w14:paraId="4A4D1203" w14:textId="77777777" w:rsidR="00554753" w:rsidRDefault="00554753" w:rsidP="00554753">
      <w:pPr>
        <w:pStyle w:val="XYZCoords"/>
      </w:pPr>
      <w:r>
        <w:t>N         -0.64961        1.34073       -0.61557</w:t>
      </w:r>
    </w:p>
    <w:p w14:paraId="09B8E240" w14:textId="77777777" w:rsidR="00554753" w:rsidRDefault="00554753" w:rsidP="00554753">
      <w:pPr>
        <w:pStyle w:val="XYZCoords"/>
      </w:pPr>
      <w:r>
        <w:t>C         -4.63079       -0.78598       -1.55459</w:t>
      </w:r>
    </w:p>
    <w:p w14:paraId="14CC5D9C" w14:textId="77777777" w:rsidR="00554753" w:rsidRDefault="00554753" w:rsidP="00554753">
      <w:pPr>
        <w:pStyle w:val="XYZCoords"/>
      </w:pPr>
      <w:r>
        <w:t>H          1.33192        2.72272        1.07485</w:t>
      </w:r>
    </w:p>
    <w:p w14:paraId="7F2FF186" w14:textId="77777777" w:rsidR="00554753" w:rsidRDefault="00554753" w:rsidP="00554753">
      <w:pPr>
        <w:pStyle w:val="XYZCoords"/>
      </w:pPr>
      <w:r>
        <w:t>H         -2.61559       -0.18268       -2.05967</w:t>
      </w:r>
    </w:p>
    <w:p w14:paraId="6D51A94C" w14:textId="77777777" w:rsidR="00554753" w:rsidRDefault="00554753" w:rsidP="00554753">
      <w:pPr>
        <w:pStyle w:val="XYZCoords"/>
      </w:pPr>
      <w:r>
        <w:t>H          4.89859        0.20539       -1.01207</w:t>
      </w:r>
    </w:p>
    <w:p w14:paraId="70D8C01E" w14:textId="77777777" w:rsidR="00554753" w:rsidRDefault="00554753" w:rsidP="00554753">
      <w:pPr>
        <w:pStyle w:val="XYZCoords"/>
      </w:pPr>
      <w:r>
        <w:t>H         -5.05049        0.20694       -1.33435</w:t>
      </w:r>
    </w:p>
    <w:p w14:paraId="464F3450" w14:textId="77777777" w:rsidR="00554753" w:rsidRDefault="00554753" w:rsidP="00554753">
      <w:pPr>
        <w:pStyle w:val="XYZCoords"/>
      </w:pPr>
      <w:r>
        <w:t>C          1.64357        1.37017       -1.39287</w:t>
      </w:r>
    </w:p>
    <w:p w14:paraId="6796ACD0" w14:textId="77777777" w:rsidR="00554753" w:rsidRDefault="00554753" w:rsidP="00554753">
      <w:pPr>
        <w:pStyle w:val="XYZCoords"/>
      </w:pPr>
      <w:r>
        <w:t>H         -4.85289       -1.00424       -2.60984</w:t>
      </w:r>
    </w:p>
    <w:p w14:paraId="1A7099E8" w14:textId="77777777" w:rsidR="00554753" w:rsidRDefault="00554753" w:rsidP="00554753">
      <w:pPr>
        <w:pStyle w:val="XYZCoords"/>
      </w:pPr>
      <w:r>
        <w:t>H          3.73636        2.40888        0.24034</w:t>
      </w:r>
    </w:p>
    <w:p w14:paraId="6CCD13CC" w14:textId="77777777" w:rsidR="00554753" w:rsidRDefault="00554753" w:rsidP="00554753">
      <w:pPr>
        <w:pStyle w:val="XYZCoords"/>
      </w:pPr>
      <w:r>
        <w:t>C          0.31283        2.05126       -1.22985</w:t>
      </w:r>
    </w:p>
    <w:p w14:paraId="127D73FF" w14:textId="77777777" w:rsidR="00554753" w:rsidRDefault="00554753" w:rsidP="00554753">
      <w:pPr>
        <w:pStyle w:val="XYZCoords"/>
      </w:pPr>
      <w:r>
        <w:t>C         -2.24178        3.06770       -0.98206</w:t>
      </w:r>
    </w:p>
    <w:p w14:paraId="71D7ACEA" w14:textId="77777777" w:rsidR="00554753" w:rsidRDefault="00554753" w:rsidP="00554753">
      <w:pPr>
        <w:pStyle w:val="XYZCoords"/>
      </w:pPr>
      <w:r>
        <w:t>H          3.34686       -0.34867       -2.89655</w:t>
      </w:r>
    </w:p>
    <w:p w14:paraId="7A117E72" w14:textId="77777777" w:rsidR="00554753" w:rsidRDefault="00554753" w:rsidP="00554753">
      <w:pPr>
        <w:pStyle w:val="XYZCoords"/>
      </w:pPr>
      <w:r>
        <w:t>H         -3.26161        3.43938       -0.87459</w:t>
      </w:r>
    </w:p>
    <w:p w14:paraId="0C2CDBEB" w14:textId="77777777" w:rsidR="00554753" w:rsidRDefault="00554753" w:rsidP="00554753">
      <w:pPr>
        <w:pStyle w:val="XYZCoords"/>
      </w:pPr>
      <w:r>
        <w:t>H          1.62986        0.85885       -2.36903</w:t>
      </w:r>
    </w:p>
    <w:p w14:paraId="2FFD8DA1" w14:textId="77777777" w:rsidR="00554753" w:rsidRDefault="00554753" w:rsidP="00554753">
      <w:pPr>
        <w:pStyle w:val="XYZCoords"/>
      </w:pPr>
      <w:r>
        <w:t>H          2.46623        2.10001       -1.42016</w:t>
      </w:r>
    </w:p>
    <w:p w14:paraId="2D2F295D" w14:textId="77777777" w:rsidR="00554753" w:rsidRDefault="00554753" w:rsidP="00554753">
      <w:pPr>
        <w:pStyle w:val="XYZCoords"/>
      </w:pPr>
      <w:r>
        <w:t>C          0.03643        3.32619       -1.72152</w:t>
      </w:r>
    </w:p>
    <w:p w14:paraId="0552A064" w14:textId="77777777" w:rsidR="00554753" w:rsidRDefault="00554753" w:rsidP="00554753">
      <w:pPr>
        <w:pStyle w:val="XYZCoords"/>
      </w:pPr>
      <w:r>
        <w:t>C         -1.25326        3.83625       -1.59409</w:t>
      </w:r>
    </w:p>
    <w:p w14:paraId="4DDFDA5E" w14:textId="77777777" w:rsidR="00554753" w:rsidRDefault="00554753" w:rsidP="00554753">
      <w:pPr>
        <w:pStyle w:val="XYZCoords"/>
      </w:pPr>
      <w:r>
        <w:t>H          0.82291        3.90564       -2.20703</w:t>
      </w:r>
    </w:p>
    <w:p w14:paraId="1FC93146" w14:textId="77777777" w:rsidR="00554753" w:rsidRDefault="00554753" w:rsidP="00554753">
      <w:pPr>
        <w:pStyle w:val="XYZCoords"/>
      </w:pPr>
      <w:r>
        <w:t>H         -1.49003        4.82932       -1.98022</w:t>
      </w:r>
    </w:p>
    <w:p w14:paraId="04741E34" w14:textId="77777777" w:rsidR="00554753" w:rsidRDefault="00554753" w:rsidP="00554753">
      <w:pPr>
        <w:pStyle w:val="XYZCoords"/>
      </w:pPr>
      <w:r>
        <w:t>O         -0.24541       -2.20583       -2.58353</w:t>
      </w:r>
    </w:p>
    <w:p w14:paraId="75B76736" w14:textId="77777777" w:rsidR="00554753" w:rsidRDefault="00554753" w:rsidP="00554753">
      <w:pPr>
        <w:pStyle w:val="XYZCoords"/>
      </w:pPr>
      <w:r>
        <w:t>O         -2.15763        1.34600        3.37545</w:t>
      </w:r>
    </w:p>
    <w:p w14:paraId="17FF76E9" w14:textId="77777777" w:rsidR="00554753" w:rsidRDefault="00554753" w:rsidP="00554753">
      <w:pPr>
        <w:pStyle w:val="XYZCoords"/>
      </w:pPr>
      <w:r>
        <w:t>H         -1.45833        0.73127        3.05377</w:t>
      </w:r>
    </w:p>
    <w:p w14:paraId="3E817886" w14:textId="77777777" w:rsidR="00554753" w:rsidRDefault="00554753" w:rsidP="00554753">
      <w:pPr>
        <w:pStyle w:val="XYZCoords"/>
      </w:pPr>
      <w:r>
        <w:t>H         -2.60547        0.82846        4.05496</w:t>
      </w:r>
    </w:p>
    <w:p w14:paraId="07F98925" w14:textId="77777777" w:rsidR="00554753" w:rsidRDefault="00554753">
      <w:pPr>
        <w:rPr>
          <w:sz w:val="9"/>
        </w:rPr>
      </w:pPr>
      <w:r>
        <w:br w:type="page"/>
      </w:r>
    </w:p>
    <w:p w14:paraId="0B0F0977" w14:textId="2AA62117" w:rsidR="00554753" w:rsidRDefault="00E1639A" w:rsidP="00E1639A">
      <w:pPr>
        <w:pStyle w:val="Caption"/>
      </w:pPr>
      <w:bookmarkStart w:id="276" w:name="_Toc464139289"/>
      <w:r>
        <w:t xml:space="preserve">Figure </w:t>
      </w:r>
      <w:fldSimple w:instr=" STYLEREF 2 \s ">
        <w:r w:rsidR="0073677E">
          <w:rPr>
            <w:noProof/>
          </w:rPr>
          <w:t>11.5</w:t>
        </w:r>
      </w:fldSimple>
      <w:r w:rsidR="008F3988">
        <w:noBreakHyphen/>
      </w:r>
      <w:fldSimple w:instr=" SEQ Figure \* ARABIC \s 2 ">
        <w:r w:rsidR="0073677E">
          <w:rPr>
            <w:noProof/>
          </w:rPr>
          <w:t>23</w:t>
        </w:r>
      </w:fldSimple>
      <w:r>
        <w:t xml:space="preserve"> Scan-[DE]T</w:t>
      </w:r>
      <w:r>
        <w:rPr>
          <w:vertAlign w:val="subscript"/>
        </w:rPr>
        <w:t>0</w:t>
      </w:r>
      <w:r>
        <w:t xml:space="preserve"> Geometry 5 Structure and Coordinates</w:t>
      </w:r>
      <w:bookmarkEnd w:id="276"/>
    </w:p>
    <w:p w14:paraId="5AEAD679" w14:textId="77777777" w:rsidR="00E1639A" w:rsidRDefault="00E1639A" w:rsidP="00E1639A">
      <w:pPr>
        <w:pStyle w:val="CaptionText"/>
      </w:pPr>
    </w:p>
    <w:p w14:paraId="7E32BB4B" w14:textId="77777777" w:rsidR="00E1639A" w:rsidRDefault="000508D0" w:rsidP="00E1639A">
      <w:r>
        <w:rPr>
          <w:noProof/>
        </w:rPr>
        <w:drawing>
          <wp:anchor distT="0" distB="0" distL="114300" distR="114300" simplePos="0" relativeHeight="251678720" behindDoc="0" locked="0" layoutInCell="1" allowOverlap="1" wp14:anchorId="2D5F2056" wp14:editId="35684E79">
            <wp:simplePos x="0" y="0"/>
            <wp:positionH relativeFrom="column">
              <wp:posOffset>1600200</wp:posOffset>
            </wp:positionH>
            <wp:positionV relativeFrom="paragraph">
              <wp:posOffset>50800</wp:posOffset>
            </wp:positionV>
            <wp:extent cx="4801870" cy="4801870"/>
            <wp:effectExtent l="0" t="0" r="0" b="0"/>
            <wp:wrapSquare wrapText="bothSides"/>
            <wp:docPr id="22" name="Picture 22" descr="Macintosh HD:Users:Jacob:Documents:Water_Splitting:Two_Photon_Water_Splitting:Computational_Data:DE_Scan:J-Trans-Mono-H2O-T0-RuO-Scan-GPO-Scan5-SM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Macintosh HD:Users:Jacob:Documents:Water_Splitting:Two_Photon_Water_Splitting:Computational_Data:DE_Scan:J-Trans-Mono-H2O-T0-RuO-Scan-GPO-Scan5-SMD.png"/>
                    <pic:cNvPicPr>
                      <a:picLocks noChangeAspect="1" noChangeArrowheads="1"/>
                    </pic:cNvPicPr>
                  </pic:nvPicPr>
                  <pic:blipFill>
                    <a:blip r:embed="rId153">
                      <a:extLst>
                        <a:ext uri="{28A0092B-C50C-407E-A947-70E740481C1C}">
                          <a14:useLocalDpi xmlns:a14="http://schemas.microsoft.com/office/drawing/2010/main" val="0"/>
                        </a:ext>
                      </a:extLst>
                    </a:blip>
                    <a:srcRect/>
                    <a:stretch>
                      <a:fillRect/>
                    </a:stretch>
                  </pic:blipFill>
                  <pic:spPr bwMode="auto">
                    <a:xfrm>
                      <a:off x="0" y="0"/>
                      <a:ext cx="4801870" cy="480187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B481631" w14:textId="77777777" w:rsidR="000508D0" w:rsidRDefault="000508D0" w:rsidP="000508D0">
      <w:pPr>
        <w:pStyle w:val="XYZCoords"/>
      </w:pPr>
      <w:r>
        <w:t>65</w:t>
      </w:r>
    </w:p>
    <w:p w14:paraId="17885003" w14:textId="77777777" w:rsidR="000508D0" w:rsidRDefault="000508D0" w:rsidP="000508D0">
      <w:pPr>
        <w:pStyle w:val="XYZCoords"/>
      </w:pPr>
      <w:r>
        <w:tab/>
        <w:t>Energy: -1022862.3366652</w:t>
      </w:r>
    </w:p>
    <w:p w14:paraId="63724074" w14:textId="77777777" w:rsidR="000508D0" w:rsidRDefault="000508D0" w:rsidP="000508D0">
      <w:pPr>
        <w:pStyle w:val="XYZCoords"/>
      </w:pPr>
      <w:r>
        <w:t>H         -3.52909        3.63066        0.68680</w:t>
      </w:r>
    </w:p>
    <w:p w14:paraId="311F9947" w14:textId="77777777" w:rsidR="000508D0" w:rsidRDefault="000508D0" w:rsidP="000508D0">
      <w:pPr>
        <w:pStyle w:val="XYZCoords"/>
      </w:pPr>
      <w:r>
        <w:t>C         -3.14014        2.67577        1.07009</w:t>
      </w:r>
    </w:p>
    <w:p w14:paraId="24480B4B" w14:textId="77777777" w:rsidR="000508D0" w:rsidRDefault="000508D0" w:rsidP="000508D0">
      <w:pPr>
        <w:pStyle w:val="XYZCoords"/>
      </w:pPr>
      <w:r>
        <w:t>H         -3.70774        2.43297        1.98093</w:t>
      </w:r>
    </w:p>
    <w:p w14:paraId="7AE5EF32" w14:textId="77777777" w:rsidR="000508D0" w:rsidRDefault="000508D0" w:rsidP="000508D0">
      <w:pPr>
        <w:pStyle w:val="XYZCoords"/>
      </w:pPr>
      <w:r>
        <w:t>H         -2.08658        2.82131        1.34241</w:t>
      </w:r>
    </w:p>
    <w:p w14:paraId="62163EC8" w14:textId="77777777" w:rsidR="000508D0" w:rsidRDefault="000508D0" w:rsidP="000508D0">
      <w:pPr>
        <w:pStyle w:val="XYZCoords"/>
      </w:pPr>
      <w:r>
        <w:t>H          1.65759        1.62389       -1.72549</w:t>
      </w:r>
    </w:p>
    <w:p w14:paraId="0A7374F9" w14:textId="77777777" w:rsidR="000508D0" w:rsidRDefault="000508D0" w:rsidP="000508D0">
      <w:pPr>
        <w:pStyle w:val="XYZCoords"/>
      </w:pPr>
      <w:r>
        <w:t>O         -0.13249        4.15116       -1.87917</w:t>
      </w:r>
    </w:p>
    <w:p w14:paraId="0A5B20AB" w14:textId="77777777" w:rsidR="000508D0" w:rsidRDefault="000508D0" w:rsidP="000508D0">
      <w:pPr>
        <w:pStyle w:val="XYZCoords"/>
      </w:pPr>
      <w:r>
        <w:t>H          4.21485        1.15428        0.97408</w:t>
      </w:r>
    </w:p>
    <w:p w14:paraId="6500FA0A" w14:textId="77777777" w:rsidR="000508D0" w:rsidRDefault="000508D0" w:rsidP="000508D0">
      <w:pPr>
        <w:pStyle w:val="XYZCoords"/>
      </w:pPr>
      <w:r>
        <w:t>O          1.02322        4.35975       -1.65856</w:t>
      </w:r>
    </w:p>
    <w:p w14:paraId="71853B21" w14:textId="77777777" w:rsidR="000508D0" w:rsidRDefault="000508D0" w:rsidP="000508D0">
      <w:pPr>
        <w:pStyle w:val="XYZCoords"/>
      </w:pPr>
      <w:r>
        <w:t>C         -3.28448        1.62227       -0.00542</w:t>
      </w:r>
    </w:p>
    <w:p w14:paraId="1F3A579A" w14:textId="77777777" w:rsidR="000508D0" w:rsidRDefault="000508D0" w:rsidP="000508D0">
      <w:pPr>
        <w:pStyle w:val="XYZCoords"/>
      </w:pPr>
      <w:r>
        <w:t>H          3.21108        1.41790       -2.58285</w:t>
      </w:r>
    </w:p>
    <w:p w14:paraId="1C3F771B" w14:textId="77777777" w:rsidR="000508D0" w:rsidRDefault="000508D0" w:rsidP="000508D0">
      <w:pPr>
        <w:pStyle w:val="XYZCoords"/>
      </w:pPr>
      <w:r>
        <w:t>H         -4.35763        1.46172       -0.23123</w:t>
      </w:r>
    </w:p>
    <w:p w14:paraId="49C8F736" w14:textId="77777777" w:rsidR="000508D0" w:rsidRDefault="000508D0" w:rsidP="000508D0">
      <w:pPr>
        <w:pStyle w:val="XYZCoords"/>
      </w:pPr>
      <w:r>
        <w:t>C          2.68412        1.24653       -1.62884</w:t>
      </w:r>
    </w:p>
    <w:p w14:paraId="3DC0B97F" w14:textId="77777777" w:rsidR="000508D0" w:rsidRDefault="000508D0" w:rsidP="000508D0">
      <w:pPr>
        <w:pStyle w:val="XYZCoords"/>
      </w:pPr>
      <w:r>
        <w:t>H          2.71787        1.87703        1.62409</w:t>
      </w:r>
    </w:p>
    <w:p w14:paraId="2598FFAD" w14:textId="77777777" w:rsidR="000508D0" w:rsidRDefault="000508D0" w:rsidP="000508D0">
      <w:pPr>
        <w:pStyle w:val="XYZCoords"/>
      </w:pPr>
      <w:r>
        <w:t>H          3.19133        1.83450       -0.85194</w:t>
      </w:r>
    </w:p>
    <w:p w14:paraId="79954EB6" w14:textId="77777777" w:rsidR="000508D0" w:rsidRDefault="000508D0" w:rsidP="000508D0">
      <w:pPr>
        <w:pStyle w:val="XYZCoords"/>
      </w:pPr>
      <w:r>
        <w:t>H         -2.80464        1.95432       -0.93683</w:t>
      </w:r>
    </w:p>
    <w:p w14:paraId="6FF9852A" w14:textId="77777777" w:rsidR="000508D0" w:rsidRDefault="000508D0" w:rsidP="000508D0">
      <w:pPr>
        <w:pStyle w:val="XYZCoords"/>
      </w:pPr>
      <w:r>
        <w:t>C          3.45799        1.07669        1.76795</w:t>
      </w:r>
    </w:p>
    <w:p w14:paraId="52768F92" w14:textId="77777777" w:rsidR="000508D0" w:rsidRDefault="000508D0" w:rsidP="000508D0">
      <w:pPr>
        <w:pStyle w:val="XYZCoords"/>
      </w:pPr>
      <w:r>
        <w:t>H          3.96970        1.26101        2.72781</w:t>
      </w:r>
    </w:p>
    <w:p w14:paraId="296EC2DC" w14:textId="77777777" w:rsidR="000508D0" w:rsidRDefault="000508D0" w:rsidP="000508D0">
      <w:pPr>
        <w:pStyle w:val="XYZCoords"/>
      </w:pPr>
      <w:r>
        <w:t>H         -2.73602       -0.06024       -1.72577</w:t>
      </w:r>
    </w:p>
    <w:p w14:paraId="19363E34" w14:textId="77777777" w:rsidR="000508D0" w:rsidRDefault="000508D0" w:rsidP="000508D0">
      <w:pPr>
        <w:pStyle w:val="XYZCoords"/>
      </w:pPr>
      <w:r>
        <w:t>Ru        -0.40746        0.28477        0.36618</w:t>
      </w:r>
    </w:p>
    <w:p w14:paraId="50FD00EB" w14:textId="77777777" w:rsidR="000508D0" w:rsidRDefault="000508D0" w:rsidP="000508D0">
      <w:pPr>
        <w:pStyle w:val="XYZCoords"/>
      </w:pPr>
      <w:r>
        <w:t>H          0.82599       -0.57996       -2.46733</w:t>
      </w:r>
    </w:p>
    <w:p w14:paraId="151921C6" w14:textId="77777777" w:rsidR="000508D0" w:rsidRDefault="000508D0" w:rsidP="000508D0">
      <w:pPr>
        <w:pStyle w:val="XYZCoords"/>
      </w:pPr>
      <w:r>
        <w:t>N         -2.65529        0.31948        0.31333</w:t>
      </w:r>
    </w:p>
    <w:p w14:paraId="003159B6" w14:textId="77777777" w:rsidR="000508D0" w:rsidRDefault="000508D0" w:rsidP="000508D0">
      <w:pPr>
        <w:pStyle w:val="XYZCoords"/>
      </w:pPr>
      <w:r>
        <w:t>C         -2.97713       -0.60257       -0.79572</w:t>
      </w:r>
    </w:p>
    <w:p w14:paraId="004B581D" w14:textId="77777777" w:rsidR="000508D0" w:rsidRDefault="000508D0" w:rsidP="000508D0">
      <w:pPr>
        <w:pStyle w:val="XYZCoords"/>
      </w:pPr>
      <w:r>
        <w:t>C          2.66375       -0.25294       -1.32393</w:t>
      </w:r>
    </w:p>
    <w:p w14:paraId="657FFE77" w14:textId="77777777" w:rsidR="000508D0" w:rsidRDefault="000508D0" w:rsidP="000508D0">
      <w:pPr>
        <w:pStyle w:val="XYZCoords"/>
      </w:pPr>
      <w:r>
        <w:t>H          2.33072       -0.71345       -3.40479</w:t>
      </w:r>
    </w:p>
    <w:p w14:paraId="7A5210B4" w14:textId="77777777" w:rsidR="000508D0" w:rsidRDefault="000508D0" w:rsidP="000508D0">
      <w:pPr>
        <w:pStyle w:val="XYZCoords"/>
      </w:pPr>
      <w:r>
        <w:t>H          4.61259       -1.38066        1.15940</w:t>
      </w:r>
    </w:p>
    <w:p w14:paraId="3957BCC8" w14:textId="77777777" w:rsidR="000508D0" w:rsidRDefault="000508D0" w:rsidP="000508D0">
      <w:pPr>
        <w:pStyle w:val="XYZCoords"/>
      </w:pPr>
      <w:r>
        <w:t>C          1.86314       -0.94464       -2.43282</w:t>
      </w:r>
    </w:p>
    <w:p w14:paraId="75F21401" w14:textId="77777777" w:rsidR="000508D0" w:rsidRDefault="000508D0" w:rsidP="000508D0">
      <w:pPr>
        <w:pStyle w:val="XYZCoords"/>
      </w:pPr>
      <w:r>
        <w:t>C          2.80169       -0.30485        1.80611</w:t>
      </w:r>
    </w:p>
    <w:p w14:paraId="62F651EA" w14:textId="77777777" w:rsidR="000508D0" w:rsidRDefault="000508D0" w:rsidP="000508D0">
      <w:pPr>
        <w:pStyle w:val="XYZCoords"/>
      </w:pPr>
      <w:r>
        <w:t>P          1.67304       -0.50435        0.28526</w:t>
      </w:r>
    </w:p>
    <w:p w14:paraId="1EB1590C" w14:textId="77777777" w:rsidR="000508D0" w:rsidRDefault="000508D0" w:rsidP="000508D0">
      <w:pPr>
        <w:pStyle w:val="XYZCoords"/>
      </w:pPr>
      <w:r>
        <w:t>H         -4.05055       -0.86240       -0.81937</w:t>
      </w:r>
    </w:p>
    <w:p w14:paraId="14B1EF70" w14:textId="77777777" w:rsidR="000508D0" w:rsidRDefault="000508D0" w:rsidP="000508D0">
      <w:pPr>
        <w:pStyle w:val="XYZCoords"/>
      </w:pPr>
      <w:r>
        <w:t>C          3.87043       -1.38738        1.96654</w:t>
      </w:r>
    </w:p>
    <w:p w14:paraId="093B5982" w14:textId="77777777" w:rsidR="000508D0" w:rsidRDefault="000508D0" w:rsidP="000508D0">
      <w:pPr>
        <w:pStyle w:val="XYZCoords"/>
      </w:pPr>
      <w:r>
        <w:t>H         -2.68589        0.42603        2.39482</w:t>
      </w:r>
    </w:p>
    <w:p w14:paraId="44E57E15" w14:textId="77777777" w:rsidR="000508D0" w:rsidRDefault="000508D0" w:rsidP="000508D0">
      <w:pPr>
        <w:pStyle w:val="XYZCoords"/>
      </w:pPr>
      <w:r>
        <w:t>H         -5.14655        0.53499        1.74855</w:t>
      </w:r>
    </w:p>
    <w:p w14:paraId="3322CBC3" w14:textId="77777777" w:rsidR="000508D0" w:rsidRDefault="000508D0" w:rsidP="000508D0">
      <w:pPr>
        <w:pStyle w:val="XYZCoords"/>
      </w:pPr>
      <w:r>
        <w:t>H          4.41231       -1.21646        2.91251</w:t>
      </w:r>
    </w:p>
    <w:p w14:paraId="58EFD367" w14:textId="77777777" w:rsidR="000508D0" w:rsidRDefault="000508D0" w:rsidP="000508D0">
      <w:pPr>
        <w:pStyle w:val="XYZCoords"/>
      </w:pPr>
      <w:r>
        <w:t>C         -3.09606       -0.23282        1.61775</w:t>
      </w:r>
    </w:p>
    <w:p w14:paraId="038DEEEA" w14:textId="77777777" w:rsidR="000508D0" w:rsidRDefault="000508D0" w:rsidP="000508D0">
      <w:pPr>
        <w:pStyle w:val="XYZCoords"/>
      </w:pPr>
      <w:r>
        <w:t>H          4.51800       -0.71960       -2.31985</w:t>
      </w:r>
    </w:p>
    <w:p w14:paraId="771327F9" w14:textId="77777777" w:rsidR="000508D0" w:rsidRDefault="000508D0" w:rsidP="000508D0">
      <w:pPr>
        <w:pStyle w:val="XYZCoords"/>
      </w:pPr>
      <w:r>
        <w:t>C          0.12668        1.97410        0.77974</w:t>
      </w:r>
    </w:p>
    <w:p w14:paraId="34F178AA" w14:textId="77777777" w:rsidR="000508D0" w:rsidRDefault="000508D0" w:rsidP="000508D0">
      <w:pPr>
        <w:pStyle w:val="XYZCoords"/>
      </w:pPr>
      <w:r>
        <w:t>C          4.08269       -0.81368       -1.31025</w:t>
      </w:r>
    </w:p>
    <w:p w14:paraId="2EAED951" w14:textId="77777777" w:rsidR="000508D0" w:rsidRDefault="000508D0" w:rsidP="000508D0">
      <w:pPr>
        <w:pStyle w:val="XYZCoords"/>
      </w:pPr>
      <w:r>
        <w:t>H          1.06471        0.39181        2.93114</w:t>
      </w:r>
    </w:p>
    <w:p w14:paraId="04D3BDD0" w14:textId="77777777" w:rsidR="000508D0" w:rsidRDefault="000508D0" w:rsidP="000508D0">
      <w:pPr>
        <w:pStyle w:val="XYZCoords"/>
      </w:pPr>
      <w:r>
        <w:t>C          1.86034       -0.36233        3.01447</w:t>
      </w:r>
    </w:p>
    <w:p w14:paraId="4A258FAE" w14:textId="77777777" w:rsidR="000508D0" w:rsidRDefault="000508D0" w:rsidP="000508D0">
      <w:pPr>
        <w:pStyle w:val="XYZCoords"/>
      </w:pPr>
      <w:r>
        <w:t>H          4.74237       -0.26860       -0.62064</w:t>
      </w:r>
    </w:p>
    <w:p w14:paraId="1E05EC1E" w14:textId="77777777" w:rsidR="000508D0" w:rsidRDefault="000508D0" w:rsidP="000508D0">
      <w:pPr>
        <w:pStyle w:val="XYZCoords"/>
      </w:pPr>
      <w:r>
        <w:t>H          2.44092       -0.18706        3.93633</w:t>
      </w:r>
    </w:p>
    <w:p w14:paraId="643FEF92" w14:textId="77777777" w:rsidR="000508D0" w:rsidRDefault="000508D0" w:rsidP="000508D0">
      <w:pPr>
        <w:pStyle w:val="XYZCoords"/>
      </w:pPr>
      <w:r>
        <w:t>C         -2.13124       -1.83752       -0.76503</w:t>
      </w:r>
    </w:p>
    <w:p w14:paraId="03D6A87B" w14:textId="77777777" w:rsidR="000508D0" w:rsidRDefault="000508D0" w:rsidP="000508D0">
      <w:pPr>
        <w:pStyle w:val="XYZCoords"/>
      </w:pPr>
      <w:r>
        <w:t>N         -0.88543       -1.64945       -0.28699</w:t>
      </w:r>
    </w:p>
    <w:p w14:paraId="5D0A347F" w14:textId="77777777" w:rsidR="000508D0" w:rsidRDefault="000508D0" w:rsidP="000508D0">
      <w:pPr>
        <w:pStyle w:val="XYZCoords"/>
      </w:pPr>
      <w:r>
        <w:t>C         -4.59579       -0.41517        1.81058</w:t>
      </w:r>
    </w:p>
    <w:p w14:paraId="6B8CE6B8" w14:textId="77777777" w:rsidR="000508D0" w:rsidRDefault="000508D0" w:rsidP="000508D0">
      <w:pPr>
        <w:pStyle w:val="XYZCoords"/>
      </w:pPr>
      <w:r>
        <w:t>H          1.85621       -2.04051       -2.32728</w:t>
      </w:r>
    </w:p>
    <w:p w14:paraId="177C00FB" w14:textId="77777777" w:rsidR="000508D0" w:rsidRDefault="000508D0" w:rsidP="000508D0">
      <w:pPr>
        <w:pStyle w:val="XYZCoords"/>
      </w:pPr>
      <w:r>
        <w:t>H         -2.57927       -1.19605        1.74069</w:t>
      </w:r>
    </w:p>
    <w:p w14:paraId="0B3E5276" w14:textId="77777777" w:rsidR="000508D0" w:rsidRDefault="000508D0" w:rsidP="000508D0">
      <w:pPr>
        <w:pStyle w:val="XYZCoords"/>
      </w:pPr>
      <w:r>
        <w:t>H          3.43684       -2.39724        2.02516</w:t>
      </w:r>
    </w:p>
    <w:p w14:paraId="70EE31F6" w14:textId="77777777" w:rsidR="000508D0" w:rsidRDefault="000508D0" w:rsidP="000508D0">
      <w:pPr>
        <w:pStyle w:val="XYZCoords"/>
      </w:pPr>
      <w:r>
        <w:t>H         -5.03675       -1.11348        1.08360</w:t>
      </w:r>
    </w:p>
    <w:p w14:paraId="7CFF93F0" w14:textId="77777777" w:rsidR="000508D0" w:rsidRDefault="000508D0" w:rsidP="000508D0">
      <w:pPr>
        <w:pStyle w:val="XYZCoords"/>
      </w:pPr>
      <w:r>
        <w:t>C          1.35159       -2.35785        0.29786</w:t>
      </w:r>
    </w:p>
    <w:p w14:paraId="73DB5BD7" w14:textId="77777777" w:rsidR="000508D0" w:rsidRDefault="000508D0" w:rsidP="000508D0">
      <w:pPr>
        <w:pStyle w:val="XYZCoords"/>
      </w:pPr>
      <w:r>
        <w:t>H         -4.77557       -0.83435        2.81187</w:t>
      </w:r>
    </w:p>
    <w:p w14:paraId="415F3879" w14:textId="77777777" w:rsidR="000508D0" w:rsidRDefault="000508D0" w:rsidP="000508D0">
      <w:pPr>
        <w:pStyle w:val="XYZCoords"/>
      </w:pPr>
      <w:r>
        <w:t>H          4.10942       -1.88199       -1.04381</w:t>
      </w:r>
    </w:p>
    <w:p w14:paraId="7D064D0D" w14:textId="77777777" w:rsidR="000508D0" w:rsidRDefault="000508D0" w:rsidP="000508D0">
      <w:pPr>
        <w:pStyle w:val="XYZCoords"/>
      </w:pPr>
      <w:r>
        <w:t>C          0.00997       -2.66200       -0.29230</w:t>
      </w:r>
    </w:p>
    <w:p w14:paraId="75C6D66B" w14:textId="77777777" w:rsidR="000508D0" w:rsidRDefault="000508D0" w:rsidP="000508D0">
      <w:pPr>
        <w:pStyle w:val="XYZCoords"/>
      </w:pPr>
      <w:r>
        <w:t>C         -2.53968       -3.06661       -1.26824</w:t>
      </w:r>
    </w:p>
    <w:p w14:paraId="681CB9E2" w14:textId="77777777" w:rsidR="000508D0" w:rsidRDefault="000508D0" w:rsidP="000508D0">
      <w:pPr>
        <w:pStyle w:val="XYZCoords"/>
      </w:pPr>
      <w:r>
        <w:t>H          1.37180       -1.34516        3.11201</w:t>
      </w:r>
    </w:p>
    <w:p w14:paraId="31140C69" w14:textId="77777777" w:rsidR="000508D0" w:rsidRDefault="000508D0" w:rsidP="000508D0">
      <w:pPr>
        <w:pStyle w:val="XYZCoords"/>
      </w:pPr>
      <w:r>
        <w:t>H         -3.55523       -3.19103       -1.64581</w:t>
      </w:r>
    </w:p>
    <w:p w14:paraId="692CF4E7" w14:textId="77777777" w:rsidR="000508D0" w:rsidRDefault="000508D0" w:rsidP="000508D0">
      <w:pPr>
        <w:pStyle w:val="XYZCoords"/>
      </w:pPr>
      <w:r>
        <w:t>H          1.33080       -2.64239        1.36285</w:t>
      </w:r>
    </w:p>
    <w:p w14:paraId="7CBC3D2C" w14:textId="77777777" w:rsidR="000508D0" w:rsidRDefault="000508D0" w:rsidP="000508D0">
      <w:pPr>
        <w:pStyle w:val="XYZCoords"/>
      </w:pPr>
      <w:r>
        <w:t>H          2.14391       -2.95574       -0.17788</w:t>
      </w:r>
    </w:p>
    <w:p w14:paraId="5C83B978" w14:textId="77777777" w:rsidR="000508D0" w:rsidRDefault="000508D0" w:rsidP="000508D0">
      <w:pPr>
        <w:pStyle w:val="XYZCoords"/>
      </w:pPr>
      <w:r>
        <w:t>C         -0.33534       -3.90828       -0.80978</w:t>
      </w:r>
    </w:p>
    <w:p w14:paraId="446F0D6E" w14:textId="77777777" w:rsidR="000508D0" w:rsidRDefault="000508D0" w:rsidP="000508D0">
      <w:pPr>
        <w:pStyle w:val="XYZCoords"/>
      </w:pPr>
      <w:r>
        <w:t>C         -1.62275       -4.11441       -1.29836</w:t>
      </w:r>
    </w:p>
    <w:p w14:paraId="736310D2" w14:textId="77777777" w:rsidR="000508D0" w:rsidRDefault="000508D0" w:rsidP="000508D0">
      <w:pPr>
        <w:pStyle w:val="XYZCoords"/>
      </w:pPr>
      <w:r>
        <w:t>H          0.40247       -4.71134       -0.81812</w:t>
      </w:r>
    </w:p>
    <w:p w14:paraId="3A893CA7" w14:textId="77777777" w:rsidR="000508D0" w:rsidRDefault="000508D0" w:rsidP="000508D0">
      <w:pPr>
        <w:pStyle w:val="XYZCoords"/>
      </w:pPr>
      <w:r>
        <w:t>H         -1.91004       -5.08799       -1.69942</w:t>
      </w:r>
    </w:p>
    <w:p w14:paraId="3DE8AFF4" w14:textId="77777777" w:rsidR="000508D0" w:rsidRDefault="000508D0" w:rsidP="000508D0">
      <w:pPr>
        <w:pStyle w:val="XYZCoords"/>
      </w:pPr>
      <w:r>
        <w:t>O          0.53054        3.04880        1.03179</w:t>
      </w:r>
    </w:p>
    <w:p w14:paraId="22B302F4" w14:textId="77777777" w:rsidR="000508D0" w:rsidRDefault="000508D0" w:rsidP="000508D0">
      <w:pPr>
        <w:pStyle w:val="XYZCoords"/>
      </w:pPr>
      <w:r>
        <w:t>O         -1.02013        1.17283       -2.57593</w:t>
      </w:r>
    </w:p>
    <w:p w14:paraId="4884FFEA" w14:textId="77777777" w:rsidR="000508D0" w:rsidRDefault="000508D0" w:rsidP="000508D0">
      <w:pPr>
        <w:pStyle w:val="XYZCoords"/>
      </w:pPr>
      <w:r>
        <w:t>H         -0.84821        2.12314       -2.60775</w:t>
      </w:r>
    </w:p>
    <w:p w14:paraId="315A9378" w14:textId="77777777" w:rsidR="000508D0" w:rsidRDefault="000508D0" w:rsidP="000508D0">
      <w:pPr>
        <w:pStyle w:val="XYZCoords"/>
      </w:pPr>
      <w:r>
        <w:t>H         -0.64192        0.93092       -1.67189</w:t>
      </w:r>
    </w:p>
    <w:p w14:paraId="7AD825CD" w14:textId="77777777" w:rsidR="000508D0" w:rsidRDefault="000508D0">
      <w:pPr>
        <w:rPr>
          <w:sz w:val="9"/>
        </w:rPr>
      </w:pPr>
      <w:r>
        <w:br w:type="page"/>
      </w:r>
    </w:p>
    <w:p w14:paraId="512F270D" w14:textId="26F26EFD" w:rsidR="00E1639A" w:rsidRDefault="000508D0" w:rsidP="000508D0">
      <w:pPr>
        <w:pStyle w:val="Caption"/>
      </w:pPr>
      <w:bookmarkStart w:id="277" w:name="_Toc464139290"/>
      <w:r>
        <w:t xml:space="preserve">Figure </w:t>
      </w:r>
      <w:fldSimple w:instr=" STYLEREF 2 \s ">
        <w:r w:rsidR="0073677E">
          <w:rPr>
            <w:noProof/>
          </w:rPr>
          <w:t>11.5</w:t>
        </w:r>
      </w:fldSimple>
      <w:r w:rsidR="008F3988">
        <w:noBreakHyphen/>
      </w:r>
      <w:fldSimple w:instr=" SEQ Figure \* ARABIC \s 2 ">
        <w:r w:rsidR="0073677E">
          <w:rPr>
            <w:noProof/>
          </w:rPr>
          <w:t>24</w:t>
        </w:r>
      </w:fldSimple>
      <w:r>
        <w:t xml:space="preserve"> [E]S</w:t>
      </w:r>
      <w:r>
        <w:rPr>
          <w:vertAlign w:val="subscript"/>
        </w:rPr>
        <w:t xml:space="preserve">0 </w:t>
      </w:r>
      <w:r>
        <w:t>Structure and Coordinates</w:t>
      </w:r>
      <w:bookmarkEnd w:id="277"/>
    </w:p>
    <w:p w14:paraId="18FA080C" w14:textId="77777777" w:rsidR="000508D0" w:rsidRDefault="000508D0" w:rsidP="000508D0">
      <w:pPr>
        <w:pStyle w:val="CaptionText"/>
      </w:pPr>
    </w:p>
    <w:p w14:paraId="4B138488" w14:textId="77777777" w:rsidR="000508D0" w:rsidRDefault="000508D0" w:rsidP="000508D0"/>
    <w:p w14:paraId="46D03CE2" w14:textId="77777777" w:rsidR="000508D0" w:rsidRDefault="000508D0" w:rsidP="000508D0">
      <w:pPr>
        <w:pStyle w:val="XYZCoords"/>
      </w:pPr>
      <w:r>
        <w:rPr>
          <w:noProof/>
        </w:rPr>
        <w:drawing>
          <wp:anchor distT="0" distB="0" distL="114300" distR="114300" simplePos="0" relativeHeight="251679744" behindDoc="0" locked="0" layoutInCell="1" allowOverlap="1" wp14:anchorId="7D973984" wp14:editId="2D867AAF">
            <wp:simplePos x="0" y="0"/>
            <wp:positionH relativeFrom="column">
              <wp:posOffset>1484630</wp:posOffset>
            </wp:positionH>
            <wp:positionV relativeFrom="paragraph">
              <wp:posOffset>3175</wp:posOffset>
            </wp:positionV>
            <wp:extent cx="4687570" cy="4687570"/>
            <wp:effectExtent l="0" t="0" r="0" b="0"/>
            <wp:wrapSquare wrapText="bothSides"/>
            <wp:docPr id="23" name="Picture 23" descr="Macintosh HD:Users:Jacob:Documents:Water_Splitting:Two_Photon_Water_Splitting:Computational_Data:E_Intermediate:0-Full-Planar-H2O-GP-SM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Macintosh HD:Users:Jacob:Documents:Water_Splitting:Two_Photon_Water_Splitting:Computational_Data:E_Intermediate:0-Full-Planar-H2O-GP-SMD.png"/>
                    <pic:cNvPicPr>
                      <a:picLocks noChangeAspect="1" noChangeArrowheads="1"/>
                    </pic:cNvPicPr>
                  </pic:nvPicPr>
                  <pic:blipFill>
                    <a:blip r:embed="rId154">
                      <a:extLst>
                        <a:ext uri="{28A0092B-C50C-407E-A947-70E740481C1C}">
                          <a14:useLocalDpi xmlns:a14="http://schemas.microsoft.com/office/drawing/2010/main" val="0"/>
                        </a:ext>
                      </a:extLst>
                    </a:blip>
                    <a:srcRect/>
                    <a:stretch>
                      <a:fillRect/>
                    </a:stretch>
                  </pic:blipFill>
                  <pic:spPr bwMode="auto">
                    <a:xfrm>
                      <a:off x="0" y="0"/>
                      <a:ext cx="4687570" cy="4687570"/>
                    </a:xfrm>
                    <a:prstGeom prst="rect">
                      <a:avLst/>
                    </a:prstGeom>
                    <a:noFill/>
                    <a:ln>
                      <a:noFill/>
                    </a:ln>
                  </pic:spPr>
                </pic:pic>
              </a:graphicData>
            </a:graphic>
            <wp14:sizeRelH relativeFrom="page">
              <wp14:pctWidth>0</wp14:pctWidth>
            </wp14:sizeRelH>
            <wp14:sizeRelV relativeFrom="page">
              <wp14:pctHeight>0</wp14:pctHeight>
            </wp14:sizeRelV>
          </wp:anchor>
        </w:drawing>
      </w:r>
      <w:r>
        <w:t>63</w:t>
      </w:r>
    </w:p>
    <w:p w14:paraId="3DBC7E06" w14:textId="77777777" w:rsidR="000508D0" w:rsidRDefault="000508D0" w:rsidP="000508D0">
      <w:pPr>
        <w:pStyle w:val="XYZCoords"/>
      </w:pPr>
      <w:r>
        <w:tab/>
        <w:t>Energy: -928588.5901943</w:t>
      </w:r>
    </w:p>
    <w:p w14:paraId="033B7072" w14:textId="77777777" w:rsidR="000508D0" w:rsidRDefault="000508D0" w:rsidP="000508D0">
      <w:pPr>
        <w:pStyle w:val="XYZCoords"/>
      </w:pPr>
      <w:r>
        <w:t>N         -0.79133        1.42415        0.01683</w:t>
      </w:r>
    </w:p>
    <w:p w14:paraId="1A5564BD" w14:textId="77777777" w:rsidR="000508D0" w:rsidRDefault="000508D0" w:rsidP="000508D0">
      <w:pPr>
        <w:pStyle w:val="XYZCoords"/>
      </w:pPr>
      <w:r>
        <w:t>C         -2.02380        1.84124        0.37017</w:t>
      </w:r>
    </w:p>
    <w:p w14:paraId="5906574A" w14:textId="77777777" w:rsidR="000508D0" w:rsidRDefault="000508D0" w:rsidP="000508D0">
      <w:pPr>
        <w:pStyle w:val="XYZCoords"/>
      </w:pPr>
      <w:r>
        <w:t>C          0.13107        2.30928       -0.42940</w:t>
      </w:r>
    </w:p>
    <w:p w14:paraId="634F9E4D" w14:textId="77777777" w:rsidR="000508D0" w:rsidRDefault="000508D0" w:rsidP="000508D0">
      <w:pPr>
        <w:pStyle w:val="XYZCoords"/>
      </w:pPr>
      <w:r>
        <w:t>C         -2.40585        3.17104        0.25270</w:t>
      </w:r>
    </w:p>
    <w:p w14:paraId="0078E9CF" w14:textId="77777777" w:rsidR="000508D0" w:rsidRDefault="000508D0" w:rsidP="000508D0">
      <w:pPr>
        <w:pStyle w:val="XYZCoords"/>
      </w:pPr>
      <w:r>
        <w:t>C         -1.46998        4.09574       -0.20833</w:t>
      </w:r>
    </w:p>
    <w:p w14:paraId="39AE6B03" w14:textId="77777777" w:rsidR="000508D0" w:rsidRDefault="000508D0" w:rsidP="000508D0">
      <w:pPr>
        <w:pStyle w:val="XYZCoords"/>
      </w:pPr>
      <w:r>
        <w:t>C         -0.18941        3.66159       -0.54037</w:t>
      </w:r>
    </w:p>
    <w:p w14:paraId="734C307F" w14:textId="77777777" w:rsidR="000508D0" w:rsidRDefault="000508D0" w:rsidP="000508D0">
      <w:pPr>
        <w:pStyle w:val="XYZCoords"/>
      </w:pPr>
      <w:r>
        <w:t>C         -2.87907        0.77587        0.98864</w:t>
      </w:r>
    </w:p>
    <w:p w14:paraId="4CED7EB5" w14:textId="77777777" w:rsidR="000508D0" w:rsidRDefault="000508D0" w:rsidP="000508D0">
      <w:pPr>
        <w:pStyle w:val="XYZCoords"/>
      </w:pPr>
      <w:r>
        <w:t>H         -3.41494        3.47721        0.53136</w:t>
      </w:r>
    </w:p>
    <w:p w14:paraId="4E22C849" w14:textId="77777777" w:rsidR="000508D0" w:rsidRDefault="000508D0" w:rsidP="000508D0">
      <w:pPr>
        <w:pStyle w:val="XYZCoords"/>
      </w:pPr>
      <w:r>
        <w:t>H         -1.73711        5.14924       -0.30717</w:t>
      </w:r>
    </w:p>
    <w:p w14:paraId="276A6CE4" w14:textId="77777777" w:rsidR="000508D0" w:rsidRDefault="000508D0" w:rsidP="000508D0">
      <w:pPr>
        <w:pStyle w:val="XYZCoords"/>
      </w:pPr>
      <w:r>
        <w:t>H          0.56365        4.36371       -0.89999</w:t>
      </w:r>
    </w:p>
    <w:p w14:paraId="38E02E89" w14:textId="77777777" w:rsidR="000508D0" w:rsidRDefault="000508D0" w:rsidP="000508D0">
      <w:pPr>
        <w:pStyle w:val="XYZCoords"/>
      </w:pPr>
      <w:r>
        <w:t>C          1.46351        1.74417       -0.81210</w:t>
      </w:r>
    </w:p>
    <w:p w14:paraId="0B661118" w14:textId="77777777" w:rsidR="000508D0" w:rsidRDefault="000508D0" w:rsidP="000508D0">
      <w:pPr>
        <w:pStyle w:val="XYZCoords"/>
      </w:pPr>
      <w:r>
        <w:t>N         -2.65212       -0.55453        0.39254</w:t>
      </w:r>
    </w:p>
    <w:p w14:paraId="65AA7898" w14:textId="77777777" w:rsidR="000508D0" w:rsidRDefault="000508D0" w:rsidP="000508D0">
      <w:pPr>
        <w:pStyle w:val="XYZCoords"/>
      </w:pPr>
      <w:r>
        <w:t>H         -3.94471        1.06478        0.96488</w:t>
      </w:r>
    </w:p>
    <w:p w14:paraId="57E145DF" w14:textId="77777777" w:rsidR="000508D0" w:rsidRDefault="000508D0" w:rsidP="000508D0">
      <w:pPr>
        <w:pStyle w:val="XYZCoords"/>
      </w:pPr>
      <w:r>
        <w:t>H         -2.59052        0.70030        2.04990</w:t>
      </w:r>
    </w:p>
    <w:p w14:paraId="78425001" w14:textId="77777777" w:rsidR="000508D0" w:rsidRDefault="000508D0" w:rsidP="000508D0">
      <w:pPr>
        <w:pStyle w:val="XYZCoords"/>
      </w:pPr>
      <w:r>
        <w:t>H          1.44545        1.53749       -1.89569</w:t>
      </w:r>
    </w:p>
    <w:p w14:paraId="230427F5" w14:textId="77777777" w:rsidR="000508D0" w:rsidRDefault="000508D0" w:rsidP="000508D0">
      <w:pPr>
        <w:pStyle w:val="XYZCoords"/>
      </w:pPr>
      <w:r>
        <w:t>P          1.70832        0.05142       -0.03024</w:t>
      </w:r>
    </w:p>
    <w:p w14:paraId="717DA390" w14:textId="77777777" w:rsidR="000508D0" w:rsidRDefault="000508D0" w:rsidP="000508D0">
      <w:pPr>
        <w:pStyle w:val="XYZCoords"/>
      </w:pPr>
      <w:r>
        <w:t>H          2.27274        2.46679       -0.62445</w:t>
      </w:r>
    </w:p>
    <w:p w14:paraId="7BF8C90A" w14:textId="77777777" w:rsidR="000508D0" w:rsidRDefault="000508D0" w:rsidP="000508D0">
      <w:pPr>
        <w:pStyle w:val="XYZCoords"/>
      </w:pPr>
      <w:r>
        <w:t>Ru        -0.40599       -0.62089        0.15361</w:t>
      </w:r>
    </w:p>
    <w:p w14:paraId="12457D0C" w14:textId="77777777" w:rsidR="000508D0" w:rsidRDefault="000508D0" w:rsidP="000508D0">
      <w:pPr>
        <w:pStyle w:val="XYZCoords"/>
      </w:pPr>
      <w:r>
        <w:t>C         -3.27363       -0.64358       -0.95219</w:t>
      </w:r>
    </w:p>
    <w:p w14:paraId="0EDAE4F1" w14:textId="77777777" w:rsidR="000508D0" w:rsidRDefault="000508D0" w:rsidP="000508D0">
      <w:pPr>
        <w:pStyle w:val="XYZCoords"/>
      </w:pPr>
      <w:r>
        <w:t>C          2.97845       -0.74783       -1.20012</w:t>
      </w:r>
    </w:p>
    <w:p w14:paraId="7E8DB223" w14:textId="77777777" w:rsidR="000508D0" w:rsidRDefault="000508D0" w:rsidP="000508D0">
      <w:pPr>
        <w:pStyle w:val="XYZCoords"/>
      </w:pPr>
      <w:r>
        <w:t>C         -3.18949       -1.56064        1.33979</w:t>
      </w:r>
    </w:p>
    <w:p w14:paraId="1CF7D896" w14:textId="77777777" w:rsidR="000508D0" w:rsidRDefault="000508D0" w:rsidP="000508D0">
      <w:pPr>
        <w:pStyle w:val="XYZCoords"/>
      </w:pPr>
      <w:r>
        <w:t>C          2.53410        0.45347        1.64701</w:t>
      </w:r>
    </w:p>
    <w:p w14:paraId="6B3CAD4F" w14:textId="77777777" w:rsidR="000508D0" w:rsidRDefault="000508D0" w:rsidP="000508D0">
      <w:pPr>
        <w:pStyle w:val="XYZCoords"/>
      </w:pPr>
      <w:r>
        <w:t>C          2.19457       -1.27404       -2.40610</w:t>
      </w:r>
    </w:p>
    <w:p w14:paraId="11D1A018" w14:textId="77777777" w:rsidR="000508D0" w:rsidRDefault="000508D0" w:rsidP="000508D0">
      <w:pPr>
        <w:pStyle w:val="XYZCoords"/>
      </w:pPr>
      <w:r>
        <w:t>C          3.63932       -1.93931       -0.50368</w:t>
      </w:r>
    </w:p>
    <w:p w14:paraId="31F77DE1" w14:textId="77777777" w:rsidR="000508D0" w:rsidRDefault="000508D0" w:rsidP="000508D0">
      <w:pPr>
        <w:pStyle w:val="XYZCoords"/>
      </w:pPr>
      <w:r>
        <w:t>C          4.04527        0.22764       -1.70266</w:t>
      </w:r>
    </w:p>
    <w:p w14:paraId="7EA4ED50" w14:textId="77777777" w:rsidR="000508D0" w:rsidRDefault="000508D0" w:rsidP="000508D0">
      <w:pPr>
        <w:pStyle w:val="XYZCoords"/>
      </w:pPr>
      <w:r>
        <w:t>C          1.63138        1.49050        2.32374</w:t>
      </w:r>
    </w:p>
    <w:p w14:paraId="18310855" w14:textId="77777777" w:rsidR="000508D0" w:rsidRDefault="000508D0" w:rsidP="000508D0">
      <w:pPr>
        <w:pStyle w:val="XYZCoords"/>
      </w:pPr>
      <w:r>
        <w:t>C          3.95281        1.01018        1.57578</w:t>
      </w:r>
    </w:p>
    <w:p w14:paraId="2C195882" w14:textId="77777777" w:rsidR="000508D0" w:rsidRDefault="000508D0" w:rsidP="000508D0">
      <w:pPr>
        <w:pStyle w:val="XYZCoords"/>
      </w:pPr>
      <w:r>
        <w:t>C          2.49280       -0.81727        2.50075</w:t>
      </w:r>
    </w:p>
    <w:p w14:paraId="63652C78" w14:textId="77777777" w:rsidR="000508D0" w:rsidRDefault="000508D0" w:rsidP="000508D0">
      <w:pPr>
        <w:pStyle w:val="XYZCoords"/>
      </w:pPr>
      <w:r>
        <w:t>H         -2.80880        0.13549       -1.57050</w:t>
      </w:r>
    </w:p>
    <w:p w14:paraId="3B67EF1B" w14:textId="77777777" w:rsidR="000508D0" w:rsidRDefault="000508D0" w:rsidP="000508D0">
      <w:pPr>
        <w:pStyle w:val="XYZCoords"/>
      </w:pPr>
      <w:r>
        <w:t>C         -4.79102       -0.53396       -1.01525</w:t>
      </w:r>
    </w:p>
    <w:p w14:paraId="1D4CADC9" w14:textId="77777777" w:rsidR="000508D0" w:rsidRDefault="000508D0" w:rsidP="000508D0">
      <w:pPr>
        <w:pStyle w:val="XYZCoords"/>
      </w:pPr>
      <w:r>
        <w:t>H         -2.93530       -1.59110       -1.39047</w:t>
      </w:r>
    </w:p>
    <w:p w14:paraId="21B3BCBB" w14:textId="77777777" w:rsidR="000508D0" w:rsidRDefault="000508D0" w:rsidP="000508D0">
      <w:pPr>
        <w:pStyle w:val="XYZCoords"/>
      </w:pPr>
      <w:r>
        <w:t>H         -2.55934       -1.48842        2.23915</w:t>
      </w:r>
    </w:p>
    <w:p w14:paraId="075C1B11" w14:textId="77777777" w:rsidR="000508D0" w:rsidRDefault="000508D0" w:rsidP="000508D0">
      <w:pPr>
        <w:pStyle w:val="XYZCoords"/>
      </w:pPr>
      <w:r>
        <w:t>C         -3.18632       -2.98500        0.83054</w:t>
      </w:r>
    </w:p>
    <w:p w14:paraId="73871970" w14:textId="77777777" w:rsidR="000508D0" w:rsidRDefault="000508D0" w:rsidP="000508D0">
      <w:pPr>
        <w:pStyle w:val="XYZCoords"/>
      </w:pPr>
      <w:r>
        <w:t>H         -4.21908       -1.27293        1.63398</w:t>
      </w:r>
    </w:p>
    <w:p w14:paraId="20E7DBB8" w14:textId="77777777" w:rsidR="000508D0" w:rsidRDefault="000508D0" w:rsidP="000508D0">
      <w:pPr>
        <w:pStyle w:val="XYZCoords"/>
      </w:pPr>
      <w:r>
        <w:t>C          0.03994       -2.38933        0.14073</w:t>
      </w:r>
    </w:p>
    <w:p w14:paraId="79E4E966" w14:textId="77777777" w:rsidR="000508D0" w:rsidRDefault="000508D0" w:rsidP="000508D0">
      <w:pPr>
        <w:pStyle w:val="XYZCoords"/>
      </w:pPr>
      <w:r>
        <w:t>H         -2.18198       -3.29149        0.51148</w:t>
      </w:r>
    </w:p>
    <w:p w14:paraId="5DDAD9CD" w14:textId="77777777" w:rsidR="000508D0" w:rsidRDefault="000508D0" w:rsidP="000508D0">
      <w:pPr>
        <w:pStyle w:val="XYZCoords"/>
      </w:pPr>
      <w:r>
        <w:t>H         -3.88327       -3.13688       -0.00645</w:t>
      </w:r>
    </w:p>
    <w:p w14:paraId="2FE26F1B" w14:textId="77777777" w:rsidR="000508D0" w:rsidRDefault="000508D0" w:rsidP="000508D0">
      <w:pPr>
        <w:pStyle w:val="XYZCoords"/>
      </w:pPr>
      <w:r>
        <w:t>H         -3.50338       -3.65153        1.64617</w:t>
      </w:r>
    </w:p>
    <w:p w14:paraId="1CCD2C49" w14:textId="77777777" w:rsidR="000508D0" w:rsidRDefault="000508D0" w:rsidP="000508D0">
      <w:pPr>
        <w:pStyle w:val="XYZCoords"/>
      </w:pPr>
      <w:r>
        <w:t>H         -5.10318       -0.62787       -2.06600</w:t>
      </w:r>
    </w:p>
    <w:p w14:paraId="0628BF52" w14:textId="77777777" w:rsidR="000508D0" w:rsidRDefault="000508D0" w:rsidP="000508D0">
      <w:pPr>
        <w:pStyle w:val="XYZCoords"/>
      </w:pPr>
      <w:r>
        <w:t>H         -5.16787        0.43500       -0.65414</w:t>
      </w:r>
    </w:p>
    <w:p w14:paraId="64405540" w14:textId="77777777" w:rsidR="000508D0" w:rsidRDefault="000508D0" w:rsidP="000508D0">
      <w:pPr>
        <w:pStyle w:val="XYZCoords"/>
      </w:pPr>
      <w:r>
        <w:t>H         -5.29928       -1.32900       -0.44968</w:t>
      </w:r>
    </w:p>
    <w:p w14:paraId="13135564" w14:textId="77777777" w:rsidR="000508D0" w:rsidRDefault="000508D0" w:rsidP="000508D0">
      <w:pPr>
        <w:pStyle w:val="XYZCoords"/>
      </w:pPr>
      <w:r>
        <w:t>H          2.90715       -1.71394       -3.12478</w:t>
      </w:r>
    </w:p>
    <w:p w14:paraId="67BF8856" w14:textId="77777777" w:rsidR="000508D0" w:rsidRDefault="000508D0" w:rsidP="000508D0">
      <w:pPr>
        <w:pStyle w:val="XYZCoords"/>
      </w:pPr>
      <w:r>
        <w:t>H          1.62743       -0.48790       -2.92492</w:t>
      </w:r>
    </w:p>
    <w:p w14:paraId="39DE2F1F" w14:textId="77777777" w:rsidR="000508D0" w:rsidRDefault="000508D0" w:rsidP="000508D0">
      <w:pPr>
        <w:pStyle w:val="XYZCoords"/>
      </w:pPr>
      <w:r>
        <w:t>H          1.47710       -2.04963       -2.10743</w:t>
      </w:r>
    </w:p>
    <w:p w14:paraId="1BC296F9" w14:textId="77777777" w:rsidR="000508D0" w:rsidRDefault="000508D0" w:rsidP="000508D0">
      <w:pPr>
        <w:pStyle w:val="XYZCoords"/>
      </w:pPr>
      <w:r>
        <w:t>H          4.23655       -2.49727       -1.24443</w:t>
      </w:r>
    </w:p>
    <w:p w14:paraId="132698B7" w14:textId="77777777" w:rsidR="000508D0" w:rsidRDefault="000508D0" w:rsidP="000508D0">
      <w:pPr>
        <w:pStyle w:val="XYZCoords"/>
      </w:pPr>
      <w:r>
        <w:t>H          2.89196       -2.63300       -0.09153</w:t>
      </w:r>
    </w:p>
    <w:p w14:paraId="4ABD582E" w14:textId="77777777" w:rsidR="000508D0" w:rsidRDefault="000508D0" w:rsidP="000508D0">
      <w:pPr>
        <w:pStyle w:val="XYZCoords"/>
      </w:pPr>
      <w:r>
        <w:t>H          4.32107       -1.63378        0.30265</w:t>
      </w:r>
    </w:p>
    <w:p w14:paraId="5CECC349" w14:textId="77777777" w:rsidR="000508D0" w:rsidRDefault="000508D0" w:rsidP="000508D0">
      <w:pPr>
        <w:pStyle w:val="XYZCoords"/>
      </w:pPr>
      <w:r>
        <w:t>H          4.74182       -0.31648       -2.36279</w:t>
      </w:r>
    </w:p>
    <w:p w14:paraId="020CBAEA" w14:textId="77777777" w:rsidR="000508D0" w:rsidRDefault="000508D0" w:rsidP="000508D0">
      <w:pPr>
        <w:pStyle w:val="XYZCoords"/>
      </w:pPr>
      <w:r>
        <w:t>H          4.63926        0.67500       -0.89613</w:t>
      </w:r>
    </w:p>
    <w:p w14:paraId="3D6B4BFE" w14:textId="77777777" w:rsidR="000508D0" w:rsidRDefault="000508D0" w:rsidP="000508D0">
      <w:pPr>
        <w:pStyle w:val="XYZCoords"/>
      </w:pPr>
      <w:r>
        <w:t>H          3.60801        1.04018       -2.30181</w:t>
      </w:r>
    </w:p>
    <w:p w14:paraId="584F36D3" w14:textId="77777777" w:rsidR="000508D0" w:rsidRDefault="000508D0" w:rsidP="000508D0">
      <w:pPr>
        <w:pStyle w:val="XYZCoords"/>
      </w:pPr>
      <w:r>
        <w:t>H          4.67507        0.27479        1.19572</w:t>
      </w:r>
    </w:p>
    <w:p w14:paraId="71F72E8A" w14:textId="77777777" w:rsidR="000508D0" w:rsidRDefault="000508D0" w:rsidP="000508D0">
      <w:pPr>
        <w:pStyle w:val="XYZCoords"/>
      </w:pPr>
      <w:r>
        <w:t>H          4.28265        1.29668        2.58941</w:t>
      </w:r>
    </w:p>
    <w:p w14:paraId="32C167EF" w14:textId="77777777" w:rsidR="000508D0" w:rsidRDefault="000508D0" w:rsidP="000508D0">
      <w:pPr>
        <w:pStyle w:val="XYZCoords"/>
      </w:pPr>
      <w:r>
        <w:t>H          4.01533        1.91267        0.94747</w:t>
      </w:r>
    </w:p>
    <w:p w14:paraId="40BD02C8" w14:textId="77777777" w:rsidR="000508D0" w:rsidRDefault="000508D0" w:rsidP="000508D0">
      <w:pPr>
        <w:pStyle w:val="XYZCoords"/>
      </w:pPr>
      <w:r>
        <w:t>H          3.13835       -1.61377        2.10810</w:t>
      </w:r>
    </w:p>
    <w:p w14:paraId="2E208D05" w14:textId="77777777" w:rsidR="000508D0" w:rsidRDefault="000508D0" w:rsidP="000508D0">
      <w:pPr>
        <w:pStyle w:val="XYZCoords"/>
      </w:pPr>
      <w:r>
        <w:t>H          1.46338       -1.20515        2.54493</w:t>
      </w:r>
    </w:p>
    <w:p w14:paraId="31CED4E8" w14:textId="77777777" w:rsidR="000508D0" w:rsidRDefault="000508D0" w:rsidP="000508D0">
      <w:pPr>
        <w:pStyle w:val="XYZCoords"/>
      </w:pPr>
      <w:r>
        <w:t>H          2.83194       -0.58265        3.52443</w:t>
      </w:r>
    </w:p>
    <w:p w14:paraId="66CA84D2" w14:textId="77777777" w:rsidR="000508D0" w:rsidRDefault="000508D0" w:rsidP="000508D0">
      <w:pPr>
        <w:pStyle w:val="XYZCoords"/>
      </w:pPr>
      <w:r>
        <w:t>H          1.98486        1.65715        3.35522</w:t>
      </w:r>
    </w:p>
    <w:p w14:paraId="02566381" w14:textId="77777777" w:rsidR="000508D0" w:rsidRDefault="000508D0" w:rsidP="000508D0">
      <w:pPr>
        <w:pStyle w:val="XYZCoords"/>
      </w:pPr>
      <w:r>
        <w:t>H          0.59120        1.13131        2.36546</w:t>
      </w:r>
    </w:p>
    <w:p w14:paraId="4733FEF7" w14:textId="77777777" w:rsidR="000508D0" w:rsidRDefault="000508D0" w:rsidP="000508D0">
      <w:pPr>
        <w:pStyle w:val="XYZCoords"/>
      </w:pPr>
      <w:r>
        <w:t>H          1.64500        2.46423        1.80977</w:t>
      </w:r>
    </w:p>
    <w:p w14:paraId="30C91EED" w14:textId="77777777" w:rsidR="000508D0" w:rsidRDefault="000508D0" w:rsidP="000508D0">
      <w:pPr>
        <w:pStyle w:val="XYZCoords"/>
      </w:pPr>
      <w:r>
        <w:t>O          0.39658       -3.50621        0.09718</w:t>
      </w:r>
    </w:p>
    <w:p w14:paraId="2EB448BC" w14:textId="77777777" w:rsidR="000508D0" w:rsidRDefault="000508D0" w:rsidP="000508D0">
      <w:pPr>
        <w:pStyle w:val="XYZCoords"/>
      </w:pPr>
      <w:r>
        <w:t>O         -0.69010        0.21173       -2.97203</w:t>
      </w:r>
    </w:p>
    <w:p w14:paraId="55571795" w14:textId="77777777" w:rsidR="000508D0" w:rsidRDefault="000508D0" w:rsidP="000508D0">
      <w:pPr>
        <w:pStyle w:val="XYZCoords"/>
      </w:pPr>
      <w:r>
        <w:t>H         -0.95813        1.08513       -2.66151</w:t>
      </w:r>
    </w:p>
    <w:p w14:paraId="09308D51" w14:textId="77777777" w:rsidR="000508D0" w:rsidRDefault="000508D0" w:rsidP="000508D0">
      <w:pPr>
        <w:pStyle w:val="XYZCoords"/>
      </w:pPr>
      <w:r>
        <w:t>H         -0.52984       -0.26674       -2.11021</w:t>
      </w:r>
    </w:p>
    <w:p w14:paraId="7613A4DE" w14:textId="77777777" w:rsidR="00CC7165" w:rsidRDefault="00CC7165" w:rsidP="000508D0">
      <w:pPr>
        <w:pStyle w:val="XYZCoords"/>
      </w:pPr>
    </w:p>
    <w:p w14:paraId="6AA8C00C" w14:textId="77777777" w:rsidR="00CC7165" w:rsidRDefault="00CC7165" w:rsidP="000508D0">
      <w:pPr>
        <w:pStyle w:val="XYZCoords"/>
      </w:pPr>
    </w:p>
    <w:p w14:paraId="341AD83B" w14:textId="77777777" w:rsidR="00CC7165" w:rsidRDefault="00CC7165" w:rsidP="000508D0">
      <w:pPr>
        <w:pStyle w:val="XYZCoords"/>
      </w:pPr>
    </w:p>
    <w:p w14:paraId="04E614BF" w14:textId="77777777" w:rsidR="00CC7165" w:rsidRDefault="00CC7165" w:rsidP="000508D0">
      <w:pPr>
        <w:pStyle w:val="XYZCoords"/>
      </w:pPr>
    </w:p>
    <w:p w14:paraId="09B6978A" w14:textId="77777777" w:rsidR="00CC7165" w:rsidRDefault="00CC7165" w:rsidP="000508D0">
      <w:pPr>
        <w:pStyle w:val="XYZCoords"/>
      </w:pPr>
    </w:p>
    <w:p w14:paraId="3CE04CCB" w14:textId="77777777" w:rsidR="00CC7165" w:rsidRDefault="00CC7165" w:rsidP="000508D0">
      <w:pPr>
        <w:pStyle w:val="XYZCoords"/>
      </w:pPr>
    </w:p>
    <w:p w14:paraId="66DC7FAC" w14:textId="77777777" w:rsidR="00CC7165" w:rsidRDefault="00CC7165" w:rsidP="000508D0">
      <w:pPr>
        <w:pStyle w:val="XYZCoords"/>
      </w:pPr>
    </w:p>
    <w:p w14:paraId="26AA1C44" w14:textId="03EEE26A" w:rsidR="000508D0" w:rsidRDefault="000508D0"/>
    <w:p w14:paraId="7E70A7BD" w14:textId="77777777" w:rsidR="00CC7165" w:rsidRDefault="00CC7165"/>
    <w:p w14:paraId="42DFF672" w14:textId="77777777" w:rsidR="00CC7165" w:rsidRDefault="00CC7165"/>
    <w:p w14:paraId="24FE45C3" w14:textId="77777777" w:rsidR="00CC7165" w:rsidRDefault="00CC7165"/>
    <w:p w14:paraId="49C71538" w14:textId="77777777" w:rsidR="00CC7165" w:rsidRDefault="00CC7165"/>
    <w:p w14:paraId="7585D4D7" w14:textId="77777777" w:rsidR="00CC7165" w:rsidRDefault="00CC7165"/>
    <w:p w14:paraId="2A433198" w14:textId="77777777" w:rsidR="00CC7165" w:rsidRDefault="00CC7165"/>
    <w:p w14:paraId="6ED266DD" w14:textId="77777777" w:rsidR="00CC7165" w:rsidRDefault="00CC7165"/>
    <w:p w14:paraId="18C1138A" w14:textId="77777777" w:rsidR="00CC7165" w:rsidRDefault="00CC7165">
      <w:pPr>
        <w:rPr>
          <w:sz w:val="9"/>
        </w:rPr>
      </w:pPr>
    </w:p>
    <w:p w14:paraId="670B2D40" w14:textId="3440CA56" w:rsidR="000508D0" w:rsidRDefault="000508D0" w:rsidP="000508D0">
      <w:pPr>
        <w:pStyle w:val="Caption"/>
      </w:pPr>
      <w:bookmarkStart w:id="278" w:name="_Toc464139291"/>
      <w:r>
        <w:t xml:space="preserve">Figure </w:t>
      </w:r>
      <w:fldSimple w:instr=" STYLEREF 2 \s ">
        <w:r w:rsidR="0073677E">
          <w:rPr>
            <w:noProof/>
          </w:rPr>
          <w:t>11.5</w:t>
        </w:r>
      </w:fldSimple>
      <w:r w:rsidR="008F3988">
        <w:noBreakHyphen/>
      </w:r>
      <w:fldSimple w:instr=" SEQ Figure \* ARABIC \s 2 ">
        <w:r w:rsidR="0073677E">
          <w:rPr>
            <w:noProof/>
          </w:rPr>
          <w:t>25</w:t>
        </w:r>
      </w:fldSimple>
      <w:r>
        <w:t xml:space="preserve"> </w:t>
      </w:r>
      <w:r>
        <w:rPr>
          <w:vertAlign w:val="superscript"/>
        </w:rPr>
        <w:t>3</w:t>
      </w:r>
      <w:r>
        <w:t>O</w:t>
      </w:r>
      <w:r>
        <w:rPr>
          <w:vertAlign w:val="subscript"/>
        </w:rPr>
        <w:t>2</w:t>
      </w:r>
      <w:r>
        <w:t xml:space="preserve"> Coordinates</w:t>
      </w:r>
      <w:bookmarkEnd w:id="278"/>
    </w:p>
    <w:p w14:paraId="32D3D435" w14:textId="77777777" w:rsidR="000508D0" w:rsidRDefault="000508D0" w:rsidP="000508D0">
      <w:pPr>
        <w:pStyle w:val="CaptionText"/>
      </w:pPr>
    </w:p>
    <w:p w14:paraId="0380B493" w14:textId="77777777" w:rsidR="000508D0" w:rsidRDefault="000508D0" w:rsidP="000508D0"/>
    <w:p w14:paraId="7B9C0B2B" w14:textId="77777777" w:rsidR="000508D0" w:rsidRDefault="000508D0" w:rsidP="000508D0">
      <w:pPr>
        <w:pStyle w:val="XYZCoords"/>
      </w:pPr>
      <w:r>
        <w:t>2</w:t>
      </w:r>
    </w:p>
    <w:p w14:paraId="2C65716D" w14:textId="77777777" w:rsidR="000508D0" w:rsidRDefault="000508D0" w:rsidP="000508D0">
      <w:pPr>
        <w:pStyle w:val="XYZCoords"/>
      </w:pPr>
      <w:r>
        <w:tab/>
        <w:t>Energy:  -94269.2503844</w:t>
      </w:r>
    </w:p>
    <w:p w14:paraId="4ABD1F5D" w14:textId="77777777" w:rsidR="000508D0" w:rsidRDefault="000508D0" w:rsidP="000508D0">
      <w:pPr>
        <w:pStyle w:val="XYZCoords"/>
      </w:pPr>
      <w:r>
        <w:t>O          0.00000        0.00000        0.59806</w:t>
      </w:r>
    </w:p>
    <w:p w14:paraId="54691889" w14:textId="77777777" w:rsidR="000508D0" w:rsidRDefault="000508D0" w:rsidP="000508D0">
      <w:pPr>
        <w:pStyle w:val="XYZCoords"/>
      </w:pPr>
      <w:r>
        <w:t>O          0.00000        0.00000       -0.59806</w:t>
      </w:r>
    </w:p>
    <w:p w14:paraId="5EDF333C" w14:textId="77777777" w:rsidR="000508D0" w:rsidRDefault="000508D0">
      <w:pPr>
        <w:rPr>
          <w:sz w:val="9"/>
        </w:rPr>
      </w:pPr>
      <w:r>
        <w:br w:type="page"/>
      </w:r>
    </w:p>
    <w:p w14:paraId="33BD5B1E" w14:textId="5390E4D2" w:rsidR="000508D0" w:rsidRDefault="000508D0" w:rsidP="000508D0">
      <w:pPr>
        <w:pStyle w:val="Caption"/>
      </w:pPr>
      <w:bookmarkStart w:id="279" w:name="_Toc464139292"/>
      <w:r>
        <w:t xml:space="preserve">Figure </w:t>
      </w:r>
      <w:fldSimple w:instr=" STYLEREF 2 \s ">
        <w:r w:rsidR="0073677E">
          <w:rPr>
            <w:noProof/>
          </w:rPr>
          <w:t>11.5</w:t>
        </w:r>
      </w:fldSimple>
      <w:r w:rsidR="008F3988">
        <w:noBreakHyphen/>
      </w:r>
      <w:fldSimple w:instr=" SEQ Figure \* ARABIC \s 2 ">
        <w:r w:rsidR="0073677E">
          <w:rPr>
            <w:noProof/>
          </w:rPr>
          <w:t>26</w:t>
        </w:r>
      </w:fldSimple>
      <w:r>
        <w:t xml:space="preserve"> [F]S</w:t>
      </w:r>
      <w:r>
        <w:rPr>
          <w:vertAlign w:val="subscript"/>
        </w:rPr>
        <w:t>0</w:t>
      </w:r>
      <w:r>
        <w:t xml:space="preserve"> Structure and Coordinates</w:t>
      </w:r>
      <w:bookmarkEnd w:id="279"/>
    </w:p>
    <w:p w14:paraId="025D4AF8" w14:textId="77777777" w:rsidR="000508D0" w:rsidRDefault="000508D0" w:rsidP="000508D0">
      <w:pPr>
        <w:pStyle w:val="CaptionText"/>
      </w:pPr>
    </w:p>
    <w:p w14:paraId="5011C0FE" w14:textId="77777777" w:rsidR="000508D0" w:rsidRDefault="000508D0" w:rsidP="000508D0">
      <w:r>
        <w:rPr>
          <w:noProof/>
        </w:rPr>
        <w:drawing>
          <wp:anchor distT="0" distB="0" distL="114300" distR="114300" simplePos="0" relativeHeight="251680768" behindDoc="0" locked="0" layoutInCell="1" allowOverlap="1" wp14:anchorId="1B1D5DA0" wp14:editId="509D72A1">
            <wp:simplePos x="0" y="0"/>
            <wp:positionH relativeFrom="column">
              <wp:posOffset>1598930</wp:posOffset>
            </wp:positionH>
            <wp:positionV relativeFrom="paragraph">
              <wp:posOffset>163830</wp:posOffset>
            </wp:positionV>
            <wp:extent cx="4573270" cy="4573270"/>
            <wp:effectExtent l="0" t="0" r="0" b="0"/>
            <wp:wrapSquare wrapText="bothSides"/>
            <wp:docPr id="24" name="Picture 24" descr="Macintosh HD:Users:Jacob:Documents:Water_Splitting:Two_Photon_Water_Splitting:Computational_Data:F_Intermediate:TPy-A:2-Full-TPy-A-GPNM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Macintosh HD:Users:Jacob:Documents:Water_Splitting:Two_Photon_Water_Splitting:Computational_Data:F_Intermediate:TPy-A:2-Full-TPy-A-GPNMR.png"/>
                    <pic:cNvPicPr>
                      <a:picLocks noChangeAspect="1" noChangeArrowheads="1"/>
                    </pic:cNvPicPr>
                  </pic:nvPicPr>
                  <pic:blipFill>
                    <a:blip r:embed="rId155">
                      <a:extLst>
                        <a:ext uri="{28A0092B-C50C-407E-A947-70E740481C1C}">
                          <a14:useLocalDpi xmlns:a14="http://schemas.microsoft.com/office/drawing/2010/main" val="0"/>
                        </a:ext>
                      </a:extLst>
                    </a:blip>
                    <a:srcRect/>
                    <a:stretch>
                      <a:fillRect/>
                    </a:stretch>
                  </pic:blipFill>
                  <pic:spPr bwMode="auto">
                    <a:xfrm>
                      <a:off x="0" y="0"/>
                      <a:ext cx="4573270" cy="457327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425B341" w14:textId="77777777" w:rsidR="000508D0" w:rsidRDefault="000508D0" w:rsidP="000508D0">
      <w:pPr>
        <w:pStyle w:val="XYZCoords"/>
      </w:pPr>
      <w:r>
        <w:t>63</w:t>
      </w:r>
    </w:p>
    <w:p w14:paraId="455AB36F" w14:textId="77777777" w:rsidR="000508D0" w:rsidRDefault="000508D0" w:rsidP="000508D0">
      <w:pPr>
        <w:pStyle w:val="XYZCoords"/>
      </w:pPr>
      <w:r>
        <w:tab/>
        <w:t>Energy: -928594.2432451</w:t>
      </w:r>
    </w:p>
    <w:p w14:paraId="43A2759A" w14:textId="77777777" w:rsidR="000508D0" w:rsidRDefault="000508D0" w:rsidP="000508D0">
      <w:pPr>
        <w:pStyle w:val="XYZCoords"/>
      </w:pPr>
      <w:r>
        <w:t>N         -0.74635        1.30730       -0.32033</w:t>
      </w:r>
    </w:p>
    <w:p w14:paraId="4A866B56" w14:textId="77777777" w:rsidR="000508D0" w:rsidRDefault="000508D0" w:rsidP="000508D0">
      <w:pPr>
        <w:pStyle w:val="XYZCoords"/>
      </w:pPr>
      <w:r>
        <w:t>C         -1.93878        1.84197       -0.01643</w:t>
      </w:r>
    </w:p>
    <w:p w14:paraId="21D0ACA4" w14:textId="77777777" w:rsidR="000508D0" w:rsidRDefault="000508D0" w:rsidP="000508D0">
      <w:pPr>
        <w:pStyle w:val="XYZCoords"/>
      </w:pPr>
      <w:r>
        <w:t>C          0.18868        2.01274       -0.97776</w:t>
      </w:r>
    </w:p>
    <w:p w14:paraId="5D7BE6B8" w14:textId="77777777" w:rsidR="000508D0" w:rsidRDefault="000508D0" w:rsidP="000508D0">
      <w:pPr>
        <w:pStyle w:val="XYZCoords"/>
      </w:pPr>
      <w:r>
        <w:t>C         -2.25389        3.14457       -0.39308</w:t>
      </w:r>
    </w:p>
    <w:p w14:paraId="754F0432" w14:textId="77777777" w:rsidR="000508D0" w:rsidRDefault="000508D0" w:rsidP="000508D0">
      <w:pPr>
        <w:pStyle w:val="XYZCoords"/>
      </w:pPr>
      <w:r>
        <w:t>C         -1.29825        3.89510       -1.07340</w:t>
      </w:r>
    </w:p>
    <w:p w14:paraId="7360ECD2" w14:textId="77777777" w:rsidR="000508D0" w:rsidRDefault="000508D0" w:rsidP="000508D0">
      <w:pPr>
        <w:pStyle w:val="XYZCoords"/>
      </w:pPr>
      <w:r>
        <w:t>C         -0.06176        3.32937       -1.36675</w:t>
      </w:r>
    </w:p>
    <w:p w14:paraId="686A1B77" w14:textId="77777777" w:rsidR="000508D0" w:rsidRDefault="000508D0" w:rsidP="000508D0">
      <w:pPr>
        <w:pStyle w:val="XYZCoords"/>
      </w:pPr>
      <w:r>
        <w:t>C         -2.84304        0.97446        0.81471</w:t>
      </w:r>
    </w:p>
    <w:p w14:paraId="49AC82B7" w14:textId="77777777" w:rsidR="000508D0" w:rsidRDefault="000508D0" w:rsidP="000508D0">
      <w:pPr>
        <w:pStyle w:val="XYZCoords"/>
      </w:pPr>
      <w:r>
        <w:t>H         -3.23108        3.56209       -0.14724</w:t>
      </w:r>
    </w:p>
    <w:p w14:paraId="7A1F8231" w14:textId="77777777" w:rsidR="000508D0" w:rsidRDefault="000508D0" w:rsidP="000508D0">
      <w:pPr>
        <w:pStyle w:val="XYZCoords"/>
      </w:pPr>
      <w:r>
        <w:t>H         -1.51749        4.92094       -1.37588</w:t>
      </w:r>
    </w:p>
    <w:p w14:paraId="25D2783B" w14:textId="77777777" w:rsidR="000508D0" w:rsidRDefault="000508D0" w:rsidP="000508D0">
      <w:pPr>
        <w:pStyle w:val="XYZCoords"/>
      </w:pPr>
      <w:r>
        <w:t>H          0.70480        3.89705       -1.89553</w:t>
      </w:r>
    </w:p>
    <w:p w14:paraId="165B2E9A" w14:textId="77777777" w:rsidR="000508D0" w:rsidRDefault="000508D0" w:rsidP="000508D0">
      <w:pPr>
        <w:pStyle w:val="XYZCoords"/>
      </w:pPr>
      <w:r>
        <w:t>C          1.48478        1.30907       -1.27073</w:t>
      </w:r>
    </w:p>
    <w:p w14:paraId="43178224" w14:textId="77777777" w:rsidR="000508D0" w:rsidRDefault="000508D0" w:rsidP="000508D0">
      <w:pPr>
        <w:pStyle w:val="XYZCoords"/>
      </w:pPr>
      <w:r>
        <w:t>N         -2.84341       -0.42575        0.38117</w:t>
      </w:r>
    </w:p>
    <w:p w14:paraId="77E881C1" w14:textId="77777777" w:rsidR="000508D0" w:rsidRDefault="000508D0" w:rsidP="000508D0">
      <w:pPr>
        <w:pStyle w:val="XYZCoords"/>
      </w:pPr>
      <w:r>
        <w:t>H         -3.85953        1.40663        0.85274</w:t>
      </w:r>
    </w:p>
    <w:p w14:paraId="2DC6D1C9" w14:textId="77777777" w:rsidR="000508D0" w:rsidRDefault="000508D0" w:rsidP="000508D0">
      <w:pPr>
        <w:pStyle w:val="XYZCoords"/>
      </w:pPr>
      <w:r>
        <w:t>H         -2.41290        0.96630        1.83054</w:t>
      </w:r>
    </w:p>
    <w:p w14:paraId="3F6ACB7C" w14:textId="77777777" w:rsidR="000508D0" w:rsidRDefault="000508D0" w:rsidP="000508D0">
      <w:pPr>
        <w:pStyle w:val="XYZCoords"/>
      </w:pPr>
      <w:r>
        <w:t>H          1.39796        0.81902       -2.25631</w:t>
      </w:r>
    </w:p>
    <w:p w14:paraId="7F0D281D" w14:textId="77777777" w:rsidR="000508D0" w:rsidRDefault="000508D0" w:rsidP="000508D0">
      <w:pPr>
        <w:pStyle w:val="XYZCoords"/>
      </w:pPr>
      <w:r>
        <w:t>P          1.79947       -0.10207       -0.06444</w:t>
      </w:r>
    </w:p>
    <w:p w14:paraId="36C8D918" w14:textId="77777777" w:rsidR="000508D0" w:rsidRDefault="000508D0" w:rsidP="000508D0">
      <w:pPr>
        <w:pStyle w:val="XYZCoords"/>
      </w:pPr>
      <w:r>
        <w:t>H          2.31636        2.02663       -1.33554</w:t>
      </w:r>
    </w:p>
    <w:p w14:paraId="523D5199" w14:textId="77777777" w:rsidR="000508D0" w:rsidRDefault="000508D0" w:rsidP="000508D0">
      <w:pPr>
        <w:pStyle w:val="XYZCoords"/>
      </w:pPr>
      <w:r>
        <w:t>Ru        -0.32175       -0.78130        0.27359</w:t>
      </w:r>
    </w:p>
    <w:p w14:paraId="1570394B" w14:textId="77777777" w:rsidR="000508D0" w:rsidRDefault="000508D0" w:rsidP="000508D0">
      <w:pPr>
        <w:pStyle w:val="XYZCoords"/>
      </w:pPr>
      <w:r>
        <w:t>C         -3.46183       -0.59919       -0.94190</w:t>
      </w:r>
    </w:p>
    <w:p w14:paraId="0D52BC81" w14:textId="77777777" w:rsidR="000508D0" w:rsidRDefault="000508D0" w:rsidP="000508D0">
      <w:pPr>
        <w:pStyle w:val="XYZCoords"/>
      </w:pPr>
      <w:r>
        <w:t>C          3.10916       -1.14527       -0.97707</w:t>
      </w:r>
    </w:p>
    <w:p w14:paraId="3A165491" w14:textId="77777777" w:rsidR="000508D0" w:rsidRDefault="000508D0" w:rsidP="000508D0">
      <w:pPr>
        <w:pStyle w:val="XYZCoords"/>
      </w:pPr>
      <w:r>
        <w:t>C         -3.42210       -1.26670        1.43622</w:t>
      </w:r>
    </w:p>
    <w:p w14:paraId="05B6FEE5" w14:textId="77777777" w:rsidR="000508D0" w:rsidRDefault="000508D0" w:rsidP="000508D0">
      <w:pPr>
        <w:pStyle w:val="XYZCoords"/>
      </w:pPr>
      <w:r>
        <w:t>C          2.61156        0.77486        1.42559</w:t>
      </w:r>
    </w:p>
    <w:p w14:paraId="585D3DDA" w14:textId="77777777" w:rsidR="000508D0" w:rsidRDefault="000508D0" w:rsidP="000508D0">
      <w:pPr>
        <w:pStyle w:val="XYZCoords"/>
      </w:pPr>
      <w:r>
        <w:t>C          2.39457       -2.02743       -2.00009</w:t>
      </w:r>
    </w:p>
    <w:p w14:paraId="0C1AC9E9" w14:textId="77777777" w:rsidR="000508D0" w:rsidRDefault="000508D0" w:rsidP="000508D0">
      <w:pPr>
        <w:pStyle w:val="XYZCoords"/>
      </w:pPr>
      <w:r>
        <w:t>C          3.80009       -2.06975        0.02702</w:t>
      </w:r>
    </w:p>
    <w:p w14:paraId="7AC0B0D4" w14:textId="77777777" w:rsidR="000508D0" w:rsidRDefault="000508D0" w:rsidP="000508D0">
      <w:pPr>
        <w:pStyle w:val="XYZCoords"/>
      </w:pPr>
      <w:r>
        <w:t>C          4.14004       -0.29775       -1.72864</w:t>
      </w:r>
    </w:p>
    <w:p w14:paraId="4D4CB644" w14:textId="77777777" w:rsidR="000508D0" w:rsidRDefault="000508D0" w:rsidP="000508D0">
      <w:pPr>
        <w:pStyle w:val="XYZCoords"/>
      </w:pPr>
      <w:r>
        <w:t>C          1.69299        1.93832        1.81948</w:t>
      </w:r>
    </w:p>
    <w:p w14:paraId="12F93548" w14:textId="77777777" w:rsidR="000508D0" w:rsidRDefault="000508D0" w:rsidP="000508D0">
      <w:pPr>
        <w:pStyle w:val="XYZCoords"/>
      </w:pPr>
      <w:r>
        <w:t>C          4.00605        1.33256        1.14447</w:t>
      </w:r>
    </w:p>
    <w:p w14:paraId="7D7DD82E" w14:textId="77777777" w:rsidR="000508D0" w:rsidRDefault="000508D0" w:rsidP="000508D0">
      <w:pPr>
        <w:pStyle w:val="XYZCoords"/>
      </w:pPr>
      <w:r>
        <w:t>C          2.66301       -0.19905        2.60550</w:t>
      </w:r>
    </w:p>
    <w:p w14:paraId="5FDB526C" w14:textId="77777777" w:rsidR="000508D0" w:rsidRDefault="000508D0" w:rsidP="000508D0">
      <w:pPr>
        <w:pStyle w:val="XYZCoords"/>
      </w:pPr>
      <w:r>
        <w:t>H          0.01026       -2.25575        0.83530</w:t>
      </w:r>
    </w:p>
    <w:p w14:paraId="7BF5E0DB" w14:textId="77777777" w:rsidR="000508D0" w:rsidRDefault="000508D0" w:rsidP="000508D0">
      <w:pPr>
        <w:pStyle w:val="XYZCoords"/>
      </w:pPr>
      <w:r>
        <w:t>H         -2.91836        0.06098       -1.63552</w:t>
      </w:r>
    </w:p>
    <w:p w14:paraId="22C039C8" w14:textId="77777777" w:rsidR="000508D0" w:rsidRDefault="000508D0" w:rsidP="000508D0">
      <w:pPr>
        <w:pStyle w:val="XYZCoords"/>
      </w:pPr>
      <w:r>
        <w:t>C         -4.95759       -0.32754       -1.02895</w:t>
      </w:r>
    </w:p>
    <w:p w14:paraId="437569D3" w14:textId="77777777" w:rsidR="000508D0" w:rsidRDefault="000508D0" w:rsidP="000508D0">
      <w:pPr>
        <w:pStyle w:val="XYZCoords"/>
      </w:pPr>
      <w:r>
        <w:t>H         -3.24790       -1.62263       -1.27730</w:t>
      </w:r>
    </w:p>
    <w:p w14:paraId="0A699806" w14:textId="77777777" w:rsidR="000508D0" w:rsidRDefault="000508D0" w:rsidP="000508D0">
      <w:pPr>
        <w:pStyle w:val="XYZCoords"/>
      </w:pPr>
      <w:r>
        <w:t>H         -2.81556       -1.05375        2.32917</w:t>
      </w:r>
    </w:p>
    <w:p w14:paraId="0FF9E5E4" w14:textId="77777777" w:rsidR="000508D0" w:rsidRDefault="000508D0" w:rsidP="000508D0">
      <w:pPr>
        <w:pStyle w:val="XYZCoords"/>
      </w:pPr>
      <w:r>
        <w:t>C         -3.36080       -2.74585        1.11743</w:t>
      </w:r>
    </w:p>
    <w:p w14:paraId="00F508CA" w14:textId="77777777" w:rsidR="000508D0" w:rsidRDefault="000508D0" w:rsidP="000508D0">
      <w:pPr>
        <w:pStyle w:val="XYZCoords"/>
      </w:pPr>
      <w:r>
        <w:t>H         -4.46441       -0.95652        1.65455</w:t>
      </w:r>
    </w:p>
    <w:p w14:paraId="535EE042" w14:textId="77777777" w:rsidR="000508D0" w:rsidRDefault="000508D0" w:rsidP="000508D0">
      <w:pPr>
        <w:pStyle w:val="XYZCoords"/>
      </w:pPr>
      <w:r>
        <w:t>C         -0.50126       -1.51406       -1.38531</w:t>
      </w:r>
    </w:p>
    <w:p w14:paraId="79CE2AA0" w14:textId="77777777" w:rsidR="000508D0" w:rsidRDefault="000508D0" w:rsidP="000508D0">
      <w:pPr>
        <w:pStyle w:val="XYZCoords"/>
      </w:pPr>
      <w:r>
        <w:t>O         -0.57986       -0.11284        2.25077</w:t>
      </w:r>
    </w:p>
    <w:p w14:paraId="754641F2" w14:textId="77777777" w:rsidR="000508D0" w:rsidRDefault="000508D0" w:rsidP="000508D0">
      <w:pPr>
        <w:pStyle w:val="XYZCoords"/>
      </w:pPr>
      <w:r>
        <w:t>H         -0.37245       -0.84709        2.84019</w:t>
      </w:r>
    </w:p>
    <w:p w14:paraId="235CCAA4" w14:textId="77777777" w:rsidR="000508D0" w:rsidRDefault="000508D0" w:rsidP="000508D0">
      <w:pPr>
        <w:pStyle w:val="XYZCoords"/>
      </w:pPr>
      <w:r>
        <w:t>H         -2.32717       -3.02846        0.86111</w:t>
      </w:r>
    </w:p>
    <w:p w14:paraId="39D6B472" w14:textId="77777777" w:rsidR="000508D0" w:rsidRDefault="000508D0" w:rsidP="000508D0">
      <w:pPr>
        <w:pStyle w:val="XYZCoords"/>
      </w:pPr>
      <w:r>
        <w:t>H         -4.02163       -3.03305        0.28531</w:t>
      </w:r>
    </w:p>
    <w:p w14:paraId="7CD53C19" w14:textId="77777777" w:rsidR="000508D0" w:rsidRDefault="000508D0" w:rsidP="000508D0">
      <w:pPr>
        <w:pStyle w:val="XYZCoords"/>
      </w:pPr>
      <w:r>
        <w:t>H         -3.67211       -3.32484        1.99945</w:t>
      </w:r>
    </w:p>
    <w:p w14:paraId="1B6F7E40" w14:textId="77777777" w:rsidR="000508D0" w:rsidRDefault="000508D0" w:rsidP="000508D0">
      <w:pPr>
        <w:pStyle w:val="XYZCoords"/>
      </w:pPr>
      <w:r>
        <w:t>H         -5.29191       -0.47074       -2.06746</w:t>
      </w:r>
    </w:p>
    <w:p w14:paraId="1F4B17C5" w14:textId="77777777" w:rsidR="000508D0" w:rsidRDefault="000508D0" w:rsidP="000508D0">
      <w:pPr>
        <w:pStyle w:val="XYZCoords"/>
      </w:pPr>
      <w:r>
        <w:t>H         -5.21847        0.70230       -0.74089</w:t>
      </w:r>
    </w:p>
    <w:p w14:paraId="1EDBB516" w14:textId="77777777" w:rsidR="000508D0" w:rsidRDefault="000508D0" w:rsidP="000508D0">
      <w:pPr>
        <w:pStyle w:val="XYZCoords"/>
      </w:pPr>
      <w:r>
        <w:t>H         -5.54132       -1.01426       -0.39748</w:t>
      </w:r>
    </w:p>
    <w:p w14:paraId="6DBEE2A2" w14:textId="77777777" w:rsidR="000508D0" w:rsidRDefault="000508D0" w:rsidP="000508D0">
      <w:pPr>
        <w:pStyle w:val="XYZCoords"/>
      </w:pPr>
      <w:r>
        <w:t>H          3.15437       -2.60299       -2.55465</w:t>
      </w:r>
    </w:p>
    <w:p w14:paraId="4F09524B" w14:textId="77777777" w:rsidR="000508D0" w:rsidRDefault="000508D0" w:rsidP="000508D0">
      <w:pPr>
        <w:pStyle w:val="XYZCoords"/>
      </w:pPr>
      <w:r>
        <w:t>H          1.81938       -1.44712       -2.73550</w:t>
      </w:r>
    </w:p>
    <w:p w14:paraId="33A6E163" w14:textId="77777777" w:rsidR="000508D0" w:rsidRDefault="000508D0" w:rsidP="000508D0">
      <w:pPr>
        <w:pStyle w:val="XYZCoords"/>
      </w:pPr>
      <w:r>
        <w:t>H          1.71136       -2.73530       -1.51456</w:t>
      </w:r>
    </w:p>
    <w:p w14:paraId="24215A26" w14:textId="77777777" w:rsidR="000508D0" w:rsidRDefault="000508D0" w:rsidP="000508D0">
      <w:pPr>
        <w:pStyle w:val="XYZCoords"/>
      </w:pPr>
      <w:r>
        <w:t>H          4.41226       -2.80230       -0.52475</w:t>
      </w:r>
    </w:p>
    <w:p w14:paraId="2E8C2CB6" w14:textId="77777777" w:rsidR="000508D0" w:rsidRDefault="000508D0" w:rsidP="000508D0">
      <w:pPr>
        <w:pStyle w:val="XYZCoords"/>
      </w:pPr>
      <w:r>
        <w:t>H          3.06264       -2.62841        0.62341</w:t>
      </w:r>
    </w:p>
    <w:p w14:paraId="529C11D7" w14:textId="77777777" w:rsidR="000508D0" w:rsidRDefault="000508D0" w:rsidP="000508D0">
      <w:pPr>
        <w:pStyle w:val="XYZCoords"/>
      </w:pPr>
      <w:r>
        <w:t>H          4.46906       -1.53042        0.71081</w:t>
      </w:r>
    </w:p>
    <w:p w14:paraId="48654922" w14:textId="77777777" w:rsidR="000508D0" w:rsidRDefault="000508D0" w:rsidP="000508D0">
      <w:pPr>
        <w:pStyle w:val="XYZCoords"/>
      </w:pPr>
      <w:r>
        <w:t>H          4.86572       -0.97439       -2.21023</w:t>
      </w:r>
    </w:p>
    <w:p w14:paraId="70B389FF" w14:textId="77777777" w:rsidR="000508D0" w:rsidRDefault="000508D0" w:rsidP="000508D0">
      <w:pPr>
        <w:pStyle w:val="XYZCoords"/>
      </w:pPr>
      <w:r>
        <w:t>H          4.70470        0.38269       -1.08198</w:t>
      </w:r>
    </w:p>
    <w:p w14:paraId="32C1E403" w14:textId="77777777" w:rsidR="000508D0" w:rsidRDefault="000508D0" w:rsidP="000508D0">
      <w:pPr>
        <w:pStyle w:val="XYZCoords"/>
      </w:pPr>
      <w:r>
        <w:t>H          3.67478        0.29404       -2.53093</w:t>
      </w:r>
    </w:p>
    <w:p w14:paraId="535521FA" w14:textId="77777777" w:rsidR="000508D0" w:rsidRDefault="000508D0" w:rsidP="000508D0">
      <w:pPr>
        <w:pStyle w:val="XYZCoords"/>
      </w:pPr>
      <w:r>
        <w:t>H          4.75838        0.54920        0.98004</w:t>
      </w:r>
    </w:p>
    <w:p w14:paraId="04055A54" w14:textId="77777777" w:rsidR="000508D0" w:rsidRDefault="000508D0" w:rsidP="000508D0">
      <w:pPr>
        <w:pStyle w:val="XYZCoords"/>
      </w:pPr>
      <w:r>
        <w:t>H          4.32884        1.91247        2.02544</w:t>
      </w:r>
    </w:p>
    <w:p w14:paraId="5C66E835" w14:textId="77777777" w:rsidR="000508D0" w:rsidRDefault="000508D0" w:rsidP="000508D0">
      <w:pPr>
        <w:pStyle w:val="XYZCoords"/>
      </w:pPr>
      <w:r>
        <w:t>H          4.02144        2.01981        0.28437</w:t>
      </w:r>
    </w:p>
    <w:p w14:paraId="72E73316" w14:textId="77777777" w:rsidR="000508D0" w:rsidRDefault="000508D0" w:rsidP="000508D0">
      <w:pPr>
        <w:pStyle w:val="XYZCoords"/>
      </w:pPr>
      <w:r>
        <w:t>H          3.31205       -1.06440        2.42213</w:t>
      </w:r>
    </w:p>
    <w:p w14:paraId="2A9FBA2C" w14:textId="77777777" w:rsidR="000508D0" w:rsidRDefault="000508D0" w:rsidP="000508D0">
      <w:pPr>
        <w:pStyle w:val="XYZCoords"/>
      </w:pPr>
      <w:r>
        <w:t>H          1.64926       -0.54891        2.83581</w:t>
      </w:r>
    </w:p>
    <w:p w14:paraId="4CB5E21B" w14:textId="77777777" w:rsidR="000508D0" w:rsidRDefault="000508D0" w:rsidP="000508D0">
      <w:pPr>
        <w:pStyle w:val="XYZCoords"/>
      </w:pPr>
      <w:r>
        <w:t>H          3.05547        0.33493        3.48741</w:t>
      </w:r>
    </w:p>
    <w:p w14:paraId="78B00185" w14:textId="77777777" w:rsidR="000508D0" w:rsidRDefault="000508D0" w:rsidP="000508D0">
      <w:pPr>
        <w:pStyle w:val="XYZCoords"/>
      </w:pPr>
      <w:r>
        <w:t>H          2.10633        2.40374        2.73046</w:t>
      </w:r>
    </w:p>
    <w:p w14:paraId="133731BF" w14:textId="77777777" w:rsidR="000508D0" w:rsidRDefault="000508D0" w:rsidP="000508D0">
      <w:pPr>
        <w:pStyle w:val="XYZCoords"/>
      </w:pPr>
      <w:r>
        <w:t>H          0.68234        1.56615        2.04803</w:t>
      </w:r>
    </w:p>
    <w:p w14:paraId="477C2B8D" w14:textId="77777777" w:rsidR="000508D0" w:rsidRDefault="000508D0" w:rsidP="000508D0">
      <w:pPr>
        <w:pStyle w:val="XYZCoords"/>
      </w:pPr>
      <w:r>
        <w:t>H          1.65255        2.72159        1.04725</w:t>
      </w:r>
    </w:p>
    <w:p w14:paraId="019F9EC9" w14:textId="77777777" w:rsidR="000508D0" w:rsidRDefault="000508D0" w:rsidP="000508D0">
      <w:pPr>
        <w:pStyle w:val="XYZCoords"/>
      </w:pPr>
      <w:r>
        <w:t>O         -0.74696       -2.01597       -2.41088</w:t>
      </w:r>
    </w:p>
    <w:p w14:paraId="639B4156" w14:textId="77777777" w:rsidR="000508D0" w:rsidRDefault="000508D0">
      <w:pPr>
        <w:rPr>
          <w:sz w:val="9"/>
        </w:rPr>
      </w:pPr>
      <w:r>
        <w:br w:type="page"/>
      </w:r>
    </w:p>
    <w:p w14:paraId="5626628C" w14:textId="376E734E" w:rsidR="000508D0" w:rsidRDefault="000508D0" w:rsidP="000508D0">
      <w:pPr>
        <w:pStyle w:val="Caption"/>
      </w:pPr>
      <w:bookmarkStart w:id="280" w:name="_Toc464139293"/>
      <w:r>
        <w:t xml:space="preserve">Figure </w:t>
      </w:r>
      <w:fldSimple w:instr=" STYLEREF 2 \s ">
        <w:r w:rsidR="0073677E">
          <w:rPr>
            <w:noProof/>
          </w:rPr>
          <w:t>11.5</w:t>
        </w:r>
      </w:fldSimple>
      <w:r w:rsidR="008F3988">
        <w:noBreakHyphen/>
      </w:r>
      <w:fldSimple w:instr=" SEQ Figure \* ARABIC \s 2 ">
        <w:r w:rsidR="0073677E">
          <w:rPr>
            <w:noProof/>
          </w:rPr>
          <w:t>27</w:t>
        </w:r>
      </w:fldSimple>
      <w:r>
        <w:t xml:space="preserve"> [F-Up]S</w:t>
      </w:r>
      <w:r>
        <w:rPr>
          <w:vertAlign w:val="subscript"/>
        </w:rPr>
        <w:t>0</w:t>
      </w:r>
      <w:bookmarkEnd w:id="280"/>
    </w:p>
    <w:p w14:paraId="199F8627" w14:textId="77777777" w:rsidR="000508D0" w:rsidRDefault="000508D0" w:rsidP="000508D0">
      <w:pPr>
        <w:pStyle w:val="CaptionText"/>
      </w:pPr>
    </w:p>
    <w:p w14:paraId="17EA5239" w14:textId="77777777" w:rsidR="000508D0" w:rsidRDefault="000508D0" w:rsidP="000508D0">
      <w:r>
        <w:rPr>
          <w:noProof/>
        </w:rPr>
        <w:drawing>
          <wp:anchor distT="0" distB="0" distL="114300" distR="114300" simplePos="0" relativeHeight="251681792" behindDoc="0" locked="0" layoutInCell="1" allowOverlap="1" wp14:anchorId="43436A79" wp14:editId="0C587196">
            <wp:simplePos x="0" y="0"/>
            <wp:positionH relativeFrom="column">
              <wp:posOffset>1714500</wp:posOffset>
            </wp:positionH>
            <wp:positionV relativeFrom="paragraph">
              <wp:posOffset>50800</wp:posOffset>
            </wp:positionV>
            <wp:extent cx="4801870" cy="4801870"/>
            <wp:effectExtent l="0" t="0" r="0" b="0"/>
            <wp:wrapSquare wrapText="bothSides"/>
            <wp:docPr id="25" name="Picture 25" descr="Macintosh HD:Users:Jacob:Documents:Water_Splitting:Two_Photon_Water_Splitting:Computational_Data:F_Intermediate:TPy-B:2-Full-TPy-B-GPNM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Macintosh HD:Users:Jacob:Documents:Water_Splitting:Two_Photon_Water_Splitting:Computational_Data:F_Intermediate:TPy-B:2-Full-TPy-B-GPNMR.png"/>
                    <pic:cNvPicPr>
                      <a:picLocks noChangeAspect="1" noChangeArrowheads="1"/>
                    </pic:cNvPicPr>
                  </pic:nvPicPr>
                  <pic:blipFill>
                    <a:blip r:embed="rId156">
                      <a:extLst>
                        <a:ext uri="{28A0092B-C50C-407E-A947-70E740481C1C}">
                          <a14:useLocalDpi xmlns:a14="http://schemas.microsoft.com/office/drawing/2010/main" val="0"/>
                        </a:ext>
                      </a:extLst>
                    </a:blip>
                    <a:srcRect/>
                    <a:stretch>
                      <a:fillRect/>
                    </a:stretch>
                  </pic:blipFill>
                  <pic:spPr bwMode="auto">
                    <a:xfrm>
                      <a:off x="0" y="0"/>
                      <a:ext cx="4801870" cy="480187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3611633" w14:textId="77777777" w:rsidR="000508D0" w:rsidRDefault="000508D0" w:rsidP="000508D0">
      <w:pPr>
        <w:pStyle w:val="XYZCoords"/>
      </w:pPr>
      <w:r>
        <w:t>63</w:t>
      </w:r>
    </w:p>
    <w:p w14:paraId="0E9D4C91" w14:textId="77777777" w:rsidR="000508D0" w:rsidRDefault="000508D0" w:rsidP="000508D0">
      <w:pPr>
        <w:pStyle w:val="XYZCoords"/>
      </w:pPr>
      <w:r>
        <w:tab/>
        <w:t>Energy: -928594.7107585</w:t>
      </w:r>
    </w:p>
    <w:p w14:paraId="438F0655" w14:textId="77777777" w:rsidR="000508D0" w:rsidRDefault="000508D0" w:rsidP="000508D0">
      <w:pPr>
        <w:pStyle w:val="XYZCoords"/>
      </w:pPr>
      <w:r>
        <w:t>N         -0.76012        1.35702        0.06074</w:t>
      </w:r>
    </w:p>
    <w:p w14:paraId="60F2B26F" w14:textId="77777777" w:rsidR="000508D0" w:rsidRDefault="000508D0" w:rsidP="000508D0">
      <w:pPr>
        <w:pStyle w:val="XYZCoords"/>
      </w:pPr>
      <w:r>
        <w:t>C         -1.98808        1.76019        0.41130</w:t>
      </w:r>
    </w:p>
    <w:p w14:paraId="59B43812" w14:textId="77777777" w:rsidR="000508D0" w:rsidRDefault="000508D0" w:rsidP="000508D0">
      <w:pPr>
        <w:pStyle w:val="XYZCoords"/>
      </w:pPr>
      <w:r>
        <w:t>C          0.14561        2.21168       -0.43933</w:t>
      </w:r>
    </w:p>
    <w:p w14:paraId="71D7EC05" w14:textId="77777777" w:rsidR="000508D0" w:rsidRDefault="000508D0" w:rsidP="000508D0">
      <w:pPr>
        <w:pStyle w:val="XYZCoords"/>
      </w:pPr>
      <w:r>
        <w:t>C         -2.35911        3.09652        0.32530</w:t>
      </w:r>
    </w:p>
    <w:p w14:paraId="038661B9" w14:textId="77777777" w:rsidR="000508D0" w:rsidRDefault="000508D0" w:rsidP="000508D0">
      <w:pPr>
        <w:pStyle w:val="XYZCoords"/>
      </w:pPr>
      <w:r>
        <w:t>C         -1.41501        4.01483       -0.13317</w:t>
      </w:r>
    </w:p>
    <w:p w14:paraId="555FAAE1" w14:textId="77777777" w:rsidR="000508D0" w:rsidRDefault="000508D0" w:rsidP="000508D0">
      <w:pPr>
        <w:pStyle w:val="XYZCoords"/>
      </w:pPr>
      <w:r>
        <w:t>C         -0.15550        3.57248       -0.52449</w:t>
      </w:r>
    </w:p>
    <w:p w14:paraId="522B6E2D" w14:textId="77777777" w:rsidR="000508D0" w:rsidRDefault="000508D0" w:rsidP="000508D0">
      <w:pPr>
        <w:pStyle w:val="XYZCoords"/>
      </w:pPr>
      <w:r>
        <w:t>C         -2.86432        0.65143        0.91583</w:t>
      </w:r>
    </w:p>
    <w:p w14:paraId="672E9886" w14:textId="77777777" w:rsidR="000508D0" w:rsidRDefault="000508D0" w:rsidP="000508D0">
      <w:pPr>
        <w:pStyle w:val="XYZCoords"/>
      </w:pPr>
      <w:r>
        <w:t>H         -3.36391        3.41035        0.61035</w:t>
      </w:r>
    </w:p>
    <w:p w14:paraId="019E4744" w14:textId="77777777" w:rsidR="000508D0" w:rsidRDefault="000508D0" w:rsidP="000508D0">
      <w:pPr>
        <w:pStyle w:val="XYZCoords"/>
      </w:pPr>
      <w:r>
        <w:t>H         -1.66922        5.07414       -0.20352</w:t>
      </w:r>
    </w:p>
    <w:p w14:paraId="3020B579" w14:textId="77777777" w:rsidR="000508D0" w:rsidRDefault="000508D0" w:rsidP="000508D0">
      <w:pPr>
        <w:pStyle w:val="XYZCoords"/>
      </w:pPr>
      <w:r>
        <w:t>H          0.58703        4.27030       -0.91343</w:t>
      </w:r>
    </w:p>
    <w:p w14:paraId="71DEBE85" w14:textId="77777777" w:rsidR="000508D0" w:rsidRDefault="000508D0" w:rsidP="000508D0">
      <w:pPr>
        <w:pStyle w:val="XYZCoords"/>
      </w:pPr>
      <w:r>
        <w:t>C          1.42575        1.61295       -0.94035</w:t>
      </w:r>
    </w:p>
    <w:p w14:paraId="093FD850" w14:textId="77777777" w:rsidR="000508D0" w:rsidRDefault="000508D0" w:rsidP="000508D0">
      <w:pPr>
        <w:pStyle w:val="XYZCoords"/>
      </w:pPr>
      <w:r>
        <w:t>N         -2.71088       -0.57889        0.10904</w:t>
      </w:r>
    </w:p>
    <w:p w14:paraId="715A24CA" w14:textId="77777777" w:rsidR="000508D0" w:rsidRDefault="000508D0" w:rsidP="000508D0">
      <w:pPr>
        <w:pStyle w:val="XYZCoords"/>
      </w:pPr>
      <w:r>
        <w:t>H         -3.91695        0.97807        0.97223</w:t>
      </w:r>
    </w:p>
    <w:p w14:paraId="2A424E46" w14:textId="77777777" w:rsidR="000508D0" w:rsidRDefault="000508D0" w:rsidP="000508D0">
      <w:pPr>
        <w:pStyle w:val="XYZCoords"/>
      </w:pPr>
      <w:r>
        <w:t>H         -2.54157        0.40295        1.94000</w:t>
      </w:r>
    </w:p>
    <w:p w14:paraId="4CC194B1" w14:textId="77777777" w:rsidR="000508D0" w:rsidRDefault="000508D0" w:rsidP="000508D0">
      <w:pPr>
        <w:pStyle w:val="XYZCoords"/>
      </w:pPr>
      <w:r>
        <w:t>H          1.24037        1.35471       -1.99701</w:t>
      </w:r>
    </w:p>
    <w:p w14:paraId="39722C28" w14:textId="77777777" w:rsidR="000508D0" w:rsidRDefault="000508D0" w:rsidP="000508D0">
      <w:pPr>
        <w:pStyle w:val="XYZCoords"/>
      </w:pPr>
      <w:r>
        <w:t>P          1.76437       -0.06514       -0.17220</w:t>
      </w:r>
    </w:p>
    <w:p w14:paraId="6C14DCE9" w14:textId="77777777" w:rsidR="000508D0" w:rsidRDefault="000508D0" w:rsidP="000508D0">
      <w:pPr>
        <w:pStyle w:val="XYZCoords"/>
      </w:pPr>
      <w:r>
        <w:t>H          2.26264        2.32326       -0.88030</w:t>
      </w:r>
    </w:p>
    <w:p w14:paraId="776BC370" w14:textId="77777777" w:rsidR="000508D0" w:rsidRDefault="000508D0" w:rsidP="000508D0">
      <w:pPr>
        <w:pStyle w:val="XYZCoords"/>
      </w:pPr>
      <w:r>
        <w:t>Ru        -0.40278       -0.73311        0.00089</w:t>
      </w:r>
    </w:p>
    <w:p w14:paraId="7C3595FF" w14:textId="77777777" w:rsidR="000508D0" w:rsidRDefault="000508D0" w:rsidP="000508D0">
      <w:pPr>
        <w:pStyle w:val="XYZCoords"/>
      </w:pPr>
      <w:r>
        <w:t>C         -3.28097       -0.39488       -1.24605</w:t>
      </w:r>
    </w:p>
    <w:p w14:paraId="2EC850A6" w14:textId="77777777" w:rsidR="000508D0" w:rsidRDefault="000508D0" w:rsidP="000508D0">
      <w:pPr>
        <w:pStyle w:val="XYZCoords"/>
      </w:pPr>
      <w:r>
        <w:t>C          2.98529       -0.86039       -1.40368</w:t>
      </w:r>
    </w:p>
    <w:p w14:paraId="55CAB144" w14:textId="77777777" w:rsidR="000508D0" w:rsidRDefault="000508D0" w:rsidP="000508D0">
      <w:pPr>
        <w:pStyle w:val="XYZCoords"/>
      </w:pPr>
      <w:r>
        <w:t>C         -3.35596       -1.69012        0.84091</w:t>
      </w:r>
    </w:p>
    <w:p w14:paraId="5BFF6A0C" w14:textId="77777777" w:rsidR="000508D0" w:rsidRDefault="000508D0" w:rsidP="000508D0">
      <w:pPr>
        <w:pStyle w:val="XYZCoords"/>
      </w:pPr>
      <w:r>
        <w:t>C          2.68585        0.37918        1.43916</w:t>
      </w:r>
    </w:p>
    <w:p w14:paraId="70944139" w14:textId="77777777" w:rsidR="000508D0" w:rsidRDefault="000508D0" w:rsidP="000508D0">
      <w:pPr>
        <w:pStyle w:val="XYZCoords"/>
      </w:pPr>
      <w:r>
        <w:t>C          2.16082       -1.50296       -2.52121</w:t>
      </w:r>
    </w:p>
    <w:p w14:paraId="02971302" w14:textId="77777777" w:rsidR="000508D0" w:rsidRDefault="000508D0" w:rsidP="000508D0">
      <w:pPr>
        <w:pStyle w:val="XYZCoords"/>
      </w:pPr>
      <w:r>
        <w:t>C          3.76716       -1.97521       -0.70760</w:t>
      </w:r>
    </w:p>
    <w:p w14:paraId="78C0EB65" w14:textId="77777777" w:rsidR="000508D0" w:rsidRDefault="000508D0" w:rsidP="000508D0">
      <w:pPr>
        <w:pStyle w:val="XYZCoords"/>
      </w:pPr>
      <w:r>
        <w:t>C          3.94668        0.14899       -2.03561</w:t>
      </w:r>
    </w:p>
    <w:p w14:paraId="1C138053" w14:textId="77777777" w:rsidR="000508D0" w:rsidRDefault="000508D0" w:rsidP="000508D0">
      <w:pPr>
        <w:pStyle w:val="XYZCoords"/>
      </w:pPr>
      <w:r>
        <w:t>C          1.78330        1.34786        2.21325</w:t>
      </w:r>
    </w:p>
    <w:p w14:paraId="332EB9A8" w14:textId="77777777" w:rsidR="000508D0" w:rsidRDefault="000508D0" w:rsidP="000508D0">
      <w:pPr>
        <w:pStyle w:val="XYZCoords"/>
      </w:pPr>
      <w:r>
        <w:t>C          4.02979        1.07014        1.20419</w:t>
      </w:r>
    </w:p>
    <w:p w14:paraId="22954324" w14:textId="77777777" w:rsidR="000508D0" w:rsidRDefault="000508D0" w:rsidP="000508D0">
      <w:pPr>
        <w:pStyle w:val="XYZCoords"/>
      </w:pPr>
      <w:r>
        <w:t>C          2.90333       -0.86685        2.30296</w:t>
      </w:r>
    </w:p>
    <w:p w14:paraId="533D7F23" w14:textId="77777777" w:rsidR="000508D0" w:rsidRDefault="000508D0" w:rsidP="000508D0">
      <w:pPr>
        <w:pStyle w:val="XYZCoords"/>
      </w:pPr>
      <w:r>
        <w:t>H         -0.17741       -2.28874       -0.35044</w:t>
      </w:r>
    </w:p>
    <w:p w14:paraId="7943515B" w14:textId="77777777" w:rsidR="000508D0" w:rsidRDefault="000508D0" w:rsidP="000508D0">
      <w:pPr>
        <w:pStyle w:val="XYZCoords"/>
      </w:pPr>
      <w:r>
        <w:t>H         -2.67991        0.38194       -1.73612</w:t>
      </w:r>
    </w:p>
    <w:p w14:paraId="269502A0" w14:textId="77777777" w:rsidR="000508D0" w:rsidRDefault="000508D0" w:rsidP="000508D0">
      <w:pPr>
        <w:pStyle w:val="XYZCoords"/>
      </w:pPr>
      <w:r>
        <w:t>C         -4.77086       -0.09912       -1.32183</w:t>
      </w:r>
    </w:p>
    <w:p w14:paraId="3D9283A0" w14:textId="77777777" w:rsidR="000508D0" w:rsidRDefault="000508D0" w:rsidP="000508D0">
      <w:pPr>
        <w:pStyle w:val="XYZCoords"/>
      </w:pPr>
      <w:r>
        <w:t>H         -3.04599       -1.30790       -1.80675</w:t>
      </w:r>
    </w:p>
    <w:p w14:paraId="38D06040" w14:textId="77777777" w:rsidR="000508D0" w:rsidRDefault="000508D0" w:rsidP="000508D0">
      <w:pPr>
        <w:pStyle w:val="XYZCoords"/>
      </w:pPr>
      <w:r>
        <w:t>H         -2.86129       -1.74689        1.82075</w:t>
      </w:r>
    </w:p>
    <w:p w14:paraId="2D0949E6" w14:textId="77777777" w:rsidR="000508D0" w:rsidRDefault="000508D0" w:rsidP="000508D0">
      <w:pPr>
        <w:pStyle w:val="XYZCoords"/>
      </w:pPr>
      <w:r>
        <w:t>C         -3.24236       -3.02668        0.14065</w:t>
      </w:r>
    </w:p>
    <w:p w14:paraId="5864BD71" w14:textId="77777777" w:rsidR="000508D0" w:rsidRDefault="000508D0" w:rsidP="000508D0">
      <w:pPr>
        <w:pStyle w:val="XYZCoords"/>
      </w:pPr>
      <w:r>
        <w:t>H         -4.41803       -1.44218        1.03317</w:t>
      </w:r>
    </w:p>
    <w:p w14:paraId="2BC47D6E" w14:textId="77777777" w:rsidR="000508D0" w:rsidRDefault="000508D0" w:rsidP="000508D0">
      <w:pPr>
        <w:pStyle w:val="XYZCoords"/>
      </w:pPr>
      <w:r>
        <w:t>C         -0.36341       -1.29063        1.73384</w:t>
      </w:r>
    </w:p>
    <w:p w14:paraId="2C0CB596" w14:textId="77777777" w:rsidR="000508D0" w:rsidRDefault="000508D0" w:rsidP="000508D0">
      <w:pPr>
        <w:pStyle w:val="XYZCoords"/>
      </w:pPr>
      <w:r>
        <w:t>O         -0.55241       -0.24421       -2.02943</w:t>
      </w:r>
    </w:p>
    <w:p w14:paraId="7E9F000C" w14:textId="77777777" w:rsidR="000508D0" w:rsidRDefault="000508D0" w:rsidP="000508D0">
      <w:pPr>
        <w:pStyle w:val="XYZCoords"/>
      </w:pPr>
      <w:r>
        <w:t>H         -0.51954       -1.07146       -2.52109</w:t>
      </w:r>
    </w:p>
    <w:p w14:paraId="34D1D448" w14:textId="77777777" w:rsidR="000508D0" w:rsidRDefault="000508D0" w:rsidP="000508D0">
      <w:pPr>
        <w:pStyle w:val="XYZCoords"/>
      </w:pPr>
      <w:r>
        <w:t>H         -2.19154       -3.21571       -0.12667</w:t>
      </w:r>
    </w:p>
    <w:p w14:paraId="70C994D0" w14:textId="77777777" w:rsidR="000508D0" w:rsidRDefault="000508D0" w:rsidP="000508D0">
      <w:pPr>
        <w:pStyle w:val="XYZCoords"/>
      </w:pPr>
      <w:r>
        <w:t>H         -3.85742       -3.08026       -0.76983</w:t>
      </w:r>
    </w:p>
    <w:p w14:paraId="005ED46C" w14:textId="77777777" w:rsidR="000508D0" w:rsidRDefault="000508D0" w:rsidP="000508D0">
      <w:pPr>
        <w:pStyle w:val="XYZCoords"/>
      </w:pPr>
      <w:r>
        <w:t>H         -3.58479       -3.82187        0.81910</w:t>
      </w:r>
    </w:p>
    <w:p w14:paraId="5107D33A" w14:textId="77777777" w:rsidR="000508D0" w:rsidRDefault="000508D0" w:rsidP="000508D0">
      <w:pPr>
        <w:pStyle w:val="XYZCoords"/>
      </w:pPr>
      <w:r>
        <w:t>H         -5.05260       -0.00593       -2.38153</w:t>
      </w:r>
    </w:p>
    <w:p w14:paraId="343F476B" w14:textId="77777777" w:rsidR="000508D0" w:rsidRDefault="000508D0" w:rsidP="000508D0">
      <w:pPr>
        <w:pStyle w:val="XYZCoords"/>
      </w:pPr>
      <w:r>
        <w:t>H         -5.04794        0.84874       -0.83522</w:t>
      </w:r>
    </w:p>
    <w:p w14:paraId="7AA39295" w14:textId="77777777" w:rsidR="000508D0" w:rsidRDefault="000508D0" w:rsidP="000508D0">
      <w:pPr>
        <w:pStyle w:val="XYZCoords"/>
      </w:pPr>
      <w:r>
        <w:t>H         -5.39256       -0.89811       -0.88922</w:t>
      </w:r>
    </w:p>
    <w:p w14:paraId="703B5F9A" w14:textId="77777777" w:rsidR="000508D0" w:rsidRDefault="000508D0" w:rsidP="000508D0">
      <w:pPr>
        <w:pStyle w:val="XYZCoords"/>
      </w:pPr>
      <w:r>
        <w:t>H          2.85351       -1.96637       -3.24406</w:t>
      </w:r>
    </w:p>
    <w:p w14:paraId="30CF925A" w14:textId="77777777" w:rsidR="000508D0" w:rsidRDefault="000508D0" w:rsidP="000508D0">
      <w:pPr>
        <w:pStyle w:val="XYZCoords"/>
      </w:pPr>
      <w:r>
        <w:t>H          1.53388       -0.76769       -3.04204</w:t>
      </w:r>
    </w:p>
    <w:p w14:paraId="262E66D5" w14:textId="77777777" w:rsidR="000508D0" w:rsidRDefault="000508D0" w:rsidP="000508D0">
      <w:pPr>
        <w:pStyle w:val="XYZCoords"/>
      </w:pPr>
      <w:r>
        <w:t>H          1.49724       -2.27858       -2.11355</w:t>
      </w:r>
    </w:p>
    <w:p w14:paraId="5D2BAE94" w14:textId="77777777" w:rsidR="000508D0" w:rsidRDefault="000508D0" w:rsidP="000508D0">
      <w:pPr>
        <w:pStyle w:val="XYZCoords"/>
      </w:pPr>
      <w:r>
        <w:t>H          4.30778       -2.55843       -1.47151</w:t>
      </w:r>
    </w:p>
    <w:p w14:paraId="6FD53C41" w14:textId="77777777" w:rsidR="000508D0" w:rsidRDefault="000508D0" w:rsidP="000508D0">
      <w:pPr>
        <w:pStyle w:val="XYZCoords"/>
      </w:pPr>
      <w:r>
        <w:t>H          3.09396       -2.66558       -0.17658</w:t>
      </w:r>
    </w:p>
    <w:p w14:paraId="6275774E" w14:textId="77777777" w:rsidR="000508D0" w:rsidRDefault="000508D0" w:rsidP="000508D0">
      <w:pPr>
        <w:pStyle w:val="XYZCoords"/>
      </w:pPr>
      <w:r>
        <w:t>H          4.51440       -1.59451        0.00201</w:t>
      </w:r>
    </w:p>
    <w:p w14:paraId="4F6EE88A" w14:textId="77777777" w:rsidR="000508D0" w:rsidRDefault="000508D0" w:rsidP="000508D0">
      <w:pPr>
        <w:pStyle w:val="XYZCoords"/>
      </w:pPr>
      <w:r>
        <w:t>H          4.62443       -0.38964       -2.71936</w:t>
      </w:r>
    </w:p>
    <w:p w14:paraId="6CDBE3FA" w14:textId="77777777" w:rsidR="000508D0" w:rsidRDefault="000508D0" w:rsidP="000508D0">
      <w:pPr>
        <w:pStyle w:val="XYZCoords"/>
      </w:pPr>
      <w:r>
        <w:t>H          4.57013        0.67690       -1.30360</w:t>
      </w:r>
    </w:p>
    <w:p w14:paraId="4AC5D299" w14:textId="77777777" w:rsidR="000508D0" w:rsidRDefault="000508D0" w:rsidP="000508D0">
      <w:pPr>
        <w:pStyle w:val="XYZCoords"/>
      </w:pPr>
      <w:r>
        <w:t>H          3.41141        0.89676       -2.63846</w:t>
      </w:r>
    </w:p>
    <w:p w14:paraId="222D1D43" w14:textId="77777777" w:rsidR="000508D0" w:rsidRDefault="000508D0" w:rsidP="000508D0">
      <w:pPr>
        <w:pStyle w:val="XYZCoords"/>
      </w:pPr>
      <w:r>
        <w:t>H          4.77741        0.39768        0.76244</w:t>
      </w:r>
    </w:p>
    <w:p w14:paraId="37C85979" w14:textId="77777777" w:rsidR="000508D0" w:rsidRDefault="000508D0" w:rsidP="000508D0">
      <w:pPr>
        <w:pStyle w:val="XYZCoords"/>
      </w:pPr>
      <w:r>
        <w:t>H          4.42961        1.40719        2.17539</w:t>
      </w:r>
    </w:p>
    <w:p w14:paraId="1C1D5166" w14:textId="77777777" w:rsidR="000508D0" w:rsidRDefault="000508D0" w:rsidP="000508D0">
      <w:pPr>
        <w:pStyle w:val="XYZCoords"/>
      </w:pPr>
      <w:r>
        <w:t>H          3.94093        1.96074        0.56358</w:t>
      </w:r>
    </w:p>
    <w:p w14:paraId="2BC872C0" w14:textId="77777777" w:rsidR="000508D0" w:rsidRDefault="000508D0" w:rsidP="000508D0">
      <w:pPr>
        <w:pStyle w:val="XYZCoords"/>
      </w:pPr>
      <w:r>
        <w:t>H          3.62536       -1.56423        1.86222</w:t>
      </w:r>
    </w:p>
    <w:p w14:paraId="43E6E82C" w14:textId="77777777" w:rsidR="000508D0" w:rsidRDefault="000508D0" w:rsidP="000508D0">
      <w:pPr>
        <w:pStyle w:val="XYZCoords"/>
      </w:pPr>
      <w:r>
        <w:t>H          1.96971       -1.41019        2.48923</w:t>
      </w:r>
    </w:p>
    <w:p w14:paraId="0C65B136" w14:textId="77777777" w:rsidR="000508D0" w:rsidRDefault="000508D0" w:rsidP="000508D0">
      <w:pPr>
        <w:pStyle w:val="XYZCoords"/>
      </w:pPr>
      <w:r>
        <w:t>H          3.30471       -0.55087        3.28072</w:t>
      </w:r>
    </w:p>
    <w:p w14:paraId="344C1433" w14:textId="77777777" w:rsidR="000508D0" w:rsidRDefault="000508D0" w:rsidP="000508D0">
      <w:pPr>
        <w:pStyle w:val="XYZCoords"/>
      </w:pPr>
      <w:r>
        <w:t>H          2.24443        1.55016        3.19394</w:t>
      </w:r>
    </w:p>
    <w:p w14:paraId="65AFA91D" w14:textId="77777777" w:rsidR="000508D0" w:rsidRDefault="000508D0" w:rsidP="000508D0">
      <w:pPr>
        <w:pStyle w:val="XYZCoords"/>
      </w:pPr>
      <w:r>
        <w:t>H          0.78337        0.92786        2.38544</w:t>
      </w:r>
    </w:p>
    <w:p w14:paraId="1EF7AD68" w14:textId="77777777" w:rsidR="000508D0" w:rsidRDefault="000508D0" w:rsidP="000508D0">
      <w:pPr>
        <w:pStyle w:val="XYZCoords"/>
      </w:pPr>
      <w:r>
        <w:t>H          1.66994        2.31323        1.69793</w:t>
      </w:r>
    </w:p>
    <w:p w14:paraId="1EC42987" w14:textId="77777777" w:rsidR="000508D0" w:rsidRDefault="000508D0" w:rsidP="000508D0">
      <w:pPr>
        <w:pStyle w:val="XYZCoords"/>
      </w:pPr>
      <w:r>
        <w:t>O         -0.39707       -1.72073        2.82230</w:t>
      </w:r>
    </w:p>
    <w:p w14:paraId="6679E31A" w14:textId="77777777" w:rsidR="000508D0" w:rsidRDefault="000508D0">
      <w:pPr>
        <w:rPr>
          <w:sz w:val="9"/>
        </w:rPr>
      </w:pPr>
      <w:r>
        <w:br w:type="page"/>
      </w:r>
    </w:p>
    <w:p w14:paraId="6D0A4C16" w14:textId="0DB9D02D" w:rsidR="000508D0" w:rsidRDefault="000508D0" w:rsidP="000508D0">
      <w:pPr>
        <w:pStyle w:val="Caption"/>
      </w:pPr>
      <w:bookmarkStart w:id="281" w:name="_Toc464139294"/>
      <w:r>
        <w:t xml:space="preserve">Figure </w:t>
      </w:r>
      <w:fldSimple w:instr=" STYLEREF 2 \s ">
        <w:r w:rsidR="0073677E">
          <w:rPr>
            <w:noProof/>
          </w:rPr>
          <w:t>11.5</w:t>
        </w:r>
      </w:fldSimple>
      <w:r w:rsidR="008F3988">
        <w:noBreakHyphen/>
      </w:r>
      <w:fldSimple w:instr=" SEQ Figure \* ARABIC \s 2 ">
        <w:r w:rsidR="0073677E">
          <w:rPr>
            <w:noProof/>
          </w:rPr>
          <w:t>28</w:t>
        </w:r>
      </w:fldSimple>
      <w:r>
        <w:t xml:space="preserve"> [F-Trans]S</w:t>
      </w:r>
      <w:r>
        <w:rPr>
          <w:vertAlign w:val="subscript"/>
        </w:rPr>
        <w:t>0</w:t>
      </w:r>
      <w:r>
        <w:rPr>
          <w:vertAlign w:val="superscript"/>
        </w:rPr>
        <w:t xml:space="preserve"> </w:t>
      </w:r>
      <w:r>
        <w:t>Structure and Coordinates</w:t>
      </w:r>
      <w:bookmarkEnd w:id="281"/>
    </w:p>
    <w:p w14:paraId="3F15DA8F" w14:textId="77777777" w:rsidR="000508D0" w:rsidRDefault="000508D0" w:rsidP="000508D0">
      <w:pPr>
        <w:pStyle w:val="CaptionText"/>
      </w:pPr>
    </w:p>
    <w:p w14:paraId="446E6F73" w14:textId="77777777" w:rsidR="000508D0" w:rsidRDefault="000508D0" w:rsidP="000508D0">
      <w:r>
        <w:rPr>
          <w:noProof/>
        </w:rPr>
        <w:drawing>
          <wp:anchor distT="0" distB="0" distL="114300" distR="114300" simplePos="0" relativeHeight="251682816" behindDoc="0" locked="0" layoutInCell="1" allowOverlap="1" wp14:anchorId="380A41DD" wp14:editId="7C8D81DD">
            <wp:simplePos x="0" y="0"/>
            <wp:positionH relativeFrom="column">
              <wp:posOffset>1713230</wp:posOffset>
            </wp:positionH>
            <wp:positionV relativeFrom="paragraph">
              <wp:posOffset>163830</wp:posOffset>
            </wp:positionV>
            <wp:extent cx="4458970" cy="4458970"/>
            <wp:effectExtent l="0" t="0" r="0" b="0"/>
            <wp:wrapSquare wrapText="bothSides"/>
            <wp:docPr id="26" name="Picture 26" descr="Macintosh HD:Users:Jacob:Documents:Water_Splitting:Two_Photon_Water_Splitting:Computational_Data:F_Intermediate:Trans-A:2-Full-Trans-A-GPNMR-NoSp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Macintosh HD:Users:Jacob:Documents:Water_Splitting:Two_Photon_Water_Splitting:Computational_Data:F_Intermediate:Trans-A:2-Full-Trans-A-GPNMR-NoSpin.png"/>
                    <pic:cNvPicPr>
                      <a:picLocks noChangeAspect="1" noChangeArrowheads="1"/>
                    </pic:cNvPicPr>
                  </pic:nvPicPr>
                  <pic:blipFill>
                    <a:blip r:embed="rId157">
                      <a:extLst>
                        <a:ext uri="{28A0092B-C50C-407E-A947-70E740481C1C}">
                          <a14:useLocalDpi xmlns:a14="http://schemas.microsoft.com/office/drawing/2010/main" val="0"/>
                        </a:ext>
                      </a:extLst>
                    </a:blip>
                    <a:srcRect/>
                    <a:stretch>
                      <a:fillRect/>
                    </a:stretch>
                  </pic:blipFill>
                  <pic:spPr bwMode="auto">
                    <a:xfrm>
                      <a:off x="0" y="0"/>
                      <a:ext cx="4458970" cy="445897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BB65DE6" w14:textId="77777777" w:rsidR="000508D0" w:rsidRDefault="000508D0" w:rsidP="000508D0">
      <w:pPr>
        <w:pStyle w:val="XYZCoords"/>
      </w:pPr>
      <w:r>
        <w:t>63</w:t>
      </w:r>
    </w:p>
    <w:p w14:paraId="7E3D398F" w14:textId="77777777" w:rsidR="000508D0" w:rsidRDefault="000508D0" w:rsidP="000508D0">
      <w:pPr>
        <w:pStyle w:val="XYZCoords"/>
      </w:pPr>
      <w:r>
        <w:tab/>
        <w:t>Energy: -928595.0842646</w:t>
      </w:r>
    </w:p>
    <w:p w14:paraId="0DD63091" w14:textId="77777777" w:rsidR="000508D0" w:rsidRDefault="000508D0" w:rsidP="000508D0">
      <w:pPr>
        <w:pStyle w:val="XYZCoords"/>
      </w:pPr>
      <w:r>
        <w:t>N         -0.80008        1.42201       -0.04137</w:t>
      </w:r>
    </w:p>
    <w:p w14:paraId="6D11E9D7" w14:textId="77777777" w:rsidR="000508D0" w:rsidRDefault="000508D0" w:rsidP="000508D0">
      <w:pPr>
        <w:pStyle w:val="XYZCoords"/>
      </w:pPr>
      <w:r>
        <w:t>C         -2.01529        1.84205        0.33314</w:t>
      </w:r>
    </w:p>
    <w:p w14:paraId="6344BBAA" w14:textId="77777777" w:rsidR="000508D0" w:rsidRDefault="000508D0" w:rsidP="000508D0">
      <w:pPr>
        <w:pStyle w:val="XYZCoords"/>
      </w:pPr>
      <w:r>
        <w:t>C          0.08710        2.25307       -0.61139</w:t>
      </w:r>
    </w:p>
    <w:p w14:paraId="5EE04B96" w14:textId="77777777" w:rsidR="000508D0" w:rsidRDefault="000508D0" w:rsidP="000508D0">
      <w:pPr>
        <w:pStyle w:val="XYZCoords"/>
      </w:pPr>
      <w:r>
        <w:t>C         -2.40612        3.16389        0.15747</w:t>
      </w:r>
    </w:p>
    <w:p w14:paraId="5DC0A9BC" w14:textId="77777777" w:rsidR="000508D0" w:rsidRDefault="000508D0" w:rsidP="000508D0">
      <w:pPr>
        <w:pStyle w:val="XYZCoords"/>
      </w:pPr>
      <w:r>
        <w:t>C         -1.49281        4.05289       -0.40659</w:t>
      </w:r>
    </w:p>
    <w:p w14:paraId="433C6EE2" w14:textId="77777777" w:rsidR="000508D0" w:rsidRDefault="000508D0" w:rsidP="000508D0">
      <w:pPr>
        <w:pStyle w:val="XYZCoords"/>
      </w:pPr>
      <w:r>
        <w:t>C         -0.23606        3.59815       -0.79275</w:t>
      </w:r>
    </w:p>
    <w:p w14:paraId="0076A8ED" w14:textId="77777777" w:rsidR="000508D0" w:rsidRDefault="000508D0" w:rsidP="000508D0">
      <w:pPr>
        <w:pStyle w:val="XYZCoords"/>
      </w:pPr>
      <w:r>
        <w:t>C         -2.83614        0.77931        0.99500</w:t>
      </w:r>
    </w:p>
    <w:p w14:paraId="633B30E3" w14:textId="77777777" w:rsidR="000508D0" w:rsidRDefault="000508D0" w:rsidP="000508D0">
      <w:pPr>
        <w:pStyle w:val="XYZCoords"/>
      </w:pPr>
      <w:r>
        <w:t>H         -3.40192        3.48854        0.46079</w:t>
      </w:r>
    </w:p>
    <w:p w14:paraId="70CF556C" w14:textId="77777777" w:rsidR="000508D0" w:rsidRDefault="000508D0" w:rsidP="000508D0">
      <w:pPr>
        <w:pStyle w:val="XYZCoords"/>
      </w:pPr>
      <w:r>
        <w:t>H         -1.76456        5.10007       -0.55239</w:t>
      </w:r>
    </w:p>
    <w:p w14:paraId="5D0CF72F" w14:textId="77777777" w:rsidR="000508D0" w:rsidRDefault="000508D0" w:rsidP="000508D0">
      <w:pPr>
        <w:pStyle w:val="XYZCoords"/>
      </w:pPr>
      <w:r>
        <w:t>H          0.48999        4.27366       -1.24616</w:t>
      </w:r>
    </w:p>
    <w:p w14:paraId="5573B617" w14:textId="77777777" w:rsidR="000508D0" w:rsidRDefault="000508D0" w:rsidP="000508D0">
      <w:pPr>
        <w:pStyle w:val="XYZCoords"/>
      </w:pPr>
      <w:r>
        <w:t>C          1.38015        1.63724       -1.04565</w:t>
      </w:r>
    </w:p>
    <w:p w14:paraId="531D7F66" w14:textId="77777777" w:rsidR="000508D0" w:rsidRDefault="000508D0" w:rsidP="000508D0">
      <w:pPr>
        <w:pStyle w:val="XYZCoords"/>
      </w:pPr>
      <w:r>
        <w:t>N         -2.67460       -0.52971        0.33005</w:t>
      </w:r>
    </w:p>
    <w:p w14:paraId="2DAD4D3D" w14:textId="77777777" w:rsidR="000508D0" w:rsidRDefault="000508D0" w:rsidP="000508D0">
      <w:pPr>
        <w:pStyle w:val="XYZCoords"/>
      </w:pPr>
      <w:r>
        <w:t>H         -3.89593        1.07920        1.06179</w:t>
      </w:r>
    </w:p>
    <w:p w14:paraId="6C78E730" w14:textId="77777777" w:rsidR="000508D0" w:rsidRDefault="000508D0" w:rsidP="000508D0">
      <w:pPr>
        <w:pStyle w:val="XYZCoords"/>
      </w:pPr>
      <w:r>
        <w:t>H         -2.45228        0.65674        2.02086</w:t>
      </w:r>
    </w:p>
    <w:p w14:paraId="754A07F5" w14:textId="77777777" w:rsidR="000508D0" w:rsidRDefault="000508D0" w:rsidP="000508D0">
      <w:pPr>
        <w:pStyle w:val="XYZCoords"/>
      </w:pPr>
      <w:r>
        <w:t>H          1.20532        1.24514       -2.06318</w:t>
      </w:r>
    </w:p>
    <w:p w14:paraId="34203505" w14:textId="77777777" w:rsidR="000508D0" w:rsidRDefault="000508D0" w:rsidP="000508D0">
      <w:pPr>
        <w:pStyle w:val="XYZCoords"/>
      </w:pPr>
      <w:r>
        <w:t>P          1.72843        0.07619       -0.07604</w:t>
      </w:r>
    </w:p>
    <w:p w14:paraId="529ED3C3" w14:textId="77777777" w:rsidR="000508D0" w:rsidRDefault="000508D0" w:rsidP="000508D0">
      <w:pPr>
        <w:pStyle w:val="XYZCoords"/>
      </w:pPr>
      <w:r>
        <w:t>H          2.20011        2.36921       -1.06618</w:t>
      </w:r>
    </w:p>
    <w:p w14:paraId="322EBC9A" w14:textId="77777777" w:rsidR="000508D0" w:rsidRDefault="000508D0" w:rsidP="000508D0">
      <w:pPr>
        <w:pStyle w:val="XYZCoords"/>
      </w:pPr>
      <w:r>
        <w:t>Ru        -0.40440       -0.63417        0.12216</w:t>
      </w:r>
    </w:p>
    <w:p w14:paraId="460634D7" w14:textId="77777777" w:rsidR="000508D0" w:rsidRDefault="000508D0" w:rsidP="000508D0">
      <w:pPr>
        <w:pStyle w:val="XYZCoords"/>
      </w:pPr>
      <w:r>
        <w:t>C         -3.31677       -0.52889       -1.00610</w:t>
      </w:r>
    </w:p>
    <w:p w14:paraId="7725EE39" w14:textId="77777777" w:rsidR="000508D0" w:rsidRDefault="000508D0" w:rsidP="000508D0">
      <w:pPr>
        <w:pStyle w:val="XYZCoords"/>
      </w:pPr>
      <w:r>
        <w:t>C          2.98840       -0.83483       -1.17047</w:t>
      </w:r>
    </w:p>
    <w:p w14:paraId="053103E9" w14:textId="77777777" w:rsidR="000508D0" w:rsidRDefault="000508D0" w:rsidP="000508D0">
      <w:pPr>
        <w:pStyle w:val="XYZCoords"/>
      </w:pPr>
      <w:r>
        <w:t>C         -3.23884       -1.55482        1.23772</w:t>
      </w:r>
    </w:p>
    <w:p w14:paraId="446FB738" w14:textId="77777777" w:rsidR="000508D0" w:rsidRDefault="000508D0" w:rsidP="000508D0">
      <w:pPr>
        <w:pStyle w:val="XYZCoords"/>
      </w:pPr>
      <w:r>
        <w:t>C          2.56798        0.66948        1.52673</w:t>
      </w:r>
    </w:p>
    <w:p w14:paraId="0CD4B451" w14:textId="77777777" w:rsidR="000508D0" w:rsidRDefault="000508D0" w:rsidP="000508D0">
      <w:pPr>
        <w:pStyle w:val="XYZCoords"/>
      </w:pPr>
      <w:r>
        <w:t>C          2.19557       -1.57220       -2.25448</w:t>
      </w:r>
    </w:p>
    <w:p w14:paraId="57163A27" w14:textId="77777777" w:rsidR="000508D0" w:rsidRDefault="000508D0" w:rsidP="000508D0">
      <w:pPr>
        <w:pStyle w:val="XYZCoords"/>
      </w:pPr>
      <w:r>
        <w:t>C          3.75077       -1.87787       -0.35107</w:t>
      </w:r>
    </w:p>
    <w:p w14:paraId="0AC1C2E3" w14:textId="77777777" w:rsidR="000508D0" w:rsidRDefault="000508D0" w:rsidP="000508D0">
      <w:pPr>
        <w:pStyle w:val="XYZCoords"/>
      </w:pPr>
      <w:r>
        <w:t>C          3.96721        0.12336       -1.85464</w:t>
      </w:r>
    </w:p>
    <w:p w14:paraId="465E3457" w14:textId="77777777" w:rsidR="000508D0" w:rsidRDefault="000508D0" w:rsidP="000508D0">
      <w:pPr>
        <w:pStyle w:val="XYZCoords"/>
      </w:pPr>
      <w:r>
        <w:t>C          1.66301        1.74844        2.13123</w:t>
      </w:r>
    </w:p>
    <w:p w14:paraId="270AB816" w14:textId="77777777" w:rsidR="000508D0" w:rsidRDefault="000508D0" w:rsidP="000508D0">
      <w:pPr>
        <w:pStyle w:val="XYZCoords"/>
      </w:pPr>
      <w:r>
        <w:t>C          3.95882        1.26826        1.32423</w:t>
      </w:r>
    </w:p>
    <w:p w14:paraId="6144EC99" w14:textId="77777777" w:rsidR="000508D0" w:rsidRDefault="000508D0" w:rsidP="000508D0">
      <w:pPr>
        <w:pStyle w:val="XYZCoords"/>
      </w:pPr>
      <w:r>
        <w:t>C          2.62271       -0.50133        2.51198</w:t>
      </w:r>
    </w:p>
    <w:p w14:paraId="2C3583CC" w14:textId="77777777" w:rsidR="000508D0" w:rsidRDefault="000508D0" w:rsidP="000508D0">
      <w:pPr>
        <w:pStyle w:val="XYZCoords"/>
      </w:pPr>
      <w:r>
        <w:t>H         -0.38438       -0.55794        1.74376</w:t>
      </w:r>
    </w:p>
    <w:p w14:paraId="1C0DF743" w14:textId="77777777" w:rsidR="000508D0" w:rsidRDefault="000508D0" w:rsidP="000508D0">
      <w:pPr>
        <w:pStyle w:val="XYZCoords"/>
      </w:pPr>
      <w:r>
        <w:t>H         -2.72303        0.14852       -1.63637</w:t>
      </w:r>
    </w:p>
    <w:p w14:paraId="5ED38A1F" w14:textId="77777777" w:rsidR="000508D0" w:rsidRDefault="000508D0" w:rsidP="000508D0">
      <w:pPr>
        <w:pStyle w:val="XYZCoords"/>
      </w:pPr>
      <w:r>
        <w:t>C         -4.80382       -0.21466       -1.04423</w:t>
      </w:r>
    </w:p>
    <w:p w14:paraId="7466BDB8" w14:textId="77777777" w:rsidR="000508D0" w:rsidRDefault="000508D0" w:rsidP="000508D0">
      <w:pPr>
        <w:pStyle w:val="XYZCoords"/>
      </w:pPr>
      <w:r>
        <w:t>H         -3.12800       -1.52055       -1.43586</w:t>
      </w:r>
    </w:p>
    <w:p w14:paraId="248942B7" w14:textId="77777777" w:rsidR="000508D0" w:rsidRDefault="000508D0" w:rsidP="000508D0">
      <w:pPr>
        <w:pStyle w:val="XYZCoords"/>
      </w:pPr>
      <w:r>
        <w:t>H         -2.59533       -1.54706        2.12912</w:t>
      </w:r>
    </w:p>
    <w:p w14:paraId="40D13E86" w14:textId="77777777" w:rsidR="000508D0" w:rsidRDefault="000508D0" w:rsidP="000508D0">
      <w:pPr>
        <w:pStyle w:val="XYZCoords"/>
      </w:pPr>
      <w:r>
        <w:t>C         -3.29428       -2.95019        0.65467</w:t>
      </w:r>
    </w:p>
    <w:p w14:paraId="36585E91" w14:textId="77777777" w:rsidR="000508D0" w:rsidRDefault="000508D0" w:rsidP="000508D0">
      <w:pPr>
        <w:pStyle w:val="XYZCoords"/>
      </w:pPr>
      <w:r>
        <w:t>H         -4.25429       -1.24594        1.55620</w:t>
      </w:r>
    </w:p>
    <w:p w14:paraId="7730A9E1" w14:textId="77777777" w:rsidR="000508D0" w:rsidRDefault="000508D0" w:rsidP="000508D0">
      <w:pPr>
        <w:pStyle w:val="XYZCoords"/>
      </w:pPr>
      <w:r>
        <w:t>C          0.02966       -2.39316        0.33554</w:t>
      </w:r>
    </w:p>
    <w:p w14:paraId="20F20856" w14:textId="77777777" w:rsidR="000508D0" w:rsidRDefault="000508D0" w:rsidP="000508D0">
      <w:pPr>
        <w:pStyle w:val="XYZCoords"/>
      </w:pPr>
      <w:r>
        <w:t>O         -0.62223       -0.36430       -2.01252</w:t>
      </w:r>
    </w:p>
    <w:p w14:paraId="00369ECB" w14:textId="77777777" w:rsidR="000508D0" w:rsidRDefault="000508D0" w:rsidP="000508D0">
      <w:pPr>
        <w:pStyle w:val="XYZCoords"/>
      </w:pPr>
      <w:r>
        <w:t>H         -0.67378       -1.23608       -2.41991</w:t>
      </w:r>
    </w:p>
    <w:p w14:paraId="4A76732A" w14:textId="77777777" w:rsidR="000508D0" w:rsidRDefault="000508D0" w:rsidP="000508D0">
      <w:pPr>
        <w:pStyle w:val="XYZCoords"/>
      </w:pPr>
      <w:r>
        <w:t>H         -2.32106       -3.24701        0.24091</w:t>
      </w:r>
    </w:p>
    <w:p w14:paraId="3D2CEC8C" w14:textId="77777777" w:rsidR="000508D0" w:rsidRDefault="000508D0" w:rsidP="000508D0">
      <w:pPr>
        <w:pStyle w:val="XYZCoords"/>
      </w:pPr>
      <w:r>
        <w:t>H         -4.05502       -3.04876       -0.13346</w:t>
      </w:r>
    </w:p>
    <w:p w14:paraId="7F7B9A5C" w14:textId="77777777" w:rsidR="000508D0" w:rsidRDefault="000508D0" w:rsidP="000508D0">
      <w:pPr>
        <w:pStyle w:val="XYZCoords"/>
      </w:pPr>
      <w:r>
        <w:t>H         -3.55292       -3.66121        1.45301</w:t>
      </w:r>
    </w:p>
    <w:p w14:paraId="43DDC404" w14:textId="77777777" w:rsidR="000508D0" w:rsidRDefault="000508D0" w:rsidP="000508D0">
      <w:pPr>
        <w:pStyle w:val="XYZCoords"/>
      </w:pPr>
      <w:r>
        <w:t>H         -5.15707       -0.32368       -2.08074</w:t>
      </w:r>
    </w:p>
    <w:p w14:paraId="2DB5AC64" w14:textId="77777777" w:rsidR="000508D0" w:rsidRDefault="000508D0" w:rsidP="000508D0">
      <w:pPr>
        <w:pStyle w:val="XYZCoords"/>
      </w:pPr>
      <w:r>
        <w:t>H         -5.03248        0.81782       -0.73872</w:t>
      </w:r>
    </w:p>
    <w:p w14:paraId="2DA33120" w14:textId="77777777" w:rsidR="000508D0" w:rsidRDefault="000508D0" w:rsidP="000508D0">
      <w:pPr>
        <w:pStyle w:val="XYZCoords"/>
      </w:pPr>
      <w:r>
        <w:t>H         -5.40541       -0.89516       -0.42114</w:t>
      </w:r>
    </w:p>
    <w:p w14:paraId="68A06653" w14:textId="77777777" w:rsidR="000508D0" w:rsidRDefault="000508D0" w:rsidP="000508D0">
      <w:pPr>
        <w:pStyle w:val="XYZCoords"/>
      </w:pPr>
      <w:r>
        <w:t>H          2.90435       -1.96849       -3.00088</w:t>
      </w:r>
    </w:p>
    <w:p w14:paraId="6C8265DA" w14:textId="77777777" w:rsidR="000508D0" w:rsidRDefault="000508D0" w:rsidP="000508D0">
      <w:pPr>
        <w:pStyle w:val="XYZCoords"/>
      </w:pPr>
      <w:r>
        <w:t>H          1.45853       -0.92112       -2.74563</w:t>
      </w:r>
    </w:p>
    <w:p w14:paraId="618A4505" w14:textId="77777777" w:rsidR="000508D0" w:rsidRDefault="000508D0" w:rsidP="000508D0">
      <w:pPr>
        <w:pStyle w:val="XYZCoords"/>
      </w:pPr>
      <w:r>
        <w:t>H          1.64034       -2.41699       -1.82452</w:t>
      </w:r>
    </w:p>
    <w:p w14:paraId="1086AF28" w14:textId="77777777" w:rsidR="000508D0" w:rsidRDefault="000508D0" w:rsidP="000508D0">
      <w:pPr>
        <w:pStyle w:val="XYZCoords"/>
      </w:pPr>
      <w:r>
        <w:t>H          4.33695       -2.50636       -1.04223</w:t>
      </w:r>
    </w:p>
    <w:p w14:paraId="19FA38F2" w14:textId="77777777" w:rsidR="000508D0" w:rsidRDefault="000508D0" w:rsidP="000508D0">
      <w:pPr>
        <w:pStyle w:val="XYZCoords"/>
      </w:pPr>
      <w:r>
        <w:t>H          3.06523       -2.54178        0.19634</w:t>
      </w:r>
    </w:p>
    <w:p w14:paraId="2F676439" w14:textId="77777777" w:rsidR="000508D0" w:rsidRDefault="000508D0" w:rsidP="000508D0">
      <w:pPr>
        <w:pStyle w:val="XYZCoords"/>
      </w:pPr>
      <w:r>
        <w:t>H          4.45549       -1.43199        0.36428</w:t>
      </w:r>
    </w:p>
    <w:p w14:paraId="2C7C9D0D" w14:textId="77777777" w:rsidR="000508D0" w:rsidRDefault="000508D0" w:rsidP="000508D0">
      <w:pPr>
        <w:pStyle w:val="XYZCoords"/>
      </w:pPr>
      <w:r>
        <w:t>H          4.69269       -0.46925       -2.43693</w:t>
      </w:r>
    </w:p>
    <w:p w14:paraId="43A1B3FE" w14:textId="77777777" w:rsidR="000508D0" w:rsidRDefault="000508D0" w:rsidP="000508D0">
      <w:pPr>
        <w:pStyle w:val="XYZCoords"/>
      </w:pPr>
      <w:r>
        <w:t>H          4.53709        0.74184       -1.15000</w:t>
      </w:r>
    </w:p>
    <w:p w14:paraId="2D8300EC" w14:textId="77777777" w:rsidR="000508D0" w:rsidRDefault="000508D0" w:rsidP="000508D0">
      <w:pPr>
        <w:pStyle w:val="XYZCoords"/>
      </w:pPr>
      <w:r>
        <w:t>H          3.45345        0.78874       -2.56369</w:t>
      </w:r>
    </w:p>
    <w:p w14:paraId="15C73BEC" w14:textId="77777777" w:rsidR="000508D0" w:rsidRDefault="000508D0" w:rsidP="000508D0">
      <w:pPr>
        <w:pStyle w:val="XYZCoords"/>
      </w:pPr>
      <w:r>
        <w:t>H          4.69663        0.52824        0.98659</w:t>
      </w:r>
    </w:p>
    <w:p w14:paraId="17528C93" w14:textId="77777777" w:rsidR="000508D0" w:rsidRDefault="000508D0" w:rsidP="000508D0">
      <w:pPr>
        <w:pStyle w:val="XYZCoords"/>
      </w:pPr>
      <w:r>
        <w:t>H          4.31802        1.67091        2.28640</w:t>
      </w:r>
    </w:p>
    <w:p w14:paraId="54E7B3F3" w14:textId="77777777" w:rsidR="000508D0" w:rsidRDefault="000508D0" w:rsidP="000508D0">
      <w:pPr>
        <w:pStyle w:val="XYZCoords"/>
      </w:pPr>
      <w:r>
        <w:t>H          3.95127        2.10330        0.60632</w:t>
      </w:r>
    </w:p>
    <w:p w14:paraId="57EF553B" w14:textId="77777777" w:rsidR="000508D0" w:rsidRDefault="000508D0" w:rsidP="000508D0">
      <w:pPr>
        <w:pStyle w:val="XYZCoords"/>
      </w:pPr>
      <w:r>
        <w:t>H          3.31040       -1.29420        2.19136</w:t>
      </w:r>
    </w:p>
    <w:p w14:paraId="13A59E1D" w14:textId="77777777" w:rsidR="000508D0" w:rsidRDefault="000508D0" w:rsidP="000508D0">
      <w:pPr>
        <w:pStyle w:val="XYZCoords"/>
      </w:pPr>
      <w:r>
        <w:t>H          1.62198       -0.93940        2.63946</w:t>
      </w:r>
    </w:p>
    <w:p w14:paraId="53AF84AB" w14:textId="77777777" w:rsidR="000508D0" w:rsidRDefault="000508D0" w:rsidP="000508D0">
      <w:pPr>
        <w:pStyle w:val="XYZCoords"/>
      </w:pPr>
      <w:r>
        <w:t>H          2.97139       -0.13229        3.49119</w:t>
      </w:r>
    </w:p>
    <w:p w14:paraId="0F816E90" w14:textId="77777777" w:rsidR="000508D0" w:rsidRDefault="000508D0" w:rsidP="000508D0">
      <w:pPr>
        <w:pStyle w:val="XYZCoords"/>
      </w:pPr>
      <w:r>
        <w:t>H          2.06319        2.03045        3.11924</w:t>
      </w:r>
    </w:p>
    <w:p w14:paraId="737B4700" w14:textId="77777777" w:rsidR="000508D0" w:rsidRDefault="000508D0" w:rsidP="000508D0">
      <w:pPr>
        <w:pStyle w:val="XYZCoords"/>
      </w:pPr>
      <w:r>
        <w:t>H          0.63872        1.37295        2.26559</w:t>
      </w:r>
    </w:p>
    <w:p w14:paraId="5B5FD025" w14:textId="77777777" w:rsidR="000508D0" w:rsidRDefault="000508D0" w:rsidP="000508D0">
      <w:pPr>
        <w:pStyle w:val="XYZCoords"/>
      </w:pPr>
      <w:r>
        <w:t>H          1.63082        2.66104        1.51687</w:t>
      </w:r>
    </w:p>
    <w:p w14:paraId="05C1131B" w14:textId="77777777" w:rsidR="000508D0" w:rsidRDefault="000508D0" w:rsidP="000508D0">
      <w:pPr>
        <w:pStyle w:val="XYZCoords"/>
      </w:pPr>
      <w:r>
        <w:t>O          0.36196       -3.49890        0.50636</w:t>
      </w:r>
    </w:p>
    <w:p w14:paraId="5B06A95B" w14:textId="77777777" w:rsidR="000508D0" w:rsidRDefault="000508D0">
      <w:pPr>
        <w:rPr>
          <w:sz w:val="9"/>
        </w:rPr>
      </w:pPr>
      <w:r>
        <w:br w:type="page"/>
      </w:r>
    </w:p>
    <w:p w14:paraId="299BEAE4" w14:textId="2231DD1A" w:rsidR="000508D0" w:rsidRDefault="000508D0" w:rsidP="000508D0">
      <w:pPr>
        <w:pStyle w:val="Caption"/>
      </w:pPr>
      <w:bookmarkStart w:id="282" w:name="_Toc464139295"/>
      <w:r>
        <w:t xml:space="preserve">Figure </w:t>
      </w:r>
      <w:fldSimple w:instr=" STYLEREF 2 \s ">
        <w:r w:rsidR="0073677E">
          <w:rPr>
            <w:noProof/>
          </w:rPr>
          <w:t>11.5</w:t>
        </w:r>
      </w:fldSimple>
      <w:r w:rsidR="008F3988">
        <w:noBreakHyphen/>
      </w:r>
      <w:fldSimple w:instr=" SEQ Figure \* ARABIC \s 2 ">
        <w:r w:rsidR="0073677E">
          <w:rPr>
            <w:noProof/>
          </w:rPr>
          <w:t>29</w:t>
        </w:r>
      </w:fldSimple>
      <w:r>
        <w:t xml:space="preserve"> [F-Trans-Up]S</w:t>
      </w:r>
      <w:r>
        <w:rPr>
          <w:vertAlign w:val="subscript"/>
        </w:rPr>
        <w:t>0</w:t>
      </w:r>
      <w:r>
        <w:t xml:space="preserve"> Structure and Coordinates</w:t>
      </w:r>
      <w:bookmarkEnd w:id="282"/>
    </w:p>
    <w:p w14:paraId="5D8EF6B5" w14:textId="77777777" w:rsidR="000508D0" w:rsidRDefault="000508D0" w:rsidP="000508D0">
      <w:pPr>
        <w:pStyle w:val="CaptionText"/>
      </w:pPr>
    </w:p>
    <w:p w14:paraId="509B5B57" w14:textId="77777777" w:rsidR="000508D0" w:rsidRDefault="000508D0" w:rsidP="000508D0">
      <w:r>
        <w:rPr>
          <w:noProof/>
        </w:rPr>
        <w:drawing>
          <wp:anchor distT="0" distB="0" distL="114300" distR="114300" simplePos="0" relativeHeight="251683840" behindDoc="0" locked="0" layoutInCell="1" allowOverlap="1" wp14:anchorId="5BBBFF88" wp14:editId="5646F52C">
            <wp:simplePos x="0" y="0"/>
            <wp:positionH relativeFrom="column">
              <wp:posOffset>1598930</wp:posOffset>
            </wp:positionH>
            <wp:positionV relativeFrom="paragraph">
              <wp:posOffset>50800</wp:posOffset>
            </wp:positionV>
            <wp:extent cx="4687570" cy="4687570"/>
            <wp:effectExtent l="0" t="0" r="0" b="0"/>
            <wp:wrapSquare wrapText="bothSides"/>
            <wp:docPr id="27" name="Picture 27" descr="Macintosh HD:Users:Jacob:Documents:Water_Splitting:Two_Photon_Water_Splitting:Computational_Data:F_Intermediate:Trans-B:2-Full-Trans-B-GPNMR-NoSp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Macintosh HD:Users:Jacob:Documents:Water_Splitting:Two_Photon_Water_Splitting:Computational_Data:F_Intermediate:Trans-B:2-Full-Trans-B-GPNMR-NoSpin.png"/>
                    <pic:cNvPicPr>
                      <a:picLocks noChangeAspect="1" noChangeArrowheads="1"/>
                    </pic:cNvPicPr>
                  </pic:nvPicPr>
                  <pic:blipFill>
                    <a:blip r:embed="rId158">
                      <a:extLst>
                        <a:ext uri="{28A0092B-C50C-407E-A947-70E740481C1C}">
                          <a14:useLocalDpi xmlns:a14="http://schemas.microsoft.com/office/drawing/2010/main" val="0"/>
                        </a:ext>
                      </a:extLst>
                    </a:blip>
                    <a:srcRect/>
                    <a:stretch>
                      <a:fillRect/>
                    </a:stretch>
                  </pic:blipFill>
                  <pic:spPr bwMode="auto">
                    <a:xfrm>
                      <a:off x="0" y="0"/>
                      <a:ext cx="4687570" cy="468757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30BED6C" w14:textId="77777777" w:rsidR="000508D0" w:rsidRDefault="000508D0" w:rsidP="000508D0">
      <w:pPr>
        <w:pStyle w:val="XYZCoords"/>
      </w:pPr>
      <w:r>
        <w:t>63</w:t>
      </w:r>
    </w:p>
    <w:p w14:paraId="2BA039C1" w14:textId="77777777" w:rsidR="000508D0" w:rsidRDefault="000508D0" w:rsidP="000508D0">
      <w:pPr>
        <w:pStyle w:val="XYZCoords"/>
      </w:pPr>
      <w:r>
        <w:tab/>
        <w:t>Energy: -928597.8425390</w:t>
      </w:r>
    </w:p>
    <w:p w14:paraId="3CD45BC8" w14:textId="77777777" w:rsidR="000508D0" w:rsidRDefault="000508D0" w:rsidP="000508D0">
      <w:pPr>
        <w:pStyle w:val="XYZCoords"/>
      </w:pPr>
      <w:r>
        <w:t>N         -0.80456        1.44495       -0.18829</w:t>
      </w:r>
    </w:p>
    <w:p w14:paraId="39D1EA1D" w14:textId="77777777" w:rsidR="000508D0" w:rsidRDefault="000508D0" w:rsidP="000508D0">
      <w:pPr>
        <w:pStyle w:val="XYZCoords"/>
      </w:pPr>
      <w:r>
        <w:t>C         -2.03468        1.86436        0.14891</w:t>
      </w:r>
    </w:p>
    <w:p w14:paraId="450F27F0" w14:textId="77777777" w:rsidR="000508D0" w:rsidRDefault="000508D0" w:rsidP="000508D0">
      <w:pPr>
        <w:pStyle w:val="XYZCoords"/>
      </w:pPr>
      <w:r>
        <w:t>C          0.12233        2.30384       -0.64514</w:t>
      </w:r>
    </w:p>
    <w:p w14:paraId="717BEE03" w14:textId="77777777" w:rsidR="000508D0" w:rsidRDefault="000508D0" w:rsidP="000508D0">
      <w:pPr>
        <w:pStyle w:val="XYZCoords"/>
      </w:pPr>
      <w:r>
        <w:t>C         -2.39587        3.20229        0.02647</w:t>
      </w:r>
    </w:p>
    <w:p w14:paraId="3A66E266" w14:textId="77777777" w:rsidR="000508D0" w:rsidRDefault="000508D0" w:rsidP="000508D0">
      <w:pPr>
        <w:pStyle w:val="XYZCoords"/>
      </w:pPr>
      <w:r>
        <w:t>C         -1.44432        4.11133       -0.42708</w:t>
      </w:r>
    </w:p>
    <w:p w14:paraId="18083FE5" w14:textId="77777777" w:rsidR="000508D0" w:rsidRDefault="000508D0" w:rsidP="000508D0">
      <w:pPr>
        <w:pStyle w:val="XYZCoords"/>
      </w:pPr>
      <w:r>
        <w:t>C         -0.17108        3.66150       -0.76372</w:t>
      </w:r>
    </w:p>
    <w:p w14:paraId="0F87E9B2" w14:textId="77777777" w:rsidR="000508D0" w:rsidRDefault="000508D0" w:rsidP="000508D0">
      <w:pPr>
        <w:pStyle w:val="XYZCoords"/>
      </w:pPr>
      <w:r>
        <w:t>C         -2.90916        0.80031        0.72946</w:t>
      </w:r>
    </w:p>
    <w:p w14:paraId="6C1CF94C" w14:textId="77777777" w:rsidR="000508D0" w:rsidRDefault="000508D0" w:rsidP="000508D0">
      <w:pPr>
        <w:pStyle w:val="XYZCoords"/>
      </w:pPr>
      <w:r>
        <w:t>H         -3.40264        3.52229        0.29686</w:t>
      </w:r>
    </w:p>
    <w:p w14:paraId="2E94DC2F" w14:textId="77777777" w:rsidR="000508D0" w:rsidRDefault="000508D0" w:rsidP="000508D0">
      <w:pPr>
        <w:pStyle w:val="XYZCoords"/>
      </w:pPr>
      <w:r>
        <w:t>H         -1.69505        5.16956       -0.52185</w:t>
      </w:r>
    </w:p>
    <w:p w14:paraId="1FCFCF6B" w14:textId="77777777" w:rsidR="000508D0" w:rsidRDefault="000508D0" w:rsidP="000508D0">
      <w:pPr>
        <w:pStyle w:val="XYZCoords"/>
      </w:pPr>
      <w:r>
        <w:t>H          0.59223        4.35144       -1.12469</w:t>
      </w:r>
    </w:p>
    <w:p w14:paraId="0254F545" w14:textId="77777777" w:rsidR="000508D0" w:rsidRDefault="000508D0" w:rsidP="000508D0">
      <w:pPr>
        <w:pStyle w:val="XYZCoords"/>
      </w:pPr>
      <w:r>
        <w:t>C          1.43744        1.70691       -1.03843</w:t>
      </w:r>
    </w:p>
    <w:p w14:paraId="105210CA" w14:textId="77777777" w:rsidR="000508D0" w:rsidRDefault="000508D0" w:rsidP="000508D0">
      <w:pPr>
        <w:pStyle w:val="XYZCoords"/>
      </w:pPr>
      <w:r>
        <w:t>N         -2.68203       -0.50943        0.08359</w:t>
      </w:r>
    </w:p>
    <w:p w14:paraId="375ADC1E" w14:textId="77777777" w:rsidR="000508D0" w:rsidRDefault="000508D0" w:rsidP="000508D0">
      <w:pPr>
        <w:pStyle w:val="XYZCoords"/>
      </w:pPr>
      <w:r>
        <w:t>H         -3.97137        1.09596        0.70925</w:t>
      </w:r>
    </w:p>
    <w:p w14:paraId="33BB475C" w14:textId="77777777" w:rsidR="000508D0" w:rsidRDefault="000508D0" w:rsidP="000508D0">
      <w:pPr>
        <w:pStyle w:val="XYZCoords"/>
      </w:pPr>
      <w:r>
        <w:t>H         -2.57049        0.66141        1.77189</w:t>
      </w:r>
    </w:p>
    <w:p w14:paraId="32AD73CF" w14:textId="77777777" w:rsidR="000508D0" w:rsidRDefault="000508D0" w:rsidP="000508D0">
      <w:pPr>
        <w:pStyle w:val="XYZCoords"/>
      </w:pPr>
      <w:r>
        <w:t>H          1.38751        1.45664       -2.11168</w:t>
      </w:r>
    </w:p>
    <w:p w14:paraId="43408871" w14:textId="77777777" w:rsidR="000508D0" w:rsidRDefault="000508D0" w:rsidP="000508D0">
      <w:pPr>
        <w:pStyle w:val="XYZCoords"/>
      </w:pPr>
      <w:r>
        <w:t>P          1.72097        0.06699       -0.17905</w:t>
      </w:r>
    </w:p>
    <w:p w14:paraId="1DBF3264" w14:textId="77777777" w:rsidR="000508D0" w:rsidRDefault="000508D0" w:rsidP="000508D0">
      <w:pPr>
        <w:pStyle w:val="XYZCoords"/>
      </w:pPr>
      <w:r>
        <w:t>H          2.26188        2.42278       -0.90504</w:t>
      </w:r>
    </w:p>
    <w:p w14:paraId="4AFCE9EA" w14:textId="77777777" w:rsidR="000508D0" w:rsidRDefault="000508D0" w:rsidP="000508D0">
      <w:pPr>
        <w:pStyle w:val="XYZCoords"/>
      </w:pPr>
      <w:r>
        <w:t>Ru        -0.41200       -0.61319        0.08095</w:t>
      </w:r>
    </w:p>
    <w:p w14:paraId="63A689B3" w14:textId="77777777" w:rsidR="000508D0" w:rsidRDefault="000508D0" w:rsidP="000508D0">
      <w:pPr>
        <w:pStyle w:val="XYZCoords"/>
      </w:pPr>
      <w:r>
        <w:t>C         -3.20203       -0.52723       -1.30271</w:t>
      </w:r>
    </w:p>
    <w:p w14:paraId="06FD941D" w14:textId="77777777" w:rsidR="000508D0" w:rsidRDefault="000508D0" w:rsidP="000508D0">
      <w:pPr>
        <w:pStyle w:val="XYZCoords"/>
      </w:pPr>
      <w:r>
        <w:t>C          2.89886       -0.81317       -1.38767</w:t>
      </w:r>
    </w:p>
    <w:p w14:paraId="4927C838" w14:textId="77777777" w:rsidR="000508D0" w:rsidRDefault="000508D0" w:rsidP="000508D0">
      <w:pPr>
        <w:pStyle w:val="XYZCoords"/>
      </w:pPr>
      <w:r>
        <w:t>C         -3.30408       -1.53096        0.95651</w:t>
      </w:r>
    </w:p>
    <w:p w14:paraId="1638E237" w14:textId="77777777" w:rsidR="000508D0" w:rsidRDefault="000508D0" w:rsidP="000508D0">
      <w:pPr>
        <w:pStyle w:val="XYZCoords"/>
      </w:pPr>
      <w:r>
        <w:t>C          2.63956        0.54327        1.41642</w:t>
      </w:r>
    </w:p>
    <w:p w14:paraId="1F4B119A" w14:textId="77777777" w:rsidR="000508D0" w:rsidRDefault="000508D0" w:rsidP="000508D0">
      <w:pPr>
        <w:pStyle w:val="XYZCoords"/>
      </w:pPr>
      <w:r>
        <w:t>C          2.06909       -1.36145       -2.55174</w:t>
      </w:r>
    </w:p>
    <w:p w14:paraId="1DEF0E93" w14:textId="77777777" w:rsidR="000508D0" w:rsidRDefault="000508D0" w:rsidP="000508D0">
      <w:pPr>
        <w:pStyle w:val="XYZCoords"/>
      </w:pPr>
      <w:r>
        <w:t>C          3.56812       -1.99337       -0.67902</w:t>
      </w:r>
    </w:p>
    <w:p w14:paraId="770ED7C5" w14:textId="77777777" w:rsidR="000508D0" w:rsidRDefault="000508D0" w:rsidP="000508D0">
      <w:pPr>
        <w:pStyle w:val="XYZCoords"/>
      </w:pPr>
      <w:r>
        <w:t>C          3.96741        0.12012       -1.96582</w:t>
      </w:r>
    </w:p>
    <w:p w14:paraId="0F788D84" w14:textId="77777777" w:rsidR="000508D0" w:rsidRDefault="000508D0" w:rsidP="000508D0">
      <w:pPr>
        <w:pStyle w:val="XYZCoords"/>
      </w:pPr>
      <w:r>
        <w:t>C          1.76616        1.61361        2.08406</w:t>
      </w:r>
    </w:p>
    <w:p w14:paraId="1ED9B8A1" w14:textId="77777777" w:rsidR="000508D0" w:rsidRDefault="000508D0" w:rsidP="000508D0">
      <w:pPr>
        <w:pStyle w:val="XYZCoords"/>
      </w:pPr>
      <w:r>
        <w:t>C          4.05425        1.08518        1.22953</w:t>
      </w:r>
    </w:p>
    <w:p w14:paraId="218CAA65" w14:textId="77777777" w:rsidR="000508D0" w:rsidRDefault="000508D0" w:rsidP="000508D0">
      <w:pPr>
        <w:pStyle w:val="XYZCoords"/>
      </w:pPr>
      <w:r>
        <w:t>C          2.65974       -0.68229        2.33407</w:t>
      </w:r>
    </w:p>
    <w:p w14:paraId="2C71971F" w14:textId="77777777" w:rsidR="000508D0" w:rsidRDefault="000508D0" w:rsidP="000508D0">
      <w:pPr>
        <w:pStyle w:val="XYZCoords"/>
      </w:pPr>
      <w:r>
        <w:t>H         -0.43417       -0.78203       -1.52042</w:t>
      </w:r>
    </w:p>
    <w:p w14:paraId="1CBF3D1B" w14:textId="77777777" w:rsidR="000508D0" w:rsidRDefault="000508D0" w:rsidP="000508D0">
      <w:pPr>
        <w:pStyle w:val="XYZCoords"/>
      </w:pPr>
      <w:r>
        <w:t>H         -2.66778        0.26567       -1.84531</w:t>
      </w:r>
    </w:p>
    <w:p w14:paraId="6F97FB2A" w14:textId="77777777" w:rsidR="000508D0" w:rsidRDefault="000508D0" w:rsidP="000508D0">
      <w:pPr>
        <w:pStyle w:val="XYZCoords"/>
      </w:pPr>
      <w:r>
        <w:t>C         -4.70588       -0.35856       -1.46514</w:t>
      </w:r>
    </w:p>
    <w:p w14:paraId="348B699A" w14:textId="77777777" w:rsidR="000508D0" w:rsidRDefault="000508D0" w:rsidP="000508D0">
      <w:pPr>
        <w:pStyle w:val="XYZCoords"/>
      </w:pPr>
      <w:r>
        <w:t>H         -2.86686       -1.46983       -1.75382</w:t>
      </w:r>
    </w:p>
    <w:p w14:paraId="635F0FC9" w14:textId="77777777" w:rsidR="000508D0" w:rsidRDefault="000508D0" w:rsidP="000508D0">
      <w:pPr>
        <w:pStyle w:val="XYZCoords"/>
      </w:pPr>
      <w:r>
        <w:t>H         -2.72796       -1.47327        1.89224</w:t>
      </w:r>
    </w:p>
    <w:p w14:paraId="50ED7FDD" w14:textId="77777777" w:rsidR="000508D0" w:rsidRDefault="000508D0" w:rsidP="000508D0">
      <w:pPr>
        <w:pStyle w:val="XYZCoords"/>
      </w:pPr>
      <w:r>
        <w:t>C         -3.29003       -2.93590        0.39539</w:t>
      </w:r>
    </w:p>
    <w:p w14:paraId="424F2610" w14:textId="77777777" w:rsidR="000508D0" w:rsidRDefault="000508D0" w:rsidP="000508D0">
      <w:pPr>
        <w:pStyle w:val="XYZCoords"/>
      </w:pPr>
      <w:r>
        <w:t>H         -4.34571       -1.23050        1.18415</w:t>
      </w:r>
    </w:p>
    <w:p w14:paraId="7174196A" w14:textId="77777777" w:rsidR="000508D0" w:rsidRDefault="000508D0" w:rsidP="000508D0">
      <w:pPr>
        <w:pStyle w:val="XYZCoords"/>
      </w:pPr>
      <w:r>
        <w:t>C          0.02049       -2.37940        0.20529</w:t>
      </w:r>
    </w:p>
    <w:p w14:paraId="0DFFDD0A" w14:textId="77777777" w:rsidR="000508D0" w:rsidRDefault="000508D0" w:rsidP="000508D0">
      <w:pPr>
        <w:pStyle w:val="XYZCoords"/>
      </w:pPr>
      <w:r>
        <w:t>O         -0.76410       -0.17688        2.17309</w:t>
      </w:r>
    </w:p>
    <w:p w14:paraId="2BCF80E8" w14:textId="77777777" w:rsidR="000508D0" w:rsidRDefault="000508D0" w:rsidP="000508D0">
      <w:pPr>
        <w:pStyle w:val="XYZCoords"/>
      </w:pPr>
      <w:r>
        <w:t>H         -0.41080       -0.88374        2.72358</w:t>
      </w:r>
    </w:p>
    <w:p w14:paraId="52910791" w14:textId="77777777" w:rsidR="000508D0" w:rsidRDefault="000508D0" w:rsidP="000508D0">
      <w:pPr>
        <w:pStyle w:val="XYZCoords"/>
      </w:pPr>
      <w:r>
        <w:t>H         -2.27615       -3.24304        0.10712</w:t>
      </w:r>
    </w:p>
    <w:p w14:paraId="20DC23DD" w14:textId="77777777" w:rsidR="000508D0" w:rsidRDefault="000508D0" w:rsidP="000508D0">
      <w:pPr>
        <w:pStyle w:val="XYZCoords"/>
      </w:pPr>
      <w:r>
        <w:t>H         -3.94853       -3.05374       -0.47837</w:t>
      </w:r>
    </w:p>
    <w:p w14:paraId="38589520" w14:textId="77777777" w:rsidR="000508D0" w:rsidRDefault="000508D0" w:rsidP="000508D0">
      <w:pPr>
        <w:pStyle w:val="XYZCoords"/>
      </w:pPr>
      <w:r>
        <w:t>H         -3.64559       -3.63190        1.16954</w:t>
      </w:r>
    </w:p>
    <w:p w14:paraId="395DBD2C" w14:textId="77777777" w:rsidR="000508D0" w:rsidRDefault="000508D0" w:rsidP="000508D0">
      <w:pPr>
        <w:pStyle w:val="XYZCoords"/>
      </w:pPr>
      <w:r>
        <w:t>H         -4.95447       -0.40248       -2.53621</w:t>
      </w:r>
    </w:p>
    <w:p w14:paraId="5C2F24F0" w14:textId="77777777" w:rsidR="000508D0" w:rsidRDefault="000508D0" w:rsidP="000508D0">
      <w:pPr>
        <w:pStyle w:val="XYZCoords"/>
      </w:pPr>
      <w:r>
        <w:t>H         -5.06907        0.60960       -1.08879</w:t>
      </w:r>
    </w:p>
    <w:p w14:paraId="17A8F0DE" w14:textId="77777777" w:rsidR="000508D0" w:rsidRDefault="000508D0" w:rsidP="000508D0">
      <w:pPr>
        <w:pStyle w:val="XYZCoords"/>
      </w:pPr>
      <w:r>
        <w:t>H         -5.27648       -1.15404       -0.96304</w:t>
      </w:r>
    </w:p>
    <w:p w14:paraId="472D3AC8" w14:textId="77777777" w:rsidR="000508D0" w:rsidRDefault="000508D0" w:rsidP="000508D0">
      <w:pPr>
        <w:pStyle w:val="XYZCoords"/>
      </w:pPr>
      <w:r>
        <w:t>H          2.75551       -1.82586       -3.27975</w:t>
      </w:r>
    </w:p>
    <w:p w14:paraId="2D34E519" w14:textId="77777777" w:rsidR="000508D0" w:rsidRDefault="000508D0" w:rsidP="000508D0">
      <w:pPr>
        <w:pStyle w:val="XYZCoords"/>
      </w:pPr>
      <w:r>
        <w:t>H          1.50507       -0.57340       -3.07289</w:t>
      </w:r>
    </w:p>
    <w:p w14:paraId="6145ACC6" w14:textId="77777777" w:rsidR="000508D0" w:rsidRDefault="000508D0" w:rsidP="000508D0">
      <w:pPr>
        <w:pStyle w:val="XYZCoords"/>
      </w:pPr>
      <w:r>
        <w:t>H          1.34279       -2.11174       -2.21769</w:t>
      </w:r>
    </w:p>
    <w:p w14:paraId="490206B7" w14:textId="77777777" w:rsidR="000508D0" w:rsidRDefault="000508D0" w:rsidP="000508D0">
      <w:pPr>
        <w:pStyle w:val="XYZCoords"/>
      </w:pPr>
      <w:r>
        <w:t>H          4.12018       -2.59036       -1.42402</w:t>
      </w:r>
    </w:p>
    <w:p w14:paraId="6DC86BB3" w14:textId="77777777" w:rsidR="000508D0" w:rsidRDefault="000508D0" w:rsidP="000508D0">
      <w:pPr>
        <w:pStyle w:val="XYZCoords"/>
      </w:pPr>
      <w:r>
        <w:t>H          2.83098       -2.65636       -0.20339</w:t>
      </w:r>
    </w:p>
    <w:p w14:paraId="3CD8AE55" w14:textId="77777777" w:rsidR="000508D0" w:rsidRDefault="000508D0" w:rsidP="000508D0">
      <w:pPr>
        <w:pStyle w:val="XYZCoords"/>
      </w:pPr>
      <w:r>
        <w:t>H          4.29185       -1.66865        0.08138</w:t>
      </w:r>
    </w:p>
    <w:p w14:paraId="5FA4D9E7" w14:textId="77777777" w:rsidR="000508D0" w:rsidRDefault="000508D0" w:rsidP="000508D0">
      <w:pPr>
        <w:pStyle w:val="XYZCoords"/>
      </w:pPr>
      <w:r>
        <w:t>H          4.61776       -0.46331       -2.63891</w:t>
      </w:r>
    </w:p>
    <w:p w14:paraId="524869C1" w14:textId="77777777" w:rsidR="000508D0" w:rsidRDefault="000508D0" w:rsidP="000508D0">
      <w:pPr>
        <w:pStyle w:val="XYZCoords"/>
      </w:pPr>
      <w:r>
        <w:t>H          4.60846        0.57207       -1.20033</w:t>
      </w:r>
    </w:p>
    <w:p w14:paraId="3F0DEE1A" w14:textId="77777777" w:rsidR="000508D0" w:rsidRDefault="000508D0" w:rsidP="000508D0">
      <w:pPr>
        <w:pStyle w:val="XYZCoords"/>
      </w:pPr>
      <w:r>
        <w:t>H          3.52795        0.92880       -2.56855</w:t>
      </w:r>
    </w:p>
    <w:p w14:paraId="14741EE2" w14:textId="77777777" w:rsidR="000508D0" w:rsidRDefault="000508D0" w:rsidP="000508D0">
      <w:pPr>
        <w:pStyle w:val="XYZCoords"/>
      </w:pPr>
      <w:r>
        <w:t>H          4.75887        0.32382        0.86597</w:t>
      </w:r>
    </w:p>
    <w:p w14:paraId="45D189DC" w14:textId="77777777" w:rsidR="000508D0" w:rsidRDefault="000508D0" w:rsidP="000508D0">
      <w:pPr>
        <w:pStyle w:val="XYZCoords"/>
      </w:pPr>
      <w:r>
        <w:t>H          4.42910        1.43550        2.20622</w:t>
      </w:r>
    </w:p>
    <w:p w14:paraId="12A29AE3" w14:textId="77777777" w:rsidR="000508D0" w:rsidRDefault="000508D0" w:rsidP="000508D0">
      <w:pPr>
        <w:pStyle w:val="XYZCoords"/>
      </w:pPr>
      <w:r>
        <w:t>H          4.08739        1.94673        0.54444</w:t>
      </w:r>
    </w:p>
    <w:p w14:paraId="031CA167" w14:textId="77777777" w:rsidR="000508D0" w:rsidRDefault="000508D0" w:rsidP="000508D0">
      <w:pPr>
        <w:pStyle w:val="XYZCoords"/>
      </w:pPr>
      <w:r>
        <w:t>H          3.28052       -1.50000        1.94507</w:t>
      </w:r>
    </w:p>
    <w:p w14:paraId="7C68A2F6" w14:textId="77777777" w:rsidR="000508D0" w:rsidRDefault="000508D0" w:rsidP="000508D0">
      <w:pPr>
        <w:pStyle w:val="XYZCoords"/>
      </w:pPr>
      <w:r>
        <w:t>H          1.63860       -1.05754        2.48408</w:t>
      </w:r>
    </w:p>
    <w:p w14:paraId="5540C090" w14:textId="77777777" w:rsidR="000508D0" w:rsidRDefault="000508D0" w:rsidP="000508D0">
      <w:pPr>
        <w:pStyle w:val="XYZCoords"/>
      </w:pPr>
      <w:r>
        <w:t>H          3.06654       -0.38893        3.31631</w:t>
      </w:r>
    </w:p>
    <w:p w14:paraId="30283532" w14:textId="77777777" w:rsidR="000508D0" w:rsidRDefault="000508D0" w:rsidP="000508D0">
      <w:pPr>
        <w:pStyle w:val="XYZCoords"/>
      </w:pPr>
      <w:r>
        <w:t>H          2.20182        1.84961        3.07021</w:t>
      </w:r>
    </w:p>
    <w:p w14:paraId="118D93B0" w14:textId="77777777" w:rsidR="000508D0" w:rsidRDefault="000508D0" w:rsidP="000508D0">
      <w:pPr>
        <w:pStyle w:val="XYZCoords"/>
      </w:pPr>
      <w:r>
        <w:t>H          0.73977        1.22947        2.23546</w:t>
      </w:r>
    </w:p>
    <w:p w14:paraId="7F677637" w14:textId="77777777" w:rsidR="000508D0" w:rsidRDefault="000508D0" w:rsidP="000508D0">
      <w:pPr>
        <w:pStyle w:val="XYZCoords"/>
      </w:pPr>
      <w:r>
        <w:t>H          1.74397        2.55309        1.50940</w:t>
      </w:r>
    </w:p>
    <w:p w14:paraId="3F2F0D6C" w14:textId="77777777" w:rsidR="000508D0" w:rsidRDefault="000508D0" w:rsidP="000508D0">
      <w:pPr>
        <w:pStyle w:val="XYZCoords"/>
      </w:pPr>
      <w:r>
        <w:t>O          0.35357       -3.49676        0.25197</w:t>
      </w:r>
    </w:p>
    <w:p w14:paraId="0B22C260" w14:textId="77777777" w:rsidR="000508D0" w:rsidRDefault="000508D0">
      <w:pPr>
        <w:rPr>
          <w:sz w:val="9"/>
        </w:rPr>
      </w:pPr>
      <w:r>
        <w:br w:type="page"/>
      </w:r>
    </w:p>
    <w:p w14:paraId="4F87A40E" w14:textId="36D38913" w:rsidR="000508D0" w:rsidRDefault="000508D0" w:rsidP="000508D0">
      <w:pPr>
        <w:pStyle w:val="Caption"/>
      </w:pPr>
      <w:bookmarkStart w:id="283" w:name="_Toc464139296"/>
      <w:r>
        <w:t xml:space="preserve">Figure </w:t>
      </w:r>
      <w:fldSimple w:instr=" STYLEREF 2 \s ">
        <w:r w:rsidR="0073677E">
          <w:rPr>
            <w:noProof/>
          </w:rPr>
          <w:t>11.5</w:t>
        </w:r>
      </w:fldSimple>
      <w:r w:rsidR="008F3988">
        <w:noBreakHyphen/>
      </w:r>
      <w:fldSimple w:instr=" SEQ Figure \* ARABIC \s 2 ">
        <w:r w:rsidR="0073677E">
          <w:rPr>
            <w:noProof/>
          </w:rPr>
          <w:t>30</w:t>
        </w:r>
      </w:fldSimple>
      <w:r>
        <w:t xml:space="preserve"> [F-Cis]S</w:t>
      </w:r>
      <w:r>
        <w:rPr>
          <w:vertAlign w:val="subscript"/>
        </w:rPr>
        <w:t>0</w:t>
      </w:r>
      <w:r>
        <w:t xml:space="preserve"> Structure and Coordinates</w:t>
      </w:r>
      <w:bookmarkEnd w:id="283"/>
    </w:p>
    <w:p w14:paraId="21AD9C5B" w14:textId="77777777" w:rsidR="000508D0" w:rsidRDefault="000508D0" w:rsidP="000508D0">
      <w:pPr>
        <w:pStyle w:val="CaptionText"/>
      </w:pPr>
    </w:p>
    <w:p w14:paraId="1C541EC9" w14:textId="77777777" w:rsidR="000508D0" w:rsidRDefault="000508D0" w:rsidP="000508D0">
      <w:r>
        <w:rPr>
          <w:noProof/>
        </w:rPr>
        <w:drawing>
          <wp:anchor distT="0" distB="0" distL="114300" distR="114300" simplePos="0" relativeHeight="251684864" behindDoc="0" locked="0" layoutInCell="1" allowOverlap="1" wp14:anchorId="7B3880FB" wp14:editId="41B921E2">
            <wp:simplePos x="0" y="0"/>
            <wp:positionH relativeFrom="column">
              <wp:posOffset>1598930</wp:posOffset>
            </wp:positionH>
            <wp:positionV relativeFrom="paragraph">
              <wp:posOffset>163830</wp:posOffset>
            </wp:positionV>
            <wp:extent cx="4573270" cy="4573270"/>
            <wp:effectExtent l="0" t="0" r="0" b="0"/>
            <wp:wrapSquare wrapText="bothSides"/>
            <wp:docPr id="28" name="Picture 28" descr="Macintosh HD:Users:Jacob:Documents:Water_Splitting:Two_Photon_Water_Splitting:Computational_Data:F_Intermediate:Cis-A:2-Full-Cis-A-GPNMR-NoSp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Macintosh HD:Users:Jacob:Documents:Water_Splitting:Two_Photon_Water_Splitting:Computational_Data:F_Intermediate:Cis-A:2-Full-Cis-A-GPNMR-NoSpin.png"/>
                    <pic:cNvPicPr>
                      <a:picLocks noChangeAspect="1" noChangeArrowheads="1"/>
                    </pic:cNvPicPr>
                  </pic:nvPicPr>
                  <pic:blipFill>
                    <a:blip r:embed="rId159">
                      <a:extLst>
                        <a:ext uri="{28A0092B-C50C-407E-A947-70E740481C1C}">
                          <a14:useLocalDpi xmlns:a14="http://schemas.microsoft.com/office/drawing/2010/main" val="0"/>
                        </a:ext>
                      </a:extLst>
                    </a:blip>
                    <a:srcRect/>
                    <a:stretch>
                      <a:fillRect/>
                    </a:stretch>
                  </pic:blipFill>
                  <pic:spPr bwMode="auto">
                    <a:xfrm>
                      <a:off x="0" y="0"/>
                      <a:ext cx="4573270" cy="457327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22DC2AF" w14:textId="77777777" w:rsidR="000508D0" w:rsidRDefault="000508D0" w:rsidP="000508D0">
      <w:pPr>
        <w:pStyle w:val="XYZCoords"/>
      </w:pPr>
      <w:r>
        <w:t>63</w:t>
      </w:r>
    </w:p>
    <w:p w14:paraId="1092A039" w14:textId="77777777" w:rsidR="000508D0" w:rsidRDefault="000508D0" w:rsidP="000508D0">
      <w:pPr>
        <w:pStyle w:val="XYZCoords"/>
      </w:pPr>
      <w:r>
        <w:tab/>
        <w:t>Energy: -928584.1363893</w:t>
      </w:r>
    </w:p>
    <w:p w14:paraId="64196CB8" w14:textId="77777777" w:rsidR="000508D0" w:rsidRDefault="000508D0" w:rsidP="000508D0">
      <w:pPr>
        <w:pStyle w:val="XYZCoords"/>
      </w:pPr>
      <w:r>
        <w:t>N          0.71566        1.37102        0.24967</w:t>
      </w:r>
    </w:p>
    <w:p w14:paraId="3E6CA9A8" w14:textId="77777777" w:rsidR="000508D0" w:rsidRDefault="000508D0" w:rsidP="000508D0">
      <w:pPr>
        <w:pStyle w:val="XYZCoords"/>
      </w:pPr>
      <w:r>
        <w:t>C          1.88601        1.90688       -0.14944</w:t>
      </w:r>
    </w:p>
    <w:p w14:paraId="69B57190" w14:textId="77777777" w:rsidR="000508D0" w:rsidRDefault="000508D0" w:rsidP="000508D0">
      <w:pPr>
        <w:pStyle w:val="XYZCoords"/>
      </w:pPr>
      <w:r>
        <w:t>C         -0.22203        2.13284        0.85849</w:t>
      </w:r>
    </w:p>
    <w:p w14:paraId="70D291DA" w14:textId="77777777" w:rsidR="000508D0" w:rsidRDefault="000508D0" w:rsidP="000508D0">
      <w:pPr>
        <w:pStyle w:val="XYZCoords"/>
      </w:pPr>
      <w:r>
        <w:t>C          2.19685        3.23563        0.11033</w:t>
      </w:r>
    </w:p>
    <w:p w14:paraId="593251A7" w14:textId="77777777" w:rsidR="000508D0" w:rsidRDefault="000508D0" w:rsidP="000508D0">
      <w:pPr>
        <w:pStyle w:val="XYZCoords"/>
      </w:pPr>
      <w:r>
        <w:t>C          1.25695        4.02958        0.76442</w:t>
      </w:r>
    </w:p>
    <w:p w14:paraId="7A735E70" w14:textId="77777777" w:rsidR="000508D0" w:rsidRDefault="000508D0" w:rsidP="000508D0">
      <w:pPr>
        <w:pStyle w:val="XYZCoords"/>
      </w:pPr>
      <w:r>
        <w:t>C          0.03258        3.47557        1.12784</w:t>
      </w:r>
    </w:p>
    <w:p w14:paraId="36FAE8AC" w14:textId="77777777" w:rsidR="000508D0" w:rsidRDefault="000508D0" w:rsidP="000508D0">
      <w:pPr>
        <w:pStyle w:val="XYZCoords"/>
      </w:pPr>
      <w:r>
        <w:t>C          2.73322        0.98067       -0.96914</w:t>
      </w:r>
    </w:p>
    <w:p w14:paraId="52BCDD3C" w14:textId="77777777" w:rsidR="000508D0" w:rsidRDefault="000508D0" w:rsidP="000508D0">
      <w:pPr>
        <w:pStyle w:val="XYZCoords"/>
      </w:pPr>
      <w:r>
        <w:t>H          3.15802        3.64155       -0.20754</w:t>
      </w:r>
    </w:p>
    <w:p w14:paraId="32801CF7" w14:textId="77777777" w:rsidR="000508D0" w:rsidRDefault="000508D0" w:rsidP="000508D0">
      <w:pPr>
        <w:pStyle w:val="XYZCoords"/>
      </w:pPr>
      <w:r>
        <w:t>H          1.47320        5.07710        0.98044</w:t>
      </w:r>
    </w:p>
    <w:p w14:paraId="77E40538" w14:textId="77777777" w:rsidR="000508D0" w:rsidRDefault="000508D0" w:rsidP="000508D0">
      <w:pPr>
        <w:pStyle w:val="XYZCoords"/>
      </w:pPr>
      <w:r>
        <w:t>H         -0.73060        4.07916        1.62065</w:t>
      </w:r>
    </w:p>
    <w:p w14:paraId="01A93F37" w14:textId="77777777" w:rsidR="000508D0" w:rsidRDefault="000508D0" w:rsidP="000508D0">
      <w:pPr>
        <w:pStyle w:val="XYZCoords"/>
      </w:pPr>
      <w:r>
        <w:t>C         -1.51831        1.44743        1.18218</w:t>
      </w:r>
    </w:p>
    <w:p w14:paraId="54EADCD9" w14:textId="77777777" w:rsidR="000508D0" w:rsidRDefault="000508D0" w:rsidP="000508D0">
      <w:pPr>
        <w:pStyle w:val="XYZCoords"/>
      </w:pPr>
      <w:r>
        <w:t>N          2.66800       -0.41382       -0.49369</w:t>
      </w:r>
    </w:p>
    <w:p w14:paraId="51274FB1" w14:textId="77777777" w:rsidR="000508D0" w:rsidRDefault="000508D0" w:rsidP="000508D0">
      <w:pPr>
        <w:pStyle w:val="XYZCoords"/>
      </w:pPr>
      <w:r>
        <w:t>H          3.77113        1.35162       -1.03319</w:t>
      </w:r>
    </w:p>
    <w:p w14:paraId="6C291CF4" w14:textId="77777777" w:rsidR="000508D0" w:rsidRDefault="000508D0" w:rsidP="000508D0">
      <w:pPr>
        <w:pStyle w:val="XYZCoords"/>
      </w:pPr>
      <w:r>
        <w:t>H          2.30857        0.97872       -1.98663</w:t>
      </w:r>
    </w:p>
    <w:p w14:paraId="0048ACD0" w14:textId="77777777" w:rsidR="000508D0" w:rsidRDefault="000508D0" w:rsidP="000508D0">
      <w:pPr>
        <w:pStyle w:val="XYZCoords"/>
      </w:pPr>
      <w:r>
        <w:t>H         -1.44297        0.99243        2.18545</w:t>
      </w:r>
    </w:p>
    <w:p w14:paraId="7F1A57E3" w14:textId="77777777" w:rsidR="000508D0" w:rsidRDefault="000508D0" w:rsidP="000508D0">
      <w:pPr>
        <w:pStyle w:val="XYZCoords"/>
      </w:pPr>
      <w:r>
        <w:t>P         -1.75656       -0.02385        0.03128</w:t>
      </w:r>
    </w:p>
    <w:p w14:paraId="30AAA5BD" w14:textId="77777777" w:rsidR="000508D0" w:rsidRDefault="000508D0" w:rsidP="000508D0">
      <w:pPr>
        <w:pStyle w:val="XYZCoords"/>
      </w:pPr>
      <w:r>
        <w:t>H         -2.35119        2.16642        1.20696</w:t>
      </w:r>
    </w:p>
    <w:p w14:paraId="1DA518B5" w14:textId="77777777" w:rsidR="000508D0" w:rsidRDefault="000508D0" w:rsidP="000508D0">
      <w:pPr>
        <w:pStyle w:val="XYZCoords"/>
      </w:pPr>
      <w:r>
        <w:t>Ru         0.41346       -0.61138       -0.14255</w:t>
      </w:r>
    </w:p>
    <w:p w14:paraId="61B19172" w14:textId="77777777" w:rsidR="000508D0" w:rsidRDefault="000508D0" w:rsidP="000508D0">
      <w:pPr>
        <w:pStyle w:val="XYZCoords"/>
      </w:pPr>
      <w:r>
        <w:t>C          3.42690       -0.55444        0.77262</w:t>
      </w:r>
    </w:p>
    <w:p w14:paraId="7425BD5E" w14:textId="77777777" w:rsidR="000508D0" w:rsidRDefault="000508D0" w:rsidP="000508D0">
      <w:pPr>
        <w:pStyle w:val="XYZCoords"/>
      </w:pPr>
      <w:r>
        <w:t>C         -3.03865       -1.11267        0.91840</w:t>
      </w:r>
    </w:p>
    <w:p w14:paraId="66DEC21F" w14:textId="77777777" w:rsidR="000508D0" w:rsidRDefault="000508D0" w:rsidP="000508D0">
      <w:pPr>
        <w:pStyle w:val="XYZCoords"/>
      </w:pPr>
      <w:r>
        <w:t>C          3.17947       -1.30585       -1.55970</w:t>
      </w:r>
    </w:p>
    <w:p w14:paraId="0ACA0C96" w14:textId="77777777" w:rsidR="000508D0" w:rsidRDefault="000508D0" w:rsidP="000508D0">
      <w:pPr>
        <w:pStyle w:val="XYZCoords"/>
      </w:pPr>
      <w:r>
        <w:t>C         -2.54199        0.74825       -1.53001</w:t>
      </w:r>
    </w:p>
    <w:p w14:paraId="04518A7F" w14:textId="77777777" w:rsidR="000508D0" w:rsidRDefault="000508D0" w:rsidP="000508D0">
      <w:pPr>
        <w:pStyle w:val="XYZCoords"/>
      </w:pPr>
      <w:r>
        <w:t>C         -2.28511       -1.92416        1.97289</w:t>
      </w:r>
    </w:p>
    <w:p w14:paraId="473ADFDC" w14:textId="77777777" w:rsidR="000508D0" w:rsidRDefault="000508D0" w:rsidP="000508D0">
      <w:pPr>
        <w:pStyle w:val="XYZCoords"/>
      </w:pPr>
      <w:r>
        <w:t>C         -3.61065       -2.11050       -0.09137</w:t>
      </w:r>
    </w:p>
    <w:p w14:paraId="38AADDD4" w14:textId="77777777" w:rsidR="000508D0" w:rsidRDefault="000508D0" w:rsidP="000508D0">
      <w:pPr>
        <w:pStyle w:val="XYZCoords"/>
      </w:pPr>
      <w:r>
        <w:t>C         -4.15196       -0.32493        1.61073</w:t>
      </w:r>
    </w:p>
    <w:p w14:paraId="0E0CDEDE" w14:textId="77777777" w:rsidR="000508D0" w:rsidRDefault="000508D0" w:rsidP="000508D0">
      <w:pPr>
        <w:pStyle w:val="XYZCoords"/>
      </w:pPr>
      <w:r>
        <w:t>C         -1.68563        1.95376       -1.93209</w:t>
      </w:r>
    </w:p>
    <w:p w14:paraId="1ECE9DC0" w14:textId="77777777" w:rsidR="000508D0" w:rsidRDefault="000508D0" w:rsidP="000508D0">
      <w:pPr>
        <w:pStyle w:val="XYZCoords"/>
      </w:pPr>
      <w:r>
        <w:t>C         -3.97745        1.23127       -1.32770</w:t>
      </w:r>
    </w:p>
    <w:p w14:paraId="7786A3F1" w14:textId="77777777" w:rsidR="000508D0" w:rsidRDefault="000508D0" w:rsidP="000508D0">
      <w:pPr>
        <w:pStyle w:val="XYZCoords"/>
      </w:pPr>
      <w:r>
        <w:t>C         -2.47899       -0.26757       -2.67357</w:t>
      </w:r>
    </w:p>
    <w:p w14:paraId="034C428D" w14:textId="77777777" w:rsidR="000508D0" w:rsidRDefault="000508D0" w:rsidP="000508D0">
      <w:pPr>
        <w:pStyle w:val="XYZCoords"/>
      </w:pPr>
      <w:r>
        <w:t>H          0.32804       -0.24845       -1.77202</w:t>
      </w:r>
    </w:p>
    <w:p w14:paraId="1FA1C137" w14:textId="77777777" w:rsidR="000508D0" w:rsidRDefault="000508D0" w:rsidP="000508D0">
      <w:pPr>
        <w:pStyle w:val="XYZCoords"/>
      </w:pPr>
      <w:r>
        <w:t>H          2.99417        0.17132        1.47773</w:t>
      </w:r>
    </w:p>
    <w:p w14:paraId="1B7E11FC" w14:textId="77777777" w:rsidR="000508D0" w:rsidRDefault="000508D0" w:rsidP="000508D0">
      <w:pPr>
        <w:pStyle w:val="XYZCoords"/>
      </w:pPr>
      <w:r>
        <w:t>C          4.93463       -0.36535        0.69258</w:t>
      </w:r>
    </w:p>
    <w:p w14:paraId="4E84A11A" w14:textId="77777777" w:rsidR="000508D0" w:rsidRDefault="000508D0" w:rsidP="000508D0">
      <w:pPr>
        <w:pStyle w:val="XYZCoords"/>
      </w:pPr>
      <w:r>
        <w:t>H          3.19723       -1.54836        1.17591</w:t>
      </w:r>
    </w:p>
    <w:p w14:paraId="512530E5" w14:textId="77777777" w:rsidR="000508D0" w:rsidRDefault="000508D0" w:rsidP="000508D0">
      <w:pPr>
        <w:pStyle w:val="XYZCoords"/>
      </w:pPr>
      <w:r>
        <w:t>H          2.49649       -1.16511       -2.41000</w:t>
      </w:r>
    </w:p>
    <w:p w14:paraId="1AD1A1DA" w14:textId="77777777" w:rsidR="000508D0" w:rsidRDefault="000508D0" w:rsidP="000508D0">
      <w:pPr>
        <w:pStyle w:val="XYZCoords"/>
      </w:pPr>
      <w:r>
        <w:t>C          3.19508       -2.76566       -1.16012</w:t>
      </w:r>
    </w:p>
    <w:p w14:paraId="773AE7CE" w14:textId="77777777" w:rsidR="000508D0" w:rsidRDefault="000508D0" w:rsidP="000508D0">
      <w:pPr>
        <w:pStyle w:val="XYZCoords"/>
      </w:pPr>
      <w:r>
        <w:t>H          4.18443       -0.96125       -1.87714</w:t>
      </w:r>
    </w:p>
    <w:p w14:paraId="29DBD235" w14:textId="77777777" w:rsidR="000508D0" w:rsidRDefault="000508D0" w:rsidP="000508D0">
      <w:pPr>
        <w:pStyle w:val="XYZCoords"/>
      </w:pPr>
      <w:r>
        <w:t>C          0.60946       -1.12466        1.67406</w:t>
      </w:r>
    </w:p>
    <w:p w14:paraId="711C0535" w14:textId="77777777" w:rsidR="000508D0" w:rsidRDefault="000508D0" w:rsidP="000508D0">
      <w:pPr>
        <w:pStyle w:val="XYZCoords"/>
      </w:pPr>
      <w:r>
        <w:t>O          0.15196       -2.61505       -0.66095</w:t>
      </w:r>
    </w:p>
    <w:p w14:paraId="5B00A6CE" w14:textId="77777777" w:rsidR="000508D0" w:rsidRDefault="000508D0" w:rsidP="000508D0">
      <w:pPr>
        <w:pStyle w:val="XYZCoords"/>
      </w:pPr>
      <w:r>
        <w:t>H         -0.04077       -2.60617       -1.60553</w:t>
      </w:r>
    </w:p>
    <w:p w14:paraId="430C240C" w14:textId="77777777" w:rsidR="000508D0" w:rsidRDefault="000508D0" w:rsidP="000508D0">
      <w:pPr>
        <w:pStyle w:val="XYZCoords"/>
      </w:pPr>
      <w:r>
        <w:t>H          2.18267       -3.05345       -0.82169</w:t>
      </w:r>
    </w:p>
    <w:p w14:paraId="43CFB9D3" w14:textId="77777777" w:rsidR="000508D0" w:rsidRDefault="000508D0" w:rsidP="000508D0">
      <w:pPr>
        <w:pStyle w:val="XYZCoords"/>
      </w:pPr>
      <w:r>
        <w:t>H          3.93873       -2.98216       -0.37773</w:t>
      </w:r>
    </w:p>
    <w:p w14:paraId="1318A8D9" w14:textId="77777777" w:rsidR="000508D0" w:rsidRDefault="000508D0" w:rsidP="000508D0">
      <w:pPr>
        <w:pStyle w:val="XYZCoords"/>
      </w:pPr>
      <w:r>
        <w:t>H          3.46261       -3.37173       -2.03913</w:t>
      </w:r>
    </w:p>
    <w:p w14:paraId="34125477" w14:textId="77777777" w:rsidR="000508D0" w:rsidRDefault="000508D0" w:rsidP="000508D0">
      <w:pPr>
        <w:pStyle w:val="XYZCoords"/>
      </w:pPr>
      <w:r>
        <w:t>H          5.35640       -0.47464        1.70297</w:t>
      </w:r>
    </w:p>
    <w:p w14:paraId="3E3F2595" w14:textId="77777777" w:rsidR="000508D0" w:rsidRDefault="000508D0" w:rsidP="000508D0">
      <w:pPr>
        <w:pStyle w:val="XYZCoords"/>
      </w:pPr>
      <w:r>
        <w:t>H          5.22566        0.63128        0.32769</w:t>
      </w:r>
    </w:p>
    <w:p w14:paraId="1791A27E" w14:textId="77777777" w:rsidR="000508D0" w:rsidRDefault="000508D0" w:rsidP="000508D0">
      <w:pPr>
        <w:pStyle w:val="XYZCoords"/>
      </w:pPr>
      <w:r>
        <w:t>H          5.41672       -1.11829        0.05220</w:t>
      </w:r>
    </w:p>
    <w:p w14:paraId="49137BB0" w14:textId="77777777" w:rsidR="000508D0" w:rsidRDefault="000508D0" w:rsidP="000508D0">
      <w:pPr>
        <w:pStyle w:val="XYZCoords"/>
      </w:pPr>
      <w:r>
        <w:t>H         -3.00470       -2.58654        2.48267</w:t>
      </w:r>
    </w:p>
    <w:p w14:paraId="0B7CE675" w14:textId="77777777" w:rsidR="000508D0" w:rsidRDefault="000508D0" w:rsidP="000508D0">
      <w:pPr>
        <w:pStyle w:val="XYZCoords"/>
      </w:pPr>
      <w:r>
        <w:t>H         -1.82336       -1.29010        2.74351</w:t>
      </w:r>
    </w:p>
    <w:p w14:paraId="51A1CFF9" w14:textId="77777777" w:rsidR="000508D0" w:rsidRDefault="000508D0" w:rsidP="000508D0">
      <w:pPr>
        <w:pStyle w:val="XYZCoords"/>
      </w:pPr>
      <w:r>
        <w:t>H         -1.50496       -2.54116        1.50536</w:t>
      </w:r>
    </w:p>
    <w:p w14:paraId="47B46982" w14:textId="77777777" w:rsidR="000508D0" w:rsidRDefault="000508D0" w:rsidP="000508D0">
      <w:pPr>
        <w:pStyle w:val="XYZCoords"/>
      </w:pPr>
      <w:r>
        <w:t>H         -4.20342       -2.86484        0.45241</w:t>
      </w:r>
    </w:p>
    <w:p w14:paraId="6F408933" w14:textId="77777777" w:rsidR="000508D0" w:rsidRDefault="000508D0" w:rsidP="000508D0">
      <w:pPr>
        <w:pStyle w:val="XYZCoords"/>
      </w:pPr>
      <w:r>
        <w:t>H         -2.79842       -2.63566       -0.61747</w:t>
      </w:r>
    </w:p>
    <w:p w14:paraId="19DC55BA" w14:textId="77777777" w:rsidR="000508D0" w:rsidRDefault="000508D0" w:rsidP="000508D0">
      <w:pPr>
        <w:pStyle w:val="XYZCoords"/>
      </w:pPr>
      <w:r>
        <w:t>H         -4.27589       -1.63992       -0.82798</w:t>
      </w:r>
    </w:p>
    <w:p w14:paraId="34D17F23" w14:textId="77777777" w:rsidR="000508D0" w:rsidRDefault="000508D0" w:rsidP="000508D0">
      <w:pPr>
        <w:pStyle w:val="XYZCoords"/>
      </w:pPr>
      <w:r>
        <w:t>H         -4.82587       -1.03594        2.11799</w:t>
      </w:r>
    </w:p>
    <w:p w14:paraId="64072EE4" w14:textId="77777777" w:rsidR="000508D0" w:rsidRDefault="000508D0" w:rsidP="000508D0">
      <w:pPr>
        <w:pStyle w:val="XYZCoords"/>
      </w:pPr>
      <w:r>
        <w:t>H         -4.76170        0.26958        0.92036</w:t>
      </w:r>
    </w:p>
    <w:p w14:paraId="029EBE1E" w14:textId="77777777" w:rsidR="000508D0" w:rsidRDefault="000508D0" w:rsidP="000508D0">
      <w:pPr>
        <w:pStyle w:val="XYZCoords"/>
      </w:pPr>
      <w:r>
        <w:t>H         -3.75465        0.34758        2.38635</w:t>
      </w:r>
    </w:p>
    <w:p w14:paraId="1EF03DD9" w14:textId="77777777" w:rsidR="000508D0" w:rsidRDefault="000508D0" w:rsidP="000508D0">
      <w:pPr>
        <w:pStyle w:val="XYZCoords"/>
      </w:pPr>
      <w:r>
        <w:t>H         -4.68328        0.40641       -1.16265</w:t>
      </w:r>
    </w:p>
    <w:p w14:paraId="0181631D" w14:textId="77777777" w:rsidR="000508D0" w:rsidRDefault="000508D0" w:rsidP="000508D0">
      <w:pPr>
        <w:pStyle w:val="XYZCoords"/>
      </w:pPr>
      <w:r>
        <w:t>H         -4.30489        1.76218       -2.23745</w:t>
      </w:r>
    </w:p>
    <w:p w14:paraId="5BC3F945" w14:textId="77777777" w:rsidR="000508D0" w:rsidRDefault="000508D0" w:rsidP="000508D0">
      <w:pPr>
        <w:pStyle w:val="XYZCoords"/>
      </w:pPr>
      <w:r>
        <w:t>H         -4.06683        1.93952       -0.48927</w:t>
      </w:r>
    </w:p>
    <w:p w14:paraId="083EAC94" w14:textId="77777777" w:rsidR="000508D0" w:rsidRDefault="000508D0" w:rsidP="000508D0">
      <w:pPr>
        <w:pStyle w:val="XYZCoords"/>
      </w:pPr>
      <w:r>
        <w:t>H         -3.11348       -1.14547       -2.49985</w:t>
      </w:r>
    </w:p>
    <w:p w14:paraId="676F66E8" w14:textId="77777777" w:rsidR="000508D0" w:rsidRDefault="000508D0" w:rsidP="000508D0">
      <w:pPr>
        <w:pStyle w:val="XYZCoords"/>
      </w:pPr>
      <w:r>
        <w:t>H         -1.44317       -0.60744       -2.81777</w:t>
      </w:r>
    </w:p>
    <w:p w14:paraId="37CBB483" w14:textId="77777777" w:rsidR="000508D0" w:rsidRDefault="000508D0" w:rsidP="000508D0">
      <w:pPr>
        <w:pStyle w:val="XYZCoords"/>
      </w:pPr>
      <w:r>
        <w:t>H         -2.82265        0.21757       -3.60270</w:t>
      </w:r>
    </w:p>
    <w:p w14:paraId="1CD8E474" w14:textId="77777777" w:rsidR="000508D0" w:rsidRDefault="000508D0" w:rsidP="000508D0">
      <w:pPr>
        <w:pStyle w:val="XYZCoords"/>
      </w:pPr>
      <w:r>
        <w:t>H         -2.05123        2.33470       -2.90001</w:t>
      </w:r>
    </w:p>
    <w:p w14:paraId="47C0E7F8" w14:textId="77777777" w:rsidR="000508D0" w:rsidRDefault="000508D0" w:rsidP="000508D0">
      <w:pPr>
        <w:pStyle w:val="XYZCoords"/>
      </w:pPr>
      <w:r>
        <w:t>H         -0.63235        1.66355       -2.05282</w:t>
      </w:r>
    </w:p>
    <w:p w14:paraId="4E8FE6EA" w14:textId="77777777" w:rsidR="000508D0" w:rsidRDefault="000508D0" w:rsidP="000508D0">
      <w:pPr>
        <w:pStyle w:val="XYZCoords"/>
      </w:pPr>
      <w:r>
        <w:t>H         -1.75400        2.77998       -1.20884</w:t>
      </w:r>
    </w:p>
    <w:p w14:paraId="019A8657" w14:textId="77777777" w:rsidR="000508D0" w:rsidRDefault="000508D0" w:rsidP="000508D0">
      <w:pPr>
        <w:pStyle w:val="XYZCoords"/>
      </w:pPr>
      <w:r>
        <w:t>O          0.81361       -1.39650        2.78236</w:t>
      </w:r>
    </w:p>
    <w:p w14:paraId="2020573A" w14:textId="77777777" w:rsidR="000508D0" w:rsidRDefault="000508D0">
      <w:pPr>
        <w:rPr>
          <w:sz w:val="9"/>
        </w:rPr>
      </w:pPr>
      <w:r>
        <w:br w:type="page"/>
      </w:r>
    </w:p>
    <w:p w14:paraId="13BF1894" w14:textId="244D57C1" w:rsidR="000508D0" w:rsidRDefault="000508D0" w:rsidP="000508D0">
      <w:pPr>
        <w:pStyle w:val="Caption"/>
      </w:pPr>
      <w:bookmarkStart w:id="284" w:name="_Toc464139297"/>
      <w:r>
        <w:t xml:space="preserve">Figure </w:t>
      </w:r>
      <w:fldSimple w:instr=" STYLEREF 2 \s ">
        <w:r w:rsidR="0073677E">
          <w:rPr>
            <w:noProof/>
          </w:rPr>
          <w:t>11.5</w:t>
        </w:r>
      </w:fldSimple>
      <w:r w:rsidR="008F3988">
        <w:noBreakHyphen/>
      </w:r>
      <w:fldSimple w:instr=" SEQ Figure \* ARABIC \s 2 ">
        <w:r w:rsidR="0073677E">
          <w:rPr>
            <w:noProof/>
          </w:rPr>
          <w:t>31</w:t>
        </w:r>
      </w:fldSimple>
      <w:r>
        <w:t xml:space="preserve"> [F-Cis-Up]S</w:t>
      </w:r>
      <w:r>
        <w:rPr>
          <w:vertAlign w:val="subscript"/>
        </w:rPr>
        <w:t>0</w:t>
      </w:r>
      <w:bookmarkEnd w:id="284"/>
    </w:p>
    <w:p w14:paraId="251E8FD7" w14:textId="77777777" w:rsidR="000508D0" w:rsidRDefault="000508D0" w:rsidP="000508D0">
      <w:pPr>
        <w:pStyle w:val="CaptionText"/>
      </w:pPr>
    </w:p>
    <w:p w14:paraId="2080F16E" w14:textId="77777777" w:rsidR="000508D0" w:rsidRDefault="000508D0" w:rsidP="000508D0">
      <w:r>
        <w:rPr>
          <w:noProof/>
        </w:rPr>
        <w:drawing>
          <wp:anchor distT="0" distB="0" distL="114300" distR="114300" simplePos="0" relativeHeight="251685888" behindDoc="0" locked="0" layoutInCell="1" allowOverlap="1" wp14:anchorId="7655A8F3" wp14:editId="4F3F67EA">
            <wp:simplePos x="0" y="0"/>
            <wp:positionH relativeFrom="column">
              <wp:posOffset>1827530</wp:posOffset>
            </wp:positionH>
            <wp:positionV relativeFrom="paragraph">
              <wp:posOffset>163830</wp:posOffset>
            </wp:positionV>
            <wp:extent cx="4573270" cy="4573270"/>
            <wp:effectExtent l="0" t="0" r="0" b="0"/>
            <wp:wrapSquare wrapText="bothSides"/>
            <wp:docPr id="29" name="Picture 29" descr="Macintosh HD:Users:Jacob:Documents:Water_Splitting:Two_Photon_Water_Splitting:Computational_Data:F_Intermediate:Cis-B:2-Full-Cis-B-GPNMR-NoSp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Macintosh HD:Users:Jacob:Documents:Water_Splitting:Two_Photon_Water_Splitting:Computational_Data:F_Intermediate:Cis-B:2-Full-Cis-B-GPNMR-NoSpin.png"/>
                    <pic:cNvPicPr>
                      <a:picLocks noChangeAspect="1" noChangeArrowheads="1"/>
                    </pic:cNvPicPr>
                  </pic:nvPicPr>
                  <pic:blipFill>
                    <a:blip r:embed="rId160">
                      <a:extLst>
                        <a:ext uri="{28A0092B-C50C-407E-A947-70E740481C1C}">
                          <a14:useLocalDpi xmlns:a14="http://schemas.microsoft.com/office/drawing/2010/main" val="0"/>
                        </a:ext>
                      </a:extLst>
                    </a:blip>
                    <a:srcRect/>
                    <a:stretch>
                      <a:fillRect/>
                    </a:stretch>
                  </pic:blipFill>
                  <pic:spPr bwMode="auto">
                    <a:xfrm>
                      <a:off x="0" y="0"/>
                      <a:ext cx="4573270" cy="457327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DBABB47" w14:textId="77777777" w:rsidR="000508D0" w:rsidRDefault="000508D0" w:rsidP="000508D0">
      <w:pPr>
        <w:pStyle w:val="XYZCoords"/>
      </w:pPr>
      <w:r>
        <w:t>63</w:t>
      </w:r>
    </w:p>
    <w:p w14:paraId="4FAF585D" w14:textId="77777777" w:rsidR="000508D0" w:rsidRDefault="000508D0" w:rsidP="000508D0">
      <w:pPr>
        <w:pStyle w:val="XYZCoords"/>
      </w:pPr>
      <w:r>
        <w:tab/>
        <w:t>Energy: -928583.3465243</w:t>
      </w:r>
    </w:p>
    <w:p w14:paraId="14DDC782" w14:textId="77777777" w:rsidR="000508D0" w:rsidRDefault="000508D0" w:rsidP="000508D0">
      <w:pPr>
        <w:pStyle w:val="XYZCoords"/>
      </w:pPr>
      <w:r>
        <w:t>N         -0.76649        1.41843       -0.07154</w:t>
      </w:r>
    </w:p>
    <w:p w14:paraId="1B3B8E9C" w14:textId="77777777" w:rsidR="000508D0" w:rsidRDefault="000508D0" w:rsidP="000508D0">
      <w:pPr>
        <w:pStyle w:val="XYZCoords"/>
      </w:pPr>
      <w:r>
        <w:t>C         -2.01036        1.85279        0.21670</w:t>
      </w:r>
    </w:p>
    <w:p w14:paraId="56DABBFB" w14:textId="77777777" w:rsidR="000508D0" w:rsidRDefault="000508D0" w:rsidP="000508D0">
      <w:pPr>
        <w:pStyle w:val="XYZCoords"/>
      </w:pPr>
      <w:r>
        <w:t>C          0.14794        2.26376       -0.59987</w:t>
      </w:r>
    </w:p>
    <w:p w14:paraId="206A66B3" w14:textId="77777777" w:rsidR="000508D0" w:rsidRDefault="000508D0" w:rsidP="000508D0">
      <w:pPr>
        <w:pStyle w:val="XYZCoords"/>
      </w:pPr>
      <w:r>
        <w:t>C         -2.37124        3.18384        0.05372</w:t>
      </w:r>
    </w:p>
    <w:p w14:paraId="2CF2A4B0" w14:textId="77777777" w:rsidR="000508D0" w:rsidRDefault="000508D0" w:rsidP="000508D0">
      <w:pPr>
        <w:pStyle w:val="XYZCoords"/>
      </w:pPr>
      <w:r>
        <w:t>C         -1.41729        4.08485       -0.41404</w:t>
      </w:r>
    </w:p>
    <w:p w14:paraId="73A4CE99" w14:textId="77777777" w:rsidR="000508D0" w:rsidRDefault="000508D0" w:rsidP="000508D0">
      <w:pPr>
        <w:pStyle w:val="XYZCoords"/>
      </w:pPr>
      <w:r>
        <w:t>C         -0.15168        3.61575       -0.75320</w:t>
      </w:r>
    </w:p>
    <w:p w14:paraId="1496BB8C" w14:textId="77777777" w:rsidR="000508D0" w:rsidRDefault="000508D0" w:rsidP="000508D0">
      <w:pPr>
        <w:pStyle w:val="XYZCoords"/>
      </w:pPr>
      <w:r>
        <w:t>C         -2.92299        0.78241        0.73207</w:t>
      </w:r>
    </w:p>
    <w:p w14:paraId="75A595FD" w14:textId="77777777" w:rsidR="000508D0" w:rsidRDefault="000508D0" w:rsidP="000508D0">
      <w:pPr>
        <w:pStyle w:val="XYZCoords"/>
      </w:pPr>
      <w:r>
        <w:t>H         -3.38574        3.50509        0.29284</w:t>
      </w:r>
    </w:p>
    <w:p w14:paraId="6C780A96" w14:textId="77777777" w:rsidR="000508D0" w:rsidRDefault="000508D0" w:rsidP="000508D0">
      <w:pPr>
        <w:pStyle w:val="XYZCoords"/>
      </w:pPr>
      <w:r>
        <w:t>H         -1.66577        5.14026       -0.53683</w:t>
      </w:r>
    </w:p>
    <w:p w14:paraId="543B0A1D" w14:textId="77777777" w:rsidR="000508D0" w:rsidRDefault="000508D0" w:rsidP="000508D0">
      <w:pPr>
        <w:pStyle w:val="XYZCoords"/>
      </w:pPr>
      <w:r>
        <w:t>H          0.60447        4.28902       -1.15894</w:t>
      </w:r>
    </w:p>
    <w:p w14:paraId="77FFCA7B" w14:textId="77777777" w:rsidR="000508D0" w:rsidRDefault="000508D0" w:rsidP="000508D0">
      <w:pPr>
        <w:pStyle w:val="XYZCoords"/>
      </w:pPr>
      <w:r>
        <w:t>C          1.43193        1.64925       -1.06883</w:t>
      </w:r>
    </w:p>
    <w:p w14:paraId="2B07C99F" w14:textId="77777777" w:rsidR="000508D0" w:rsidRDefault="000508D0" w:rsidP="000508D0">
      <w:pPr>
        <w:pStyle w:val="XYZCoords"/>
      </w:pPr>
      <w:r>
        <w:t>N         -2.68842       -0.50404        0.04480</w:t>
      </w:r>
    </w:p>
    <w:p w14:paraId="64CE92D4" w14:textId="77777777" w:rsidR="000508D0" w:rsidRDefault="000508D0" w:rsidP="000508D0">
      <w:pPr>
        <w:pStyle w:val="XYZCoords"/>
      </w:pPr>
      <w:r>
        <w:t>H         -3.97678        1.10586        0.66433</w:t>
      </w:r>
    </w:p>
    <w:p w14:paraId="63E3C673" w14:textId="77777777" w:rsidR="000508D0" w:rsidRDefault="000508D0" w:rsidP="000508D0">
      <w:pPr>
        <w:pStyle w:val="XYZCoords"/>
      </w:pPr>
      <w:r>
        <w:t>H         -2.69735        0.61853        1.79906</w:t>
      </w:r>
    </w:p>
    <w:p w14:paraId="34411826" w14:textId="77777777" w:rsidR="000508D0" w:rsidRDefault="000508D0" w:rsidP="000508D0">
      <w:pPr>
        <w:pStyle w:val="XYZCoords"/>
      </w:pPr>
      <w:r>
        <w:t>H          1.29444        1.38772       -2.13247</w:t>
      </w:r>
    </w:p>
    <w:p w14:paraId="404832A3" w14:textId="77777777" w:rsidR="000508D0" w:rsidRDefault="000508D0" w:rsidP="000508D0">
      <w:pPr>
        <w:pStyle w:val="XYZCoords"/>
      </w:pPr>
      <w:r>
        <w:t>P          1.73612       -0.00383       -0.23635</w:t>
      </w:r>
    </w:p>
    <w:p w14:paraId="2CCB5FF9" w14:textId="77777777" w:rsidR="000508D0" w:rsidRDefault="000508D0" w:rsidP="000508D0">
      <w:pPr>
        <w:pStyle w:val="XYZCoords"/>
      </w:pPr>
      <w:r>
        <w:t>H          2.26951        2.35979       -1.00852</w:t>
      </w:r>
    </w:p>
    <w:p w14:paraId="112D953F" w14:textId="77777777" w:rsidR="000508D0" w:rsidRDefault="000508D0" w:rsidP="000508D0">
      <w:pPr>
        <w:pStyle w:val="XYZCoords"/>
      </w:pPr>
      <w:r>
        <w:t>Ru        -0.40632       -0.58507        0.12753</w:t>
      </w:r>
    </w:p>
    <w:p w14:paraId="1CC357CC" w14:textId="77777777" w:rsidR="000508D0" w:rsidRDefault="000508D0" w:rsidP="000508D0">
      <w:pPr>
        <w:pStyle w:val="XYZCoords"/>
      </w:pPr>
      <w:r>
        <w:t>C         -3.13183       -0.43630       -1.37016</w:t>
      </w:r>
    </w:p>
    <w:p w14:paraId="0D0BF2A5" w14:textId="77777777" w:rsidR="000508D0" w:rsidRDefault="000508D0" w:rsidP="000508D0">
      <w:pPr>
        <w:pStyle w:val="XYZCoords"/>
      </w:pPr>
      <w:r>
        <w:t>C          2.76388       -0.97221       -1.51000</w:t>
      </w:r>
    </w:p>
    <w:p w14:paraId="1E686D00" w14:textId="77777777" w:rsidR="000508D0" w:rsidRDefault="000508D0" w:rsidP="000508D0">
      <w:pPr>
        <w:pStyle w:val="XYZCoords"/>
      </w:pPr>
      <w:r>
        <w:t>C         -3.38459       -1.57380        0.79678</w:t>
      </w:r>
    </w:p>
    <w:p w14:paraId="272A504D" w14:textId="77777777" w:rsidR="000508D0" w:rsidRDefault="000508D0" w:rsidP="000508D0">
      <w:pPr>
        <w:pStyle w:val="XYZCoords"/>
      </w:pPr>
      <w:r>
        <w:t>C          2.81626        0.48715        1.25846</w:t>
      </w:r>
    </w:p>
    <w:p w14:paraId="1D574F66" w14:textId="77777777" w:rsidR="000508D0" w:rsidRDefault="000508D0" w:rsidP="000508D0">
      <w:pPr>
        <w:pStyle w:val="XYZCoords"/>
      </w:pPr>
      <w:r>
        <w:t>C          1.79173       -1.54530       -2.54607</w:t>
      </w:r>
    </w:p>
    <w:p w14:paraId="398DC316" w14:textId="77777777" w:rsidR="000508D0" w:rsidRDefault="000508D0" w:rsidP="000508D0">
      <w:pPr>
        <w:pStyle w:val="XYZCoords"/>
      </w:pPr>
      <w:r>
        <w:t>C          3.42342       -2.15521       -0.79768</w:t>
      </w:r>
    </w:p>
    <w:p w14:paraId="0E820454" w14:textId="77777777" w:rsidR="000508D0" w:rsidRDefault="000508D0" w:rsidP="000508D0">
      <w:pPr>
        <w:pStyle w:val="XYZCoords"/>
      </w:pPr>
      <w:r>
        <w:t>C          3.81352       -0.12407       -2.23086</w:t>
      </w:r>
    </w:p>
    <w:p w14:paraId="2CECBC1F" w14:textId="77777777" w:rsidR="000508D0" w:rsidRDefault="000508D0" w:rsidP="000508D0">
      <w:pPr>
        <w:pStyle w:val="XYZCoords"/>
      </w:pPr>
      <w:r>
        <w:t>C          2.06226        1.60908        1.98221</w:t>
      </w:r>
    </w:p>
    <w:p w14:paraId="10F9AE2E" w14:textId="77777777" w:rsidR="000508D0" w:rsidRDefault="000508D0" w:rsidP="000508D0">
      <w:pPr>
        <w:pStyle w:val="XYZCoords"/>
      </w:pPr>
      <w:r>
        <w:t>C          4.20708        1.00144        0.88987</w:t>
      </w:r>
    </w:p>
    <w:p w14:paraId="559BE809" w14:textId="77777777" w:rsidR="000508D0" w:rsidRDefault="000508D0" w:rsidP="000508D0">
      <w:pPr>
        <w:pStyle w:val="XYZCoords"/>
      </w:pPr>
      <w:r>
        <w:t>C          2.94913       -0.70018        2.21525</w:t>
      </w:r>
    </w:p>
    <w:p w14:paraId="59218C7E" w14:textId="77777777" w:rsidR="000508D0" w:rsidRDefault="000508D0" w:rsidP="000508D0">
      <w:pPr>
        <w:pStyle w:val="XYZCoords"/>
      </w:pPr>
      <w:r>
        <w:t>H         -0.38263       -0.54300       -1.52205</w:t>
      </w:r>
    </w:p>
    <w:p w14:paraId="771794D6" w14:textId="77777777" w:rsidR="000508D0" w:rsidRDefault="000508D0" w:rsidP="000508D0">
      <w:pPr>
        <w:pStyle w:val="XYZCoords"/>
      </w:pPr>
      <w:r>
        <w:t>H         -2.58034        0.39612       -1.82922</w:t>
      </w:r>
    </w:p>
    <w:p w14:paraId="5EB5D87E" w14:textId="77777777" w:rsidR="000508D0" w:rsidRDefault="000508D0" w:rsidP="000508D0">
      <w:pPr>
        <w:pStyle w:val="XYZCoords"/>
      </w:pPr>
      <w:r>
        <w:t>C         -4.62669       -0.27589       -1.60563</w:t>
      </w:r>
    </w:p>
    <w:p w14:paraId="013F3245" w14:textId="77777777" w:rsidR="000508D0" w:rsidRDefault="000508D0" w:rsidP="000508D0">
      <w:pPr>
        <w:pStyle w:val="XYZCoords"/>
      </w:pPr>
      <w:r>
        <w:t>H         -2.75557       -1.34493       -1.85563</w:t>
      </w:r>
    </w:p>
    <w:p w14:paraId="70782208" w14:textId="77777777" w:rsidR="000508D0" w:rsidRDefault="000508D0" w:rsidP="000508D0">
      <w:pPr>
        <w:pStyle w:val="XYZCoords"/>
      </w:pPr>
      <w:r>
        <w:t>H         -2.93436       -1.58370        1.80041</w:t>
      </w:r>
    </w:p>
    <w:p w14:paraId="4BBE8A1D" w14:textId="77777777" w:rsidR="000508D0" w:rsidRDefault="000508D0" w:rsidP="000508D0">
      <w:pPr>
        <w:pStyle w:val="XYZCoords"/>
      </w:pPr>
      <w:r>
        <w:t>C         -3.24221       -2.94035        0.16087</w:t>
      </w:r>
    </w:p>
    <w:p w14:paraId="67C54DA1" w14:textId="77777777" w:rsidR="000508D0" w:rsidRDefault="000508D0" w:rsidP="000508D0">
      <w:pPr>
        <w:pStyle w:val="XYZCoords"/>
      </w:pPr>
      <w:r>
        <w:t>H         -4.45015       -1.29713        0.92821</w:t>
      </w:r>
    </w:p>
    <w:p w14:paraId="17400430" w14:textId="77777777" w:rsidR="000508D0" w:rsidRDefault="000508D0" w:rsidP="000508D0">
      <w:pPr>
        <w:pStyle w:val="XYZCoords"/>
      </w:pPr>
      <w:r>
        <w:t>C         -0.42880       -0.79162        2.01232</w:t>
      </w:r>
    </w:p>
    <w:p w14:paraId="0DED7218" w14:textId="77777777" w:rsidR="000508D0" w:rsidRDefault="000508D0" w:rsidP="000508D0">
      <w:pPr>
        <w:pStyle w:val="XYZCoords"/>
      </w:pPr>
      <w:r>
        <w:t>O         -0.17639       -2.63743       -0.18445</w:t>
      </w:r>
    </w:p>
    <w:p w14:paraId="693EAF39" w14:textId="77777777" w:rsidR="000508D0" w:rsidRDefault="000508D0" w:rsidP="000508D0">
      <w:pPr>
        <w:pStyle w:val="XYZCoords"/>
      </w:pPr>
      <w:r>
        <w:t>H          0.11822       -3.04741        0.63704</w:t>
      </w:r>
    </w:p>
    <w:p w14:paraId="24D519DD" w14:textId="77777777" w:rsidR="000508D0" w:rsidRDefault="000508D0" w:rsidP="000508D0">
      <w:pPr>
        <w:pStyle w:val="XYZCoords"/>
      </w:pPr>
      <w:r>
        <w:t>H         -2.17636       -3.12248       -0.07293</w:t>
      </w:r>
    </w:p>
    <w:p w14:paraId="1E4E0C4D" w14:textId="77777777" w:rsidR="000508D0" w:rsidRDefault="000508D0" w:rsidP="000508D0">
      <w:pPr>
        <w:pStyle w:val="XYZCoords"/>
      </w:pPr>
      <w:r>
        <w:t>H         -3.84319       -3.03847       -0.75619</w:t>
      </w:r>
    </w:p>
    <w:p w14:paraId="333AB7B8" w14:textId="77777777" w:rsidR="000508D0" w:rsidRDefault="000508D0" w:rsidP="000508D0">
      <w:pPr>
        <w:pStyle w:val="XYZCoords"/>
      </w:pPr>
      <w:r>
        <w:t>H         -3.59904       -3.70383        0.86859</w:t>
      </w:r>
    </w:p>
    <w:p w14:paraId="6EA6EE33" w14:textId="77777777" w:rsidR="000508D0" w:rsidRDefault="000508D0" w:rsidP="000508D0">
      <w:pPr>
        <w:pStyle w:val="XYZCoords"/>
      </w:pPr>
      <w:r>
        <w:t>H         -4.80781       -0.21749       -2.68943</w:t>
      </w:r>
    </w:p>
    <w:p w14:paraId="150D0AFF" w14:textId="77777777" w:rsidR="000508D0" w:rsidRDefault="000508D0" w:rsidP="000508D0">
      <w:pPr>
        <w:pStyle w:val="XYZCoords"/>
      </w:pPr>
      <w:r>
        <w:t>H         -5.03495        0.64510       -1.16155</w:t>
      </w:r>
    </w:p>
    <w:p w14:paraId="306BA4D7" w14:textId="77777777" w:rsidR="000508D0" w:rsidRDefault="000508D0" w:rsidP="000508D0">
      <w:pPr>
        <w:pStyle w:val="XYZCoords"/>
      </w:pPr>
      <w:r>
        <w:t>H         -5.20838       -1.12709       -1.22230</w:t>
      </w:r>
    </w:p>
    <w:p w14:paraId="2C9F9B88" w14:textId="77777777" w:rsidR="000508D0" w:rsidRDefault="000508D0" w:rsidP="000508D0">
      <w:pPr>
        <w:pStyle w:val="XYZCoords"/>
      </w:pPr>
      <w:r>
        <w:t>H          2.37599       -2.14707       -3.26386</w:t>
      </w:r>
    </w:p>
    <w:p w14:paraId="021E7891" w14:textId="77777777" w:rsidR="000508D0" w:rsidRDefault="000508D0" w:rsidP="000508D0">
      <w:pPr>
        <w:pStyle w:val="XYZCoords"/>
      </w:pPr>
      <w:r>
        <w:t>H          1.27463       -0.75585       -3.11162</w:t>
      </w:r>
    </w:p>
    <w:p w14:paraId="66040314" w14:textId="77777777" w:rsidR="000508D0" w:rsidRDefault="000508D0" w:rsidP="000508D0">
      <w:pPr>
        <w:pStyle w:val="XYZCoords"/>
      </w:pPr>
      <w:r>
        <w:t>H          1.03384       -2.17538       -2.05570</w:t>
      </w:r>
    </w:p>
    <w:p w14:paraId="42F6FD25" w14:textId="77777777" w:rsidR="000508D0" w:rsidRDefault="000508D0" w:rsidP="000508D0">
      <w:pPr>
        <w:pStyle w:val="XYZCoords"/>
      </w:pPr>
      <w:r>
        <w:t>H          3.86573       -2.82409       -1.55452</w:t>
      </w:r>
    </w:p>
    <w:p w14:paraId="185A4DFC" w14:textId="77777777" w:rsidR="000508D0" w:rsidRDefault="000508D0" w:rsidP="000508D0">
      <w:pPr>
        <w:pStyle w:val="XYZCoords"/>
      </w:pPr>
      <w:r>
        <w:t>H          2.67531       -2.73449       -0.23591</w:t>
      </w:r>
    </w:p>
    <w:p w14:paraId="5B6E7258" w14:textId="77777777" w:rsidR="000508D0" w:rsidRDefault="000508D0" w:rsidP="000508D0">
      <w:pPr>
        <w:pStyle w:val="XYZCoords"/>
      </w:pPr>
      <w:r>
        <w:t>H          4.23239       -1.84668       -0.12066</w:t>
      </w:r>
    </w:p>
    <w:p w14:paraId="372583D8" w14:textId="77777777" w:rsidR="000508D0" w:rsidRDefault="000508D0" w:rsidP="000508D0">
      <w:pPr>
        <w:pStyle w:val="XYZCoords"/>
      </w:pPr>
      <w:r>
        <w:t>H          4.32954       -0.75890       -2.97077</w:t>
      </w:r>
    </w:p>
    <w:p w14:paraId="353FC232" w14:textId="77777777" w:rsidR="000508D0" w:rsidRDefault="000508D0" w:rsidP="000508D0">
      <w:pPr>
        <w:pStyle w:val="XYZCoords"/>
      </w:pPr>
      <w:r>
        <w:t>H          4.57883        0.28829       -1.56235</w:t>
      </w:r>
    </w:p>
    <w:p w14:paraId="6A09D200" w14:textId="77777777" w:rsidR="000508D0" w:rsidRDefault="000508D0" w:rsidP="000508D0">
      <w:pPr>
        <w:pStyle w:val="XYZCoords"/>
      </w:pPr>
      <w:r>
        <w:t>H          3.35837        0.70854       -2.78858</w:t>
      </w:r>
    </w:p>
    <w:p w14:paraId="15CA420A" w14:textId="77777777" w:rsidR="000508D0" w:rsidRDefault="000508D0" w:rsidP="000508D0">
      <w:pPr>
        <w:pStyle w:val="XYZCoords"/>
      </w:pPr>
      <w:r>
        <w:t>H          4.85268        0.20776        0.48993</w:t>
      </w:r>
    </w:p>
    <w:p w14:paraId="0B542CAA" w14:textId="77777777" w:rsidR="000508D0" w:rsidRDefault="000508D0" w:rsidP="000508D0">
      <w:pPr>
        <w:pStyle w:val="XYZCoords"/>
      </w:pPr>
      <w:r>
        <w:t>H          4.69648        1.39306        1.79777</w:t>
      </w:r>
    </w:p>
    <w:p w14:paraId="37421D9F" w14:textId="77777777" w:rsidR="000508D0" w:rsidRDefault="000508D0" w:rsidP="000508D0">
      <w:pPr>
        <w:pStyle w:val="XYZCoords"/>
      </w:pPr>
      <w:r>
        <w:t>H          4.17387        1.82343        0.15832</w:t>
      </w:r>
    </w:p>
    <w:p w14:paraId="7E772883" w14:textId="77777777" w:rsidR="000508D0" w:rsidRDefault="000508D0" w:rsidP="000508D0">
      <w:pPr>
        <w:pStyle w:val="XYZCoords"/>
      </w:pPr>
      <w:r>
        <w:t>H          3.52252       -1.52815        1.78067</w:t>
      </w:r>
    </w:p>
    <w:p w14:paraId="3C5A1BEE" w14:textId="77777777" w:rsidR="000508D0" w:rsidRDefault="000508D0" w:rsidP="000508D0">
      <w:pPr>
        <w:pStyle w:val="XYZCoords"/>
      </w:pPr>
      <w:r>
        <w:t>H          1.96980       -1.08747        2.52084</w:t>
      </w:r>
    </w:p>
    <w:p w14:paraId="67EE5A7E" w14:textId="77777777" w:rsidR="000508D0" w:rsidRDefault="000508D0" w:rsidP="000508D0">
      <w:pPr>
        <w:pStyle w:val="XYZCoords"/>
      </w:pPr>
      <w:r>
        <w:t>H          3.47731       -0.36929        3.12537</w:t>
      </w:r>
    </w:p>
    <w:p w14:paraId="3E12763B" w14:textId="77777777" w:rsidR="000508D0" w:rsidRDefault="000508D0" w:rsidP="000508D0">
      <w:pPr>
        <w:pStyle w:val="XYZCoords"/>
      </w:pPr>
      <w:r>
        <w:t>H          2.57082        1.82424        2.93635</w:t>
      </w:r>
    </w:p>
    <w:p w14:paraId="654E82D5" w14:textId="77777777" w:rsidR="000508D0" w:rsidRDefault="000508D0" w:rsidP="000508D0">
      <w:pPr>
        <w:pStyle w:val="XYZCoords"/>
      </w:pPr>
      <w:r>
        <w:t>H          1.02509        1.32521        2.20880</w:t>
      </w:r>
    </w:p>
    <w:p w14:paraId="0FFE1793" w14:textId="77777777" w:rsidR="000508D0" w:rsidRDefault="000508D0" w:rsidP="000508D0">
      <w:pPr>
        <w:pStyle w:val="XYZCoords"/>
      </w:pPr>
      <w:r>
        <w:t>H          2.04757        2.54327        1.40092</w:t>
      </w:r>
    </w:p>
    <w:p w14:paraId="21DB0EFD" w14:textId="77777777" w:rsidR="000508D0" w:rsidRDefault="000508D0" w:rsidP="000508D0">
      <w:pPr>
        <w:pStyle w:val="XYZCoords"/>
      </w:pPr>
      <w:r>
        <w:t>O         -0.46674       -0.98768        3.15824</w:t>
      </w:r>
    </w:p>
    <w:p w14:paraId="6BDAB64E" w14:textId="77777777" w:rsidR="000508D0" w:rsidRDefault="000508D0">
      <w:pPr>
        <w:rPr>
          <w:sz w:val="9"/>
        </w:rPr>
      </w:pPr>
      <w:r>
        <w:br w:type="page"/>
      </w:r>
    </w:p>
    <w:p w14:paraId="4090C998" w14:textId="66D8D926" w:rsidR="000508D0" w:rsidRDefault="00F92EC7" w:rsidP="00F92EC7">
      <w:pPr>
        <w:pStyle w:val="Caption"/>
      </w:pPr>
      <w:bookmarkStart w:id="285" w:name="_Ref460600781"/>
      <w:bookmarkStart w:id="286" w:name="_Toc464139298"/>
      <w:r>
        <w:t xml:space="preserve">Figure </w:t>
      </w:r>
      <w:fldSimple w:instr=" STYLEREF 2 \s ">
        <w:r w:rsidR="0073677E">
          <w:rPr>
            <w:noProof/>
          </w:rPr>
          <w:t>11.5</w:t>
        </w:r>
      </w:fldSimple>
      <w:r w:rsidR="008F3988">
        <w:noBreakHyphen/>
      </w:r>
      <w:fldSimple w:instr=" SEQ Figure \* ARABIC \s 2 ">
        <w:r w:rsidR="0073677E">
          <w:rPr>
            <w:noProof/>
          </w:rPr>
          <w:t>32</w:t>
        </w:r>
      </w:fldSimple>
      <w:bookmarkEnd w:id="285"/>
      <w:r>
        <w:t xml:space="preserve"> [Oxo Dimer]S</w:t>
      </w:r>
      <w:r>
        <w:rPr>
          <w:vertAlign w:val="subscript"/>
        </w:rPr>
        <w:t>0</w:t>
      </w:r>
      <w:r>
        <w:t xml:space="preserve"> Structure and Coordinates</w:t>
      </w:r>
      <w:bookmarkEnd w:id="286"/>
    </w:p>
    <w:p w14:paraId="0D929E6B" w14:textId="77777777" w:rsidR="00F92EC7" w:rsidRDefault="00F92EC7" w:rsidP="00F92EC7">
      <w:pPr>
        <w:pStyle w:val="CaptionText"/>
      </w:pPr>
    </w:p>
    <w:p w14:paraId="4CD42C50" w14:textId="77777777" w:rsidR="00F92EC7" w:rsidRDefault="00F92EC7" w:rsidP="00F92EC7"/>
    <w:p w14:paraId="02B4D0CF" w14:textId="77777777" w:rsidR="00F92EC7" w:rsidRDefault="00EE505D" w:rsidP="00F92EC7">
      <w:pPr>
        <w:pStyle w:val="XYZCoords"/>
      </w:pPr>
      <w:r>
        <w:rPr>
          <w:noProof/>
        </w:rPr>
        <w:drawing>
          <wp:anchor distT="0" distB="0" distL="114300" distR="114300" simplePos="0" relativeHeight="251686912" behindDoc="0" locked="0" layoutInCell="1" allowOverlap="1" wp14:anchorId="4E825CBD" wp14:editId="7A2CAB9A">
            <wp:simplePos x="0" y="0"/>
            <wp:positionH relativeFrom="column">
              <wp:posOffset>1370330</wp:posOffset>
            </wp:positionH>
            <wp:positionV relativeFrom="paragraph">
              <wp:posOffset>3175</wp:posOffset>
            </wp:positionV>
            <wp:extent cx="5259070" cy="5259070"/>
            <wp:effectExtent l="0" t="0" r="0" b="0"/>
            <wp:wrapSquare wrapText="bothSides"/>
            <wp:docPr id="30" name="Picture 30" descr="Macintosh HD:Users:Jacob:Documents:Water_Splitting:Two_Photon_Water_Splitting:Computational_Data:Misc:Oxo_Dimer:3-Dimer-GP-SM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Macintosh HD:Users:Jacob:Documents:Water_Splitting:Two_Photon_Water_Splitting:Computational_Data:Misc:Oxo_Dimer:3-Dimer-GP-SMD.png"/>
                    <pic:cNvPicPr>
                      <a:picLocks noChangeAspect="1" noChangeArrowheads="1"/>
                    </pic:cNvPicPr>
                  </pic:nvPicPr>
                  <pic:blipFill>
                    <a:blip r:embed="rId161">
                      <a:extLst>
                        <a:ext uri="{28A0092B-C50C-407E-A947-70E740481C1C}">
                          <a14:useLocalDpi xmlns:a14="http://schemas.microsoft.com/office/drawing/2010/main" val="0"/>
                        </a:ext>
                      </a:extLst>
                    </a:blip>
                    <a:srcRect/>
                    <a:stretch>
                      <a:fillRect/>
                    </a:stretch>
                  </pic:blipFill>
                  <pic:spPr bwMode="auto">
                    <a:xfrm>
                      <a:off x="0" y="0"/>
                      <a:ext cx="5259070" cy="5259070"/>
                    </a:xfrm>
                    <a:prstGeom prst="rect">
                      <a:avLst/>
                    </a:prstGeom>
                    <a:noFill/>
                    <a:ln>
                      <a:noFill/>
                    </a:ln>
                  </pic:spPr>
                </pic:pic>
              </a:graphicData>
            </a:graphic>
            <wp14:sizeRelH relativeFrom="page">
              <wp14:pctWidth>0</wp14:pctWidth>
            </wp14:sizeRelH>
            <wp14:sizeRelV relativeFrom="page">
              <wp14:pctHeight>0</wp14:pctHeight>
            </wp14:sizeRelV>
          </wp:anchor>
        </w:drawing>
      </w:r>
      <w:r w:rsidR="00F92EC7">
        <w:t>125</w:t>
      </w:r>
    </w:p>
    <w:p w14:paraId="6DBB3D35" w14:textId="77777777" w:rsidR="00F92EC7" w:rsidRDefault="00F92EC7" w:rsidP="00F92EC7">
      <w:pPr>
        <w:pStyle w:val="XYZCoords"/>
      </w:pPr>
      <w:r>
        <w:tab/>
        <w:t>Energy: -1903622.5751306</w:t>
      </w:r>
    </w:p>
    <w:p w14:paraId="43281A4F" w14:textId="77777777" w:rsidR="00F92EC7" w:rsidRDefault="00F92EC7" w:rsidP="00F92EC7">
      <w:pPr>
        <w:pStyle w:val="XYZCoords"/>
      </w:pPr>
      <w:r>
        <w:t>Ru         1.95096       -0.14653       -0.32407</w:t>
      </w:r>
    </w:p>
    <w:p w14:paraId="7486236F" w14:textId="77777777" w:rsidR="00F92EC7" w:rsidRDefault="00F92EC7" w:rsidP="00F92EC7">
      <w:pPr>
        <w:pStyle w:val="XYZCoords"/>
      </w:pPr>
      <w:r>
        <w:t>O          2.00832       -1.80029        0.92464</w:t>
      </w:r>
    </w:p>
    <w:p w14:paraId="590A5840" w14:textId="77777777" w:rsidR="00F92EC7" w:rsidRDefault="00F92EC7" w:rsidP="00F92EC7">
      <w:pPr>
        <w:pStyle w:val="XYZCoords"/>
      </w:pPr>
      <w:r>
        <w:t>C          1.90893        1.05768       -1.69607</w:t>
      </w:r>
    </w:p>
    <w:p w14:paraId="7CE8840F" w14:textId="77777777" w:rsidR="00F92EC7" w:rsidRDefault="00F92EC7" w:rsidP="00F92EC7">
      <w:pPr>
        <w:pStyle w:val="XYZCoords"/>
      </w:pPr>
      <w:r>
        <w:t>P          2.88599        1.33842        1.10148</w:t>
      </w:r>
    </w:p>
    <w:p w14:paraId="7F1F3A77" w14:textId="77777777" w:rsidR="00F92EC7" w:rsidRDefault="00F92EC7" w:rsidP="00F92EC7">
      <w:pPr>
        <w:pStyle w:val="XYZCoords"/>
      </w:pPr>
      <w:r>
        <w:t>N          4.01311       -0.55768       -0.70975</w:t>
      </w:r>
    </w:p>
    <w:p w14:paraId="6C12F3B8" w14:textId="77777777" w:rsidR="00F92EC7" w:rsidRDefault="00F92EC7" w:rsidP="00F92EC7">
      <w:pPr>
        <w:pStyle w:val="XYZCoords"/>
      </w:pPr>
      <w:r>
        <w:t>C          4.53060        1.60252        0.25451</w:t>
      </w:r>
    </w:p>
    <w:p w14:paraId="2E1CC9DD" w14:textId="77777777" w:rsidR="00F92EC7" w:rsidRDefault="00F92EC7" w:rsidP="00F92EC7">
      <w:pPr>
        <w:pStyle w:val="XYZCoords"/>
      </w:pPr>
      <w:r>
        <w:t>H          4.32826        2.35352       -0.52810</w:t>
      </w:r>
    </w:p>
    <w:p w14:paraId="2178EC0B" w14:textId="77777777" w:rsidR="00F92EC7" w:rsidRDefault="00F92EC7" w:rsidP="00F92EC7">
      <w:pPr>
        <w:pStyle w:val="XYZCoords"/>
      </w:pPr>
      <w:r>
        <w:t>H          5.31172        2.01152        0.91161</w:t>
      </w:r>
    </w:p>
    <w:p w14:paraId="370423C9" w14:textId="77777777" w:rsidR="00F92EC7" w:rsidRDefault="00F92EC7" w:rsidP="00F92EC7">
      <w:pPr>
        <w:pStyle w:val="XYZCoords"/>
      </w:pPr>
      <w:r>
        <w:t>C          4.98001        0.33183       -0.38985</w:t>
      </w:r>
    </w:p>
    <w:p w14:paraId="34DD9BEE" w14:textId="77777777" w:rsidR="00F92EC7" w:rsidRDefault="00F92EC7" w:rsidP="00F92EC7">
      <w:pPr>
        <w:pStyle w:val="XYZCoords"/>
      </w:pPr>
      <w:r>
        <w:t>C          6.32650        0.06494       -0.62494</w:t>
      </w:r>
    </w:p>
    <w:p w14:paraId="34B3BEFF" w14:textId="77777777" w:rsidR="00F92EC7" w:rsidRDefault="00F92EC7" w:rsidP="00F92EC7">
      <w:pPr>
        <w:pStyle w:val="XYZCoords"/>
      </w:pPr>
      <w:r>
        <w:t>H          7.07516        0.80881       -0.35061</w:t>
      </w:r>
    </w:p>
    <w:p w14:paraId="6EB305B0" w14:textId="77777777" w:rsidR="00F92EC7" w:rsidRDefault="00F92EC7" w:rsidP="00F92EC7">
      <w:pPr>
        <w:pStyle w:val="XYZCoords"/>
      </w:pPr>
      <w:r>
        <w:t>C          6.69055       -1.14695       -1.19781</w:t>
      </w:r>
    </w:p>
    <w:p w14:paraId="64EE34F6" w14:textId="77777777" w:rsidR="00F92EC7" w:rsidRDefault="00F92EC7" w:rsidP="00F92EC7">
      <w:pPr>
        <w:pStyle w:val="XYZCoords"/>
      </w:pPr>
      <w:r>
        <w:t>H          7.73907       -1.37674       -1.39527</w:t>
      </w:r>
    </w:p>
    <w:p w14:paraId="21729D4E" w14:textId="77777777" w:rsidR="00F92EC7" w:rsidRDefault="00F92EC7" w:rsidP="00F92EC7">
      <w:pPr>
        <w:pStyle w:val="XYZCoords"/>
      </w:pPr>
      <w:r>
        <w:t>C          5.69184       -2.06110       -1.51010</w:t>
      </w:r>
    </w:p>
    <w:p w14:paraId="45098E4E" w14:textId="77777777" w:rsidR="00F92EC7" w:rsidRDefault="00F92EC7" w:rsidP="00F92EC7">
      <w:pPr>
        <w:pStyle w:val="XYZCoords"/>
      </w:pPr>
      <w:r>
        <w:t>H          5.92828       -3.02776       -1.95594</w:t>
      </w:r>
    </w:p>
    <w:p w14:paraId="1AA51F6E" w14:textId="77777777" w:rsidR="00F92EC7" w:rsidRDefault="00F92EC7" w:rsidP="00F92EC7">
      <w:pPr>
        <w:pStyle w:val="XYZCoords"/>
      </w:pPr>
      <w:r>
        <w:t>C          4.36117       -1.74588       -1.24971</w:t>
      </w:r>
    </w:p>
    <w:p w14:paraId="4BB37150" w14:textId="77777777" w:rsidR="00F92EC7" w:rsidRDefault="00F92EC7" w:rsidP="00F92EC7">
      <w:pPr>
        <w:pStyle w:val="XYZCoords"/>
      </w:pPr>
      <w:r>
        <w:t>C          3.26539       -2.73818       -1.48420</w:t>
      </w:r>
    </w:p>
    <w:p w14:paraId="3E0EE64D" w14:textId="77777777" w:rsidR="00F92EC7" w:rsidRDefault="00F92EC7" w:rsidP="00F92EC7">
      <w:pPr>
        <w:pStyle w:val="XYZCoords"/>
      </w:pPr>
      <w:r>
        <w:t>H          3.67502       -3.59036       -2.06069</w:t>
      </w:r>
    </w:p>
    <w:p w14:paraId="5CA5E273" w14:textId="77777777" w:rsidR="00F92EC7" w:rsidRDefault="00F92EC7" w:rsidP="00F92EC7">
      <w:pPr>
        <w:pStyle w:val="XYZCoords"/>
      </w:pPr>
      <w:r>
        <w:t>H          2.93674       -3.07047       -0.48254</w:t>
      </w:r>
    </w:p>
    <w:p w14:paraId="62ED44BF" w14:textId="77777777" w:rsidR="00F92EC7" w:rsidRDefault="00F92EC7" w:rsidP="00F92EC7">
      <w:pPr>
        <w:pStyle w:val="XYZCoords"/>
      </w:pPr>
      <w:r>
        <w:t>N          2.09801       -2.14698       -2.11742</w:t>
      </w:r>
    </w:p>
    <w:p w14:paraId="43732D9A" w14:textId="77777777" w:rsidR="00F92EC7" w:rsidRDefault="00F92EC7" w:rsidP="00F92EC7">
      <w:pPr>
        <w:pStyle w:val="XYZCoords"/>
      </w:pPr>
      <w:r>
        <w:t>C          2.29339        3.13737        1.30343</w:t>
      </w:r>
    </w:p>
    <w:p w14:paraId="34A93B19" w14:textId="77777777" w:rsidR="00F92EC7" w:rsidRDefault="00F92EC7" w:rsidP="00F92EC7">
      <w:pPr>
        <w:pStyle w:val="XYZCoords"/>
      </w:pPr>
      <w:r>
        <w:t>C          3.40572        4.10595        1.71752</w:t>
      </w:r>
    </w:p>
    <w:p w14:paraId="5B4CF2DD" w14:textId="77777777" w:rsidR="00F92EC7" w:rsidRDefault="00F92EC7" w:rsidP="00F92EC7">
      <w:pPr>
        <w:pStyle w:val="XYZCoords"/>
      </w:pPr>
      <w:r>
        <w:t>H          4.20219        4.16830        0.96148</w:t>
      </w:r>
    </w:p>
    <w:p w14:paraId="320DFEBF" w14:textId="77777777" w:rsidR="00F92EC7" w:rsidRDefault="00F92EC7" w:rsidP="00F92EC7">
      <w:pPr>
        <w:pStyle w:val="XYZCoords"/>
      </w:pPr>
      <w:r>
        <w:t>H          3.86246        3.86481        2.68306</w:t>
      </w:r>
    </w:p>
    <w:p w14:paraId="5DF2C5E5" w14:textId="77777777" w:rsidR="00F92EC7" w:rsidRDefault="00F92EC7" w:rsidP="00F92EC7">
      <w:pPr>
        <w:pStyle w:val="XYZCoords"/>
      </w:pPr>
      <w:r>
        <w:t>H          2.96774        5.11464        1.80329</w:t>
      </w:r>
    </w:p>
    <w:p w14:paraId="459EBA3B" w14:textId="77777777" w:rsidR="00F92EC7" w:rsidRDefault="00F92EC7" w:rsidP="00F92EC7">
      <w:pPr>
        <w:pStyle w:val="XYZCoords"/>
      </w:pPr>
      <w:r>
        <w:t>C          1.15082        3.17641        2.31683</w:t>
      </w:r>
    </w:p>
    <w:p w14:paraId="755B53AE" w14:textId="77777777" w:rsidR="00F92EC7" w:rsidRDefault="00F92EC7" w:rsidP="00F92EC7">
      <w:pPr>
        <w:pStyle w:val="XYZCoords"/>
      </w:pPr>
      <w:r>
        <w:t>H          0.65697        4.16110        2.27409</w:t>
      </w:r>
    </w:p>
    <w:p w14:paraId="4BA629C7" w14:textId="77777777" w:rsidR="00F92EC7" w:rsidRDefault="00F92EC7" w:rsidP="00F92EC7">
      <w:pPr>
        <w:pStyle w:val="XYZCoords"/>
      </w:pPr>
      <w:r>
        <w:t>H          1.50238        3.02964        3.34710</w:t>
      </w:r>
    </w:p>
    <w:p w14:paraId="409DA2F7" w14:textId="77777777" w:rsidR="00F92EC7" w:rsidRDefault="00F92EC7" w:rsidP="00F92EC7">
      <w:pPr>
        <w:pStyle w:val="XYZCoords"/>
      </w:pPr>
      <w:r>
        <w:t>H          0.39099        2.41354        2.10485</w:t>
      </w:r>
    </w:p>
    <w:p w14:paraId="7A81B83E" w14:textId="77777777" w:rsidR="00F92EC7" w:rsidRDefault="00F92EC7" w:rsidP="00F92EC7">
      <w:pPr>
        <w:pStyle w:val="XYZCoords"/>
      </w:pPr>
      <w:r>
        <w:t>C          1.76662        3.60005       -0.05230</w:t>
      </w:r>
    </w:p>
    <w:p w14:paraId="5D860C8C" w14:textId="77777777" w:rsidR="00F92EC7" w:rsidRDefault="00F92EC7" w:rsidP="00F92EC7">
      <w:pPr>
        <w:pStyle w:val="XYZCoords"/>
      </w:pPr>
      <w:r>
        <w:t>H          0.94948        2.96248       -0.40187</w:t>
      </w:r>
    </w:p>
    <w:p w14:paraId="7A9C3198" w14:textId="77777777" w:rsidR="00F92EC7" w:rsidRDefault="00F92EC7" w:rsidP="00F92EC7">
      <w:pPr>
        <w:pStyle w:val="XYZCoords"/>
      </w:pPr>
      <w:r>
        <w:t>H          2.54516        3.60685       -0.82886</w:t>
      </w:r>
    </w:p>
    <w:p w14:paraId="55279325" w14:textId="77777777" w:rsidR="00F92EC7" w:rsidRDefault="00F92EC7" w:rsidP="00F92EC7">
      <w:pPr>
        <w:pStyle w:val="XYZCoords"/>
      </w:pPr>
      <w:r>
        <w:t>H          1.38789        4.63073        0.04669</w:t>
      </w:r>
    </w:p>
    <w:p w14:paraId="6A44E741" w14:textId="77777777" w:rsidR="00F92EC7" w:rsidRDefault="00F92EC7" w:rsidP="00F92EC7">
      <w:pPr>
        <w:pStyle w:val="XYZCoords"/>
      </w:pPr>
      <w:r>
        <w:t>C          3.33584        0.61429        2.80336</w:t>
      </w:r>
    </w:p>
    <w:p w14:paraId="70688945" w14:textId="77777777" w:rsidR="00F92EC7" w:rsidRDefault="00F92EC7" w:rsidP="00F92EC7">
      <w:pPr>
        <w:pStyle w:val="XYZCoords"/>
      </w:pPr>
      <w:r>
        <w:t>C          4.04527        1.59470        3.73568</w:t>
      </w:r>
    </w:p>
    <w:p w14:paraId="7567020A" w14:textId="77777777" w:rsidR="00F92EC7" w:rsidRDefault="00F92EC7" w:rsidP="00F92EC7">
      <w:pPr>
        <w:pStyle w:val="XYZCoords"/>
      </w:pPr>
      <w:r>
        <w:t>H          3.39887        2.41977        4.06399</w:t>
      </w:r>
    </w:p>
    <w:p w14:paraId="0BC64215" w14:textId="77777777" w:rsidR="00F92EC7" w:rsidRDefault="00F92EC7" w:rsidP="00F92EC7">
      <w:pPr>
        <w:pStyle w:val="XYZCoords"/>
      </w:pPr>
      <w:r>
        <w:t>H          4.95979        2.01770        3.29136</w:t>
      </w:r>
    </w:p>
    <w:p w14:paraId="4FE1CA43" w14:textId="77777777" w:rsidR="00F92EC7" w:rsidRDefault="00F92EC7" w:rsidP="00F92EC7">
      <w:pPr>
        <w:pStyle w:val="XYZCoords"/>
      </w:pPr>
      <w:r>
        <w:t>H          4.35144        1.04365        4.64064</w:t>
      </w:r>
    </w:p>
    <w:p w14:paraId="241953BE" w14:textId="77777777" w:rsidR="00F92EC7" w:rsidRDefault="00F92EC7" w:rsidP="00F92EC7">
      <w:pPr>
        <w:pStyle w:val="XYZCoords"/>
      </w:pPr>
      <w:r>
        <w:t>C          4.26228       -0.58364        2.56289</w:t>
      </w:r>
    </w:p>
    <w:p w14:paraId="7AAE6CF9" w14:textId="77777777" w:rsidR="00F92EC7" w:rsidRDefault="00F92EC7" w:rsidP="00F92EC7">
      <w:pPr>
        <w:pStyle w:val="XYZCoords"/>
      </w:pPr>
      <w:r>
        <w:t>H          4.46589       -1.05356        3.54002</w:t>
      </w:r>
    </w:p>
    <w:p w14:paraId="10977B34" w14:textId="77777777" w:rsidR="00F92EC7" w:rsidRDefault="00F92EC7" w:rsidP="00F92EC7">
      <w:pPr>
        <w:pStyle w:val="XYZCoords"/>
      </w:pPr>
      <w:r>
        <w:t>H          5.23322       -0.28524        2.13842</w:t>
      </w:r>
    </w:p>
    <w:p w14:paraId="1E5E3F5A" w14:textId="77777777" w:rsidR="00F92EC7" w:rsidRDefault="00F92EC7" w:rsidP="00F92EC7">
      <w:pPr>
        <w:pStyle w:val="XYZCoords"/>
      </w:pPr>
      <w:r>
        <w:t>H          3.76716       -1.32593        1.92045</w:t>
      </w:r>
    </w:p>
    <w:p w14:paraId="20B121C9" w14:textId="77777777" w:rsidR="00F92EC7" w:rsidRDefault="00F92EC7" w:rsidP="00F92EC7">
      <w:pPr>
        <w:pStyle w:val="XYZCoords"/>
      </w:pPr>
      <w:r>
        <w:t>C          2.04916        0.09926        3.45054</w:t>
      </w:r>
    </w:p>
    <w:p w14:paraId="4669D770" w14:textId="77777777" w:rsidR="00F92EC7" w:rsidRDefault="00F92EC7" w:rsidP="00F92EC7">
      <w:pPr>
        <w:pStyle w:val="XYZCoords"/>
      </w:pPr>
      <w:r>
        <w:t>H          2.30463       -0.40806        4.39646</w:t>
      </w:r>
    </w:p>
    <w:p w14:paraId="657ABF19" w14:textId="77777777" w:rsidR="00F92EC7" w:rsidRDefault="00F92EC7" w:rsidP="00F92EC7">
      <w:pPr>
        <w:pStyle w:val="XYZCoords"/>
      </w:pPr>
      <w:r>
        <w:t>H          1.57687       -0.62955        2.77817</w:t>
      </w:r>
    </w:p>
    <w:p w14:paraId="31021300" w14:textId="77777777" w:rsidR="00F92EC7" w:rsidRDefault="00F92EC7" w:rsidP="00F92EC7">
      <w:pPr>
        <w:pStyle w:val="XYZCoords"/>
      </w:pPr>
      <w:r>
        <w:t>H          1.33840        0.90239        3.68369</w:t>
      </w:r>
    </w:p>
    <w:p w14:paraId="379FB693" w14:textId="77777777" w:rsidR="00F92EC7" w:rsidRDefault="00F92EC7" w:rsidP="00F92EC7">
      <w:pPr>
        <w:pStyle w:val="XYZCoords"/>
      </w:pPr>
      <w:r>
        <w:t>C          1.22294       -1.15312       -4.23495</w:t>
      </w:r>
    </w:p>
    <w:p w14:paraId="052BFB80" w14:textId="77777777" w:rsidR="00F92EC7" w:rsidRDefault="00F92EC7" w:rsidP="00F92EC7">
      <w:pPr>
        <w:pStyle w:val="XYZCoords"/>
      </w:pPr>
      <w:r>
        <w:t>H          0.48557       -1.92516       -4.49965</w:t>
      </w:r>
    </w:p>
    <w:p w14:paraId="035C05AA" w14:textId="77777777" w:rsidR="00F92EC7" w:rsidRDefault="00F92EC7" w:rsidP="00F92EC7">
      <w:pPr>
        <w:pStyle w:val="XYZCoords"/>
      </w:pPr>
      <w:r>
        <w:t>H          1.56895       -0.68709       -5.16917</w:t>
      </w:r>
    </w:p>
    <w:p w14:paraId="7C520C04" w14:textId="77777777" w:rsidR="00F92EC7" w:rsidRDefault="00F92EC7" w:rsidP="00F92EC7">
      <w:pPr>
        <w:pStyle w:val="XYZCoords"/>
      </w:pPr>
      <w:r>
        <w:t>H          0.71440       -0.38531       -3.63880</w:t>
      </w:r>
    </w:p>
    <w:p w14:paraId="72A3FDAC" w14:textId="77777777" w:rsidR="00F92EC7" w:rsidRDefault="00F92EC7" w:rsidP="00F92EC7">
      <w:pPr>
        <w:pStyle w:val="XYZCoords"/>
      </w:pPr>
      <w:r>
        <w:t>C          0.93641       -3.02622       -2.00061</w:t>
      </w:r>
    </w:p>
    <w:p w14:paraId="18479205" w14:textId="77777777" w:rsidR="00F92EC7" w:rsidRDefault="00F92EC7" w:rsidP="00F92EC7">
      <w:pPr>
        <w:pStyle w:val="XYZCoords"/>
      </w:pPr>
      <w:r>
        <w:t>H          0.06527       -2.47795       -2.38049</w:t>
      </w:r>
    </w:p>
    <w:p w14:paraId="0CB977E7" w14:textId="77777777" w:rsidR="00F92EC7" w:rsidRDefault="00F92EC7" w:rsidP="00F92EC7">
      <w:pPr>
        <w:pStyle w:val="XYZCoords"/>
      </w:pPr>
      <w:r>
        <w:t>H          0.77323       -3.16167       -0.92130</w:t>
      </w:r>
    </w:p>
    <w:p w14:paraId="4239813B" w14:textId="77777777" w:rsidR="00F92EC7" w:rsidRDefault="00F92EC7" w:rsidP="00F92EC7">
      <w:pPr>
        <w:pStyle w:val="XYZCoords"/>
      </w:pPr>
      <w:r>
        <w:t>C          1.03165       -4.37637       -2.69966</w:t>
      </w:r>
    </w:p>
    <w:p w14:paraId="331F83A2" w14:textId="77777777" w:rsidR="00F92EC7" w:rsidRDefault="00F92EC7" w:rsidP="00F92EC7">
      <w:pPr>
        <w:pStyle w:val="XYZCoords"/>
      </w:pPr>
      <w:r>
        <w:t>H          1.18407       -4.27465       -3.78584</w:t>
      </w:r>
    </w:p>
    <w:p w14:paraId="5B09B777" w14:textId="77777777" w:rsidR="00F92EC7" w:rsidRDefault="00F92EC7" w:rsidP="00F92EC7">
      <w:pPr>
        <w:pStyle w:val="XYZCoords"/>
      </w:pPr>
      <w:r>
        <w:t>H          0.09062       -4.92698       -2.55004</w:t>
      </w:r>
    </w:p>
    <w:p w14:paraId="1ED0335D" w14:textId="77777777" w:rsidR="00F92EC7" w:rsidRDefault="00F92EC7" w:rsidP="00F92EC7">
      <w:pPr>
        <w:pStyle w:val="XYZCoords"/>
      </w:pPr>
      <w:r>
        <w:t>H          1.84534       -5.00091       -2.29982</w:t>
      </w:r>
    </w:p>
    <w:p w14:paraId="344F362D" w14:textId="77777777" w:rsidR="00F92EC7" w:rsidRDefault="00F92EC7" w:rsidP="00F92EC7">
      <w:pPr>
        <w:pStyle w:val="XYZCoords"/>
      </w:pPr>
      <w:r>
        <w:t>C          2.40794       -1.72102       -3.48232</w:t>
      </w:r>
    </w:p>
    <w:p w14:paraId="5DDE2973" w14:textId="77777777" w:rsidR="00F92EC7" w:rsidRDefault="00F92EC7" w:rsidP="00F92EC7">
      <w:pPr>
        <w:pStyle w:val="XYZCoords"/>
      </w:pPr>
      <w:r>
        <w:t>H          2.85344       -2.56024       -4.05949</w:t>
      </w:r>
    </w:p>
    <w:p w14:paraId="2EE8F719" w14:textId="77777777" w:rsidR="00F92EC7" w:rsidRDefault="00F92EC7" w:rsidP="00F92EC7">
      <w:pPr>
        <w:pStyle w:val="XYZCoords"/>
      </w:pPr>
      <w:r>
        <w:t>H          3.19240       -0.95073       -3.40528</w:t>
      </w:r>
    </w:p>
    <w:p w14:paraId="3A5C3726" w14:textId="77777777" w:rsidR="00F92EC7" w:rsidRDefault="00F92EC7" w:rsidP="00F92EC7">
      <w:pPr>
        <w:pStyle w:val="XYZCoords"/>
      </w:pPr>
      <w:r>
        <w:t>O          0.00019       -0.44384        0.00209</w:t>
      </w:r>
    </w:p>
    <w:p w14:paraId="7EBC8810" w14:textId="77777777" w:rsidR="00F92EC7" w:rsidRDefault="00F92EC7" w:rsidP="00F92EC7">
      <w:pPr>
        <w:pStyle w:val="XYZCoords"/>
      </w:pPr>
      <w:r>
        <w:t>Ru        -1.95090       -0.14533        0.32507</w:t>
      </w:r>
    </w:p>
    <w:p w14:paraId="21BCD729" w14:textId="77777777" w:rsidR="00F92EC7" w:rsidRDefault="00F92EC7" w:rsidP="00F92EC7">
      <w:pPr>
        <w:pStyle w:val="XYZCoords"/>
      </w:pPr>
      <w:r>
        <w:t>C         -1.91025        1.06339        1.69316</w:t>
      </w:r>
    </w:p>
    <w:p w14:paraId="6496F16C" w14:textId="77777777" w:rsidR="00F92EC7" w:rsidRDefault="00F92EC7" w:rsidP="00F92EC7">
      <w:pPr>
        <w:pStyle w:val="XYZCoords"/>
      </w:pPr>
      <w:r>
        <w:t>O         -2.00709       -1.80286       -0.91908</w:t>
      </w:r>
    </w:p>
    <w:p w14:paraId="0DB8988D" w14:textId="77777777" w:rsidR="00F92EC7" w:rsidRDefault="00F92EC7" w:rsidP="00F92EC7">
      <w:pPr>
        <w:pStyle w:val="XYZCoords"/>
      </w:pPr>
      <w:r>
        <w:t>P         -2.88584        1.33489       -1.10582</w:t>
      </w:r>
    </w:p>
    <w:p w14:paraId="7DC1044E" w14:textId="77777777" w:rsidR="00F92EC7" w:rsidRDefault="00F92EC7" w:rsidP="00F92EC7">
      <w:pPr>
        <w:pStyle w:val="XYZCoords"/>
      </w:pPr>
      <w:r>
        <w:t>N         -2.09803       -2.13971        2.12450</w:t>
      </w:r>
    </w:p>
    <w:p w14:paraId="70CF0F2E" w14:textId="77777777" w:rsidR="00F92EC7" w:rsidRDefault="00F92EC7" w:rsidP="00F92EC7">
      <w:pPr>
        <w:pStyle w:val="XYZCoords"/>
      </w:pPr>
      <w:r>
        <w:t>N         -4.01323       -0.55597        0.71084</w:t>
      </w:r>
    </w:p>
    <w:p w14:paraId="528658D0" w14:textId="77777777" w:rsidR="00F92EC7" w:rsidRDefault="00F92EC7" w:rsidP="00F92EC7">
      <w:pPr>
        <w:pStyle w:val="XYZCoords"/>
      </w:pPr>
      <w:r>
        <w:t>C         -3.26497       -2.73362        1.49287</w:t>
      </w:r>
    </w:p>
    <w:p w14:paraId="0709FC35" w14:textId="77777777" w:rsidR="00F92EC7" w:rsidRDefault="00F92EC7" w:rsidP="00F92EC7">
      <w:pPr>
        <w:pStyle w:val="XYZCoords"/>
      </w:pPr>
      <w:r>
        <w:t>H         -3.67443       -3.58398        2.07214</w:t>
      </w:r>
    </w:p>
    <w:p w14:paraId="251D2C29" w14:textId="77777777" w:rsidR="00F92EC7" w:rsidRDefault="00F92EC7" w:rsidP="00F92EC7">
      <w:pPr>
        <w:pStyle w:val="XYZCoords"/>
      </w:pPr>
      <w:r>
        <w:t>H         -2.93570       -3.06923        0.49252</w:t>
      </w:r>
    </w:p>
    <w:p w14:paraId="6B33EF7E" w14:textId="77777777" w:rsidR="00F92EC7" w:rsidRDefault="00F92EC7" w:rsidP="00F92EC7">
      <w:pPr>
        <w:pStyle w:val="XYZCoords"/>
      </w:pPr>
      <w:r>
        <w:t>C         -4.36107       -1.74256        1.25452</w:t>
      </w:r>
    </w:p>
    <w:p w14:paraId="4277A35E" w14:textId="77777777" w:rsidR="00F92EC7" w:rsidRDefault="00F92EC7" w:rsidP="00F92EC7">
      <w:pPr>
        <w:pStyle w:val="XYZCoords"/>
      </w:pPr>
      <w:r>
        <w:t>C         -5.69174       -2.05747        1.51527</w:t>
      </w:r>
    </w:p>
    <w:p w14:paraId="02C32AE3" w14:textId="77777777" w:rsidR="00F92EC7" w:rsidRDefault="00F92EC7" w:rsidP="00F92EC7">
      <w:pPr>
        <w:pStyle w:val="XYZCoords"/>
      </w:pPr>
      <w:r>
        <w:t>H         -5.92807       -3.02278        1.96405</w:t>
      </w:r>
    </w:p>
    <w:p w14:paraId="145102DC" w14:textId="77777777" w:rsidR="00F92EC7" w:rsidRDefault="00F92EC7" w:rsidP="00F92EC7">
      <w:pPr>
        <w:pStyle w:val="XYZCoords"/>
      </w:pPr>
      <w:r>
        <w:t>C         -6.69065       -1.14469        1.19955</w:t>
      </w:r>
    </w:p>
    <w:p w14:paraId="02E774D7" w14:textId="77777777" w:rsidR="00F92EC7" w:rsidRDefault="00F92EC7" w:rsidP="00F92EC7">
      <w:pPr>
        <w:pStyle w:val="XYZCoords"/>
      </w:pPr>
      <w:r>
        <w:t>H         -7.73918       -1.37425        1.39730</w:t>
      </w:r>
    </w:p>
    <w:p w14:paraId="047A0818" w14:textId="77777777" w:rsidR="00F92EC7" w:rsidRDefault="00F92EC7" w:rsidP="00F92EC7">
      <w:pPr>
        <w:pStyle w:val="XYZCoords"/>
      </w:pPr>
      <w:r>
        <w:t>C         -6.32681        0.06549        0.62298</w:t>
      </w:r>
    </w:p>
    <w:p w14:paraId="589525BC" w14:textId="77777777" w:rsidR="00F92EC7" w:rsidRDefault="00F92EC7" w:rsidP="00F92EC7">
      <w:pPr>
        <w:pStyle w:val="XYZCoords"/>
      </w:pPr>
      <w:r>
        <w:t>H         -7.07561        0.80824        0.34600</w:t>
      </w:r>
    </w:p>
    <w:p w14:paraId="6CD583C9" w14:textId="77777777" w:rsidR="00F92EC7" w:rsidRDefault="00F92EC7" w:rsidP="00F92EC7">
      <w:pPr>
        <w:pStyle w:val="XYZCoords"/>
      </w:pPr>
      <w:r>
        <w:t>C         -4.98029        0.33212        0.38760</w:t>
      </w:r>
    </w:p>
    <w:p w14:paraId="562DB985" w14:textId="77777777" w:rsidR="00F92EC7" w:rsidRDefault="00F92EC7" w:rsidP="00F92EC7">
      <w:pPr>
        <w:pStyle w:val="XYZCoords"/>
      </w:pPr>
      <w:r>
        <w:t>C         -4.53105        1.60091       -0.26057</w:t>
      </w:r>
    </w:p>
    <w:p w14:paraId="3332F4C4" w14:textId="77777777" w:rsidR="00F92EC7" w:rsidRDefault="00F92EC7" w:rsidP="00F92EC7">
      <w:pPr>
        <w:pStyle w:val="XYZCoords"/>
      </w:pPr>
      <w:r>
        <w:t>H         -4.32960        2.35456        0.51970</w:t>
      </w:r>
    </w:p>
    <w:p w14:paraId="44E4C7B0" w14:textId="77777777" w:rsidR="00F92EC7" w:rsidRDefault="00F92EC7" w:rsidP="00F92EC7">
      <w:pPr>
        <w:pStyle w:val="XYZCoords"/>
      </w:pPr>
      <w:r>
        <w:t>H         -5.31194        2.00738       -0.91950</w:t>
      </w:r>
    </w:p>
    <w:p w14:paraId="17CD8587" w14:textId="77777777" w:rsidR="00F92EC7" w:rsidRDefault="00F92EC7" w:rsidP="00F92EC7">
      <w:pPr>
        <w:pStyle w:val="XYZCoords"/>
      </w:pPr>
      <w:r>
        <w:t>C         -3.33465        0.60529       -2.80560</w:t>
      </w:r>
    </w:p>
    <w:p w14:paraId="428856AC" w14:textId="77777777" w:rsidR="00F92EC7" w:rsidRDefault="00F92EC7" w:rsidP="00F92EC7">
      <w:pPr>
        <w:pStyle w:val="XYZCoords"/>
      </w:pPr>
      <w:r>
        <w:t>C         -4.04399        1.58254       -3.74129</w:t>
      </w:r>
    </w:p>
    <w:p w14:paraId="0371DB08" w14:textId="77777777" w:rsidR="00F92EC7" w:rsidRDefault="00F92EC7" w:rsidP="00F92EC7">
      <w:pPr>
        <w:pStyle w:val="XYZCoords"/>
      </w:pPr>
      <w:r>
        <w:t>H         -4.34943        1.02859       -4.64473</w:t>
      </w:r>
    </w:p>
    <w:p w14:paraId="41EC6D84" w14:textId="77777777" w:rsidR="00F92EC7" w:rsidRDefault="00F92EC7" w:rsidP="00F92EC7">
      <w:pPr>
        <w:pStyle w:val="XYZCoords"/>
      </w:pPr>
      <w:r>
        <w:t>H         -3.39782        2.40691       -4.07178</w:t>
      </w:r>
    </w:p>
    <w:p w14:paraId="26322FDB" w14:textId="77777777" w:rsidR="00F92EC7" w:rsidRDefault="00F92EC7" w:rsidP="00F92EC7">
      <w:pPr>
        <w:pStyle w:val="XYZCoords"/>
      </w:pPr>
      <w:r>
        <w:t>H         -4.95896        2.00646       -3.29877</w:t>
      </w:r>
    </w:p>
    <w:p w14:paraId="6E62A24C" w14:textId="77777777" w:rsidR="00F92EC7" w:rsidRDefault="00F92EC7" w:rsidP="00F92EC7">
      <w:pPr>
        <w:pStyle w:val="XYZCoords"/>
      </w:pPr>
      <w:r>
        <w:t>C         -2.04740        0.08872       -3.45040</w:t>
      </w:r>
    </w:p>
    <w:p w14:paraId="58F93139" w14:textId="77777777" w:rsidR="00F92EC7" w:rsidRDefault="00F92EC7" w:rsidP="00F92EC7">
      <w:pPr>
        <w:pStyle w:val="XYZCoords"/>
      </w:pPr>
      <w:r>
        <w:t>H         -2.30204       -0.42133       -4.39509</w:t>
      </w:r>
    </w:p>
    <w:p w14:paraId="6AE23C09" w14:textId="77777777" w:rsidR="00F92EC7" w:rsidRDefault="00F92EC7" w:rsidP="00F92EC7">
      <w:pPr>
        <w:pStyle w:val="XYZCoords"/>
      </w:pPr>
      <w:r>
        <w:t>H         -1.57557       -0.63808       -2.77552</w:t>
      </w:r>
    </w:p>
    <w:p w14:paraId="0426076E" w14:textId="77777777" w:rsidR="00F92EC7" w:rsidRDefault="00F92EC7" w:rsidP="00F92EC7">
      <w:pPr>
        <w:pStyle w:val="XYZCoords"/>
      </w:pPr>
      <w:r>
        <w:t>H         -1.33660        0.89131       -3.68528</w:t>
      </w:r>
    </w:p>
    <w:p w14:paraId="41F7B8A3" w14:textId="77777777" w:rsidR="00F92EC7" w:rsidRDefault="00F92EC7" w:rsidP="00F92EC7">
      <w:pPr>
        <w:pStyle w:val="XYZCoords"/>
      </w:pPr>
      <w:r>
        <w:t>C         -4.26076       -0.59225       -2.56192</w:t>
      </w:r>
    </w:p>
    <w:p w14:paraId="57732F76" w14:textId="77777777" w:rsidR="00F92EC7" w:rsidRDefault="00F92EC7" w:rsidP="00F92EC7">
      <w:pPr>
        <w:pStyle w:val="XYZCoords"/>
      </w:pPr>
      <w:r>
        <w:t>H         -5.23202       -0.29293       -2.13882</w:t>
      </w:r>
    </w:p>
    <w:p w14:paraId="78F0B16F" w14:textId="77777777" w:rsidR="00F92EC7" w:rsidRDefault="00F92EC7" w:rsidP="00F92EC7">
      <w:pPr>
        <w:pStyle w:val="XYZCoords"/>
      </w:pPr>
      <w:r>
        <w:t>H         -3.76567       -1.33238       -1.91697</w:t>
      </w:r>
    </w:p>
    <w:p w14:paraId="44D3DAEC" w14:textId="77777777" w:rsidR="00F92EC7" w:rsidRDefault="00F92EC7" w:rsidP="00F92EC7">
      <w:pPr>
        <w:pStyle w:val="XYZCoords"/>
      </w:pPr>
      <w:r>
        <w:t>H         -4.46372       -1.06522       -3.53771</w:t>
      </w:r>
    </w:p>
    <w:p w14:paraId="0E826348" w14:textId="77777777" w:rsidR="00F92EC7" w:rsidRDefault="00F92EC7" w:rsidP="00F92EC7">
      <w:pPr>
        <w:pStyle w:val="XYZCoords"/>
      </w:pPr>
      <w:r>
        <w:t>C         -2.29407        3.13359       -1.31317</w:t>
      </w:r>
    </w:p>
    <w:p w14:paraId="3B2788F0" w14:textId="77777777" w:rsidR="00F92EC7" w:rsidRDefault="00F92EC7" w:rsidP="00F92EC7">
      <w:pPr>
        <w:pStyle w:val="XYZCoords"/>
      </w:pPr>
      <w:r>
        <w:t>C         -3.40688        4.10043       -1.73009</w:t>
      </w:r>
    </w:p>
    <w:p w14:paraId="76BD3979" w14:textId="77777777" w:rsidR="00F92EC7" w:rsidRDefault="00F92EC7" w:rsidP="00F92EC7">
      <w:pPr>
        <w:pStyle w:val="XYZCoords"/>
      </w:pPr>
      <w:r>
        <w:t>H         -4.20333        4.16471       -0.97420</w:t>
      </w:r>
    </w:p>
    <w:p w14:paraId="5452D270" w14:textId="77777777" w:rsidR="00F92EC7" w:rsidRDefault="00F92EC7" w:rsidP="00F92EC7">
      <w:pPr>
        <w:pStyle w:val="XYZCoords"/>
      </w:pPr>
      <w:r>
        <w:t>H         -3.86357        3.85624       -2.69489</w:t>
      </w:r>
    </w:p>
    <w:p w14:paraId="085FF9B8" w14:textId="77777777" w:rsidR="00F92EC7" w:rsidRDefault="00F92EC7" w:rsidP="00F92EC7">
      <w:pPr>
        <w:pStyle w:val="XYZCoords"/>
      </w:pPr>
      <w:r>
        <w:t>H         -2.96935        5.10906       -1.81888</w:t>
      </w:r>
    </w:p>
    <w:p w14:paraId="64FBB1F4" w14:textId="77777777" w:rsidR="00F92EC7" w:rsidRDefault="00F92EC7" w:rsidP="00F92EC7">
      <w:pPr>
        <w:pStyle w:val="XYZCoords"/>
      </w:pPr>
      <w:r>
        <w:t>C         -1.76753        3.60044        0.04124</w:t>
      </w:r>
    </w:p>
    <w:p w14:paraId="26E6BAA1" w14:textId="77777777" w:rsidR="00F92EC7" w:rsidRDefault="00F92EC7" w:rsidP="00F92EC7">
      <w:pPr>
        <w:pStyle w:val="XYZCoords"/>
      </w:pPr>
      <w:r>
        <w:t>H         -1.38914        4.63095       -0.06073</w:t>
      </w:r>
    </w:p>
    <w:p w14:paraId="7C9275EC" w14:textId="77777777" w:rsidR="00F92EC7" w:rsidRDefault="00F92EC7" w:rsidP="00F92EC7">
      <w:pPr>
        <w:pStyle w:val="XYZCoords"/>
      </w:pPr>
      <w:r>
        <w:t>H         -0.95022        2.96414        0.39276</w:t>
      </w:r>
    </w:p>
    <w:p w14:paraId="19C2CADC" w14:textId="77777777" w:rsidR="00F92EC7" w:rsidRDefault="00F92EC7" w:rsidP="00F92EC7">
      <w:pPr>
        <w:pStyle w:val="XYZCoords"/>
      </w:pPr>
      <w:r>
        <w:t>H         -2.54614        3.60926        0.81771</w:t>
      </w:r>
    </w:p>
    <w:p w14:paraId="60ED1198" w14:textId="77777777" w:rsidR="00F92EC7" w:rsidRDefault="00F92EC7" w:rsidP="00F92EC7">
      <w:pPr>
        <w:pStyle w:val="XYZCoords"/>
      </w:pPr>
      <w:r>
        <w:t>C         -1.15158        3.17055       -2.32673</w:t>
      </w:r>
    </w:p>
    <w:p w14:paraId="01C8CC7D" w14:textId="77777777" w:rsidR="00F92EC7" w:rsidRDefault="00F92EC7" w:rsidP="00F92EC7">
      <w:pPr>
        <w:pStyle w:val="XYZCoords"/>
      </w:pPr>
      <w:r>
        <w:t>H         -0.65856        4.15578       -2.28685</w:t>
      </w:r>
    </w:p>
    <w:p w14:paraId="0F5989D7" w14:textId="77777777" w:rsidR="00F92EC7" w:rsidRDefault="00F92EC7" w:rsidP="00F92EC7">
      <w:pPr>
        <w:pStyle w:val="XYZCoords"/>
      </w:pPr>
      <w:r>
        <w:t>H         -1.50303        3.02053       -3.35658</w:t>
      </w:r>
    </w:p>
    <w:p w14:paraId="7909B9F2" w14:textId="77777777" w:rsidR="00F92EC7" w:rsidRDefault="00F92EC7" w:rsidP="00F92EC7">
      <w:pPr>
        <w:pStyle w:val="XYZCoords"/>
      </w:pPr>
      <w:r>
        <w:t>H         -0.39106        2.40896       -2.11267</w:t>
      </w:r>
    </w:p>
    <w:p w14:paraId="052F7CA4" w14:textId="77777777" w:rsidR="00F92EC7" w:rsidRDefault="00F92EC7" w:rsidP="00F92EC7">
      <w:pPr>
        <w:pStyle w:val="XYZCoords"/>
      </w:pPr>
      <w:r>
        <w:t>C         -2.40857       -1.70893        3.48776</w:t>
      </w:r>
    </w:p>
    <w:p w14:paraId="09CD5FA5" w14:textId="77777777" w:rsidR="00F92EC7" w:rsidRDefault="00F92EC7" w:rsidP="00F92EC7">
      <w:pPr>
        <w:pStyle w:val="XYZCoords"/>
      </w:pPr>
      <w:r>
        <w:t>H         -2.85399       -2.54619        4.06781</w:t>
      </w:r>
    </w:p>
    <w:p w14:paraId="26DAFC08" w14:textId="77777777" w:rsidR="00F92EC7" w:rsidRDefault="00F92EC7" w:rsidP="00F92EC7">
      <w:pPr>
        <w:pStyle w:val="XYZCoords"/>
      </w:pPr>
      <w:r>
        <w:t>H         -3.19324       -0.93918        3.40766</w:t>
      </w:r>
    </w:p>
    <w:p w14:paraId="3A039680" w14:textId="77777777" w:rsidR="00F92EC7" w:rsidRDefault="00F92EC7" w:rsidP="00F92EC7">
      <w:pPr>
        <w:pStyle w:val="XYZCoords"/>
      </w:pPr>
      <w:r>
        <w:t>C         -1.22390       -1.13797        4.23864</w:t>
      </w:r>
    </w:p>
    <w:p w14:paraId="36B16CF0" w14:textId="77777777" w:rsidR="00F92EC7" w:rsidRDefault="00F92EC7" w:rsidP="00F92EC7">
      <w:pPr>
        <w:pStyle w:val="XYZCoords"/>
      </w:pPr>
      <w:r>
        <w:t>H         -0.48672       -1.90899        4.50682</w:t>
      </w:r>
    </w:p>
    <w:p w14:paraId="4FAD151E" w14:textId="77777777" w:rsidR="00F92EC7" w:rsidRDefault="00F92EC7" w:rsidP="00F92EC7">
      <w:pPr>
        <w:pStyle w:val="XYZCoords"/>
      </w:pPr>
      <w:r>
        <w:t>H         -1.57028       -0.66807        5.17077</w:t>
      </w:r>
    </w:p>
    <w:p w14:paraId="3E100940" w14:textId="77777777" w:rsidR="00F92EC7" w:rsidRDefault="00F92EC7" w:rsidP="00F92EC7">
      <w:pPr>
        <w:pStyle w:val="XYZCoords"/>
      </w:pPr>
      <w:r>
        <w:t>H         -0.71499       -0.37267        3.63954</w:t>
      </w:r>
    </w:p>
    <w:p w14:paraId="083F9E91" w14:textId="77777777" w:rsidR="00F92EC7" w:rsidRDefault="00F92EC7" w:rsidP="00F92EC7">
      <w:pPr>
        <w:pStyle w:val="XYZCoords"/>
      </w:pPr>
      <w:r>
        <w:t>C         -0.93601       -3.01891        2.01126</w:t>
      </w:r>
    </w:p>
    <w:p w14:paraId="0BB2CAA4" w14:textId="77777777" w:rsidR="00F92EC7" w:rsidRDefault="00F92EC7" w:rsidP="00F92EC7">
      <w:pPr>
        <w:pStyle w:val="XYZCoords"/>
      </w:pPr>
      <w:r>
        <w:t>H         -0.06533       -2.46892        2.38968</w:t>
      </w:r>
    </w:p>
    <w:p w14:paraId="65149E43" w14:textId="77777777" w:rsidR="00F92EC7" w:rsidRDefault="00F92EC7" w:rsidP="00F92EC7">
      <w:pPr>
        <w:pStyle w:val="XYZCoords"/>
      </w:pPr>
      <w:r>
        <w:t>H         -0.77228       -3.15794        0.93250</w:t>
      </w:r>
    </w:p>
    <w:p w14:paraId="63086261" w14:textId="77777777" w:rsidR="00F92EC7" w:rsidRDefault="00F92EC7" w:rsidP="00F92EC7">
      <w:pPr>
        <w:pStyle w:val="XYZCoords"/>
      </w:pPr>
      <w:r>
        <w:t>C         -1.03102       -4.36670        2.71486</w:t>
      </w:r>
    </w:p>
    <w:p w14:paraId="53B30E9C" w14:textId="77777777" w:rsidR="00F92EC7" w:rsidRDefault="00F92EC7" w:rsidP="00F92EC7">
      <w:pPr>
        <w:pStyle w:val="XYZCoords"/>
      </w:pPr>
      <w:r>
        <w:t>H         -1.18397       -4.26145        3.80063</w:t>
      </w:r>
    </w:p>
    <w:p w14:paraId="17445BAE" w14:textId="77777777" w:rsidR="00F92EC7" w:rsidRDefault="00F92EC7" w:rsidP="00F92EC7">
      <w:pPr>
        <w:pStyle w:val="XYZCoords"/>
      </w:pPr>
      <w:r>
        <w:t>H         -0.08966       -4.91737        2.56751</w:t>
      </w:r>
    </w:p>
    <w:p w14:paraId="347DCFFE" w14:textId="77777777" w:rsidR="00F92EC7" w:rsidRDefault="00F92EC7" w:rsidP="00F92EC7">
      <w:pPr>
        <w:pStyle w:val="XYZCoords"/>
      </w:pPr>
      <w:r>
        <w:t>H         -1.84422       -4.99297        2.31671</w:t>
      </w:r>
    </w:p>
    <w:p w14:paraId="59A11C70" w14:textId="77777777" w:rsidR="00F92EC7" w:rsidRDefault="00F92EC7" w:rsidP="00F92EC7">
      <w:pPr>
        <w:pStyle w:val="XYZCoords"/>
      </w:pPr>
      <w:r>
        <w:t>O         -1.96297        1.73897        2.64636</w:t>
      </w:r>
    </w:p>
    <w:p w14:paraId="14CCD460" w14:textId="77777777" w:rsidR="00F92EC7" w:rsidRDefault="00F92EC7" w:rsidP="00F92EC7">
      <w:pPr>
        <w:pStyle w:val="XYZCoords"/>
      </w:pPr>
      <w:r>
        <w:t>O          1.96054        1.73006       -2.65157</w:t>
      </w:r>
    </w:p>
    <w:p w14:paraId="10FC18A1" w14:textId="77777777" w:rsidR="00F92EC7" w:rsidRDefault="00F92EC7" w:rsidP="00F92EC7">
      <w:pPr>
        <w:pStyle w:val="XYZCoords"/>
      </w:pPr>
      <w:r>
        <w:t>H          1.03960       -1.82295        1.01395</w:t>
      </w:r>
    </w:p>
    <w:p w14:paraId="3249A358" w14:textId="77777777" w:rsidR="00F92EC7" w:rsidRDefault="00F92EC7" w:rsidP="00F92EC7">
      <w:pPr>
        <w:pStyle w:val="XYZCoords"/>
      </w:pPr>
      <w:r>
        <w:t>H         -1.03823       -1.82607       -1.00680</w:t>
      </w:r>
    </w:p>
    <w:p w14:paraId="4E0C2C0D" w14:textId="77777777" w:rsidR="00F92EC7" w:rsidRDefault="00F92EC7">
      <w:pPr>
        <w:rPr>
          <w:sz w:val="9"/>
        </w:rPr>
      </w:pPr>
      <w:r>
        <w:br w:type="page"/>
      </w:r>
    </w:p>
    <w:p w14:paraId="4402DAB2" w14:textId="2CD48AF8" w:rsidR="00F92EC7" w:rsidRDefault="00ED2A22" w:rsidP="00ED2A22">
      <w:pPr>
        <w:pStyle w:val="Heading1"/>
      </w:pPr>
      <w:bookmarkStart w:id="287" w:name="_Toc464139192"/>
      <w:r>
        <w:t>References</w:t>
      </w:r>
      <w:bookmarkEnd w:id="287"/>
    </w:p>
    <w:p w14:paraId="70E41D77" w14:textId="77777777" w:rsidR="00ED2A22" w:rsidRDefault="00ED2A22" w:rsidP="00ED2A22"/>
    <w:p w14:paraId="7A4B421B" w14:textId="77777777" w:rsidR="00ED2A22" w:rsidRDefault="00ED2A22" w:rsidP="00ED2A22"/>
    <w:p w14:paraId="4F0BCF8F" w14:textId="77777777" w:rsidR="000C7D9C" w:rsidRPr="000C7D9C" w:rsidRDefault="00ED2A22" w:rsidP="000C7D9C">
      <w:pPr>
        <w:pStyle w:val="Bibliography"/>
      </w:pPr>
      <w:r>
        <w:fldChar w:fldCharType="begin"/>
      </w:r>
      <w:r>
        <w:instrText xml:space="preserve"> ADDIN ZOTERO_BIBL {"uncited":[],"omitted":[],"custom":[]} CSL_BIBLIOGRAPHY </w:instrText>
      </w:r>
      <w:r>
        <w:fldChar w:fldCharType="separate"/>
      </w:r>
      <w:r w:rsidR="000C7D9C" w:rsidRPr="000C7D9C">
        <w:t>1.</w:t>
      </w:r>
      <w:r w:rsidR="000C7D9C" w:rsidRPr="000C7D9C">
        <w:tab/>
        <w:t xml:space="preserve">Zhang, J., Leitus, G., Ben-David, Y. &amp; Milstein, D. Facile Conversion of Alcohols into Esters and Dihydrogen Catalyzed by New Ruthenium Complexes. </w:t>
      </w:r>
      <w:r w:rsidR="000C7D9C" w:rsidRPr="000C7D9C">
        <w:rPr>
          <w:i/>
          <w:iCs/>
        </w:rPr>
        <w:t>J. Am. Chem. Soc.</w:t>
      </w:r>
      <w:r w:rsidR="000C7D9C" w:rsidRPr="000C7D9C">
        <w:t xml:space="preserve"> </w:t>
      </w:r>
      <w:r w:rsidR="000C7D9C" w:rsidRPr="000C7D9C">
        <w:rPr>
          <w:b/>
          <w:bCs/>
        </w:rPr>
        <w:t>127</w:t>
      </w:r>
      <w:r w:rsidR="000C7D9C" w:rsidRPr="000C7D9C">
        <w:t>, 10840–10841 (2005).</w:t>
      </w:r>
    </w:p>
    <w:p w14:paraId="13266D61" w14:textId="77777777" w:rsidR="000C7D9C" w:rsidRPr="000C7D9C" w:rsidRDefault="000C7D9C" w:rsidP="000C7D9C">
      <w:pPr>
        <w:pStyle w:val="Bibliography"/>
      </w:pPr>
      <w:r w:rsidRPr="000C7D9C">
        <w:t>2.</w:t>
      </w:r>
      <w:r w:rsidRPr="000C7D9C">
        <w:tab/>
        <w:t xml:space="preserve">Kohl, S. W. </w:t>
      </w:r>
      <w:r w:rsidRPr="000C7D9C">
        <w:rPr>
          <w:i/>
          <w:iCs/>
        </w:rPr>
        <w:t>et al.</w:t>
      </w:r>
      <w:r w:rsidRPr="000C7D9C">
        <w:t xml:space="preserve"> Consecutive Thermal H2 and Light-Induced O2 Evolution from Water Promoted by a Metal Complex. </w:t>
      </w:r>
      <w:r w:rsidRPr="000C7D9C">
        <w:rPr>
          <w:i/>
          <w:iCs/>
        </w:rPr>
        <w:t>Science</w:t>
      </w:r>
      <w:r w:rsidRPr="000C7D9C">
        <w:t xml:space="preserve"> </w:t>
      </w:r>
      <w:r w:rsidRPr="000C7D9C">
        <w:rPr>
          <w:b/>
          <w:bCs/>
        </w:rPr>
        <w:t>324</w:t>
      </w:r>
      <w:r w:rsidRPr="000C7D9C">
        <w:t>, 74–77 (2009).</w:t>
      </w:r>
    </w:p>
    <w:p w14:paraId="443EE034" w14:textId="1A7C7726" w:rsidR="000C7D9C" w:rsidRPr="000C7D9C" w:rsidRDefault="000C7D9C" w:rsidP="000C7D9C">
      <w:pPr>
        <w:pStyle w:val="Bibliography"/>
      </w:pPr>
      <w:r w:rsidRPr="000C7D9C">
        <w:t>3.</w:t>
      </w:r>
      <w:r w:rsidRPr="000C7D9C">
        <w:tab/>
        <w:t>Dorta, R., Rozenberg, H., Shimon, L. J. W. &amp; Milstein, D. Dimethylsulfoxide as a Ligand for RhI and IrI Complexes—Isolation, Structure, and Reactivity Towards X</w:t>
      </w:r>
      <w:r w:rsidR="0032675F">
        <w:rPr>
          <w:rFonts w:ascii="American Typewriter" w:hAnsi="American Typewriter" w:cs="American Typewriter"/>
        </w:rPr>
        <w:t>-</w:t>
      </w:r>
      <w:r w:rsidRPr="000C7D9C">
        <w:t xml:space="preserve">H Bonds (X=H, OH, OCH3). </w:t>
      </w:r>
      <w:r w:rsidRPr="000C7D9C">
        <w:rPr>
          <w:i/>
          <w:iCs/>
        </w:rPr>
        <w:t>Chem. – Eur. J.</w:t>
      </w:r>
      <w:r w:rsidRPr="000C7D9C">
        <w:t xml:space="preserve"> </w:t>
      </w:r>
      <w:r w:rsidRPr="000C7D9C">
        <w:rPr>
          <w:b/>
          <w:bCs/>
        </w:rPr>
        <w:t>9</w:t>
      </w:r>
      <w:r w:rsidRPr="000C7D9C">
        <w:t>, 5237–5249 (2003).</w:t>
      </w:r>
    </w:p>
    <w:p w14:paraId="3B2C0D0C" w14:textId="33F3A4D8" w:rsidR="000C7D9C" w:rsidRPr="000C7D9C" w:rsidRDefault="000C7D9C" w:rsidP="000C7D9C">
      <w:pPr>
        <w:pStyle w:val="Bibliography"/>
      </w:pPr>
      <w:r w:rsidRPr="000C7D9C">
        <w:t>4.</w:t>
      </w:r>
      <w:r w:rsidRPr="000C7D9C">
        <w:tab/>
        <w:t>Weissman, H. PhD Thesis. (2004)</w:t>
      </w:r>
      <w:r w:rsidR="0032675F">
        <w:t>, Weizmann Institute of Science</w:t>
      </w:r>
      <w:r w:rsidRPr="000C7D9C">
        <w:t>.</w:t>
      </w:r>
    </w:p>
    <w:p w14:paraId="23FD5D41" w14:textId="77777777" w:rsidR="000C7D9C" w:rsidRPr="000C7D9C" w:rsidRDefault="000C7D9C" w:rsidP="000C7D9C">
      <w:pPr>
        <w:pStyle w:val="Bibliography"/>
      </w:pPr>
      <w:r w:rsidRPr="000C7D9C">
        <w:t>5.</w:t>
      </w:r>
      <w:r w:rsidRPr="000C7D9C">
        <w:tab/>
        <w:t xml:space="preserve">Zhang, J., Gandelman, M., Shimon, L. J. W. &amp; Milstein, D. Electron-rich, bulky PNN-type ruthenium complexes: synthesis, characterization and catalysis of alcohol dehydrogenation. </w:t>
      </w:r>
      <w:r w:rsidRPr="000C7D9C">
        <w:rPr>
          <w:i/>
          <w:iCs/>
        </w:rPr>
        <w:t>Dalton Trans.</w:t>
      </w:r>
      <w:r w:rsidRPr="000C7D9C">
        <w:t xml:space="preserve"> </w:t>
      </w:r>
      <w:r w:rsidRPr="000C7D9C">
        <w:rPr>
          <w:b/>
          <w:bCs/>
        </w:rPr>
        <w:t>0</w:t>
      </w:r>
      <w:r w:rsidRPr="000C7D9C">
        <w:t>, 107–113 (2006).</w:t>
      </w:r>
    </w:p>
    <w:p w14:paraId="49EF3C90" w14:textId="77777777" w:rsidR="000C7D9C" w:rsidRPr="000C7D9C" w:rsidRDefault="000C7D9C" w:rsidP="000C7D9C">
      <w:pPr>
        <w:pStyle w:val="Bibliography"/>
      </w:pPr>
      <w:r w:rsidRPr="000C7D9C">
        <w:t>6.</w:t>
      </w:r>
      <w:r w:rsidRPr="000C7D9C">
        <w:tab/>
        <w:t xml:space="preserve">Barrios-Francisco, R. </w:t>
      </w:r>
      <w:r w:rsidRPr="000C7D9C">
        <w:rPr>
          <w:i/>
          <w:iCs/>
        </w:rPr>
        <w:t>et al.</w:t>
      </w:r>
      <w:r w:rsidRPr="000C7D9C">
        <w:t xml:space="preserve"> PNN Ruthenium Pincer Complexes Based on Phosphinated 2,2′-Dipyridinemethane and 2,2′-Oxobispyridine. Metal–Ligand Cooperation in Cyclometalation and Catalysis. </w:t>
      </w:r>
      <w:r w:rsidRPr="000C7D9C">
        <w:rPr>
          <w:i/>
          <w:iCs/>
        </w:rPr>
        <w:t>Organometallics</w:t>
      </w:r>
      <w:r w:rsidRPr="000C7D9C">
        <w:t xml:space="preserve"> </w:t>
      </w:r>
      <w:r w:rsidRPr="000C7D9C">
        <w:rPr>
          <w:b/>
          <w:bCs/>
        </w:rPr>
        <w:t>32</w:t>
      </w:r>
      <w:r w:rsidRPr="000C7D9C">
        <w:t>, 2973–2982 (2013).</w:t>
      </w:r>
    </w:p>
    <w:p w14:paraId="79F331C2" w14:textId="77777777" w:rsidR="000C7D9C" w:rsidRPr="000C7D9C" w:rsidRDefault="000C7D9C" w:rsidP="000C7D9C">
      <w:pPr>
        <w:pStyle w:val="Bibliography"/>
      </w:pPr>
      <w:r w:rsidRPr="000C7D9C">
        <w:t>7.</w:t>
      </w:r>
      <w:r w:rsidRPr="000C7D9C">
        <w:tab/>
        <w:t xml:space="preserve">Ng, C. K., Wu, J., Hor, T. S. A. &amp; Luo, H.-K. A binary catalyst system of a cationic Ru–CNC pincer complex with an alkali metal salt for selective hydroboration of carbon dioxide. </w:t>
      </w:r>
      <w:r w:rsidRPr="000C7D9C">
        <w:rPr>
          <w:i/>
          <w:iCs/>
        </w:rPr>
        <w:t>Chem. Commun.</w:t>
      </w:r>
      <w:r w:rsidRPr="000C7D9C">
        <w:t xml:space="preserve"> </w:t>
      </w:r>
      <w:r w:rsidRPr="000C7D9C">
        <w:rPr>
          <w:b/>
          <w:bCs/>
        </w:rPr>
        <w:t>52</w:t>
      </w:r>
      <w:r w:rsidRPr="000C7D9C">
        <w:t>, 11842–11845 (2016).</w:t>
      </w:r>
    </w:p>
    <w:p w14:paraId="01C8CA54" w14:textId="77777777" w:rsidR="000C7D9C" w:rsidRPr="000C7D9C" w:rsidRDefault="000C7D9C" w:rsidP="000C7D9C">
      <w:pPr>
        <w:pStyle w:val="Bibliography"/>
      </w:pPr>
      <w:r w:rsidRPr="000C7D9C">
        <w:t>8.</w:t>
      </w:r>
      <w:r w:rsidRPr="000C7D9C">
        <w:tab/>
        <w:t xml:space="preserve">Hippler, M. Photochemical Kinetics: Reaction Orders and Analogies with Molecular Beam Scattering and Cavity Ring-Down Experiments. </w:t>
      </w:r>
      <w:r w:rsidRPr="000C7D9C">
        <w:rPr>
          <w:i/>
          <w:iCs/>
        </w:rPr>
        <w:t>J. Chem. Educ.</w:t>
      </w:r>
      <w:r w:rsidRPr="000C7D9C">
        <w:t xml:space="preserve"> </w:t>
      </w:r>
      <w:r w:rsidRPr="000C7D9C">
        <w:rPr>
          <w:b/>
          <w:bCs/>
        </w:rPr>
        <w:t>80</w:t>
      </w:r>
      <w:r w:rsidRPr="000C7D9C">
        <w:t>, 1074 (2003).</w:t>
      </w:r>
    </w:p>
    <w:p w14:paraId="0F06ACE5" w14:textId="77777777" w:rsidR="000C7D9C" w:rsidRPr="000C7D9C" w:rsidRDefault="000C7D9C" w:rsidP="000C7D9C">
      <w:pPr>
        <w:pStyle w:val="Bibliography"/>
      </w:pPr>
      <w:r w:rsidRPr="000C7D9C">
        <w:t>9.</w:t>
      </w:r>
      <w:r w:rsidRPr="000C7D9C">
        <w:tab/>
        <w:t xml:space="preserve">Murov, S. L. </w:t>
      </w:r>
      <w:r w:rsidRPr="000C7D9C">
        <w:rPr>
          <w:i/>
          <w:iCs/>
        </w:rPr>
        <w:t>Handbook of Photochemistry, Section 13, pp. 299-313</w:t>
      </w:r>
      <w:r w:rsidRPr="000C7D9C">
        <w:t>. (Marcel Dekker, New York, 1993).</w:t>
      </w:r>
    </w:p>
    <w:p w14:paraId="0E237F66" w14:textId="77777777" w:rsidR="000C7D9C" w:rsidRPr="000C7D9C" w:rsidRDefault="000C7D9C" w:rsidP="000C7D9C">
      <w:pPr>
        <w:pStyle w:val="Bibliography"/>
      </w:pPr>
      <w:r w:rsidRPr="000C7D9C">
        <w:t>10.</w:t>
      </w:r>
      <w:r w:rsidRPr="000C7D9C">
        <w:tab/>
        <w:t xml:space="preserve">Frisch, M. J. </w:t>
      </w:r>
      <w:r w:rsidRPr="000C7D9C">
        <w:rPr>
          <w:i/>
          <w:iCs/>
        </w:rPr>
        <w:t>et al.</w:t>
      </w:r>
      <w:r w:rsidRPr="000C7D9C">
        <w:t xml:space="preserve"> </w:t>
      </w:r>
      <w:r w:rsidRPr="000C7D9C">
        <w:rPr>
          <w:i/>
          <w:iCs/>
        </w:rPr>
        <w:t>Gaussian 16</w:t>
      </w:r>
      <w:r w:rsidRPr="000C7D9C">
        <w:t>. (Gaussian, Inc. Wallingford, CT, 2016).</w:t>
      </w:r>
    </w:p>
    <w:p w14:paraId="02DB2B00" w14:textId="77777777" w:rsidR="000C7D9C" w:rsidRPr="000C7D9C" w:rsidRDefault="000C7D9C" w:rsidP="000C7D9C">
      <w:pPr>
        <w:pStyle w:val="Bibliography"/>
      </w:pPr>
      <w:r w:rsidRPr="000C7D9C">
        <w:t>11.</w:t>
      </w:r>
      <w:r w:rsidRPr="000C7D9C">
        <w:tab/>
        <w:t xml:space="preserve">Hanwell, M. D. </w:t>
      </w:r>
      <w:r w:rsidRPr="000C7D9C">
        <w:rPr>
          <w:i/>
          <w:iCs/>
        </w:rPr>
        <w:t>et al.</w:t>
      </w:r>
      <w:r w:rsidRPr="000C7D9C">
        <w:t xml:space="preserve"> Avogadro: an advanced semantic chemical editor, visualization, and analysis platform. </w:t>
      </w:r>
      <w:r w:rsidRPr="000C7D9C">
        <w:rPr>
          <w:i/>
          <w:iCs/>
        </w:rPr>
        <w:t>J. Cheminformatics</w:t>
      </w:r>
      <w:r w:rsidRPr="000C7D9C">
        <w:t xml:space="preserve"> </w:t>
      </w:r>
      <w:r w:rsidRPr="000C7D9C">
        <w:rPr>
          <w:b/>
          <w:bCs/>
        </w:rPr>
        <w:t>4</w:t>
      </w:r>
      <w:r w:rsidRPr="000C7D9C">
        <w:t>, 17 (2012).</w:t>
      </w:r>
    </w:p>
    <w:p w14:paraId="2D0D424B" w14:textId="77777777" w:rsidR="000C7D9C" w:rsidRPr="000C7D9C" w:rsidRDefault="000C7D9C" w:rsidP="000C7D9C">
      <w:pPr>
        <w:pStyle w:val="Bibliography"/>
      </w:pPr>
      <w:r w:rsidRPr="000C7D9C">
        <w:t>12.</w:t>
      </w:r>
      <w:r w:rsidRPr="000C7D9C">
        <w:tab/>
        <w:t xml:space="preserve">Allouche, A.-R. Gabedit—A graphical user interface for computational chemistry softwares. </w:t>
      </w:r>
      <w:r w:rsidRPr="000C7D9C">
        <w:rPr>
          <w:i/>
          <w:iCs/>
        </w:rPr>
        <w:t>J. Comput. Chem.</w:t>
      </w:r>
      <w:r w:rsidRPr="000C7D9C">
        <w:t xml:space="preserve"> </w:t>
      </w:r>
      <w:r w:rsidRPr="000C7D9C">
        <w:rPr>
          <w:b/>
          <w:bCs/>
        </w:rPr>
        <w:t>32</w:t>
      </w:r>
      <w:r w:rsidRPr="000C7D9C">
        <w:t>, 174–182 (2011).</w:t>
      </w:r>
    </w:p>
    <w:p w14:paraId="70B4FFED" w14:textId="77777777" w:rsidR="000C7D9C" w:rsidRPr="000C7D9C" w:rsidRDefault="000C7D9C" w:rsidP="000C7D9C">
      <w:pPr>
        <w:pStyle w:val="Bibliography"/>
      </w:pPr>
      <w:r w:rsidRPr="000C7D9C">
        <w:t>13.</w:t>
      </w:r>
      <w:r w:rsidRPr="000C7D9C">
        <w:tab/>
        <w:t xml:space="preserve">DeLano, W. L. Pymol: An open-source molecular graphics tool. </w:t>
      </w:r>
      <w:r w:rsidRPr="000C7D9C">
        <w:rPr>
          <w:i/>
          <w:iCs/>
        </w:rPr>
        <w:t>CCP4 Newsl. Protein Crystallogr.</w:t>
      </w:r>
      <w:r w:rsidRPr="000C7D9C">
        <w:t xml:space="preserve"> </w:t>
      </w:r>
      <w:r w:rsidRPr="000C7D9C">
        <w:rPr>
          <w:b/>
          <w:bCs/>
        </w:rPr>
        <w:t>40</w:t>
      </w:r>
      <w:r w:rsidRPr="000C7D9C">
        <w:t>, 82–92 (2002).</w:t>
      </w:r>
    </w:p>
    <w:p w14:paraId="6ACB1F48" w14:textId="77777777" w:rsidR="000C7D9C" w:rsidRPr="000C7D9C" w:rsidRDefault="000C7D9C" w:rsidP="000C7D9C">
      <w:pPr>
        <w:pStyle w:val="Bibliography"/>
      </w:pPr>
      <w:r w:rsidRPr="000C7D9C">
        <w:t>14.</w:t>
      </w:r>
      <w:r w:rsidRPr="000C7D9C">
        <w:tab/>
        <w:t xml:space="preserve">Plachetka, T. POV Ray: persistence of vision parallel raytracer. in </w:t>
      </w:r>
      <w:r w:rsidRPr="000C7D9C">
        <w:rPr>
          <w:i/>
          <w:iCs/>
        </w:rPr>
        <w:t>Proc. of Spring Conf. on Computer Graphics, Budmerice, Slovakia</w:t>
      </w:r>
      <w:r w:rsidRPr="000C7D9C">
        <w:t xml:space="preserve"> vol. 123 (1998).</w:t>
      </w:r>
    </w:p>
    <w:p w14:paraId="0D7BF47C" w14:textId="77777777" w:rsidR="000C7D9C" w:rsidRPr="000C7D9C" w:rsidRDefault="000C7D9C" w:rsidP="000C7D9C">
      <w:pPr>
        <w:pStyle w:val="Bibliography"/>
      </w:pPr>
      <w:r w:rsidRPr="000C7D9C">
        <w:t>15.</w:t>
      </w:r>
      <w:r w:rsidRPr="000C7D9C">
        <w:tab/>
        <w:t xml:space="preserve">Delcey, M. G., Pedersen, T. B., Aquilante, F. &amp; Lindh, R. Analytical gradients of the state-average complete active space self-consistent field method with density fitting. </w:t>
      </w:r>
      <w:r w:rsidRPr="000C7D9C">
        <w:rPr>
          <w:i/>
          <w:iCs/>
        </w:rPr>
        <w:t>J. Chem. Phys.</w:t>
      </w:r>
      <w:r w:rsidRPr="000C7D9C">
        <w:t xml:space="preserve"> </w:t>
      </w:r>
      <w:r w:rsidRPr="000C7D9C">
        <w:rPr>
          <w:b/>
          <w:bCs/>
        </w:rPr>
        <w:t>143</w:t>
      </w:r>
      <w:r w:rsidRPr="000C7D9C">
        <w:t>, 044110 (2015).</w:t>
      </w:r>
    </w:p>
    <w:p w14:paraId="675EFF1A" w14:textId="77777777" w:rsidR="000C7D9C" w:rsidRPr="000C7D9C" w:rsidRDefault="000C7D9C" w:rsidP="000C7D9C">
      <w:pPr>
        <w:pStyle w:val="Bibliography"/>
      </w:pPr>
      <w:r w:rsidRPr="000C7D9C">
        <w:t>16.</w:t>
      </w:r>
      <w:r w:rsidRPr="000C7D9C">
        <w:tab/>
        <w:t xml:space="preserve">Delcey, M. G. </w:t>
      </w:r>
      <w:r w:rsidRPr="000C7D9C">
        <w:rPr>
          <w:i/>
          <w:iCs/>
        </w:rPr>
        <w:t>et al.</w:t>
      </w:r>
      <w:r w:rsidRPr="000C7D9C">
        <w:t xml:space="preserve"> Analytical gradients of complete active space self-consistent field energies using Cholesky decomposition: Geometry optimization and spin-state energetics of a ruthenium nitrosyl complex. </w:t>
      </w:r>
      <w:r w:rsidRPr="000C7D9C">
        <w:rPr>
          <w:i/>
          <w:iCs/>
        </w:rPr>
        <w:t>J. Chem. Phys.</w:t>
      </w:r>
      <w:r w:rsidRPr="000C7D9C">
        <w:t xml:space="preserve"> </w:t>
      </w:r>
      <w:r w:rsidRPr="000C7D9C">
        <w:rPr>
          <w:b/>
          <w:bCs/>
        </w:rPr>
        <w:t>140</w:t>
      </w:r>
      <w:r w:rsidRPr="000C7D9C">
        <w:t>, 174103 (2014).</w:t>
      </w:r>
    </w:p>
    <w:p w14:paraId="426D8247" w14:textId="77777777" w:rsidR="000C7D9C" w:rsidRPr="000C7D9C" w:rsidRDefault="000C7D9C" w:rsidP="000C7D9C">
      <w:pPr>
        <w:pStyle w:val="Bibliography"/>
      </w:pPr>
      <w:r w:rsidRPr="000C7D9C">
        <w:t>17.</w:t>
      </w:r>
      <w:r w:rsidRPr="000C7D9C">
        <w:tab/>
        <w:t xml:space="preserve">Fdez. Galván, I., Delcey, M. G., Pedersen, T. B., Aquilante, F. &amp; Lindh, R. Analytical State-Average Complete-Active-Space Self-Consistent Field Nonadiabatic Coupling Vectors: Implementation with Density-Fitted Two-Electron Integrals and Application to Conical Intersections. </w:t>
      </w:r>
      <w:r w:rsidRPr="000C7D9C">
        <w:rPr>
          <w:i/>
          <w:iCs/>
        </w:rPr>
        <w:t>J. Chem. Theory Comput.</w:t>
      </w:r>
      <w:r w:rsidRPr="000C7D9C">
        <w:t xml:space="preserve"> </w:t>
      </w:r>
      <w:r w:rsidRPr="000C7D9C">
        <w:rPr>
          <w:b/>
          <w:bCs/>
        </w:rPr>
        <w:t>12</w:t>
      </w:r>
      <w:r w:rsidRPr="000C7D9C">
        <w:t>, 3636–3653 (2016).</w:t>
      </w:r>
    </w:p>
    <w:p w14:paraId="7E2BC4F7" w14:textId="77777777" w:rsidR="000C7D9C" w:rsidRPr="000C7D9C" w:rsidRDefault="000C7D9C" w:rsidP="000C7D9C">
      <w:pPr>
        <w:pStyle w:val="Bibliography"/>
      </w:pPr>
      <w:r w:rsidRPr="000C7D9C">
        <w:t>18.</w:t>
      </w:r>
      <w:r w:rsidRPr="000C7D9C">
        <w:tab/>
        <w:t xml:space="preserve">Aquilante, F. </w:t>
      </w:r>
      <w:r w:rsidRPr="000C7D9C">
        <w:rPr>
          <w:i/>
          <w:iCs/>
        </w:rPr>
        <w:t>et al.</w:t>
      </w:r>
      <w:r w:rsidRPr="000C7D9C">
        <w:t xml:space="preserve"> Modern quantum chemistry with [Open]Molcas. </w:t>
      </w:r>
      <w:r w:rsidRPr="000C7D9C">
        <w:rPr>
          <w:i/>
          <w:iCs/>
        </w:rPr>
        <w:t>J. Chem. Phys.</w:t>
      </w:r>
      <w:r w:rsidRPr="000C7D9C">
        <w:t xml:space="preserve"> </w:t>
      </w:r>
      <w:r w:rsidRPr="000C7D9C">
        <w:rPr>
          <w:b/>
          <w:bCs/>
        </w:rPr>
        <w:t>152</w:t>
      </w:r>
      <w:r w:rsidRPr="000C7D9C">
        <w:t>, 214117 (2020).</w:t>
      </w:r>
    </w:p>
    <w:p w14:paraId="70303C80" w14:textId="77777777" w:rsidR="000C7D9C" w:rsidRPr="000C7D9C" w:rsidRDefault="000C7D9C" w:rsidP="000C7D9C">
      <w:pPr>
        <w:pStyle w:val="Bibliography"/>
      </w:pPr>
      <w:r w:rsidRPr="000C7D9C">
        <w:t>19.</w:t>
      </w:r>
      <w:r w:rsidRPr="000C7D9C">
        <w:tab/>
        <w:t xml:space="preserve">Fdez. Galván, I. </w:t>
      </w:r>
      <w:r w:rsidRPr="000C7D9C">
        <w:rPr>
          <w:i/>
          <w:iCs/>
        </w:rPr>
        <w:t>et al.</w:t>
      </w:r>
      <w:r w:rsidRPr="000C7D9C">
        <w:t xml:space="preserve"> OpenMolcas: From Source Code to Insight. </w:t>
      </w:r>
      <w:r w:rsidRPr="000C7D9C">
        <w:rPr>
          <w:i/>
          <w:iCs/>
        </w:rPr>
        <w:t>J. Chem. Theory Comput.</w:t>
      </w:r>
      <w:r w:rsidRPr="000C7D9C">
        <w:t xml:space="preserve"> </w:t>
      </w:r>
      <w:r w:rsidRPr="000C7D9C">
        <w:rPr>
          <w:b/>
          <w:bCs/>
        </w:rPr>
        <w:t>15</w:t>
      </w:r>
      <w:r w:rsidRPr="000C7D9C">
        <w:t>, 5925–5964 (2019).</w:t>
      </w:r>
    </w:p>
    <w:p w14:paraId="058DF59C" w14:textId="77777777" w:rsidR="000C7D9C" w:rsidRPr="000C7D9C" w:rsidRDefault="000C7D9C" w:rsidP="000C7D9C">
      <w:pPr>
        <w:pStyle w:val="Bibliography"/>
      </w:pPr>
      <w:r w:rsidRPr="000C7D9C">
        <w:t>20.</w:t>
      </w:r>
      <w:r w:rsidRPr="000C7D9C">
        <w:tab/>
        <w:t xml:space="preserve">Boese, A. D. Density Functional Theory and Hydrogen Bonds: Are We There Yet? </w:t>
      </w:r>
      <w:r w:rsidRPr="000C7D9C">
        <w:rPr>
          <w:i/>
          <w:iCs/>
        </w:rPr>
        <w:t>ChemPhysChem</w:t>
      </w:r>
      <w:r w:rsidRPr="000C7D9C">
        <w:t xml:space="preserve"> </w:t>
      </w:r>
      <w:r w:rsidRPr="000C7D9C">
        <w:rPr>
          <w:b/>
          <w:bCs/>
        </w:rPr>
        <w:t>16</w:t>
      </w:r>
      <w:r w:rsidRPr="000C7D9C">
        <w:t>, 978–985 (2015).</w:t>
      </w:r>
    </w:p>
    <w:p w14:paraId="321425EF" w14:textId="77777777" w:rsidR="000C7D9C" w:rsidRPr="000C7D9C" w:rsidRDefault="000C7D9C" w:rsidP="000C7D9C">
      <w:pPr>
        <w:pStyle w:val="Bibliography"/>
      </w:pPr>
      <w:r w:rsidRPr="000C7D9C">
        <w:t>21.</w:t>
      </w:r>
      <w:r w:rsidRPr="000C7D9C">
        <w:tab/>
        <w:t xml:space="preserve">Yang, X. &amp; Hall, M. B. Mechanism of Water Splitting and Oxygen−Oxygen Bond Formation by a Mononuclear Ruthenium Complex. </w:t>
      </w:r>
      <w:r w:rsidRPr="000C7D9C">
        <w:rPr>
          <w:i/>
          <w:iCs/>
        </w:rPr>
        <w:t>J. Am. Chem. Soc.</w:t>
      </w:r>
      <w:r w:rsidRPr="000C7D9C">
        <w:t xml:space="preserve"> </w:t>
      </w:r>
      <w:r w:rsidRPr="000C7D9C">
        <w:rPr>
          <w:b/>
          <w:bCs/>
        </w:rPr>
        <w:t>132</w:t>
      </w:r>
      <w:r w:rsidRPr="000C7D9C">
        <w:t>, 120–130 (2010).</w:t>
      </w:r>
    </w:p>
    <w:p w14:paraId="4A000782" w14:textId="77777777" w:rsidR="000C7D9C" w:rsidRPr="000C7D9C" w:rsidRDefault="000C7D9C" w:rsidP="000C7D9C">
      <w:pPr>
        <w:pStyle w:val="Bibliography"/>
      </w:pPr>
      <w:r w:rsidRPr="000C7D9C">
        <w:t>22.</w:t>
      </w:r>
      <w:r w:rsidRPr="000C7D9C">
        <w:tab/>
        <w:t xml:space="preserve">Chen, Y. &amp; Fang, W.-H. Mechanism for the Light-Induced O2 Evolution from H2O Promoted by Ru(II) PNN Complex: A DFT Study. </w:t>
      </w:r>
      <w:r w:rsidRPr="000C7D9C">
        <w:rPr>
          <w:i/>
          <w:iCs/>
        </w:rPr>
        <w:t>J. Phys. Chem. A</w:t>
      </w:r>
      <w:r w:rsidRPr="000C7D9C">
        <w:t xml:space="preserve"> </w:t>
      </w:r>
      <w:r w:rsidRPr="000C7D9C">
        <w:rPr>
          <w:b/>
          <w:bCs/>
        </w:rPr>
        <w:t>114</w:t>
      </w:r>
      <w:r w:rsidRPr="000C7D9C">
        <w:t>, 10334–10338 (2010).</w:t>
      </w:r>
    </w:p>
    <w:p w14:paraId="34340AF5" w14:textId="3986C7A6" w:rsidR="00ED2A22" w:rsidRPr="00ED2A22" w:rsidRDefault="00ED2A22" w:rsidP="00CC7165">
      <w:r>
        <w:fldChar w:fldCharType="end"/>
      </w:r>
    </w:p>
    <w:sectPr w:rsidR="00ED2A22" w:rsidRPr="00ED2A22" w:rsidSect="00681F13">
      <w:footerReference w:type="even" r:id="rId162"/>
      <w:footerReference w:type="default" r:id="rId163"/>
      <w:pgSz w:w="11900" w:h="16840"/>
      <w:pgMar w:top="1134" w:right="1080" w:bottom="1134" w:left="108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0CC18DB" w14:textId="77777777" w:rsidR="00291A61" w:rsidRDefault="00291A61" w:rsidP="004C0EA9">
      <w:r>
        <w:separator/>
      </w:r>
    </w:p>
  </w:endnote>
  <w:endnote w:type="continuationSeparator" w:id="0">
    <w:p w14:paraId="6FABB234" w14:textId="77777777" w:rsidR="00291A61" w:rsidRDefault="00291A61" w:rsidP="004C0EA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Lucida Grande">
    <w:panose1 w:val="020B0600040502020204"/>
    <w:charset w:val="00"/>
    <w:family w:val="auto"/>
    <w:pitch w:val="variable"/>
    <w:sig w:usb0="E1000AEF" w:usb1="5000A1FF" w:usb2="00000000" w:usb3="00000000" w:csb0="000001BF" w:csb1="00000000"/>
  </w:font>
  <w:font w:name="American Typewriter">
    <w:panose1 w:val="02090604020004020304"/>
    <w:charset w:val="00"/>
    <w:family w:val="auto"/>
    <w:pitch w:val="variable"/>
    <w:sig w:usb0="A000006F" w:usb1="00000019" w:usb2="00000000" w:usb3="00000000" w:csb0="00000111" w:csb1="00000000"/>
  </w:font>
  <w:font w:name="Cambria Math">
    <w:panose1 w:val="02040503050406030204"/>
    <w:charset w:val="00"/>
    <w:family w:val="auto"/>
    <w:pitch w:val="variable"/>
    <w:sig w:usb0="E00002FF" w:usb1="42002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2AA6197" w14:textId="77777777" w:rsidR="00291A61" w:rsidRDefault="00291A61" w:rsidP="004C0EA9">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1D6EB3BA" w14:textId="77777777" w:rsidR="00291A61" w:rsidRDefault="00291A61">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29B456D" w14:textId="77777777" w:rsidR="00291A61" w:rsidRDefault="00291A61" w:rsidP="004C0EA9">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B103DC">
      <w:rPr>
        <w:rStyle w:val="PageNumber"/>
        <w:noProof/>
      </w:rPr>
      <w:t>1</w:t>
    </w:r>
    <w:r>
      <w:rPr>
        <w:rStyle w:val="PageNumber"/>
      </w:rPr>
      <w:fldChar w:fldCharType="end"/>
    </w:r>
  </w:p>
  <w:p w14:paraId="79C34754" w14:textId="77777777" w:rsidR="00291A61" w:rsidRDefault="00291A61">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EC03732" w14:textId="77777777" w:rsidR="00291A61" w:rsidRDefault="00291A61" w:rsidP="004C0EA9">
      <w:r>
        <w:separator/>
      </w:r>
    </w:p>
  </w:footnote>
  <w:footnote w:type="continuationSeparator" w:id="0">
    <w:p w14:paraId="0AB6F9AE" w14:textId="77777777" w:rsidR="00291A61" w:rsidRDefault="00291A61" w:rsidP="004C0EA9">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F863552"/>
    <w:multiLevelType w:val="hybridMultilevel"/>
    <w:tmpl w:val="920657A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D201A07"/>
    <w:multiLevelType w:val="hybridMultilevel"/>
    <w:tmpl w:val="DD4AEFA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F3A3B6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nsid w:val="25C523F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nsid w:val="335332F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nsid w:val="3B4E54BC"/>
    <w:multiLevelType w:val="hybridMultilevel"/>
    <w:tmpl w:val="5E52E49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3BBD70FE"/>
    <w:multiLevelType w:val="hybridMultilevel"/>
    <w:tmpl w:val="38988AC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485B1D17"/>
    <w:multiLevelType w:val="hybridMultilevel"/>
    <w:tmpl w:val="68EA78B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6041798E"/>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9">
    <w:nsid w:val="67EB722C"/>
    <w:multiLevelType w:val="hybridMultilevel"/>
    <w:tmpl w:val="BA921CB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68D91408"/>
    <w:multiLevelType w:val="hybridMultilevel"/>
    <w:tmpl w:val="4DC261C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733C038A"/>
    <w:multiLevelType w:val="hybridMultilevel"/>
    <w:tmpl w:val="DD4AEFA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5"/>
  </w:num>
  <w:num w:numId="3">
    <w:abstractNumId w:val="2"/>
  </w:num>
  <w:num w:numId="4">
    <w:abstractNumId w:val="3"/>
  </w:num>
  <w:num w:numId="5">
    <w:abstractNumId w:val="8"/>
  </w:num>
  <w:num w:numId="6">
    <w:abstractNumId w:val="11"/>
  </w:num>
  <w:num w:numId="7">
    <w:abstractNumId w:val="10"/>
  </w:num>
  <w:num w:numId="8">
    <w:abstractNumId w:val="7"/>
  </w:num>
  <w:num w:numId="9">
    <w:abstractNumId w:val="9"/>
  </w:num>
  <w:num w:numId="10">
    <w:abstractNumId w:val="1"/>
  </w:num>
  <w:num w:numId="11">
    <w:abstractNumId w:val="0"/>
  </w:num>
  <w:num w:numId="12">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8"/>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81F13"/>
    <w:rsid w:val="00003E22"/>
    <w:rsid w:val="00007511"/>
    <w:rsid w:val="0001012C"/>
    <w:rsid w:val="00010C4E"/>
    <w:rsid w:val="00020AC2"/>
    <w:rsid w:val="00022E94"/>
    <w:rsid w:val="00024E85"/>
    <w:rsid w:val="000318D2"/>
    <w:rsid w:val="000363B7"/>
    <w:rsid w:val="000375D7"/>
    <w:rsid w:val="00044392"/>
    <w:rsid w:val="0004443D"/>
    <w:rsid w:val="000508D0"/>
    <w:rsid w:val="000537C3"/>
    <w:rsid w:val="00056919"/>
    <w:rsid w:val="000577A8"/>
    <w:rsid w:val="000621B3"/>
    <w:rsid w:val="00064467"/>
    <w:rsid w:val="00065464"/>
    <w:rsid w:val="00081B2A"/>
    <w:rsid w:val="0008610F"/>
    <w:rsid w:val="00087065"/>
    <w:rsid w:val="00090159"/>
    <w:rsid w:val="000963AA"/>
    <w:rsid w:val="00097663"/>
    <w:rsid w:val="000A1855"/>
    <w:rsid w:val="000A4680"/>
    <w:rsid w:val="000B23AA"/>
    <w:rsid w:val="000C2F5D"/>
    <w:rsid w:val="000C700E"/>
    <w:rsid w:val="000C7D9C"/>
    <w:rsid w:val="000D009F"/>
    <w:rsid w:val="000D0164"/>
    <w:rsid w:val="000D069A"/>
    <w:rsid w:val="000D56F8"/>
    <w:rsid w:val="000D6DE5"/>
    <w:rsid w:val="000E3F80"/>
    <w:rsid w:val="000E4987"/>
    <w:rsid w:val="000F1D11"/>
    <w:rsid w:val="000F2373"/>
    <w:rsid w:val="000F4FA5"/>
    <w:rsid w:val="000F51A6"/>
    <w:rsid w:val="001116AB"/>
    <w:rsid w:val="00120B70"/>
    <w:rsid w:val="0012619B"/>
    <w:rsid w:val="00130A8D"/>
    <w:rsid w:val="00132831"/>
    <w:rsid w:val="001463B2"/>
    <w:rsid w:val="00146D90"/>
    <w:rsid w:val="00147E14"/>
    <w:rsid w:val="00152A77"/>
    <w:rsid w:val="00156C59"/>
    <w:rsid w:val="00160701"/>
    <w:rsid w:val="00160981"/>
    <w:rsid w:val="00171AFE"/>
    <w:rsid w:val="001826B8"/>
    <w:rsid w:val="00185E4D"/>
    <w:rsid w:val="0018776F"/>
    <w:rsid w:val="00191495"/>
    <w:rsid w:val="00191FAC"/>
    <w:rsid w:val="001921E6"/>
    <w:rsid w:val="00192FC4"/>
    <w:rsid w:val="00193999"/>
    <w:rsid w:val="001B083B"/>
    <w:rsid w:val="001D05EA"/>
    <w:rsid w:val="001F3763"/>
    <w:rsid w:val="001F643D"/>
    <w:rsid w:val="001F6A99"/>
    <w:rsid w:val="002023E6"/>
    <w:rsid w:val="00212E73"/>
    <w:rsid w:val="00214FD0"/>
    <w:rsid w:val="00221229"/>
    <w:rsid w:val="00222D23"/>
    <w:rsid w:val="00223736"/>
    <w:rsid w:val="00224360"/>
    <w:rsid w:val="00226664"/>
    <w:rsid w:val="002319BC"/>
    <w:rsid w:val="00241906"/>
    <w:rsid w:val="0024203F"/>
    <w:rsid w:val="002452AF"/>
    <w:rsid w:val="00245D81"/>
    <w:rsid w:val="002522F7"/>
    <w:rsid w:val="002642C7"/>
    <w:rsid w:val="00264866"/>
    <w:rsid w:val="002713FB"/>
    <w:rsid w:val="00274A16"/>
    <w:rsid w:val="00277131"/>
    <w:rsid w:val="002839F2"/>
    <w:rsid w:val="002867B2"/>
    <w:rsid w:val="002900A6"/>
    <w:rsid w:val="00291A61"/>
    <w:rsid w:val="00291CB3"/>
    <w:rsid w:val="00294C70"/>
    <w:rsid w:val="002A5348"/>
    <w:rsid w:val="002A6CAC"/>
    <w:rsid w:val="002B5494"/>
    <w:rsid w:val="002C058B"/>
    <w:rsid w:val="002C08DB"/>
    <w:rsid w:val="002C2409"/>
    <w:rsid w:val="002C6394"/>
    <w:rsid w:val="002D1888"/>
    <w:rsid w:val="002D5547"/>
    <w:rsid w:val="002E2B30"/>
    <w:rsid w:val="002E4FF7"/>
    <w:rsid w:val="002F2714"/>
    <w:rsid w:val="002F35AB"/>
    <w:rsid w:val="002F67B5"/>
    <w:rsid w:val="002F74CC"/>
    <w:rsid w:val="00301399"/>
    <w:rsid w:val="00301B77"/>
    <w:rsid w:val="003027B0"/>
    <w:rsid w:val="00303839"/>
    <w:rsid w:val="00310F53"/>
    <w:rsid w:val="0032675F"/>
    <w:rsid w:val="0032711D"/>
    <w:rsid w:val="0034347B"/>
    <w:rsid w:val="00343717"/>
    <w:rsid w:val="003439C2"/>
    <w:rsid w:val="0035631F"/>
    <w:rsid w:val="00357489"/>
    <w:rsid w:val="0036060C"/>
    <w:rsid w:val="00362795"/>
    <w:rsid w:val="00364415"/>
    <w:rsid w:val="003812AD"/>
    <w:rsid w:val="003815D0"/>
    <w:rsid w:val="00383AF4"/>
    <w:rsid w:val="00392038"/>
    <w:rsid w:val="003A1CA9"/>
    <w:rsid w:val="003B0921"/>
    <w:rsid w:val="003B5E0D"/>
    <w:rsid w:val="003B7F4A"/>
    <w:rsid w:val="003C236A"/>
    <w:rsid w:val="003C56CC"/>
    <w:rsid w:val="003D3B10"/>
    <w:rsid w:val="003E1098"/>
    <w:rsid w:val="003F4CAF"/>
    <w:rsid w:val="00402097"/>
    <w:rsid w:val="00402981"/>
    <w:rsid w:val="00412C5E"/>
    <w:rsid w:val="00420C23"/>
    <w:rsid w:val="00421B75"/>
    <w:rsid w:val="00423157"/>
    <w:rsid w:val="00426F5F"/>
    <w:rsid w:val="00427A22"/>
    <w:rsid w:val="00431E6B"/>
    <w:rsid w:val="00431ECE"/>
    <w:rsid w:val="00434BB5"/>
    <w:rsid w:val="00436146"/>
    <w:rsid w:val="004464EB"/>
    <w:rsid w:val="004644F9"/>
    <w:rsid w:val="004661AD"/>
    <w:rsid w:val="004709EE"/>
    <w:rsid w:val="004770F6"/>
    <w:rsid w:val="004821E6"/>
    <w:rsid w:val="004939AA"/>
    <w:rsid w:val="004A0FE2"/>
    <w:rsid w:val="004A4804"/>
    <w:rsid w:val="004C0EA9"/>
    <w:rsid w:val="004C572C"/>
    <w:rsid w:val="004E42EB"/>
    <w:rsid w:val="004E550A"/>
    <w:rsid w:val="004F0E2E"/>
    <w:rsid w:val="004F10C8"/>
    <w:rsid w:val="004F3AD7"/>
    <w:rsid w:val="004F7405"/>
    <w:rsid w:val="005030BF"/>
    <w:rsid w:val="0050488E"/>
    <w:rsid w:val="005066DA"/>
    <w:rsid w:val="005121E4"/>
    <w:rsid w:val="00512D3F"/>
    <w:rsid w:val="005163AA"/>
    <w:rsid w:val="00517569"/>
    <w:rsid w:val="0052026D"/>
    <w:rsid w:val="00525531"/>
    <w:rsid w:val="00526B8E"/>
    <w:rsid w:val="005379FD"/>
    <w:rsid w:val="00537C01"/>
    <w:rsid w:val="00542F61"/>
    <w:rsid w:val="00547897"/>
    <w:rsid w:val="0055336D"/>
    <w:rsid w:val="00554753"/>
    <w:rsid w:val="005624DF"/>
    <w:rsid w:val="00563519"/>
    <w:rsid w:val="00566BAC"/>
    <w:rsid w:val="00567374"/>
    <w:rsid w:val="005747EE"/>
    <w:rsid w:val="00585469"/>
    <w:rsid w:val="0059329E"/>
    <w:rsid w:val="00593534"/>
    <w:rsid w:val="00593990"/>
    <w:rsid w:val="00594986"/>
    <w:rsid w:val="005A065B"/>
    <w:rsid w:val="005A4333"/>
    <w:rsid w:val="005A7662"/>
    <w:rsid w:val="005B3B2D"/>
    <w:rsid w:val="005B5BAF"/>
    <w:rsid w:val="005C11DF"/>
    <w:rsid w:val="005C1AC9"/>
    <w:rsid w:val="005C3A8A"/>
    <w:rsid w:val="005D060A"/>
    <w:rsid w:val="005D1368"/>
    <w:rsid w:val="005E02DD"/>
    <w:rsid w:val="005E4775"/>
    <w:rsid w:val="005E47DB"/>
    <w:rsid w:val="005E5A50"/>
    <w:rsid w:val="005E7097"/>
    <w:rsid w:val="0060616E"/>
    <w:rsid w:val="00610CDF"/>
    <w:rsid w:val="00616EC4"/>
    <w:rsid w:val="006217B4"/>
    <w:rsid w:val="00623868"/>
    <w:rsid w:val="006263CC"/>
    <w:rsid w:val="00643E00"/>
    <w:rsid w:val="00651620"/>
    <w:rsid w:val="00661FAF"/>
    <w:rsid w:val="00674C32"/>
    <w:rsid w:val="0068169A"/>
    <w:rsid w:val="00681F13"/>
    <w:rsid w:val="00692A40"/>
    <w:rsid w:val="00694B03"/>
    <w:rsid w:val="0069681A"/>
    <w:rsid w:val="006A0C15"/>
    <w:rsid w:val="006A6D75"/>
    <w:rsid w:val="006B20C5"/>
    <w:rsid w:val="006B6293"/>
    <w:rsid w:val="006C3E4C"/>
    <w:rsid w:val="006C4616"/>
    <w:rsid w:val="006E13A3"/>
    <w:rsid w:val="006E4EF8"/>
    <w:rsid w:val="006F1BFE"/>
    <w:rsid w:val="006F4B4F"/>
    <w:rsid w:val="006F6A1B"/>
    <w:rsid w:val="007005C9"/>
    <w:rsid w:val="00700A8D"/>
    <w:rsid w:val="00723CCD"/>
    <w:rsid w:val="00726374"/>
    <w:rsid w:val="00735C78"/>
    <w:rsid w:val="0073677E"/>
    <w:rsid w:val="007427F2"/>
    <w:rsid w:val="0074308B"/>
    <w:rsid w:val="0074397C"/>
    <w:rsid w:val="00745747"/>
    <w:rsid w:val="007672EE"/>
    <w:rsid w:val="0076755C"/>
    <w:rsid w:val="007718D0"/>
    <w:rsid w:val="00771BDE"/>
    <w:rsid w:val="00772219"/>
    <w:rsid w:val="00774527"/>
    <w:rsid w:val="00776F9A"/>
    <w:rsid w:val="00777E85"/>
    <w:rsid w:val="007840D8"/>
    <w:rsid w:val="00784D75"/>
    <w:rsid w:val="007906A1"/>
    <w:rsid w:val="007912A2"/>
    <w:rsid w:val="007B5655"/>
    <w:rsid w:val="007B79C6"/>
    <w:rsid w:val="007B7FF4"/>
    <w:rsid w:val="007C7C41"/>
    <w:rsid w:val="007D0531"/>
    <w:rsid w:val="007D495A"/>
    <w:rsid w:val="007E094C"/>
    <w:rsid w:val="007E26C8"/>
    <w:rsid w:val="007E64D0"/>
    <w:rsid w:val="007E72B0"/>
    <w:rsid w:val="007F002A"/>
    <w:rsid w:val="00815CB7"/>
    <w:rsid w:val="00833367"/>
    <w:rsid w:val="008338CA"/>
    <w:rsid w:val="008346C3"/>
    <w:rsid w:val="0083493E"/>
    <w:rsid w:val="00841385"/>
    <w:rsid w:val="00841E9D"/>
    <w:rsid w:val="00856061"/>
    <w:rsid w:val="008669B6"/>
    <w:rsid w:val="00877BB4"/>
    <w:rsid w:val="0088491E"/>
    <w:rsid w:val="00886508"/>
    <w:rsid w:val="00894ADC"/>
    <w:rsid w:val="008B4AA3"/>
    <w:rsid w:val="008B63A3"/>
    <w:rsid w:val="008C4355"/>
    <w:rsid w:val="008C4AEF"/>
    <w:rsid w:val="008C504F"/>
    <w:rsid w:val="008C62AC"/>
    <w:rsid w:val="008C7CA6"/>
    <w:rsid w:val="008D5BEC"/>
    <w:rsid w:val="008E21C3"/>
    <w:rsid w:val="008E269A"/>
    <w:rsid w:val="008E3E64"/>
    <w:rsid w:val="008F27A2"/>
    <w:rsid w:val="008F3988"/>
    <w:rsid w:val="008F701A"/>
    <w:rsid w:val="00902403"/>
    <w:rsid w:val="009047F4"/>
    <w:rsid w:val="009076CF"/>
    <w:rsid w:val="00915C2D"/>
    <w:rsid w:val="00922B09"/>
    <w:rsid w:val="00946894"/>
    <w:rsid w:val="00950170"/>
    <w:rsid w:val="009507E6"/>
    <w:rsid w:val="0096519C"/>
    <w:rsid w:val="00973D51"/>
    <w:rsid w:val="00976BCC"/>
    <w:rsid w:val="00986CF7"/>
    <w:rsid w:val="009B68B5"/>
    <w:rsid w:val="009B7857"/>
    <w:rsid w:val="009C245C"/>
    <w:rsid w:val="009D4F6C"/>
    <w:rsid w:val="009E26CE"/>
    <w:rsid w:val="009E4445"/>
    <w:rsid w:val="009E5488"/>
    <w:rsid w:val="009E5AF6"/>
    <w:rsid w:val="009F14D5"/>
    <w:rsid w:val="009F357A"/>
    <w:rsid w:val="009F55AD"/>
    <w:rsid w:val="00A027AC"/>
    <w:rsid w:val="00A06623"/>
    <w:rsid w:val="00A14D4B"/>
    <w:rsid w:val="00A21E7A"/>
    <w:rsid w:val="00A3012A"/>
    <w:rsid w:val="00A36FA3"/>
    <w:rsid w:val="00A41824"/>
    <w:rsid w:val="00A43EEC"/>
    <w:rsid w:val="00A454FE"/>
    <w:rsid w:val="00A458BE"/>
    <w:rsid w:val="00A5404F"/>
    <w:rsid w:val="00A54158"/>
    <w:rsid w:val="00A62047"/>
    <w:rsid w:val="00A70315"/>
    <w:rsid w:val="00A71F4B"/>
    <w:rsid w:val="00A730C6"/>
    <w:rsid w:val="00A83E62"/>
    <w:rsid w:val="00A86379"/>
    <w:rsid w:val="00A86B78"/>
    <w:rsid w:val="00A932C5"/>
    <w:rsid w:val="00AA2CEA"/>
    <w:rsid w:val="00AB08D8"/>
    <w:rsid w:val="00AB0D05"/>
    <w:rsid w:val="00AB2CB3"/>
    <w:rsid w:val="00AC07CA"/>
    <w:rsid w:val="00AD59AD"/>
    <w:rsid w:val="00AE73B8"/>
    <w:rsid w:val="00AF176A"/>
    <w:rsid w:val="00B00FC1"/>
    <w:rsid w:val="00B0452C"/>
    <w:rsid w:val="00B067C2"/>
    <w:rsid w:val="00B103DC"/>
    <w:rsid w:val="00B16051"/>
    <w:rsid w:val="00B17716"/>
    <w:rsid w:val="00B2234D"/>
    <w:rsid w:val="00B241BE"/>
    <w:rsid w:val="00B453BD"/>
    <w:rsid w:val="00B479D2"/>
    <w:rsid w:val="00B67CFF"/>
    <w:rsid w:val="00B70675"/>
    <w:rsid w:val="00B70E20"/>
    <w:rsid w:val="00B72AED"/>
    <w:rsid w:val="00B85210"/>
    <w:rsid w:val="00B914D3"/>
    <w:rsid w:val="00B934BD"/>
    <w:rsid w:val="00B96722"/>
    <w:rsid w:val="00BA4F4D"/>
    <w:rsid w:val="00BA7530"/>
    <w:rsid w:val="00BB0692"/>
    <w:rsid w:val="00BB11A8"/>
    <w:rsid w:val="00BB2E43"/>
    <w:rsid w:val="00BD197F"/>
    <w:rsid w:val="00BD4AEA"/>
    <w:rsid w:val="00BD74B9"/>
    <w:rsid w:val="00BE37CF"/>
    <w:rsid w:val="00BE496E"/>
    <w:rsid w:val="00BF789A"/>
    <w:rsid w:val="00C304EF"/>
    <w:rsid w:val="00C360B2"/>
    <w:rsid w:val="00C41326"/>
    <w:rsid w:val="00C41893"/>
    <w:rsid w:val="00C422EA"/>
    <w:rsid w:val="00C531E7"/>
    <w:rsid w:val="00C53B70"/>
    <w:rsid w:val="00C6788C"/>
    <w:rsid w:val="00C86E9C"/>
    <w:rsid w:val="00C87484"/>
    <w:rsid w:val="00C87BD3"/>
    <w:rsid w:val="00C916BD"/>
    <w:rsid w:val="00C9634A"/>
    <w:rsid w:val="00CA096A"/>
    <w:rsid w:val="00CA244C"/>
    <w:rsid w:val="00CA4A67"/>
    <w:rsid w:val="00CC0F2E"/>
    <w:rsid w:val="00CC3426"/>
    <w:rsid w:val="00CC7165"/>
    <w:rsid w:val="00CD3493"/>
    <w:rsid w:val="00CD438B"/>
    <w:rsid w:val="00CD6DFD"/>
    <w:rsid w:val="00CE0BFA"/>
    <w:rsid w:val="00CE1BBC"/>
    <w:rsid w:val="00CF3C6B"/>
    <w:rsid w:val="00CF5078"/>
    <w:rsid w:val="00CF7E47"/>
    <w:rsid w:val="00D070D5"/>
    <w:rsid w:val="00D12E08"/>
    <w:rsid w:val="00D13D37"/>
    <w:rsid w:val="00D16D42"/>
    <w:rsid w:val="00D20123"/>
    <w:rsid w:val="00D20308"/>
    <w:rsid w:val="00D31764"/>
    <w:rsid w:val="00D32C5E"/>
    <w:rsid w:val="00D36BF9"/>
    <w:rsid w:val="00D4062F"/>
    <w:rsid w:val="00D47BBD"/>
    <w:rsid w:val="00D65007"/>
    <w:rsid w:val="00D67648"/>
    <w:rsid w:val="00D765F5"/>
    <w:rsid w:val="00D85949"/>
    <w:rsid w:val="00D92F06"/>
    <w:rsid w:val="00D95868"/>
    <w:rsid w:val="00DA2285"/>
    <w:rsid w:val="00DA309F"/>
    <w:rsid w:val="00DB0FA6"/>
    <w:rsid w:val="00DB1899"/>
    <w:rsid w:val="00DB2F7F"/>
    <w:rsid w:val="00DB6DB2"/>
    <w:rsid w:val="00DC15C4"/>
    <w:rsid w:val="00DC6605"/>
    <w:rsid w:val="00DD25A3"/>
    <w:rsid w:val="00DD3D5A"/>
    <w:rsid w:val="00DD7BF1"/>
    <w:rsid w:val="00DF13F0"/>
    <w:rsid w:val="00DF28D0"/>
    <w:rsid w:val="00E00F6D"/>
    <w:rsid w:val="00E02551"/>
    <w:rsid w:val="00E0349A"/>
    <w:rsid w:val="00E05441"/>
    <w:rsid w:val="00E07E1B"/>
    <w:rsid w:val="00E1639A"/>
    <w:rsid w:val="00E179C2"/>
    <w:rsid w:val="00E20F6A"/>
    <w:rsid w:val="00E3583C"/>
    <w:rsid w:val="00E40398"/>
    <w:rsid w:val="00E413DA"/>
    <w:rsid w:val="00E42F7B"/>
    <w:rsid w:val="00E44E5B"/>
    <w:rsid w:val="00E6266A"/>
    <w:rsid w:val="00E63C7D"/>
    <w:rsid w:val="00E720A3"/>
    <w:rsid w:val="00E77183"/>
    <w:rsid w:val="00E776B1"/>
    <w:rsid w:val="00E80679"/>
    <w:rsid w:val="00E815E7"/>
    <w:rsid w:val="00E84A89"/>
    <w:rsid w:val="00E869C0"/>
    <w:rsid w:val="00E86BB9"/>
    <w:rsid w:val="00E86E08"/>
    <w:rsid w:val="00E913AF"/>
    <w:rsid w:val="00E915C3"/>
    <w:rsid w:val="00E97AFC"/>
    <w:rsid w:val="00EC1FF2"/>
    <w:rsid w:val="00ED2A22"/>
    <w:rsid w:val="00ED35CE"/>
    <w:rsid w:val="00ED49B0"/>
    <w:rsid w:val="00ED73B4"/>
    <w:rsid w:val="00EE4363"/>
    <w:rsid w:val="00EE505D"/>
    <w:rsid w:val="00EF1BE9"/>
    <w:rsid w:val="00EF2FB1"/>
    <w:rsid w:val="00EF5977"/>
    <w:rsid w:val="00F0140B"/>
    <w:rsid w:val="00F056DF"/>
    <w:rsid w:val="00F11CA3"/>
    <w:rsid w:val="00F265AD"/>
    <w:rsid w:val="00F26890"/>
    <w:rsid w:val="00F30CFB"/>
    <w:rsid w:val="00F31778"/>
    <w:rsid w:val="00F542B3"/>
    <w:rsid w:val="00F6073C"/>
    <w:rsid w:val="00F75DC6"/>
    <w:rsid w:val="00F859D6"/>
    <w:rsid w:val="00F87CAF"/>
    <w:rsid w:val="00F92EC7"/>
    <w:rsid w:val="00F943C2"/>
    <w:rsid w:val="00FA127A"/>
    <w:rsid w:val="00FA4566"/>
    <w:rsid w:val="00FB6876"/>
    <w:rsid w:val="00FC0036"/>
    <w:rsid w:val="00FC0FAB"/>
    <w:rsid w:val="00FC1027"/>
    <w:rsid w:val="00FC1108"/>
    <w:rsid w:val="00FC6FEB"/>
    <w:rsid w:val="00FD49A4"/>
    <w:rsid w:val="00FE075C"/>
    <w:rsid w:val="00FF00B2"/>
    <w:rsid w:val="00FF0327"/>
    <w:rsid w:val="00FF3752"/>
    <w:rsid w:val="00FF588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1C033404"/>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lsdException w:name="Strong" w:semiHidden="0" w:uiPriority="22" w:unhideWhenUsed="0"/>
    <w:lsdException w:name="Emphasis" w:semiHidden="0" w:uiPriority="20" w:unhideWhenUsed="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A86B78"/>
    <w:pPr>
      <w:jc w:val="both"/>
    </w:pPr>
    <w:rPr>
      <w:rFonts w:ascii="Arial" w:hAnsi="Arial"/>
      <w:sz w:val="22"/>
    </w:rPr>
  </w:style>
  <w:style w:type="paragraph" w:styleId="Heading1">
    <w:name w:val="heading 1"/>
    <w:basedOn w:val="Normal"/>
    <w:next w:val="Normal"/>
    <w:link w:val="Heading1Char"/>
    <w:uiPriority w:val="9"/>
    <w:qFormat/>
    <w:rsid w:val="0036060C"/>
    <w:pPr>
      <w:keepNext/>
      <w:keepLines/>
      <w:numPr>
        <w:numId w:val="5"/>
      </w:numPr>
      <w:spacing w:before="480"/>
      <w:outlineLvl w:val="0"/>
    </w:pPr>
    <w:rPr>
      <w:rFonts w:eastAsiaTheme="majorEastAsia" w:cstheme="majorBidi"/>
      <w:b/>
      <w:bCs/>
      <w:color w:val="000000" w:themeColor="text1"/>
      <w:sz w:val="32"/>
      <w:szCs w:val="32"/>
    </w:rPr>
  </w:style>
  <w:style w:type="paragraph" w:styleId="Heading2">
    <w:name w:val="heading 2"/>
    <w:basedOn w:val="Normal"/>
    <w:next w:val="Normal"/>
    <w:link w:val="Heading2Char"/>
    <w:uiPriority w:val="9"/>
    <w:unhideWhenUsed/>
    <w:qFormat/>
    <w:rsid w:val="00AC07CA"/>
    <w:pPr>
      <w:keepNext/>
      <w:keepLines/>
      <w:numPr>
        <w:ilvl w:val="1"/>
        <w:numId w:val="5"/>
      </w:numPr>
      <w:spacing w:before="200"/>
      <w:outlineLvl w:val="1"/>
    </w:pPr>
    <w:rPr>
      <w:rFonts w:eastAsiaTheme="majorEastAsia" w:cstheme="majorBidi"/>
      <w:b/>
      <w:bCs/>
      <w:color w:val="000000" w:themeColor="text1"/>
      <w:sz w:val="26"/>
      <w:szCs w:val="26"/>
    </w:rPr>
  </w:style>
  <w:style w:type="paragraph" w:styleId="Heading3">
    <w:name w:val="heading 3"/>
    <w:basedOn w:val="Normal"/>
    <w:next w:val="Normal"/>
    <w:link w:val="Heading3Char"/>
    <w:uiPriority w:val="9"/>
    <w:unhideWhenUsed/>
    <w:qFormat/>
    <w:rsid w:val="007906A1"/>
    <w:pPr>
      <w:keepNext/>
      <w:keepLines/>
      <w:numPr>
        <w:ilvl w:val="2"/>
        <w:numId w:val="5"/>
      </w:numPr>
      <w:spacing w:before="200"/>
      <w:outlineLvl w:val="2"/>
    </w:pPr>
    <w:rPr>
      <w:rFonts w:eastAsiaTheme="majorEastAsia" w:cstheme="majorBidi"/>
      <w:b/>
      <w:bCs/>
      <w:color w:val="000000" w:themeColor="text1"/>
    </w:rPr>
  </w:style>
  <w:style w:type="paragraph" w:styleId="Heading4">
    <w:name w:val="heading 4"/>
    <w:basedOn w:val="Normal"/>
    <w:next w:val="Normal"/>
    <w:link w:val="Heading4Char"/>
    <w:uiPriority w:val="9"/>
    <w:semiHidden/>
    <w:unhideWhenUsed/>
    <w:qFormat/>
    <w:rsid w:val="00DB2F7F"/>
    <w:pPr>
      <w:keepNext/>
      <w:keepLines/>
      <w:numPr>
        <w:ilvl w:val="3"/>
        <w:numId w:val="5"/>
      </w:numPr>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DB2F7F"/>
    <w:pPr>
      <w:keepNext/>
      <w:keepLines/>
      <w:numPr>
        <w:ilvl w:val="4"/>
        <w:numId w:val="5"/>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DB2F7F"/>
    <w:pPr>
      <w:keepNext/>
      <w:keepLines/>
      <w:numPr>
        <w:ilvl w:val="5"/>
        <w:numId w:val="5"/>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DB2F7F"/>
    <w:pPr>
      <w:keepNext/>
      <w:keepLines/>
      <w:numPr>
        <w:ilvl w:val="6"/>
        <w:numId w:val="5"/>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DB2F7F"/>
    <w:pPr>
      <w:keepNext/>
      <w:keepLines/>
      <w:numPr>
        <w:ilvl w:val="7"/>
        <w:numId w:val="5"/>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DB2F7F"/>
    <w:pPr>
      <w:keepNext/>
      <w:keepLines/>
      <w:numPr>
        <w:ilvl w:val="8"/>
        <w:numId w:val="5"/>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CaptionText"/>
    <w:uiPriority w:val="35"/>
    <w:unhideWhenUsed/>
    <w:qFormat/>
    <w:rsid w:val="00681F13"/>
    <w:rPr>
      <w:b/>
      <w:bCs/>
      <w:color w:val="000000" w:themeColor="text1"/>
      <w:sz w:val="20"/>
      <w:szCs w:val="18"/>
    </w:rPr>
  </w:style>
  <w:style w:type="paragraph" w:styleId="TableofFigures">
    <w:name w:val="table of figures"/>
    <w:basedOn w:val="Normal"/>
    <w:next w:val="Normal"/>
    <w:uiPriority w:val="99"/>
    <w:unhideWhenUsed/>
    <w:rsid w:val="003815D0"/>
    <w:rPr>
      <w:i/>
      <w:sz w:val="20"/>
      <w:szCs w:val="20"/>
    </w:rPr>
  </w:style>
  <w:style w:type="paragraph" w:customStyle="1" w:styleId="CaptionText">
    <w:name w:val="Caption Text"/>
    <w:basedOn w:val="Normal"/>
    <w:qFormat/>
    <w:rsid w:val="00681F13"/>
    <w:rPr>
      <w:sz w:val="20"/>
    </w:rPr>
  </w:style>
  <w:style w:type="paragraph" w:styleId="Footer">
    <w:name w:val="footer"/>
    <w:basedOn w:val="Normal"/>
    <w:link w:val="FooterChar"/>
    <w:uiPriority w:val="99"/>
    <w:unhideWhenUsed/>
    <w:rsid w:val="004C0EA9"/>
    <w:pPr>
      <w:tabs>
        <w:tab w:val="center" w:pos="4320"/>
        <w:tab w:val="right" w:pos="8640"/>
      </w:tabs>
    </w:pPr>
  </w:style>
  <w:style w:type="character" w:customStyle="1" w:styleId="FooterChar">
    <w:name w:val="Footer Char"/>
    <w:basedOn w:val="DefaultParagraphFont"/>
    <w:link w:val="Footer"/>
    <w:uiPriority w:val="99"/>
    <w:rsid w:val="004C0EA9"/>
    <w:rPr>
      <w:rFonts w:ascii="Arial" w:hAnsi="Arial"/>
      <w:sz w:val="22"/>
    </w:rPr>
  </w:style>
  <w:style w:type="character" w:styleId="PageNumber">
    <w:name w:val="page number"/>
    <w:basedOn w:val="DefaultParagraphFont"/>
    <w:uiPriority w:val="99"/>
    <w:semiHidden/>
    <w:unhideWhenUsed/>
    <w:rsid w:val="004C0EA9"/>
  </w:style>
  <w:style w:type="paragraph" w:styleId="Header">
    <w:name w:val="header"/>
    <w:basedOn w:val="Normal"/>
    <w:link w:val="HeaderChar"/>
    <w:uiPriority w:val="99"/>
    <w:unhideWhenUsed/>
    <w:rsid w:val="004C0EA9"/>
    <w:pPr>
      <w:tabs>
        <w:tab w:val="center" w:pos="4320"/>
        <w:tab w:val="right" w:pos="8640"/>
      </w:tabs>
    </w:pPr>
  </w:style>
  <w:style w:type="character" w:customStyle="1" w:styleId="HeaderChar">
    <w:name w:val="Header Char"/>
    <w:basedOn w:val="DefaultParagraphFont"/>
    <w:link w:val="Header"/>
    <w:uiPriority w:val="99"/>
    <w:rsid w:val="004C0EA9"/>
    <w:rPr>
      <w:rFonts w:ascii="Arial" w:hAnsi="Arial"/>
      <w:sz w:val="22"/>
    </w:rPr>
  </w:style>
  <w:style w:type="paragraph" w:customStyle="1" w:styleId="XYZCoords">
    <w:name w:val="XYZ Coords"/>
    <w:basedOn w:val="Normal"/>
    <w:qFormat/>
    <w:rsid w:val="004C0EA9"/>
    <w:rPr>
      <w:sz w:val="9"/>
    </w:rPr>
  </w:style>
  <w:style w:type="paragraph" w:styleId="BalloonText">
    <w:name w:val="Balloon Text"/>
    <w:basedOn w:val="Normal"/>
    <w:link w:val="BalloonTextChar"/>
    <w:uiPriority w:val="99"/>
    <w:semiHidden/>
    <w:unhideWhenUsed/>
    <w:rsid w:val="005121E4"/>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121E4"/>
    <w:rPr>
      <w:rFonts w:ascii="Lucida Grande" w:hAnsi="Lucida Grande" w:cs="Lucida Grande"/>
      <w:sz w:val="18"/>
      <w:szCs w:val="18"/>
    </w:rPr>
  </w:style>
  <w:style w:type="character" w:customStyle="1" w:styleId="Heading1Char">
    <w:name w:val="Heading 1 Char"/>
    <w:basedOn w:val="DefaultParagraphFont"/>
    <w:link w:val="Heading1"/>
    <w:uiPriority w:val="9"/>
    <w:rsid w:val="0036060C"/>
    <w:rPr>
      <w:rFonts w:ascii="Arial" w:eastAsiaTheme="majorEastAsia" w:hAnsi="Arial" w:cstheme="majorBidi"/>
      <w:b/>
      <w:bCs/>
      <w:color w:val="000000" w:themeColor="text1"/>
      <w:sz w:val="32"/>
      <w:szCs w:val="32"/>
    </w:rPr>
  </w:style>
  <w:style w:type="paragraph" w:styleId="TOCHeading">
    <w:name w:val="TOC Heading"/>
    <w:basedOn w:val="Heading1"/>
    <w:next w:val="Normal"/>
    <w:uiPriority w:val="39"/>
    <w:unhideWhenUsed/>
    <w:qFormat/>
    <w:rsid w:val="00303839"/>
    <w:pPr>
      <w:spacing w:line="276" w:lineRule="auto"/>
      <w:outlineLvl w:val="9"/>
    </w:pPr>
    <w:rPr>
      <w:sz w:val="28"/>
      <w:szCs w:val="28"/>
    </w:rPr>
  </w:style>
  <w:style w:type="paragraph" w:styleId="TOC1">
    <w:name w:val="toc 1"/>
    <w:basedOn w:val="Normal"/>
    <w:next w:val="Normal"/>
    <w:autoRedefine/>
    <w:uiPriority w:val="39"/>
    <w:unhideWhenUsed/>
    <w:rsid w:val="00303839"/>
    <w:pPr>
      <w:spacing w:before="120"/>
    </w:pPr>
    <w:rPr>
      <w:b/>
      <w:sz w:val="24"/>
    </w:rPr>
  </w:style>
  <w:style w:type="paragraph" w:styleId="TOC2">
    <w:name w:val="toc 2"/>
    <w:basedOn w:val="Normal"/>
    <w:next w:val="Normal"/>
    <w:autoRedefine/>
    <w:uiPriority w:val="39"/>
    <w:unhideWhenUsed/>
    <w:rsid w:val="00CC7165"/>
    <w:pPr>
      <w:tabs>
        <w:tab w:val="left" w:pos="766"/>
        <w:tab w:val="right" w:leader="dot" w:pos="9730"/>
      </w:tabs>
      <w:ind w:left="220"/>
    </w:pPr>
    <w:rPr>
      <w:b/>
      <w:szCs w:val="22"/>
    </w:rPr>
  </w:style>
  <w:style w:type="paragraph" w:styleId="TOC3">
    <w:name w:val="toc 3"/>
    <w:basedOn w:val="Normal"/>
    <w:next w:val="Normal"/>
    <w:autoRedefine/>
    <w:uiPriority w:val="39"/>
    <w:unhideWhenUsed/>
    <w:rsid w:val="00AF176A"/>
    <w:pPr>
      <w:ind w:left="440"/>
    </w:pPr>
    <w:rPr>
      <w:color w:val="000000" w:themeColor="text1"/>
      <w:szCs w:val="22"/>
    </w:rPr>
  </w:style>
  <w:style w:type="paragraph" w:styleId="TOC4">
    <w:name w:val="toc 4"/>
    <w:basedOn w:val="Normal"/>
    <w:next w:val="Normal"/>
    <w:autoRedefine/>
    <w:uiPriority w:val="39"/>
    <w:semiHidden/>
    <w:unhideWhenUsed/>
    <w:rsid w:val="00651620"/>
    <w:pPr>
      <w:ind w:left="660"/>
    </w:pPr>
    <w:rPr>
      <w:rFonts w:asciiTheme="minorHAnsi" w:hAnsiTheme="minorHAnsi"/>
      <w:sz w:val="20"/>
      <w:szCs w:val="20"/>
    </w:rPr>
  </w:style>
  <w:style w:type="paragraph" w:styleId="TOC5">
    <w:name w:val="toc 5"/>
    <w:basedOn w:val="Normal"/>
    <w:next w:val="Normal"/>
    <w:autoRedefine/>
    <w:uiPriority w:val="39"/>
    <w:semiHidden/>
    <w:unhideWhenUsed/>
    <w:rsid w:val="00651620"/>
    <w:pPr>
      <w:ind w:left="880"/>
    </w:pPr>
    <w:rPr>
      <w:rFonts w:asciiTheme="minorHAnsi" w:hAnsiTheme="minorHAnsi"/>
      <w:sz w:val="20"/>
      <w:szCs w:val="20"/>
    </w:rPr>
  </w:style>
  <w:style w:type="paragraph" w:styleId="TOC6">
    <w:name w:val="toc 6"/>
    <w:basedOn w:val="Normal"/>
    <w:next w:val="Normal"/>
    <w:autoRedefine/>
    <w:uiPriority w:val="39"/>
    <w:semiHidden/>
    <w:unhideWhenUsed/>
    <w:rsid w:val="00651620"/>
    <w:pPr>
      <w:ind w:left="1100"/>
    </w:pPr>
    <w:rPr>
      <w:rFonts w:asciiTheme="minorHAnsi" w:hAnsiTheme="minorHAnsi"/>
      <w:sz w:val="20"/>
      <w:szCs w:val="20"/>
    </w:rPr>
  </w:style>
  <w:style w:type="paragraph" w:styleId="TOC7">
    <w:name w:val="toc 7"/>
    <w:basedOn w:val="Normal"/>
    <w:next w:val="Normal"/>
    <w:autoRedefine/>
    <w:uiPriority w:val="39"/>
    <w:semiHidden/>
    <w:unhideWhenUsed/>
    <w:rsid w:val="00651620"/>
    <w:pPr>
      <w:ind w:left="1320"/>
    </w:pPr>
    <w:rPr>
      <w:rFonts w:asciiTheme="minorHAnsi" w:hAnsiTheme="minorHAnsi"/>
      <w:sz w:val="20"/>
      <w:szCs w:val="20"/>
    </w:rPr>
  </w:style>
  <w:style w:type="paragraph" w:styleId="TOC8">
    <w:name w:val="toc 8"/>
    <w:basedOn w:val="Normal"/>
    <w:next w:val="Normal"/>
    <w:autoRedefine/>
    <w:uiPriority w:val="39"/>
    <w:semiHidden/>
    <w:unhideWhenUsed/>
    <w:rsid w:val="00651620"/>
    <w:pPr>
      <w:ind w:left="1540"/>
    </w:pPr>
    <w:rPr>
      <w:rFonts w:asciiTheme="minorHAnsi" w:hAnsiTheme="minorHAnsi"/>
      <w:sz w:val="20"/>
      <w:szCs w:val="20"/>
    </w:rPr>
  </w:style>
  <w:style w:type="paragraph" w:styleId="TOC9">
    <w:name w:val="toc 9"/>
    <w:basedOn w:val="Normal"/>
    <w:next w:val="Normal"/>
    <w:autoRedefine/>
    <w:uiPriority w:val="39"/>
    <w:semiHidden/>
    <w:unhideWhenUsed/>
    <w:rsid w:val="00651620"/>
    <w:pPr>
      <w:ind w:left="1760"/>
    </w:pPr>
    <w:rPr>
      <w:rFonts w:asciiTheme="minorHAnsi" w:hAnsiTheme="minorHAnsi"/>
      <w:sz w:val="20"/>
      <w:szCs w:val="20"/>
    </w:rPr>
  </w:style>
  <w:style w:type="character" w:customStyle="1" w:styleId="Heading2Char">
    <w:name w:val="Heading 2 Char"/>
    <w:basedOn w:val="DefaultParagraphFont"/>
    <w:link w:val="Heading2"/>
    <w:uiPriority w:val="9"/>
    <w:rsid w:val="00AC07CA"/>
    <w:rPr>
      <w:rFonts w:ascii="Arial" w:eastAsiaTheme="majorEastAsia" w:hAnsi="Arial" w:cstheme="majorBidi"/>
      <w:b/>
      <w:bCs/>
      <w:color w:val="000000" w:themeColor="text1"/>
      <w:sz w:val="26"/>
      <w:szCs w:val="26"/>
    </w:rPr>
  </w:style>
  <w:style w:type="character" w:customStyle="1" w:styleId="Heading3Char">
    <w:name w:val="Heading 3 Char"/>
    <w:basedOn w:val="DefaultParagraphFont"/>
    <w:link w:val="Heading3"/>
    <w:uiPriority w:val="9"/>
    <w:rsid w:val="007906A1"/>
    <w:rPr>
      <w:rFonts w:ascii="Arial" w:eastAsiaTheme="majorEastAsia" w:hAnsi="Arial" w:cstheme="majorBidi"/>
      <w:b/>
      <w:bCs/>
      <w:color w:val="000000" w:themeColor="text1"/>
      <w:sz w:val="22"/>
    </w:rPr>
  </w:style>
  <w:style w:type="character" w:customStyle="1" w:styleId="Heading4Char">
    <w:name w:val="Heading 4 Char"/>
    <w:basedOn w:val="DefaultParagraphFont"/>
    <w:link w:val="Heading4"/>
    <w:uiPriority w:val="9"/>
    <w:semiHidden/>
    <w:rsid w:val="00DB2F7F"/>
    <w:rPr>
      <w:rFonts w:asciiTheme="majorHAnsi" w:eastAsiaTheme="majorEastAsia" w:hAnsiTheme="majorHAnsi" w:cstheme="majorBidi"/>
      <w:b/>
      <w:bCs/>
      <w:i/>
      <w:iCs/>
      <w:color w:val="4F81BD" w:themeColor="accent1"/>
      <w:sz w:val="22"/>
    </w:rPr>
  </w:style>
  <w:style w:type="character" w:customStyle="1" w:styleId="Heading5Char">
    <w:name w:val="Heading 5 Char"/>
    <w:basedOn w:val="DefaultParagraphFont"/>
    <w:link w:val="Heading5"/>
    <w:uiPriority w:val="9"/>
    <w:semiHidden/>
    <w:rsid w:val="00DB2F7F"/>
    <w:rPr>
      <w:rFonts w:asciiTheme="majorHAnsi" w:eastAsiaTheme="majorEastAsia" w:hAnsiTheme="majorHAnsi" w:cstheme="majorBidi"/>
      <w:color w:val="243F60" w:themeColor="accent1" w:themeShade="7F"/>
      <w:sz w:val="22"/>
    </w:rPr>
  </w:style>
  <w:style w:type="character" w:customStyle="1" w:styleId="Heading6Char">
    <w:name w:val="Heading 6 Char"/>
    <w:basedOn w:val="DefaultParagraphFont"/>
    <w:link w:val="Heading6"/>
    <w:uiPriority w:val="9"/>
    <w:semiHidden/>
    <w:rsid w:val="00DB2F7F"/>
    <w:rPr>
      <w:rFonts w:asciiTheme="majorHAnsi" w:eastAsiaTheme="majorEastAsia" w:hAnsiTheme="majorHAnsi" w:cstheme="majorBidi"/>
      <w:i/>
      <w:iCs/>
      <w:color w:val="243F60" w:themeColor="accent1" w:themeShade="7F"/>
      <w:sz w:val="22"/>
    </w:rPr>
  </w:style>
  <w:style w:type="character" w:customStyle="1" w:styleId="Heading7Char">
    <w:name w:val="Heading 7 Char"/>
    <w:basedOn w:val="DefaultParagraphFont"/>
    <w:link w:val="Heading7"/>
    <w:uiPriority w:val="9"/>
    <w:semiHidden/>
    <w:rsid w:val="00DB2F7F"/>
    <w:rPr>
      <w:rFonts w:asciiTheme="majorHAnsi" w:eastAsiaTheme="majorEastAsia" w:hAnsiTheme="majorHAnsi" w:cstheme="majorBidi"/>
      <w:i/>
      <w:iCs/>
      <w:color w:val="404040" w:themeColor="text1" w:themeTint="BF"/>
      <w:sz w:val="22"/>
    </w:rPr>
  </w:style>
  <w:style w:type="character" w:customStyle="1" w:styleId="Heading8Char">
    <w:name w:val="Heading 8 Char"/>
    <w:basedOn w:val="DefaultParagraphFont"/>
    <w:link w:val="Heading8"/>
    <w:uiPriority w:val="9"/>
    <w:semiHidden/>
    <w:rsid w:val="00DB2F7F"/>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DB2F7F"/>
    <w:rPr>
      <w:rFonts w:asciiTheme="majorHAnsi" w:eastAsiaTheme="majorEastAsia" w:hAnsiTheme="majorHAnsi" w:cstheme="majorBidi"/>
      <w:i/>
      <w:iCs/>
      <w:color w:val="404040" w:themeColor="text1" w:themeTint="BF"/>
      <w:sz w:val="20"/>
      <w:szCs w:val="20"/>
    </w:rPr>
  </w:style>
  <w:style w:type="table" w:styleId="TableGrid">
    <w:name w:val="Table Grid"/>
    <w:basedOn w:val="TableNormal"/>
    <w:uiPriority w:val="59"/>
    <w:rsid w:val="00E84A8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semiHidden/>
    <w:unhideWhenUsed/>
    <w:rsid w:val="00643E00"/>
    <w:pPr>
      <w:spacing w:before="100" w:beforeAutospacing="1" w:after="100" w:afterAutospacing="1"/>
    </w:pPr>
    <w:rPr>
      <w:rFonts w:ascii="Times New Roman" w:hAnsi="Times New Roman" w:cs="Times New Roman"/>
      <w:sz w:val="20"/>
      <w:szCs w:val="20"/>
    </w:rPr>
  </w:style>
  <w:style w:type="paragraph" w:styleId="Bibliography">
    <w:name w:val="Bibliography"/>
    <w:basedOn w:val="Normal"/>
    <w:next w:val="Normal"/>
    <w:uiPriority w:val="37"/>
    <w:unhideWhenUsed/>
    <w:rsid w:val="00ED2A22"/>
    <w:pPr>
      <w:tabs>
        <w:tab w:val="left" w:pos="260"/>
      </w:tabs>
      <w:spacing w:line="480" w:lineRule="auto"/>
      <w:ind w:left="264" w:hanging="264"/>
    </w:pPr>
  </w:style>
  <w:style w:type="character" w:styleId="CommentReference">
    <w:name w:val="annotation reference"/>
    <w:basedOn w:val="DefaultParagraphFont"/>
    <w:uiPriority w:val="99"/>
    <w:semiHidden/>
    <w:unhideWhenUsed/>
    <w:rsid w:val="00B00FC1"/>
    <w:rPr>
      <w:sz w:val="18"/>
      <w:szCs w:val="18"/>
    </w:rPr>
  </w:style>
  <w:style w:type="paragraph" w:styleId="CommentText">
    <w:name w:val="annotation text"/>
    <w:basedOn w:val="Normal"/>
    <w:link w:val="CommentTextChar"/>
    <w:uiPriority w:val="99"/>
    <w:semiHidden/>
    <w:unhideWhenUsed/>
    <w:rsid w:val="00B00FC1"/>
    <w:rPr>
      <w:sz w:val="24"/>
    </w:rPr>
  </w:style>
  <w:style w:type="character" w:customStyle="1" w:styleId="CommentTextChar">
    <w:name w:val="Comment Text Char"/>
    <w:basedOn w:val="DefaultParagraphFont"/>
    <w:link w:val="CommentText"/>
    <w:uiPriority w:val="99"/>
    <w:semiHidden/>
    <w:rsid w:val="00B00FC1"/>
    <w:rPr>
      <w:rFonts w:ascii="Arial" w:hAnsi="Arial"/>
    </w:rPr>
  </w:style>
  <w:style w:type="paragraph" w:styleId="CommentSubject">
    <w:name w:val="annotation subject"/>
    <w:basedOn w:val="CommentText"/>
    <w:next w:val="CommentText"/>
    <w:link w:val="CommentSubjectChar"/>
    <w:uiPriority w:val="99"/>
    <w:semiHidden/>
    <w:unhideWhenUsed/>
    <w:rsid w:val="00B00FC1"/>
    <w:rPr>
      <w:b/>
      <w:bCs/>
      <w:sz w:val="20"/>
      <w:szCs w:val="20"/>
    </w:rPr>
  </w:style>
  <w:style w:type="character" w:customStyle="1" w:styleId="CommentSubjectChar">
    <w:name w:val="Comment Subject Char"/>
    <w:basedOn w:val="CommentTextChar"/>
    <w:link w:val="CommentSubject"/>
    <w:uiPriority w:val="99"/>
    <w:semiHidden/>
    <w:rsid w:val="00B00FC1"/>
    <w:rPr>
      <w:rFonts w:ascii="Arial" w:hAnsi="Arial"/>
      <w:b/>
      <w:bCs/>
      <w:sz w:val="20"/>
      <w:szCs w:val="20"/>
    </w:rPr>
  </w:style>
  <w:style w:type="character" w:styleId="PlaceholderText">
    <w:name w:val="Placeholder Text"/>
    <w:basedOn w:val="DefaultParagraphFont"/>
    <w:uiPriority w:val="99"/>
    <w:semiHidden/>
    <w:rsid w:val="00B17716"/>
    <w:rPr>
      <w:color w:val="808080"/>
    </w:rPr>
  </w:style>
  <w:style w:type="paragraph" w:styleId="ListParagraph">
    <w:name w:val="List Paragraph"/>
    <w:basedOn w:val="Normal"/>
    <w:uiPriority w:val="34"/>
    <w:rsid w:val="00D20123"/>
    <w:pPr>
      <w:ind w:left="720"/>
      <w:contextualSpacing/>
    </w:pPr>
  </w:style>
  <w:style w:type="paragraph" w:styleId="PlainText">
    <w:name w:val="Plain Text"/>
    <w:basedOn w:val="Normal"/>
    <w:link w:val="PlainTextChar"/>
    <w:uiPriority w:val="99"/>
    <w:semiHidden/>
    <w:unhideWhenUsed/>
    <w:rsid w:val="00833367"/>
    <w:pPr>
      <w:jc w:val="left"/>
    </w:pPr>
    <w:rPr>
      <w:rFonts w:ascii="Calibri" w:eastAsiaTheme="minorHAnsi" w:hAnsi="Calibri"/>
      <w:szCs w:val="21"/>
      <w:lang w:val="de-DE"/>
    </w:rPr>
  </w:style>
  <w:style w:type="character" w:customStyle="1" w:styleId="PlainTextChar">
    <w:name w:val="Plain Text Char"/>
    <w:basedOn w:val="DefaultParagraphFont"/>
    <w:link w:val="PlainText"/>
    <w:uiPriority w:val="99"/>
    <w:semiHidden/>
    <w:rsid w:val="00833367"/>
    <w:rPr>
      <w:rFonts w:ascii="Calibri" w:eastAsiaTheme="minorHAnsi" w:hAnsi="Calibri"/>
      <w:sz w:val="22"/>
      <w:szCs w:val="21"/>
      <w:lang w:val="de-DE"/>
    </w:rPr>
  </w:style>
  <w:style w:type="character" w:styleId="Hyperlink">
    <w:name w:val="Hyperlink"/>
    <w:basedOn w:val="DefaultParagraphFont"/>
    <w:uiPriority w:val="99"/>
    <w:unhideWhenUsed/>
    <w:rsid w:val="00EF1BE9"/>
    <w:rPr>
      <w:color w:val="0000FF" w:themeColor="hyperlink"/>
      <w:u w:val="single"/>
    </w:rPr>
  </w:style>
  <w:style w:type="character" w:styleId="FollowedHyperlink">
    <w:name w:val="FollowedHyperlink"/>
    <w:basedOn w:val="DefaultParagraphFont"/>
    <w:uiPriority w:val="99"/>
    <w:semiHidden/>
    <w:unhideWhenUsed/>
    <w:rsid w:val="00402097"/>
    <w:rPr>
      <w:color w:val="800080" w:themeColor="followed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lsdException w:name="Strong" w:semiHidden="0" w:uiPriority="22" w:unhideWhenUsed="0"/>
    <w:lsdException w:name="Emphasis" w:semiHidden="0" w:uiPriority="20" w:unhideWhenUsed="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A86B78"/>
    <w:pPr>
      <w:jc w:val="both"/>
    </w:pPr>
    <w:rPr>
      <w:rFonts w:ascii="Arial" w:hAnsi="Arial"/>
      <w:sz w:val="22"/>
    </w:rPr>
  </w:style>
  <w:style w:type="paragraph" w:styleId="Heading1">
    <w:name w:val="heading 1"/>
    <w:basedOn w:val="Normal"/>
    <w:next w:val="Normal"/>
    <w:link w:val="Heading1Char"/>
    <w:uiPriority w:val="9"/>
    <w:qFormat/>
    <w:rsid w:val="0036060C"/>
    <w:pPr>
      <w:keepNext/>
      <w:keepLines/>
      <w:numPr>
        <w:numId w:val="5"/>
      </w:numPr>
      <w:spacing w:before="480"/>
      <w:outlineLvl w:val="0"/>
    </w:pPr>
    <w:rPr>
      <w:rFonts w:eastAsiaTheme="majorEastAsia" w:cstheme="majorBidi"/>
      <w:b/>
      <w:bCs/>
      <w:color w:val="000000" w:themeColor="text1"/>
      <w:sz w:val="32"/>
      <w:szCs w:val="32"/>
    </w:rPr>
  </w:style>
  <w:style w:type="paragraph" w:styleId="Heading2">
    <w:name w:val="heading 2"/>
    <w:basedOn w:val="Normal"/>
    <w:next w:val="Normal"/>
    <w:link w:val="Heading2Char"/>
    <w:uiPriority w:val="9"/>
    <w:unhideWhenUsed/>
    <w:qFormat/>
    <w:rsid w:val="00AC07CA"/>
    <w:pPr>
      <w:keepNext/>
      <w:keepLines/>
      <w:numPr>
        <w:ilvl w:val="1"/>
        <w:numId w:val="5"/>
      </w:numPr>
      <w:spacing w:before="200"/>
      <w:outlineLvl w:val="1"/>
    </w:pPr>
    <w:rPr>
      <w:rFonts w:eastAsiaTheme="majorEastAsia" w:cstheme="majorBidi"/>
      <w:b/>
      <w:bCs/>
      <w:color w:val="000000" w:themeColor="text1"/>
      <w:sz w:val="26"/>
      <w:szCs w:val="26"/>
    </w:rPr>
  </w:style>
  <w:style w:type="paragraph" w:styleId="Heading3">
    <w:name w:val="heading 3"/>
    <w:basedOn w:val="Normal"/>
    <w:next w:val="Normal"/>
    <w:link w:val="Heading3Char"/>
    <w:uiPriority w:val="9"/>
    <w:unhideWhenUsed/>
    <w:qFormat/>
    <w:rsid w:val="007906A1"/>
    <w:pPr>
      <w:keepNext/>
      <w:keepLines/>
      <w:numPr>
        <w:ilvl w:val="2"/>
        <w:numId w:val="5"/>
      </w:numPr>
      <w:spacing w:before="200"/>
      <w:outlineLvl w:val="2"/>
    </w:pPr>
    <w:rPr>
      <w:rFonts w:eastAsiaTheme="majorEastAsia" w:cstheme="majorBidi"/>
      <w:b/>
      <w:bCs/>
      <w:color w:val="000000" w:themeColor="text1"/>
    </w:rPr>
  </w:style>
  <w:style w:type="paragraph" w:styleId="Heading4">
    <w:name w:val="heading 4"/>
    <w:basedOn w:val="Normal"/>
    <w:next w:val="Normal"/>
    <w:link w:val="Heading4Char"/>
    <w:uiPriority w:val="9"/>
    <w:semiHidden/>
    <w:unhideWhenUsed/>
    <w:qFormat/>
    <w:rsid w:val="00DB2F7F"/>
    <w:pPr>
      <w:keepNext/>
      <w:keepLines/>
      <w:numPr>
        <w:ilvl w:val="3"/>
        <w:numId w:val="5"/>
      </w:numPr>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DB2F7F"/>
    <w:pPr>
      <w:keepNext/>
      <w:keepLines/>
      <w:numPr>
        <w:ilvl w:val="4"/>
        <w:numId w:val="5"/>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DB2F7F"/>
    <w:pPr>
      <w:keepNext/>
      <w:keepLines/>
      <w:numPr>
        <w:ilvl w:val="5"/>
        <w:numId w:val="5"/>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DB2F7F"/>
    <w:pPr>
      <w:keepNext/>
      <w:keepLines/>
      <w:numPr>
        <w:ilvl w:val="6"/>
        <w:numId w:val="5"/>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DB2F7F"/>
    <w:pPr>
      <w:keepNext/>
      <w:keepLines/>
      <w:numPr>
        <w:ilvl w:val="7"/>
        <w:numId w:val="5"/>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DB2F7F"/>
    <w:pPr>
      <w:keepNext/>
      <w:keepLines/>
      <w:numPr>
        <w:ilvl w:val="8"/>
        <w:numId w:val="5"/>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CaptionText"/>
    <w:uiPriority w:val="35"/>
    <w:unhideWhenUsed/>
    <w:qFormat/>
    <w:rsid w:val="00681F13"/>
    <w:rPr>
      <w:b/>
      <w:bCs/>
      <w:color w:val="000000" w:themeColor="text1"/>
      <w:sz w:val="20"/>
      <w:szCs w:val="18"/>
    </w:rPr>
  </w:style>
  <w:style w:type="paragraph" w:styleId="TableofFigures">
    <w:name w:val="table of figures"/>
    <w:basedOn w:val="Normal"/>
    <w:next w:val="Normal"/>
    <w:uiPriority w:val="99"/>
    <w:unhideWhenUsed/>
    <w:rsid w:val="003815D0"/>
    <w:rPr>
      <w:i/>
      <w:sz w:val="20"/>
      <w:szCs w:val="20"/>
    </w:rPr>
  </w:style>
  <w:style w:type="paragraph" w:customStyle="1" w:styleId="CaptionText">
    <w:name w:val="Caption Text"/>
    <w:basedOn w:val="Normal"/>
    <w:qFormat/>
    <w:rsid w:val="00681F13"/>
    <w:rPr>
      <w:sz w:val="20"/>
    </w:rPr>
  </w:style>
  <w:style w:type="paragraph" w:styleId="Footer">
    <w:name w:val="footer"/>
    <w:basedOn w:val="Normal"/>
    <w:link w:val="FooterChar"/>
    <w:uiPriority w:val="99"/>
    <w:unhideWhenUsed/>
    <w:rsid w:val="004C0EA9"/>
    <w:pPr>
      <w:tabs>
        <w:tab w:val="center" w:pos="4320"/>
        <w:tab w:val="right" w:pos="8640"/>
      </w:tabs>
    </w:pPr>
  </w:style>
  <w:style w:type="character" w:customStyle="1" w:styleId="FooterChar">
    <w:name w:val="Footer Char"/>
    <w:basedOn w:val="DefaultParagraphFont"/>
    <w:link w:val="Footer"/>
    <w:uiPriority w:val="99"/>
    <w:rsid w:val="004C0EA9"/>
    <w:rPr>
      <w:rFonts w:ascii="Arial" w:hAnsi="Arial"/>
      <w:sz w:val="22"/>
    </w:rPr>
  </w:style>
  <w:style w:type="character" w:styleId="PageNumber">
    <w:name w:val="page number"/>
    <w:basedOn w:val="DefaultParagraphFont"/>
    <w:uiPriority w:val="99"/>
    <w:semiHidden/>
    <w:unhideWhenUsed/>
    <w:rsid w:val="004C0EA9"/>
  </w:style>
  <w:style w:type="paragraph" w:styleId="Header">
    <w:name w:val="header"/>
    <w:basedOn w:val="Normal"/>
    <w:link w:val="HeaderChar"/>
    <w:uiPriority w:val="99"/>
    <w:unhideWhenUsed/>
    <w:rsid w:val="004C0EA9"/>
    <w:pPr>
      <w:tabs>
        <w:tab w:val="center" w:pos="4320"/>
        <w:tab w:val="right" w:pos="8640"/>
      </w:tabs>
    </w:pPr>
  </w:style>
  <w:style w:type="character" w:customStyle="1" w:styleId="HeaderChar">
    <w:name w:val="Header Char"/>
    <w:basedOn w:val="DefaultParagraphFont"/>
    <w:link w:val="Header"/>
    <w:uiPriority w:val="99"/>
    <w:rsid w:val="004C0EA9"/>
    <w:rPr>
      <w:rFonts w:ascii="Arial" w:hAnsi="Arial"/>
      <w:sz w:val="22"/>
    </w:rPr>
  </w:style>
  <w:style w:type="paragraph" w:customStyle="1" w:styleId="XYZCoords">
    <w:name w:val="XYZ Coords"/>
    <w:basedOn w:val="Normal"/>
    <w:qFormat/>
    <w:rsid w:val="004C0EA9"/>
    <w:rPr>
      <w:sz w:val="9"/>
    </w:rPr>
  </w:style>
  <w:style w:type="paragraph" w:styleId="BalloonText">
    <w:name w:val="Balloon Text"/>
    <w:basedOn w:val="Normal"/>
    <w:link w:val="BalloonTextChar"/>
    <w:uiPriority w:val="99"/>
    <w:semiHidden/>
    <w:unhideWhenUsed/>
    <w:rsid w:val="005121E4"/>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121E4"/>
    <w:rPr>
      <w:rFonts w:ascii="Lucida Grande" w:hAnsi="Lucida Grande" w:cs="Lucida Grande"/>
      <w:sz w:val="18"/>
      <w:szCs w:val="18"/>
    </w:rPr>
  </w:style>
  <w:style w:type="character" w:customStyle="1" w:styleId="Heading1Char">
    <w:name w:val="Heading 1 Char"/>
    <w:basedOn w:val="DefaultParagraphFont"/>
    <w:link w:val="Heading1"/>
    <w:uiPriority w:val="9"/>
    <w:rsid w:val="0036060C"/>
    <w:rPr>
      <w:rFonts w:ascii="Arial" w:eastAsiaTheme="majorEastAsia" w:hAnsi="Arial" w:cstheme="majorBidi"/>
      <w:b/>
      <w:bCs/>
      <w:color w:val="000000" w:themeColor="text1"/>
      <w:sz w:val="32"/>
      <w:szCs w:val="32"/>
    </w:rPr>
  </w:style>
  <w:style w:type="paragraph" w:styleId="TOCHeading">
    <w:name w:val="TOC Heading"/>
    <w:basedOn w:val="Heading1"/>
    <w:next w:val="Normal"/>
    <w:uiPriority w:val="39"/>
    <w:unhideWhenUsed/>
    <w:qFormat/>
    <w:rsid w:val="00303839"/>
    <w:pPr>
      <w:spacing w:line="276" w:lineRule="auto"/>
      <w:outlineLvl w:val="9"/>
    </w:pPr>
    <w:rPr>
      <w:sz w:val="28"/>
      <w:szCs w:val="28"/>
    </w:rPr>
  </w:style>
  <w:style w:type="paragraph" w:styleId="TOC1">
    <w:name w:val="toc 1"/>
    <w:basedOn w:val="Normal"/>
    <w:next w:val="Normal"/>
    <w:autoRedefine/>
    <w:uiPriority w:val="39"/>
    <w:unhideWhenUsed/>
    <w:rsid w:val="00303839"/>
    <w:pPr>
      <w:spacing w:before="120"/>
    </w:pPr>
    <w:rPr>
      <w:b/>
      <w:sz w:val="24"/>
    </w:rPr>
  </w:style>
  <w:style w:type="paragraph" w:styleId="TOC2">
    <w:name w:val="toc 2"/>
    <w:basedOn w:val="Normal"/>
    <w:next w:val="Normal"/>
    <w:autoRedefine/>
    <w:uiPriority w:val="39"/>
    <w:unhideWhenUsed/>
    <w:rsid w:val="00CC7165"/>
    <w:pPr>
      <w:tabs>
        <w:tab w:val="left" w:pos="766"/>
        <w:tab w:val="right" w:leader="dot" w:pos="9730"/>
      </w:tabs>
      <w:ind w:left="220"/>
    </w:pPr>
    <w:rPr>
      <w:b/>
      <w:szCs w:val="22"/>
    </w:rPr>
  </w:style>
  <w:style w:type="paragraph" w:styleId="TOC3">
    <w:name w:val="toc 3"/>
    <w:basedOn w:val="Normal"/>
    <w:next w:val="Normal"/>
    <w:autoRedefine/>
    <w:uiPriority w:val="39"/>
    <w:unhideWhenUsed/>
    <w:rsid w:val="00AF176A"/>
    <w:pPr>
      <w:ind w:left="440"/>
    </w:pPr>
    <w:rPr>
      <w:color w:val="000000" w:themeColor="text1"/>
      <w:szCs w:val="22"/>
    </w:rPr>
  </w:style>
  <w:style w:type="paragraph" w:styleId="TOC4">
    <w:name w:val="toc 4"/>
    <w:basedOn w:val="Normal"/>
    <w:next w:val="Normal"/>
    <w:autoRedefine/>
    <w:uiPriority w:val="39"/>
    <w:semiHidden/>
    <w:unhideWhenUsed/>
    <w:rsid w:val="00651620"/>
    <w:pPr>
      <w:ind w:left="660"/>
    </w:pPr>
    <w:rPr>
      <w:rFonts w:asciiTheme="minorHAnsi" w:hAnsiTheme="minorHAnsi"/>
      <w:sz w:val="20"/>
      <w:szCs w:val="20"/>
    </w:rPr>
  </w:style>
  <w:style w:type="paragraph" w:styleId="TOC5">
    <w:name w:val="toc 5"/>
    <w:basedOn w:val="Normal"/>
    <w:next w:val="Normal"/>
    <w:autoRedefine/>
    <w:uiPriority w:val="39"/>
    <w:semiHidden/>
    <w:unhideWhenUsed/>
    <w:rsid w:val="00651620"/>
    <w:pPr>
      <w:ind w:left="880"/>
    </w:pPr>
    <w:rPr>
      <w:rFonts w:asciiTheme="minorHAnsi" w:hAnsiTheme="minorHAnsi"/>
      <w:sz w:val="20"/>
      <w:szCs w:val="20"/>
    </w:rPr>
  </w:style>
  <w:style w:type="paragraph" w:styleId="TOC6">
    <w:name w:val="toc 6"/>
    <w:basedOn w:val="Normal"/>
    <w:next w:val="Normal"/>
    <w:autoRedefine/>
    <w:uiPriority w:val="39"/>
    <w:semiHidden/>
    <w:unhideWhenUsed/>
    <w:rsid w:val="00651620"/>
    <w:pPr>
      <w:ind w:left="1100"/>
    </w:pPr>
    <w:rPr>
      <w:rFonts w:asciiTheme="minorHAnsi" w:hAnsiTheme="minorHAnsi"/>
      <w:sz w:val="20"/>
      <w:szCs w:val="20"/>
    </w:rPr>
  </w:style>
  <w:style w:type="paragraph" w:styleId="TOC7">
    <w:name w:val="toc 7"/>
    <w:basedOn w:val="Normal"/>
    <w:next w:val="Normal"/>
    <w:autoRedefine/>
    <w:uiPriority w:val="39"/>
    <w:semiHidden/>
    <w:unhideWhenUsed/>
    <w:rsid w:val="00651620"/>
    <w:pPr>
      <w:ind w:left="1320"/>
    </w:pPr>
    <w:rPr>
      <w:rFonts w:asciiTheme="minorHAnsi" w:hAnsiTheme="minorHAnsi"/>
      <w:sz w:val="20"/>
      <w:szCs w:val="20"/>
    </w:rPr>
  </w:style>
  <w:style w:type="paragraph" w:styleId="TOC8">
    <w:name w:val="toc 8"/>
    <w:basedOn w:val="Normal"/>
    <w:next w:val="Normal"/>
    <w:autoRedefine/>
    <w:uiPriority w:val="39"/>
    <w:semiHidden/>
    <w:unhideWhenUsed/>
    <w:rsid w:val="00651620"/>
    <w:pPr>
      <w:ind w:left="1540"/>
    </w:pPr>
    <w:rPr>
      <w:rFonts w:asciiTheme="minorHAnsi" w:hAnsiTheme="minorHAnsi"/>
      <w:sz w:val="20"/>
      <w:szCs w:val="20"/>
    </w:rPr>
  </w:style>
  <w:style w:type="paragraph" w:styleId="TOC9">
    <w:name w:val="toc 9"/>
    <w:basedOn w:val="Normal"/>
    <w:next w:val="Normal"/>
    <w:autoRedefine/>
    <w:uiPriority w:val="39"/>
    <w:semiHidden/>
    <w:unhideWhenUsed/>
    <w:rsid w:val="00651620"/>
    <w:pPr>
      <w:ind w:left="1760"/>
    </w:pPr>
    <w:rPr>
      <w:rFonts w:asciiTheme="minorHAnsi" w:hAnsiTheme="minorHAnsi"/>
      <w:sz w:val="20"/>
      <w:szCs w:val="20"/>
    </w:rPr>
  </w:style>
  <w:style w:type="character" w:customStyle="1" w:styleId="Heading2Char">
    <w:name w:val="Heading 2 Char"/>
    <w:basedOn w:val="DefaultParagraphFont"/>
    <w:link w:val="Heading2"/>
    <w:uiPriority w:val="9"/>
    <w:rsid w:val="00AC07CA"/>
    <w:rPr>
      <w:rFonts w:ascii="Arial" w:eastAsiaTheme="majorEastAsia" w:hAnsi="Arial" w:cstheme="majorBidi"/>
      <w:b/>
      <w:bCs/>
      <w:color w:val="000000" w:themeColor="text1"/>
      <w:sz w:val="26"/>
      <w:szCs w:val="26"/>
    </w:rPr>
  </w:style>
  <w:style w:type="character" w:customStyle="1" w:styleId="Heading3Char">
    <w:name w:val="Heading 3 Char"/>
    <w:basedOn w:val="DefaultParagraphFont"/>
    <w:link w:val="Heading3"/>
    <w:uiPriority w:val="9"/>
    <w:rsid w:val="007906A1"/>
    <w:rPr>
      <w:rFonts w:ascii="Arial" w:eastAsiaTheme="majorEastAsia" w:hAnsi="Arial" w:cstheme="majorBidi"/>
      <w:b/>
      <w:bCs/>
      <w:color w:val="000000" w:themeColor="text1"/>
      <w:sz w:val="22"/>
    </w:rPr>
  </w:style>
  <w:style w:type="character" w:customStyle="1" w:styleId="Heading4Char">
    <w:name w:val="Heading 4 Char"/>
    <w:basedOn w:val="DefaultParagraphFont"/>
    <w:link w:val="Heading4"/>
    <w:uiPriority w:val="9"/>
    <w:semiHidden/>
    <w:rsid w:val="00DB2F7F"/>
    <w:rPr>
      <w:rFonts w:asciiTheme="majorHAnsi" w:eastAsiaTheme="majorEastAsia" w:hAnsiTheme="majorHAnsi" w:cstheme="majorBidi"/>
      <w:b/>
      <w:bCs/>
      <w:i/>
      <w:iCs/>
      <w:color w:val="4F81BD" w:themeColor="accent1"/>
      <w:sz w:val="22"/>
    </w:rPr>
  </w:style>
  <w:style w:type="character" w:customStyle="1" w:styleId="Heading5Char">
    <w:name w:val="Heading 5 Char"/>
    <w:basedOn w:val="DefaultParagraphFont"/>
    <w:link w:val="Heading5"/>
    <w:uiPriority w:val="9"/>
    <w:semiHidden/>
    <w:rsid w:val="00DB2F7F"/>
    <w:rPr>
      <w:rFonts w:asciiTheme="majorHAnsi" w:eastAsiaTheme="majorEastAsia" w:hAnsiTheme="majorHAnsi" w:cstheme="majorBidi"/>
      <w:color w:val="243F60" w:themeColor="accent1" w:themeShade="7F"/>
      <w:sz w:val="22"/>
    </w:rPr>
  </w:style>
  <w:style w:type="character" w:customStyle="1" w:styleId="Heading6Char">
    <w:name w:val="Heading 6 Char"/>
    <w:basedOn w:val="DefaultParagraphFont"/>
    <w:link w:val="Heading6"/>
    <w:uiPriority w:val="9"/>
    <w:semiHidden/>
    <w:rsid w:val="00DB2F7F"/>
    <w:rPr>
      <w:rFonts w:asciiTheme="majorHAnsi" w:eastAsiaTheme="majorEastAsia" w:hAnsiTheme="majorHAnsi" w:cstheme="majorBidi"/>
      <w:i/>
      <w:iCs/>
      <w:color w:val="243F60" w:themeColor="accent1" w:themeShade="7F"/>
      <w:sz w:val="22"/>
    </w:rPr>
  </w:style>
  <w:style w:type="character" w:customStyle="1" w:styleId="Heading7Char">
    <w:name w:val="Heading 7 Char"/>
    <w:basedOn w:val="DefaultParagraphFont"/>
    <w:link w:val="Heading7"/>
    <w:uiPriority w:val="9"/>
    <w:semiHidden/>
    <w:rsid w:val="00DB2F7F"/>
    <w:rPr>
      <w:rFonts w:asciiTheme="majorHAnsi" w:eastAsiaTheme="majorEastAsia" w:hAnsiTheme="majorHAnsi" w:cstheme="majorBidi"/>
      <w:i/>
      <w:iCs/>
      <w:color w:val="404040" w:themeColor="text1" w:themeTint="BF"/>
      <w:sz w:val="22"/>
    </w:rPr>
  </w:style>
  <w:style w:type="character" w:customStyle="1" w:styleId="Heading8Char">
    <w:name w:val="Heading 8 Char"/>
    <w:basedOn w:val="DefaultParagraphFont"/>
    <w:link w:val="Heading8"/>
    <w:uiPriority w:val="9"/>
    <w:semiHidden/>
    <w:rsid w:val="00DB2F7F"/>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DB2F7F"/>
    <w:rPr>
      <w:rFonts w:asciiTheme="majorHAnsi" w:eastAsiaTheme="majorEastAsia" w:hAnsiTheme="majorHAnsi" w:cstheme="majorBidi"/>
      <w:i/>
      <w:iCs/>
      <w:color w:val="404040" w:themeColor="text1" w:themeTint="BF"/>
      <w:sz w:val="20"/>
      <w:szCs w:val="20"/>
    </w:rPr>
  </w:style>
  <w:style w:type="table" w:styleId="TableGrid">
    <w:name w:val="Table Grid"/>
    <w:basedOn w:val="TableNormal"/>
    <w:uiPriority w:val="59"/>
    <w:rsid w:val="00E84A8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semiHidden/>
    <w:unhideWhenUsed/>
    <w:rsid w:val="00643E00"/>
    <w:pPr>
      <w:spacing w:before="100" w:beforeAutospacing="1" w:after="100" w:afterAutospacing="1"/>
    </w:pPr>
    <w:rPr>
      <w:rFonts w:ascii="Times New Roman" w:hAnsi="Times New Roman" w:cs="Times New Roman"/>
      <w:sz w:val="20"/>
      <w:szCs w:val="20"/>
    </w:rPr>
  </w:style>
  <w:style w:type="paragraph" w:styleId="Bibliography">
    <w:name w:val="Bibliography"/>
    <w:basedOn w:val="Normal"/>
    <w:next w:val="Normal"/>
    <w:uiPriority w:val="37"/>
    <w:unhideWhenUsed/>
    <w:rsid w:val="00ED2A22"/>
    <w:pPr>
      <w:tabs>
        <w:tab w:val="left" w:pos="260"/>
      </w:tabs>
      <w:spacing w:line="480" w:lineRule="auto"/>
      <w:ind w:left="264" w:hanging="264"/>
    </w:pPr>
  </w:style>
  <w:style w:type="character" w:styleId="CommentReference">
    <w:name w:val="annotation reference"/>
    <w:basedOn w:val="DefaultParagraphFont"/>
    <w:uiPriority w:val="99"/>
    <w:semiHidden/>
    <w:unhideWhenUsed/>
    <w:rsid w:val="00B00FC1"/>
    <w:rPr>
      <w:sz w:val="18"/>
      <w:szCs w:val="18"/>
    </w:rPr>
  </w:style>
  <w:style w:type="paragraph" w:styleId="CommentText">
    <w:name w:val="annotation text"/>
    <w:basedOn w:val="Normal"/>
    <w:link w:val="CommentTextChar"/>
    <w:uiPriority w:val="99"/>
    <w:semiHidden/>
    <w:unhideWhenUsed/>
    <w:rsid w:val="00B00FC1"/>
    <w:rPr>
      <w:sz w:val="24"/>
    </w:rPr>
  </w:style>
  <w:style w:type="character" w:customStyle="1" w:styleId="CommentTextChar">
    <w:name w:val="Comment Text Char"/>
    <w:basedOn w:val="DefaultParagraphFont"/>
    <w:link w:val="CommentText"/>
    <w:uiPriority w:val="99"/>
    <w:semiHidden/>
    <w:rsid w:val="00B00FC1"/>
    <w:rPr>
      <w:rFonts w:ascii="Arial" w:hAnsi="Arial"/>
    </w:rPr>
  </w:style>
  <w:style w:type="paragraph" w:styleId="CommentSubject">
    <w:name w:val="annotation subject"/>
    <w:basedOn w:val="CommentText"/>
    <w:next w:val="CommentText"/>
    <w:link w:val="CommentSubjectChar"/>
    <w:uiPriority w:val="99"/>
    <w:semiHidden/>
    <w:unhideWhenUsed/>
    <w:rsid w:val="00B00FC1"/>
    <w:rPr>
      <w:b/>
      <w:bCs/>
      <w:sz w:val="20"/>
      <w:szCs w:val="20"/>
    </w:rPr>
  </w:style>
  <w:style w:type="character" w:customStyle="1" w:styleId="CommentSubjectChar">
    <w:name w:val="Comment Subject Char"/>
    <w:basedOn w:val="CommentTextChar"/>
    <w:link w:val="CommentSubject"/>
    <w:uiPriority w:val="99"/>
    <w:semiHidden/>
    <w:rsid w:val="00B00FC1"/>
    <w:rPr>
      <w:rFonts w:ascii="Arial" w:hAnsi="Arial"/>
      <w:b/>
      <w:bCs/>
      <w:sz w:val="20"/>
      <w:szCs w:val="20"/>
    </w:rPr>
  </w:style>
  <w:style w:type="character" w:styleId="PlaceholderText">
    <w:name w:val="Placeholder Text"/>
    <w:basedOn w:val="DefaultParagraphFont"/>
    <w:uiPriority w:val="99"/>
    <w:semiHidden/>
    <w:rsid w:val="00B17716"/>
    <w:rPr>
      <w:color w:val="808080"/>
    </w:rPr>
  </w:style>
  <w:style w:type="paragraph" w:styleId="ListParagraph">
    <w:name w:val="List Paragraph"/>
    <w:basedOn w:val="Normal"/>
    <w:uiPriority w:val="34"/>
    <w:rsid w:val="00D20123"/>
    <w:pPr>
      <w:ind w:left="720"/>
      <w:contextualSpacing/>
    </w:pPr>
  </w:style>
  <w:style w:type="paragraph" w:styleId="PlainText">
    <w:name w:val="Plain Text"/>
    <w:basedOn w:val="Normal"/>
    <w:link w:val="PlainTextChar"/>
    <w:uiPriority w:val="99"/>
    <w:semiHidden/>
    <w:unhideWhenUsed/>
    <w:rsid w:val="00833367"/>
    <w:pPr>
      <w:jc w:val="left"/>
    </w:pPr>
    <w:rPr>
      <w:rFonts w:ascii="Calibri" w:eastAsiaTheme="minorHAnsi" w:hAnsi="Calibri"/>
      <w:szCs w:val="21"/>
      <w:lang w:val="de-DE"/>
    </w:rPr>
  </w:style>
  <w:style w:type="character" w:customStyle="1" w:styleId="PlainTextChar">
    <w:name w:val="Plain Text Char"/>
    <w:basedOn w:val="DefaultParagraphFont"/>
    <w:link w:val="PlainText"/>
    <w:uiPriority w:val="99"/>
    <w:semiHidden/>
    <w:rsid w:val="00833367"/>
    <w:rPr>
      <w:rFonts w:ascii="Calibri" w:eastAsiaTheme="minorHAnsi" w:hAnsi="Calibri"/>
      <w:sz w:val="22"/>
      <w:szCs w:val="21"/>
      <w:lang w:val="de-DE"/>
    </w:rPr>
  </w:style>
  <w:style w:type="character" w:styleId="Hyperlink">
    <w:name w:val="Hyperlink"/>
    <w:basedOn w:val="DefaultParagraphFont"/>
    <w:uiPriority w:val="99"/>
    <w:unhideWhenUsed/>
    <w:rsid w:val="00EF1BE9"/>
    <w:rPr>
      <w:color w:val="0000FF" w:themeColor="hyperlink"/>
      <w:u w:val="single"/>
    </w:rPr>
  </w:style>
  <w:style w:type="character" w:styleId="FollowedHyperlink">
    <w:name w:val="FollowedHyperlink"/>
    <w:basedOn w:val="DefaultParagraphFont"/>
    <w:uiPriority w:val="99"/>
    <w:semiHidden/>
    <w:unhideWhenUsed/>
    <w:rsid w:val="00402097"/>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8701871">
      <w:bodyDiv w:val="1"/>
      <w:marLeft w:val="0"/>
      <w:marRight w:val="0"/>
      <w:marTop w:val="0"/>
      <w:marBottom w:val="0"/>
      <w:divBdr>
        <w:top w:val="none" w:sz="0" w:space="0" w:color="auto"/>
        <w:left w:val="none" w:sz="0" w:space="0" w:color="auto"/>
        <w:bottom w:val="none" w:sz="0" w:space="0" w:color="auto"/>
        <w:right w:val="none" w:sz="0" w:space="0" w:color="auto"/>
      </w:divBdr>
    </w:div>
    <w:div w:id="361638928">
      <w:bodyDiv w:val="1"/>
      <w:marLeft w:val="0"/>
      <w:marRight w:val="0"/>
      <w:marTop w:val="0"/>
      <w:marBottom w:val="0"/>
      <w:divBdr>
        <w:top w:val="none" w:sz="0" w:space="0" w:color="auto"/>
        <w:left w:val="none" w:sz="0" w:space="0" w:color="auto"/>
        <w:bottom w:val="none" w:sz="0" w:space="0" w:color="auto"/>
        <w:right w:val="none" w:sz="0" w:space="0" w:color="auto"/>
      </w:divBdr>
    </w:div>
    <w:div w:id="616181648">
      <w:bodyDiv w:val="1"/>
      <w:marLeft w:val="0"/>
      <w:marRight w:val="0"/>
      <w:marTop w:val="0"/>
      <w:marBottom w:val="0"/>
      <w:divBdr>
        <w:top w:val="none" w:sz="0" w:space="0" w:color="auto"/>
        <w:left w:val="none" w:sz="0" w:space="0" w:color="auto"/>
        <w:bottom w:val="none" w:sz="0" w:space="0" w:color="auto"/>
        <w:right w:val="none" w:sz="0" w:space="0" w:color="auto"/>
      </w:divBdr>
    </w:div>
    <w:div w:id="681013429">
      <w:bodyDiv w:val="1"/>
      <w:marLeft w:val="0"/>
      <w:marRight w:val="0"/>
      <w:marTop w:val="0"/>
      <w:marBottom w:val="0"/>
      <w:divBdr>
        <w:top w:val="none" w:sz="0" w:space="0" w:color="auto"/>
        <w:left w:val="none" w:sz="0" w:space="0" w:color="auto"/>
        <w:bottom w:val="none" w:sz="0" w:space="0" w:color="auto"/>
        <w:right w:val="none" w:sz="0" w:space="0" w:color="auto"/>
      </w:divBdr>
    </w:div>
    <w:div w:id="718555291">
      <w:bodyDiv w:val="1"/>
      <w:marLeft w:val="0"/>
      <w:marRight w:val="0"/>
      <w:marTop w:val="0"/>
      <w:marBottom w:val="0"/>
      <w:divBdr>
        <w:top w:val="none" w:sz="0" w:space="0" w:color="auto"/>
        <w:left w:val="none" w:sz="0" w:space="0" w:color="auto"/>
        <w:bottom w:val="none" w:sz="0" w:space="0" w:color="auto"/>
        <w:right w:val="none" w:sz="0" w:space="0" w:color="auto"/>
      </w:divBdr>
    </w:div>
    <w:div w:id="727264696">
      <w:bodyDiv w:val="1"/>
      <w:marLeft w:val="0"/>
      <w:marRight w:val="0"/>
      <w:marTop w:val="0"/>
      <w:marBottom w:val="0"/>
      <w:divBdr>
        <w:top w:val="none" w:sz="0" w:space="0" w:color="auto"/>
        <w:left w:val="none" w:sz="0" w:space="0" w:color="auto"/>
        <w:bottom w:val="none" w:sz="0" w:space="0" w:color="auto"/>
        <w:right w:val="none" w:sz="0" w:space="0" w:color="auto"/>
      </w:divBdr>
    </w:div>
    <w:div w:id="827670011">
      <w:bodyDiv w:val="1"/>
      <w:marLeft w:val="0"/>
      <w:marRight w:val="0"/>
      <w:marTop w:val="0"/>
      <w:marBottom w:val="0"/>
      <w:divBdr>
        <w:top w:val="none" w:sz="0" w:space="0" w:color="auto"/>
        <w:left w:val="none" w:sz="0" w:space="0" w:color="auto"/>
        <w:bottom w:val="none" w:sz="0" w:space="0" w:color="auto"/>
        <w:right w:val="none" w:sz="0" w:space="0" w:color="auto"/>
      </w:divBdr>
    </w:div>
    <w:div w:id="853348046">
      <w:bodyDiv w:val="1"/>
      <w:marLeft w:val="0"/>
      <w:marRight w:val="0"/>
      <w:marTop w:val="0"/>
      <w:marBottom w:val="0"/>
      <w:divBdr>
        <w:top w:val="none" w:sz="0" w:space="0" w:color="auto"/>
        <w:left w:val="none" w:sz="0" w:space="0" w:color="auto"/>
        <w:bottom w:val="none" w:sz="0" w:space="0" w:color="auto"/>
        <w:right w:val="none" w:sz="0" w:space="0" w:color="auto"/>
      </w:divBdr>
    </w:div>
    <w:div w:id="1319310696">
      <w:bodyDiv w:val="1"/>
      <w:marLeft w:val="0"/>
      <w:marRight w:val="0"/>
      <w:marTop w:val="0"/>
      <w:marBottom w:val="0"/>
      <w:divBdr>
        <w:top w:val="none" w:sz="0" w:space="0" w:color="auto"/>
        <w:left w:val="none" w:sz="0" w:space="0" w:color="auto"/>
        <w:bottom w:val="none" w:sz="0" w:space="0" w:color="auto"/>
        <w:right w:val="none" w:sz="0" w:space="0" w:color="auto"/>
      </w:divBdr>
    </w:div>
    <w:div w:id="1321152081">
      <w:bodyDiv w:val="1"/>
      <w:marLeft w:val="0"/>
      <w:marRight w:val="0"/>
      <w:marTop w:val="0"/>
      <w:marBottom w:val="0"/>
      <w:divBdr>
        <w:top w:val="none" w:sz="0" w:space="0" w:color="auto"/>
        <w:left w:val="none" w:sz="0" w:space="0" w:color="auto"/>
        <w:bottom w:val="none" w:sz="0" w:space="0" w:color="auto"/>
        <w:right w:val="none" w:sz="0" w:space="0" w:color="auto"/>
      </w:divBdr>
    </w:div>
    <w:div w:id="1532959326">
      <w:bodyDiv w:val="1"/>
      <w:marLeft w:val="0"/>
      <w:marRight w:val="0"/>
      <w:marTop w:val="0"/>
      <w:marBottom w:val="0"/>
      <w:divBdr>
        <w:top w:val="none" w:sz="0" w:space="0" w:color="auto"/>
        <w:left w:val="none" w:sz="0" w:space="0" w:color="auto"/>
        <w:bottom w:val="none" w:sz="0" w:space="0" w:color="auto"/>
        <w:right w:val="none" w:sz="0" w:space="0" w:color="auto"/>
      </w:divBdr>
    </w:div>
    <w:div w:id="1727139568">
      <w:bodyDiv w:val="1"/>
      <w:marLeft w:val="0"/>
      <w:marRight w:val="0"/>
      <w:marTop w:val="0"/>
      <w:marBottom w:val="0"/>
      <w:divBdr>
        <w:top w:val="none" w:sz="0" w:space="0" w:color="auto"/>
        <w:left w:val="none" w:sz="0" w:space="0" w:color="auto"/>
        <w:bottom w:val="none" w:sz="0" w:space="0" w:color="auto"/>
        <w:right w:val="none" w:sz="0" w:space="0" w:color="auto"/>
      </w:divBdr>
    </w:div>
    <w:div w:id="1995643669">
      <w:bodyDiv w:val="1"/>
      <w:marLeft w:val="0"/>
      <w:marRight w:val="0"/>
      <w:marTop w:val="0"/>
      <w:marBottom w:val="0"/>
      <w:divBdr>
        <w:top w:val="none" w:sz="0" w:space="0" w:color="auto"/>
        <w:left w:val="none" w:sz="0" w:space="0" w:color="auto"/>
        <w:bottom w:val="none" w:sz="0" w:space="0" w:color="auto"/>
        <w:right w:val="none" w:sz="0" w:space="0" w:color="auto"/>
      </w:divBdr>
    </w:div>
    <w:div w:id="2042246434">
      <w:bodyDiv w:val="1"/>
      <w:marLeft w:val="0"/>
      <w:marRight w:val="0"/>
      <w:marTop w:val="0"/>
      <w:marBottom w:val="0"/>
      <w:divBdr>
        <w:top w:val="none" w:sz="0" w:space="0" w:color="auto"/>
        <w:left w:val="none" w:sz="0" w:space="0" w:color="auto"/>
        <w:bottom w:val="none" w:sz="0" w:space="0" w:color="auto"/>
        <w:right w:val="none" w:sz="0" w:space="0" w:color="auto"/>
      </w:divBdr>
    </w:div>
    <w:div w:id="2061175229">
      <w:bodyDiv w:val="1"/>
      <w:marLeft w:val="0"/>
      <w:marRight w:val="0"/>
      <w:marTop w:val="0"/>
      <w:marBottom w:val="0"/>
      <w:divBdr>
        <w:top w:val="none" w:sz="0" w:space="0" w:color="auto"/>
        <w:left w:val="none" w:sz="0" w:space="0" w:color="auto"/>
        <w:bottom w:val="none" w:sz="0" w:space="0" w:color="auto"/>
        <w:right w:val="none" w:sz="0" w:space="0" w:color="auto"/>
      </w:divBdr>
    </w:div>
    <w:div w:id="2080319554">
      <w:bodyDiv w:val="1"/>
      <w:marLeft w:val="0"/>
      <w:marRight w:val="0"/>
      <w:marTop w:val="0"/>
      <w:marBottom w:val="0"/>
      <w:divBdr>
        <w:top w:val="none" w:sz="0" w:space="0" w:color="auto"/>
        <w:left w:val="none" w:sz="0" w:space="0" w:color="auto"/>
        <w:bottom w:val="none" w:sz="0" w:space="0" w:color="auto"/>
        <w:right w:val="none" w:sz="0" w:space="0" w:color="auto"/>
      </w:divBdr>
    </w:div>
    <w:div w:id="2095858062">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42" Type="http://schemas.openxmlformats.org/officeDocument/2006/relationships/image" Target="media/image132.png"/><Relationship Id="rId143" Type="http://schemas.openxmlformats.org/officeDocument/2006/relationships/image" Target="media/image133.png"/><Relationship Id="rId144" Type="http://schemas.openxmlformats.org/officeDocument/2006/relationships/image" Target="media/image134.png"/><Relationship Id="rId145" Type="http://schemas.openxmlformats.org/officeDocument/2006/relationships/image" Target="media/image135.png"/><Relationship Id="rId146" Type="http://schemas.openxmlformats.org/officeDocument/2006/relationships/image" Target="media/image136.png"/><Relationship Id="rId147" Type="http://schemas.openxmlformats.org/officeDocument/2006/relationships/image" Target="media/image137.png"/><Relationship Id="rId148" Type="http://schemas.openxmlformats.org/officeDocument/2006/relationships/image" Target="media/image138.png"/><Relationship Id="rId149" Type="http://schemas.openxmlformats.org/officeDocument/2006/relationships/image" Target="media/image139.png"/><Relationship Id="rId40" Type="http://schemas.openxmlformats.org/officeDocument/2006/relationships/image" Target="media/image30.emf"/><Relationship Id="rId41" Type="http://schemas.openxmlformats.org/officeDocument/2006/relationships/image" Target="media/image31.emf"/><Relationship Id="rId42" Type="http://schemas.openxmlformats.org/officeDocument/2006/relationships/image" Target="media/image32.emf"/><Relationship Id="rId43" Type="http://schemas.openxmlformats.org/officeDocument/2006/relationships/image" Target="media/image33.emf"/><Relationship Id="rId44" Type="http://schemas.openxmlformats.org/officeDocument/2006/relationships/image" Target="media/image34.emf"/><Relationship Id="rId45" Type="http://schemas.openxmlformats.org/officeDocument/2006/relationships/image" Target="media/image35.emf"/><Relationship Id="rId46" Type="http://schemas.openxmlformats.org/officeDocument/2006/relationships/image" Target="media/image36.emf"/><Relationship Id="rId47" Type="http://schemas.openxmlformats.org/officeDocument/2006/relationships/image" Target="media/image37.emf"/><Relationship Id="rId48" Type="http://schemas.openxmlformats.org/officeDocument/2006/relationships/image" Target="media/image38.emf"/><Relationship Id="rId49" Type="http://schemas.openxmlformats.org/officeDocument/2006/relationships/image" Target="media/image39.emf"/><Relationship Id="rId80" Type="http://schemas.openxmlformats.org/officeDocument/2006/relationships/image" Target="media/image70.png"/><Relationship Id="rId81" Type="http://schemas.openxmlformats.org/officeDocument/2006/relationships/image" Target="media/image71.png"/><Relationship Id="rId82" Type="http://schemas.openxmlformats.org/officeDocument/2006/relationships/image" Target="media/image72.png"/><Relationship Id="rId83" Type="http://schemas.openxmlformats.org/officeDocument/2006/relationships/image" Target="media/image73.png"/><Relationship Id="rId84" Type="http://schemas.openxmlformats.org/officeDocument/2006/relationships/image" Target="media/image74.png"/><Relationship Id="rId85" Type="http://schemas.openxmlformats.org/officeDocument/2006/relationships/image" Target="media/image75.png"/><Relationship Id="rId86" Type="http://schemas.openxmlformats.org/officeDocument/2006/relationships/image" Target="media/image76.png"/><Relationship Id="rId87" Type="http://schemas.openxmlformats.org/officeDocument/2006/relationships/image" Target="media/image77.png"/><Relationship Id="rId88" Type="http://schemas.openxmlformats.org/officeDocument/2006/relationships/image" Target="media/image78.png"/><Relationship Id="rId89" Type="http://schemas.openxmlformats.org/officeDocument/2006/relationships/image" Target="media/image79.png"/><Relationship Id="rId110" Type="http://schemas.openxmlformats.org/officeDocument/2006/relationships/image" Target="media/image100.png"/><Relationship Id="rId111" Type="http://schemas.openxmlformats.org/officeDocument/2006/relationships/image" Target="media/image101.png"/><Relationship Id="rId112" Type="http://schemas.openxmlformats.org/officeDocument/2006/relationships/image" Target="media/image102.png"/><Relationship Id="rId113" Type="http://schemas.openxmlformats.org/officeDocument/2006/relationships/image" Target="media/image103.png"/><Relationship Id="rId114" Type="http://schemas.openxmlformats.org/officeDocument/2006/relationships/image" Target="media/image104.png"/><Relationship Id="rId115" Type="http://schemas.openxmlformats.org/officeDocument/2006/relationships/image" Target="media/image105.png"/><Relationship Id="rId116" Type="http://schemas.openxmlformats.org/officeDocument/2006/relationships/image" Target="media/image106.png"/><Relationship Id="rId117" Type="http://schemas.openxmlformats.org/officeDocument/2006/relationships/image" Target="media/image107.png"/><Relationship Id="rId118" Type="http://schemas.openxmlformats.org/officeDocument/2006/relationships/image" Target="media/image108.png"/><Relationship Id="rId119" Type="http://schemas.openxmlformats.org/officeDocument/2006/relationships/image" Target="media/image109.png"/><Relationship Id="rId150" Type="http://schemas.openxmlformats.org/officeDocument/2006/relationships/image" Target="media/image140.png"/><Relationship Id="rId151" Type="http://schemas.openxmlformats.org/officeDocument/2006/relationships/image" Target="media/image141.png"/><Relationship Id="rId152" Type="http://schemas.openxmlformats.org/officeDocument/2006/relationships/image" Target="media/image142.png"/><Relationship Id="rId10" Type="http://schemas.openxmlformats.org/officeDocument/2006/relationships/hyperlink" Target="https://github.com/jschneidewind/Water-Splitting" TargetMode="External"/><Relationship Id="rId11" Type="http://schemas.openxmlformats.org/officeDocument/2006/relationships/image" Target="media/image1.jpeg"/><Relationship Id="rId12" Type="http://schemas.openxmlformats.org/officeDocument/2006/relationships/image" Target="media/image2.jpeg"/><Relationship Id="rId13" Type="http://schemas.openxmlformats.org/officeDocument/2006/relationships/image" Target="media/image3.jpeg"/><Relationship Id="rId14" Type="http://schemas.openxmlformats.org/officeDocument/2006/relationships/image" Target="media/image4.jpeg"/><Relationship Id="rId15" Type="http://schemas.openxmlformats.org/officeDocument/2006/relationships/image" Target="media/image5.jpeg"/><Relationship Id="rId16" Type="http://schemas.openxmlformats.org/officeDocument/2006/relationships/image" Target="media/image6.jpeg"/><Relationship Id="rId17" Type="http://schemas.openxmlformats.org/officeDocument/2006/relationships/image" Target="media/image7.emf"/><Relationship Id="rId18" Type="http://schemas.openxmlformats.org/officeDocument/2006/relationships/image" Target="media/image8.emf"/><Relationship Id="rId19" Type="http://schemas.openxmlformats.org/officeDocument/2006/relationships/image" Target="media/image9.emf"/><Relationship Id="rId153" Type="http://schemas.openxmlformats.org/officeDocument/2006/relationships/image" Target="media/image143.png"/><Relationship Id="rId154" Type="http://schemas.openxmlformats.org/officeDocument/2006/relationships/image" Target="media/image144.png"/><Relationship Id="rId155" Type="http://schemas.openxmlformats.org/officeDocument/2006/relationships/image" Target="media/image145.png"/><Relationship Id="rId156" Type="http://schemas.openxmlformats.org/officeDocument/2006/relationships/image" Target="media/image146.png"/><Relationship Id="rId157" Type="http://schemas.openxmlformats.org/officeDocument/2006/relationships/image" Target="media/image147.png"/><Relationship Id="rId158" Type="http://schemas.openxmlformats.org/officeDocument/2006/relationships/image" Target="media/image148.png"/><Relationship Id="rId159" Type="http://schemas.openxmlformats.org/officeDocument/2006/relationships/image" Target="media/image149.png"/><Relationship Id="rId50" Type="http://schemas.openxmlformats.org/officeDocument/2006/relationships/image" Target="media/image40.emf"/><Relationship Id="rId51" Type="http://schemas.openxmlformats.org/officeDocument/2006/relationships/image" Target="media/image41.emf"/><Relationship Id="rId52" Type="http://schemas.openxmlformats.org/officeDocument/2006/relationships/image" Target="media/image42.emf"/><Relationship Id="rId53" Type="http://schemas.openxmlformats.org/officeDocument/2006/relationships/image" Target="media/image43.emf"/><Relationship Id="rId54" Type="http://schemas.openxmlformats.org/officeDocument/2006/relationships/image" Target="media/image44.emf"/><Relationship Id="rId55" Type="http://schemas.openxmlformats.org/officeDocument/2006/relationships/image" Target="media/image45.emf"/><Relationship Id="rId56" Type="http://schemas.openxmlformats.org/officeDocument/2006/relationships/image" Target="media/image46.emf"/><Relationship Id="rId57" Type="http://schemas.openxmlformats.org/officeDocument/2006/relationships/image" Target="media/image47.emf"/><Relationship Id="rId58" Type="http://schemas.openxmlformats.org/officeDocument/2006/relationships/image" Target="media/image48.emf"/><Relationship Id="rId59" Type="http://schemas.openxmlformats.org/officeDocument/2006/relationships/image" Target="media/image49.emf"/><Relationship Id="rId90" Type="http://schemas.openxmlformats.org/officeDocument/2006/relationships/image" Target="media/image80.png"/><Relationship Id="rId91" Type="http://schemas.openxmlformats.org/officeDocument/2006/relationships/image" Target="media/image81.png"/><Relationship Id="rId92" Type="http://schemas.openxmlformats.org/officeDocument/2006/relationships/image" Target="media/image82.png"/><Relationship Id="rId93" Type="http://schemas.openxmlformats.org/officeDocument/2006/relationships/image" Target="media/image83.png"/><Relationship Id="rId94" Type="http://schemas.openxmlformats.org/officeDocument/2006/relationships/image" Target="media/image84.png"/><Relationship Id="rId95" Type="http://schemas.openxmlformats.org/officeDocument/2006/relationships/image" Target="media/image85.png"/><Relationship Id="rId96" Type="http://schemas.openxmlformats.org/officeDocument/2006/relationships/image" Target="media/image86.png"/><Relationship Id="rId97" Type="http://schemas.openxmlformats.org/officeDocument/2006/relationships/image" Target="media/image87.png"/><Relationship Id="rId98" Type="http://schemas.openxmlformats.org/officeDocument/2006/relationships/image" Target="media/image88.png"/><Relationship Id="rId99" Type="http://schemas.openxmlformats.org/officeDocument/2006/relationships/image" Target="media/image89.png"/><Relationship Id="rId120" Type="http://schemas.openxmlformats.org/officeDocument/2006/relationships/image" Target="media/image110.png"/><Relationship Id="rId121" Type="http://schemas.openxmlformats.org/officeDocument/2006/relationships/image" Target="media/image111.png"/><Relationship Id="rId122" Type="http://schemas.openxmlformats.org/officeDocument/2006/relationships/image" Target="media/image112.png"/><Relationship Id="rId123" Type="http://schemas.openxmlformats.org/officeDocument/2006/relationships/image" Target="media/image113.png"/><Relationship Id="rId124" Type="http://schemas.openxmlformats.org/officeDocument/2006/relationships/image" Target="media/image114.png"/><Relationship Id="rId125" Type="http://schemas.openxmlformats.org/officeDocument/2006/relationships/image" Target="media/image115.png"/><Relationship Id="rId126" Type="http://schemas.openxmlformats.org/officeDocument/2006/relationships/image" Target="media/image116.png"/><Relationship Id="rId127" Type="http://schemas.openxmlformats.org/officeDocument/2006/relationships/image" Target="media/image117.png"/><Relationship Id="rId128" Type="http://schemas.openxmlformats.org/officeDocument/2006/relationships/image" Target="media/image118.emf"/><Relationship Id="rId129" Type="http://schemas.openxmlformats.org/officeDocument/2006/relationships/image" Target="media/image119.emf"/><Relationship Id="rId160" Type="http://schemas.openxmlformats.org/officeDocument/2006/relationships/image" Target="media/image150.png"/><Relationship Id="rId161" Type="http://schemas.openxmlformats.org/officeDocument/2006/relationships/image" Target="media/image151.png"/><Relationship Id="rId162" Type="http://schemas.openxmlformats.org/officeDocument/2006/relationships/footer" Target="footer1.xml"/><Relationship Id="rId20" Type="http://schemas.openxmlformats.org/officeDocument/2006/relationships/image" Target="media/image10.emf"/><Relationship Id="rId21" Type="http://schemas.openxmlformats.org/officeDocument/2006/relationships/image" Target="media/image11.emf"/><Relationship Id="rId22" Type="http://schemas.openxmlformats.org/officeDocument/2006/relationships/image" Target="media/image12.emf"/><Relationship Id="rId23" Type="http://schemas.openxmlformats.org/officeDocument/2006/relationships/image" Target="media/image13.jpeg"/><Relationship Id="rId24" Type="http://schemas.openxmlformats.org/officeDocument/2006/relationships/image" Target="media/image14.jpeg"/><Relationship Id="rId25" Type="http://schemas.openxmlformats.org/officeDocument/2006/relationships/image" Target="media/image15.jpeg"/><Relationship Id="rId26" Type="http://schemas.openxmlformats.org/officeDocument/2006/relationships/image" Target="media/image16.jpeg"/><Relationship Id="rId27" Type="http://schemas.openxmlformats.org/officeDocument/2006/relationships/image" Target="media/image17.jpeg"/><Relationship Id="rId28" Type="http://schemas.openxmlformats.org/officeDocument/2006/relationships/image" Target="media/image18.emf"/><Relationship Id="rId29" Type="http://schemas.openxmlformats.org/officeDocument/2006/relationships/image" Target="media/image19.emf"/><Relationship Id="rId163" Type="http://schemas.openxmlformats.org/officeDocument/2006/relationships/footer" Target="footer2.xml"/><Relationship Id="rId164" Type="http://schemas.openxmlformats.org/officeDocument/2006/relationships/fontTable" Target="fontTable.xml"/><Relationship Id="rId165" Type="http://schemas.openxmlformats.org/officeDocument/2006/relationships/theme" Target="theme/theme1.xml"/><Relationship Id="rId60" Type="http://schemas.openxmlformats.org/officeDocument/2006/relationships/image" Target="media/image50.emf"/><Relationship Id="rId61" Type="http://schemas.openxmlformats.org/officeDocument/2006/relationships/image" Target="media/image51.emf"/><Relationship Id="rId62" Type="http://schemas.openxmlformats.org/officeDocument/2006/relationships/image" Target="media/image52.emf"/><Relationship Id="rId63" Type="http://schemas.openxmlformats.org/officeDocument/2006/relationships/image" Target="media/image53.emf"/><Relationship Id="rId64" Type="http://schemas.openxmlformats.org/officeDocument/2006/relationships/image" Target="media/image54.emf"/><Relationship Id="rId65" Type="http://schemas.openxmlformats.org/officeDocument/2006/relationships/image" Target="media/image55.emf"/><Relationship Id="rId66" Type="http://schemas.openxmlformats.org/officeDocument/2006/relationships/image" Target="media/image56.emf"/><Relationship Id="rId67" Type="http://schemas.openxmlformats.org/officeDocument/2006/relationships/image" Target="media/image57.emf"/><Relationship Id="rId68" Type="http://schemas.openxmlformats.org/officeDocument/2006/relationships/image" Target="media/image58.emf"/><Relationship Id="rId69" Type="http://schemas.openxmlformats.org/officeDocument/2006/relationships/image" Target="media/image59.emf"/><Relationship Id="rId130" Type="http://schemas.openxmlformats.org/officeDocument/2006/relationships/image" Target="media/image120.emf"/><Relationship Id="rId131" Type="http://schemas.openxmlformats.org/officeDocument/2006/relationships/image" Target="media/image121.png"/><Relationship Id="rId132" Type="http://schemas.openxmlformats.org/officeDocument/2006/relationships/image" Target="media/image122.png"/><Relationship Id="rId133" Type="http://schemas.openxmlformats.org/officeDocument/2006/relationships/image" Target="media/image123.png"/><Relationship Id="rId134" Type="http://schemas.openxmlformats.org/officeDocument/2006/relationships/image" Target="media/image124.png"/><Relationship Id="rId135" Type="http://schemas.openxmlformats.org/officeDocument/2006/relationships/image" Target="media/image125.png"/><Relationship Id="rId136" Type="http://schemas.openxmlformats.org/officeDocument/2006/relationships/image" Target="media/image126.png"/><Relationship Id="rId137" Type="http://schemas.openxmlformats.org/officeDocument/2006/relationships/image" Target="media/image127.png"/><Relationship Id="rId138" Type="http://schemas.openxmlformats.org/officeDocument/2006/relationships/image" Target="media/image128.png"/><Relationship Id="rId139" Type="http://schemas.openxmlformats.org/officeDocument/2006/relationships/image" Target="media/image129.png"/><Relationship Id="rId30" Type="http://schemas.openxmlformats.org/officeDocument/2006/relationships/image" Target="media/image20.emf"/><Relationship Id="rId31" Type="http://schemas.openxmlformats.org/officeDocument/2006/relationships/image" Target="media/image21.emf"/><Relationship Id="rId32" Type="http://schemas.openxmlformats.org/officeDocument/2006/relationships/image" Target="media/image22.emf"/><Relationship Id="rId33" Type="http://schemas.openxmlformats.org/officeDocument/2006/relationships/image" Target="media/image23.emf"/><Relationship Id="rId34" Type="http://schemas.openxmlformats.org/officeDocument/2006/relationships/image" Target="media/image24.emf"/><Relationship Id="rId35" Type="http://schemas.openxmlformats.org/officeDocument/2006/relationships/image" Target="media/image25.emf"/><Relationship Id="rId36" Type="http://schemas.openxmlformats.org/officeDocument/2006/relationships/image" Target="media/image26.emf"/><Relationship Id="rId37" Type="http://schemas.openxmlformats.org/officeDocument/2006/relationships/image" Target="media/image27.emf"/><Relationship Id="rId38" Type="http://schemas.openxmlformats.org/officeDocument/2006/relationships/image" Target="media/image28.emf"/><Relationship Id="rId39" Type="http://schemas.openxmlformats.org/officeDocument/2006/relationships/image" Target="media/image29.emf"/><Relationship Id="rId70" Type="http://schemas.openxmlformats.org/officeDocument/2006/relationships/image" Target="media/image60.png"/><Relationship Id="rId71" Type="http://schemas.openxmlformats.org/officeDocument/2006/relationships/image" Target="media/image61.png"/><Relationship Id="rId72" Type="http://schemas.openxmlformats.org/officeDocument/2006/relationships/image" Target="media/image62.png"/><Relationship Id="rId73" Type="http://schemas.openxmlformats.org/officeDocument/2006/relationships/image" Target="media/image63.png"/><Relationship Id="rId74" Type="http://schemas.openxmlformats.org/officeDocument/2006/relationships/image" Target="media/image64.png"/><Relationship Id="rId75" Type="http://schemas.openxmlformats.org/officeDocument/2006/relationships/image" Target="media/image65.png"/><Relationship Id="rId76" Type="http://schemas.openxmlformats.org/officeDocument/2006/relationships/image" Target="media/image66.png"/><Relationship Id="rId77" Type="http://schemas.openxmlformats.org/officeDocument/2006/relationships/image" Target="media/image67.emf"/><Relationship Id="rId78" Type="http://schemas.openxmlformats.org/officeDocument/2006/relationships/image" Target="media/image68.emf"/><Relationship Id="rId79" Type="http://schemas.openxmlformats.org/officeDocument/2006/relationships/image" Target="media/image69.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100" Type="http://schemas.openxmlformats.org/officeDocument/2006/relationships/image" Target="media/image90.png"/><Relationship Id="rId101" Type="http://schemas.openxmlformats.org/officeDocument/2006/relationships/image" Target="media/image91.png"/><Relationship Id="rId102" Type="http://schemas.openxmlformats.org/officeDocument/2006/relationships/image" Target="media/image92.emf"/><Relationship Id="rId103" Type="http://schemas.openxmlformats.org/officeDocument/2006/relationships/image" Target="media/image93.emf"/><Relationship Id="rId104" Type="http://schemas.openxmlformats.org/officeDocument/2006/relationships/image" Target="media/image94.emf"/><Relationship Id="rId105" Type="http://schemas.openxmlformats.org/officeDocument/2006/relationships/image" Target="media/image95.png"/><Relationship Id="rId106" Type="http://schemas.openxmlformats.org/officeDocument/2006/relationships/image" Target="media/image96.png"/><Relationship Id="rId107" Type="http://schemas.openxmlformats.org/officeDocument/2006/relationships/image" Target="media/image97.emf"/><Relationship Id="rId108" Type="http://schemas.openxmlformats.org/officeDocument/2006/relationships/image" Target="media/image98.png"/><Relationship Id="rId109" Type="http://schemas.openxmlformats.org/officeDocument/2006/relationships/image" Target="media/image99.png"/><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mailto:Jacob.Schneidewind@catalysis.de" TargetMode="External"/><Relationship Id="rId140" Type="http://schemas.openxmlformats.org/officeDocument/2006/relationships/image" Target="media/image130.png"/><Relationship Id="rId141" Type="http://schemas.openxmlformats.org/officeDocument/2006/relationships/image" Target="media/image13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0211863-CBC7-7B44-B93F-24C7E342BD9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5</TotalTime>
  <Pages>130</Pages>
  <Words>47445</Words>
  <Characters>267117</Characters>
  <Application>Microsoft Macintosh Word</Application>
  <DocSecurity>0</DocSecurity>
  <Lines>4109</Lines>
  <Paragraphs>1092</Paragraphs>
  <ScaleCrop>false</ScaleCrop>
  <Company/>
  <LinksUpToDate>false</LinksUpToDate>
  <CharactersWithSpaces>31347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cob</dc:creator>
  <cp:keywords/>
  <dc:description/>
  <cp:lastModifiedBy>Jacob</cp:lastModifiedBy>
  <cp:revision>56</cp:revision>
  <cp:lastPrinted>2020-09-06T19:58:00Z</cp:lastPrinted>
  <dcterms:created xsi:type="dcterms:W3CDTF">2020-09-11T14:02:00Z</dcterms:created>
  <dcterms:modified xsi:type="dcterms:W3CDTF">2020-10-12T14: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9"&gt;&lt;session id="dpDN0N2x"/&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 name="dontAskDelayCitationUpdates" value="true"/&gt;&lt;/prefs&gt;&lt;/data&gt;</vt:lpwstr>
  </property>
</Properties>
</file>